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8BA4A2" w14:textId="30A4D60C" w:rsidR="00BC7B07" w:rsidRPr="00D85D70" w:rsidRDefault="002B05E6">
      <w:pPr>
        <w:jc w:val="center"/>
        <w:outlineLvl w:val="0"/>
        <w:rPr>
          <w:rFonts w:cs="Arial"/>
          <w:b/>
          <w:color w:val="000000" w:themeColor="text1"/>
        </w:rPr>
        <w:pPrChange w:id="3" w:author="Common, Jack" w:date="2019-10-24T14:21:00Z">
          <w:pPr>
            <w:jc w:val="both"/>
            <w:outlineLvl w:val="0"/>
          </w:pPr>
        </w:pPrChange>
      </w:pPr>
      <w:del w:id="4" w:author="Common, Jack" w:date="2019-10-24T14:21:00Z">
        <w:r w:rsidRPr="009920F8" w:rsidDel="00AA6F3E">
          <w:rPr>
            <w:rFonts w:cs="Arial"/>
            <w:b/>
            <w:color w:val="000000" w:themeColor="text1"/>
          </w:rPr>
          <w:delText xml:space="preserve">TITLE: </w:delText>
        </w:r>
      </w:del>
      <w:del w:id="5" w:author="Common, Jack" w:date="2019-10-24T14:26:00Z">
        <w:r w:rsidR="00002F12" w:rsidRPr="00D85D70" w:rsidDel="009B5782">
          <w:rPr>
            <w:rFonts w:cs="Arial"/>
            <w:b/>
            <w:color w:val="000000" w:themeColor="text1"/>
          </w:rPr>
          <w:delText xml:space="preserve">Host </w:delText>
        </w:r>
        <w:r w:rsidR="00BD0109" w:rsidRPr="00D85D70" w:rsidDel="009B5782">
          <w:rPr>
            <w:rFonts w:cs="Arial"/>
            <w:b/>
            <w:color w:val="000000" w:themeColor="text1"/>
          </w:rPr>
          <w:delText xml:space="preserve">resistance </w:delText>
        </w:r>
        <w:r w:rsidR="00002F12" w:rsidRPr="00D85D70" w:rsidDel="009B5782">
          <w:rPr>
            <w:rFonts w:cs="Arial"/>
            <w:b/>
            <w:color w:val="000000" w:themeColor="text1"/>
          </w:rPr>
          <w:delText xml:space="preserve">diversity protects susceptible genotypes by restricting pathogen </w:delText>
        </w:r>
        <w:r w:rsidR="00BD0109" w:rsidRPr="00D85D70" w:rsidDel="009B5782">
          <w:rPr>
            <w:rFonts w:cs="Arial"/>
            <w:b/>
            <w:color w:val="000000" w:themeColor="text1"/>
          </w:rPr>
          <w:delText xml:space="preserve">spread and </w:delText>
        </w:r>
        <w:r w:rsidR="00002F12" w:rsidRPr="00D85D70" w:rsidDel="009B5782">
          <w:rPr>
            <w:rFonts w:cs="Arial"/>
            <w:b/>
            <w:color w:val="000000" w:themeColor="text1"/>
          </w:rPr>
          <w:delText>evolution</w:delText>
        </w:r>
      </w:del>
      <w:ins w:id="6" w:author="Common, Jack" w:date="2019-10-24T14:26:00Z">
        <w:r w:rsidR="009B5782" w:rsidRPr="00D85D70">
          <w:rPr>
            <w:rFonts w:cs="Arial"/>
            <w:b/>
            <w:color w:val="000000" w:themeColor="text1"/>
          </w:rPr>
          <w:t xml:space="preserve">Ecological processes drive </w:t>
        </w:r>
      </w:ins>
      <w:ins w:id="7" w:author="Common, Jack" w:date="2019-10-24T14:27:00Z">
        <w:r w:rsidR="00BD02DE" w:rsidRPr="00D85D70">
          <w:rPr>
            <w:rFonts w:cs="Arial"/>
            <w:b/>
            <w:color w:val="000000" w:themeColor="text1"/>
          </w:rPr>
          <w:t xml:space="preserve">the effects of host resistance diversity on </w:t>
        </w:r>
        <w:r w:rsidR="006D58D5" w:rsidRPr="00D85D70">
          <w:rPr>
            <w:rFonts w:cs="Arial"/>
            <w:b/>
            <w:color w:val="000000" w:themeColor="text1"/>
          </w:rPr>
          <w:t>pathogen spread and susceptible host fitness</w:t>
        </w:r>
      </w:ins>
    </w:p>
    <w:p w14:paraId="33D5FEC8" w14:textId="77777777" w:rsidR="005D7F40" w:rsidRPr="00EA0F06" w:rsidRDefault="005D7F40">
      <w:pPr>
        <w:jc w:val="both"/>
      </w:pPr>
    </w:p>
    <w:p w14:paraId="1114129F" w14:textId="6E712FB9" w:rsidR="00F95C6D" w:rsidRPr="009C0FC6" w:rsidRDefault="00F95C6D">
      <w:pPr>
        <w:jc w:val="both"/>
        <w:rPr>
          <w:rFonts w:cs="Arial"/>
          <w:vertAlign w:val="superscript"/>
        </w:rPr>
      </w:pPr>
      <w:r w:rsidRPr="00712FD8">
        <w:rPr>
          <w:rFonts w:cs="Arial"/>
        </w:rPr>
        <w:t>Jack Common</w:t>
      </w:r>
      <w:r w:rsidRPr="00712FD8">
        <w:rPr>
          <w:rFonts w:cs="Arial"/>
          <w:vertAlign w:val="superscript"/>
        </w:rPr>
        <w:t>1</w:t>
      </w:r>
      <w:ins w:id="8" w:author="Common, Jack" w:date="2019-10-24T14:22:00Z">
        <w:r w:rsidR="00CD088A">
          <w:rPr>
            <w:rFonts w:cs="Arial"/>
            <w:vertAlign w:val="superscript"/>
          </w:rPr>
          <w:t>*</w:t>
        </w:r>
      </w:ins>
      <w:r w:rsidRPr="00712FD8">
        <w:rPr>
          <w:rFonts w:cs="Arial"/>
        </w:rPr>
        <w:t xml:space="preserve">, </w:t>
      </w:r>
      <w:r w:rsidR="009B5B22">
        <w:rPr>
          <w:rFonts w:cs="Arial"/>
        </w:rPr>
        <w:t xml:space="preserve">David </w:t>
      </w:r>
      <w:r w:rsidR="001C1FDA">
        <w:rPr>
          <w:rFonts w:cs="Arial"/>
        </w:rPr>
        <w:t>Walker-</w:t>
      </w:r>
      <w:r w:rsidR="009B5B22">
        <w:rPr>
          <w:rFonts w:cs="Arial"/>
        </w:rPr>
        <w:t>Sü</w:t>
      </w:r>
      <w:r w:rsidR="001C1FDA">
        <w:rPr>
          <w:rFonts w:cs="Arial"/>
        </w:rPr>
        <w:t>n</w:t>
      </w:r>
      <w:r w:rsidR="009B5B22">
        <w:rPr>
          <w:rFonts w:cs="Arial"/>
        </w:rPr>
        <w:t>derhauf</w:t>
      </w:r>
      <w:r w:rsidR="00E31E92">
        <w:rPr>
          <w:rFonts w:cs="Arial"/>
          <w:vertAlign w:val="superscript"/>
        </w:rPr>
        <w:t>2</w:t>
      </w:r>
      <w:r w:rsidR="009B5B22">
        <w:rPr>
          <w:rFonts w:cs="Arial"/>
        </w:rPr>
        <w:t>,</w:t>
      </w:r>
      <w:r w:rsidR="00337EAD">
        <w:rPr>
          <w:rFonts w:cs="Arial"/>
        </w:rPr>
        <w:t xml:space="preserve"> </w:t>
      </w:r>
      <w:proofErr w:type="spellStart"/>
      <w:r w:rsidR="00337EAD">
        <w:rPr>
          <w:rFonts w:cs="Arial"/>
        </w:rPr>
        <w:t>Stineke</w:t>
      </w:r>
      <w:proofErr w:type="spellEnd"/>
      <w:r w:rsidR="00337EAD">
        <w:rPr>
          <w:rFonts w:cs="Arial"/>
        </w:rPr>
        <w:t xml:space="preserve"> van Houte</w:t>
      </w:r>
      <w:r w:rsidR="00337EAD">
        <w:rPr>
          <w:rFonts w:cs="Arial"/>
          <w:vertAlign w:val="superscript"/>
        </w:rPr>
        <w:t>1</w:t>
      </w:r>
      <w:r w:rsidR="008019CC">
        <w:rPr>
          <w:rFonts w:cs="Arial"/>
        </w:rPr>
        <w:t>,</w:t>
      </w:r>
      <w:r w:rsidR="000E420C" w:rsidRPr="009C0FC6">
        <w:rPr>
          <w:rFonts w:cs="Arial"/>
        </w:rPr>
        <w:t xml:space="preserve"> </w:t>
      </w:r>
      <w:proofErr w:type="spellStart"/>
      <w:r w:rsidRPr="00712FD8">
        <w:rPr>
          <w:rFonts w:cs="Arial"/>
        </w:rPr>
        <w:t>Edze</w:t>
      </w:r>
      <w:proofErr w:type="spellEnd"/>
      <w:r w:rsidRPr="00712FD8">
        <w:rPr>
          <w:rFonts w:cs="Arial"/>
        </w:rPr>
        <w:t xml:space="preserve"> R. Westra</w:t>
      </w:r>
      <w:r w:rsidRPr="00712FD8">
        <w:rPr>
          <w:rFonts w:cs="Arial"/>
          <w:vertAlign w:val="superscript"/>
        </w:rPr>
        <w:t>1</w:t>
      </w:r>
      <w:ins w:id="9" w:author="Common, Jack" w:date="2019-10-24T14:28:00Z">
        <w:r w:rsidR="005B651E">
          <w:rPr>
            <w:rFonts w:cs="Arial"/>
            <w:vertAlign w:val="superscript"/>
          </w:rPr>
          <w:t>*</w:t>
        </w:r>
      </w:ins>
    </w:p>
    <w:p w14:paraId="4A1B2432" w14:textId="77777777" w:rsidR="00F95C6D" w:rsidRPr="009C0FC6" w:rsidRDefault="00F95C6D">
      <w:pPr>
        <w:pStyle w:val="03Authoraffiliation"/>
        <w:spacing w:line="360" w:lineRule="auto"/>
        <w:rPr>
          <w:vertAlign w:val="superscript"/>
        </w:rPr>
        <w:pPrChange w:id="10" w:author="Common, Jack" w:date="2019-10-23T10:58:00Z">
          <w:pPr>
            <w:pStyle w:val="03Authoraffiliation"/>
          </w:pPr>
        </w:pPrChange>
      </w:pPr>
    </w:p>
    <w:p w14:paraId="0E48621E" w14:textId="7FCBDB71" w:rsidR="00F95C6D" w:rsidRPr="009C0FC6" w:rsidRDefault="005D7F40">
      <w:pPr>
        <w:pStyle w:val="03Authoraffiliation"/>
        <w:spacing w:line="360" w:lineRule="auto"/>
        <w:rPr>
          <w:rFonts w:ascii="Arial" w:hAnsi="Arial" w:cs="Arial"/>
          <w:i w:val="0"/>
          <w:sz w:val="24"/>
          <w:szCs w:val="24"/>
        </w:rPr>
        <w:pPrChange w:id="11" w:author="Common, Jack" w:date="2019-10-23T10:58:00Z">
          <w:pPr>
            <w:pStyle w:val="03Authoraffiliation"/>
          </w:pPr>
        </w:pPrChange>
      </w:pPr>
      <w:del w:id="12" w:author="Common, Jack" w:date="2019-10-24T14:22:00Z">
        <w:r w:rsidRPr="009C0FC6" w:rsidDel="00B40909">
          <w:rPr>
            <w:rFonts w:ascii="Arial" w:hAnsi="Arial" w:cs="Arial"/>
            <w:b/>
            <w:i w:val="0"/>
            <w:sz w:val="24"/>
            <w:szCs w:val="24"/>
          </w:rPr>
          <w:delText>AFFILIATION</w:delText>
        </w:r>
        <w:r w:rsidRPr="009C0FC6" w:rsidDel="00B40909">
          <w:rPr>
            <w:rFonts w:ascii="Arial" w:hAnsi="Arial" w:cs="Arial"/>
            <w:i w:val="0"/>
            <w:sz w:val="24"/>
            <w:szCs w:val="24"/>
          </w:rPr>
          <w:delText xml:space="preserve">: </w:delText>
        </w:r>
      </w:del>
      <w:r w:rsidR="00F95C6D" w:rsidRPr="009C0FC6">
        <w:rPr>
          <w:rFonts w:ascii="Arial" w:hAnsi="Arial" w:cs="Arial"/>
          <w:i w:val="0"/>
          <w:sz w:val="24"/>
          <w:szCs w:val="24"/>
          <w:vertAlign w:val="superscript"/>
        </w:rPr>
        <w:t>1</w:t>
      </w:r>
      <w:r w:rsidR="00F95C6D" w:rsidRPr="009C0FC6">
        <w:rPr>
          <w:rFonts w:ascii="Arial" w:hAnsi="Arial" w:cs="Arial"/>
          <w:i w:val="0"/>
          <w:sz w:val="24"/>
          <w:szCs w:val="24"/>
        </w:rPr>
        <w:t>ESI and CEC, Biosciences, University of Exeter, Cornwall Campus, Penryn TR10 9EZ, UK</w:t>
      </w:r>
    </w:p>
    <w:p w14:paraId="5A19FCDD" w14:textId="51E49D2A" w:rsidR="00E31E92" w:rsidRPr="009C0FC6" w:rsidRDefault="00E31E92">
      <w:pPr>
        <w:pStyle w:val="03Authoraffiliation"/>
        <w:spacing w:line="360" w:lineRule="auto"/>
        <w:rPr>
          <w:rFonts w:ascii="Arial" w:hAnsi="Arial" w:cs="Arial"/>
          <w:i w:val="0"/>
          <w:sz w:val="24"/>
          <w:szCs w:val="24"/>
        </w:rPr>
        <w:pPrChange w:id="13" w:author="Common, Jack" w:date="2019-10-23T10:58:00Z">
          <w:pPr>
            <w:pStyle w:val="03Authoraffiliation"/>
          </w:pPr>
        </w:pPrChange>
      </w:pPr>
      <w:r w:rsidRPr="009C0FC6">
        <w:rPr>
          <w:rFonts w:ascii="Arial" w:hAnsi="Arial" w:cs="Arial"/>
          <w:i w:val="0"/>
          <w:sz w:val="24"/>
          <w:szCs w:val="24"/>
          <w:vertAlign w:val="superscript"/>
        </w:rPr>
        <w:t>2</w:t>
      </w:r>
      <w:r w:rsidRPr="009C0FC6">
        <w:rPr>
          <w:rFonts w:ascii="Arial" w:hAnsi="Arial" w:cs="Arial"/>
          <w:i w:val="0"/>
          <w:sz w:val="24"/>
          <w:szCs w:val="24"/>
        </w:rPr>
        <w:t>European Centre for Environment and Human Health, University of Exeter Medical School, ESI, Cornwall Campus, Penryn TR10 9FE, UK</w:t>
      </w:r>
    </w:p>
    <w:p w14:paraId="513BA2D7" w14:textId="77777777" w:rsidR="005D7F40" w:rsidRPr="009C0FC6" w:rsidRDefault="005D7F40">
      <w:pPr>
        <w:pStyle w:val="03Authoraffiliation"/>
        <w:spacing w:line="360" w:lineRule="auto"/>
        <w:rPr>
          <w:rFonts w:ascii="Arial" w:hAnsi="Arial" w:cs="Arial"/>
          <w:i w:val="0"/>
          <w:sz w:val="24"/>
          <w:szCs w:val="24"/>
        </w:rPr>
        <w:pPrChange w:id="14" w:author="Common, Jack" w:date="2019-10-23T10:58:00Z">
          <w:pPr>
            <w:pStyle w:val="03Authoraffiliation"/>
          </w:pPr>
        </w:pPrChange>
      </w:pPr>
    </w:p>
    <w:p w14:paraId="24BAA0A6" w14:textId="1A45EFBB" w:rsidR="006D58D5" w:rsidRDefault="005D7F40">
      <w:pPr>
        <w:pStyle w:val="03Authoraffiliation"/>
        <w:spacing w:line="360" w:lineRule="auto"/>
        <w:rPr>
          <w:ins w:id="15" w:author="Common, Jack" w:date="2019-10-24T14:24:00Z"/>
          <w:rFonts w:ascii="Arial" w:hAnsi="Arial" w:cs="Arial"/>
          <w:i w:val="0"/>
          <w:sz w:val="24"/>
          <w:szCs w:val="24"/>
        </w:rPr>
      </w:pPr>
      <w:del w:id="16" w:author="Common, Jack" w:date="2019-10-24T14:24:00Z">
        <w:r w:rsidRPr="00FE2941" w:rsidDel="00FE2941">
          <w:rPr>
            <w:rFonts w:ascii="Arial" w:hAnsi="Arial" w:cs="Arial"/>
            <w:bCs/>
            <w:i w:val="0"/>
            <w:sz w:val="24"/>
            <w:szCs w:val="24"/>
            <w:rPrChange w:id="17" w:author="Common, Jack" w:date="2019-10-24T14:24:00Z">
              <w:rPr>
                <w:rFonts w:ascii="Arial" w:hAnsi="Arial" w:cs="Arial"/>
                <w:b/>
                <w:i w:val="0"/>
                <w:sz w:val="24"/>
                <w:szCs w:val="24"/>
              </w:rPr>
            </w:rPrChange>
          </w:rPr>
          <w:delText>CONTACT</w:delText>
        </w:r>
      </w:del>
      <w:ins w:id="18" w:author="Common, Jack" w:date="2019-10-24T14:24:00Z">
        <w:r w:rsidR="00FE2941">
          <w:rPr>
            <w:rFonts w:ascii="Arial" w:hAnsi="Arial" w:cs="Arial"/>
            <w:bCs/>
            <w:i w:val="0"/>
            <w:sz w:val="24"/>
            <w:szCs w:val="24"/>
          </w:rPr>
          <w:t>* Corresponding author</w:t>
        </w:r>
      </w:ins>
      <w:del w:id="19" w:author="Common, Jack" w:date="2019-10-24T14:24:00Z">
        <w:r w:rsidR="007C3290" w:rsidRPr="009C0FC6" w:rsidDel="00FE2941">
          <w:rPr>
            <w:rFonts w:ascii="Arial" w:hAnsi="Arial" w:cs="Arial"/>
            <w:i w:val="0"/>
            <w:sz w:val="24"/>
            <w:szCs w:val="24"/>
          </w:rPr>
          <w:delText>:</w:delText>
        </w:r>
      </w:del>
      <w:ins w:id="20" w:author="Common, Jack" w:date="2019-10-24T20:22:00Z">
        <w:r w:rsidR="00402D41">
          <w:rPr>
            <w:rFonts w:ascii="Arial" w:hAnsi="Arial" w:cs="Arial"/>
            <w:i w:val="0"/>
            <w:sz w:val="24"/>
            <w:szCs w:val="24"/>
          </w:rPr>
          <w:t>s</w:t>
        </w:r>
      </w:ins>
      <w:del w:id="21" w:author="Common, Jack" w:date="2019-10-24T20:22:00Z">
        <w:r w:rsidR="007C3290" w:rsidRPr="009C0FC6" w:rsidDel="00402D41">
          <w:rPr>
            <w:rFonts w:ascii="Arial" w:hAnsi="Arial" w:cs="Arial"/>
            <w:i w:val="0"/>
            <w:sz w:val="24"/>
            <w:szCs w:val="24"/>
          </w:rPr>
          <w:delText xml:space="preserve"> </w:delText>
        </w:r>
      </w:del>
    </w:p>
    <w:p w14:paraId="6F6A7B80" w14:textId="0740C5D2" w:rsidR="005D7F40" w:rsidRDefault="00FE2941">
      <w:pPr>
        <w:pStyle w:val="03Authoraffiliation"/>
        <w:spacing w:line="360" w:lineRule="auto"/>
        <w:rPr>
          <w:ins w:id="22" w:author="Common, Jack" w:date="2019-10-24T14:28:00Z"/>
          <w:rFonts w:ascii="Arial" w:hAnsi="Arial" w:cs="Arial"/>
          <w:i w:val="0"/>
          <w:sz w:val="24"/>
          <w:szCs w:val="24"/>
        </w:rPr>
      </w:pPr>
      <w:ins w:id="23" w:author="Common, Jack" w:date="2019-10-24T14:24:00Z">
        <w:r>
          <w:rPr>
            <w:rFonts w:ascii="Arial" w:hAnsi="Arial" w:cs="Arial"/>
            <w:i w:val="0"/>
            <w:sz w:val="24"/>
            <w:szCs w:val="24"/>
          </w:rPr>
          <w:t>Email</w:t>
        </w:r>
      </w:ins>
      <w:del w:id="24" w:author="Common, Jack" w:date="2019-10-24T14:24:00Z">
        <w:r w:rsidR="007C3290" w:rsidRPr="009C0FC6" w:rsidDel="00FE2941">
          <w:rPr>
            <w:rFonts w:ascii="Arial" w:hAnsi="Arial" w:cs="Arial"/>
            <w:i w:val="0"/>
            <w:sz w:val="24"/>
            <w:szCs w:val="24"/>
          </w:rPr>
          <w:delText>JC</w:delText>
        </w:r>
      </w:del>
      <w:r w:rsidR="007C3290" w:rsidRPr="009C0FC6">
        <w:rPr>
          <w:rFonts w:ascii="Arial" w:hAnsi="Arial" w:cs="Arial"/>
          <w:i w:val="0"/>
          <w:sz w:val="24"/>
          <w:szCs w:val="24"/>
        </w:rPr>
        <w:t>:</w:t>
      </w:r>
      <w:ins w:id="25" w:author="Common, Jack" w:date="2019-10-24T14:24:00Z">
        <w:r>
          <w:rPr>
            <w:rFonts w:ascii="Arial" w:hAnsi="Arial" w:cs="Arial"/>
            <w:i w:val="0"/>
            <w:sz w:val="24"/>
            <w:szCs w:val="24"/>
          </w:rPr>
          <w:t xml:space="preserve"> </w:t>
        </w:r>
      </w:ins>
      <w:del w:id="26" w:author="Common, Jack" w:date="2019-10-24T14:24:00Z">
        <w:r w:rsidR="007C3290" w:rsidRPr="009C0FC6" w:rsidDel="00FE2941">
          <w:rPr>
            <w:rFonts w:ascii="Arial" w:hAnsi="Arial" w:cs="Arial"/>
            <w:i w:val="0"/>
            <w:sz w:val="24"/>
            <w:szCs w:val="24"/>
          </w:rPr>
          <w:delText xml:space="preserve"> </w:delText>
        </w:r>
      </w:del>
      <w:ins w:id="27" w:author="Common, Jack" w:date="2019-10-24T14:24:00Z">
        <w:r>
          <w:rPr>
            <w:rFonts w:ascii="Arial" w:hAnsi="Arial" w:cs="Arial"/>
            <w:i w:val="0"/>
            <w:iCs/>
            <w:sz w:val="24"/>
            <w:szCs w:val="24"/>
          </w:rPr>
          <w:fldChar w:fldCharType="begin"/>
        </w:r>
        <w:r>
          <w:rPr>
            <w:rFonts w:ascii="Arial" w:hAnsi="Arial" w:cs="Arial"/>
            <w:i w:val="0"/>
            <w:iCs/>
            <w:sz w:val="24"/>
            <w:szCs w:val="24"/>
          </w:rPr>
          <w:instrText xml:space="preserve"> HYPERLINK "mailto:</w:instrText>
        </w:r>
      </w:ins>
      <w:r w:rsidRPr="00FE2941">
        <w:rPr>
          <w:rPrChange w:id="28" w:author="Common, Jack" w:date="2019-10-24T14:24:00Z">
            <w:rPr>
              <w:rStyle w:val="Hyperlink"/>
              <w:rFonts w:ascii="Arial" w:hAnsi="Arial" w:cs="Arial"/>
              <w:i w:val="0"/>
              <w:iCs/>
              <w:color w:val="000000" w:themeColor="text1"/>
              <w:sz w:val="24"/>
              <w:szCs w:val="24"/>
              <w:u w:val="none"/>
            </w:rPr>
          </w:rPrChange>
        </w:rPr>
        <w:instrText>jc860@exeter.ac.uk</w:instrText>
      </w:r>
      <w:ins w:id="29" w:author="Common, Jack" w:date="2019-10-24T14:24:00Z">
        <w:r>
          <w:rPr>
            <w:rFonts w:ascii="Arial" w:hAnsi="Arial" w:cs="Arial"/>
            <w:i w:val="0"/>
            <w:iCs/>
            <w:sz w:val="24"/>
            <w:szCs w:val="24"/>
          </w:rPr>
          <w:instrText xml:space="preserve">" </w:instrText>
        </w:r>
        <w:r>
          <w:rPr>
            <w:rFonts w:ascii="Arial" w:hAnsi="Arial" w:cs="Arial"/>
            <w:i w:val="0"/>
            <w:iCs/>
            <w:sz w:val="24"/>
            <w:szCs w:val="24"/>
          </w:rPr>
          <w:fldChar w:fldCharType="separate"/>
        </w:r>
      </w:ins>
      <w:r w:rsidRPr="00E5257D">
        <w:rPr>
          <w:rStyle w:val="Hyperlink"/>
          <w:rFonts w:ascii="Arial" w:hAnsi="Arial" w:cs="Arial"/>
          <w:i w:val="0"/>
          <w:iCs/>
          <w:sz w:val="24"/>
          <w:szCs w:val="24"/>
          <w:rPrChange w:id="30" w:author="Common, Jack" w:date="2019-10-24T14:24:00Z">
            <w:rPr>
              <w:rStyle w:val="Hyperlink"/>
              <w:rFonts w:ascii="Arial" w:hAnsi="Arial" w:cs="Arial"/>
              <w:i w:val="0"/>
              <w:iCs/>
              <w:color w:val="000000" w:themeColor="text1"/>
              <w:sz w:val="24"/>
              <w:szCs w:val="24"/>
              <w:u w:val="none"/>
            </w:rPr>
          </w:rPrChange>
        </w:rPr>
        <w:t>jc860@exeter.ac.uk</w:t>
      </w:r>
      <w:ins w:id="31" w:author="Common, Jack" w:date="2019-10-24T14:24:00Z">
        <w:r>
          <w:rPr>
            <w:rFonts w:ascii="Arial" w:hAnsi="Arial" w:cs="Arial"/>
            <w:i w:val="0"/>
            <w:iCs/>
            <w:sz w:val="24"/>
            <w:szCs w:val="24"/>
          </w:rPr>
          <w:fldChar w:fldCharType="end"/>
        </w:r>
      </w:ins>
      <w:r w:rsidR="007C3290" w:rsidRPr="009C0FC6">
        <w:rPr>
          <w:rFonts w:ascii="Arial" w:hAnsi="Arial" w:cs="Arial"/>
          <w:i w:val="0"/>
          <w:sz w:val="24"/>
          <w:szCs w:val="24"/>
        </w:rPr>
        <w:t xml:space="preserve"> </w:t>
      </w:r>
      <w:del w:id="32" w:author="Common, Jack" w:date="2019-10-24T14:24:00Z">
        <w:r w:rsidR="00BE21D6" w:rsidRPr="009C0FC6" w:rsidDel="00FE2941">
          <w:rPr>
            <w:rFonts w:ascii="Arial" w:hAnsi="Arial" w:cs="Arial"/>
            <w:i w:val="0"/>
            <w:sz w:val="24"/>
            <w:szCs w:val="24"/>
          </w:rPr>
          <w:delText>DWS:</w:delText>
        </w:r>
        <w:r w:rsidR="003878B1" w:rsidRPr="009C0FC6" w:rsidDel="00FE2941">
          <w:rPr>
            <w:rFonts w:ascii="Arial" w:hAnsi="Arial" w:cs="Arial"/>
            <w:i w:val="0"/>
            <w:sz w:val="24"/>
            <w:szCs w:val="24"/>
          </w:rPr>
          <w:delText xml:space="preserve"> ds498@exeter.ac.uk </w:delText>
        </w:r>
        <w:r w:rsidR="00337EAD" w:rsidDel="00FE2941">
          <w:rPr>
            <w:rFonts w:ascii="Arial" w:hAnsi="Arial" w:cs="Arial"/>
            <w:i w:val="0"/>
            <w:sz w:val="24"/>
            <w:szCs w:val="24"/>
          </w:rPr>
          <w:delText xml:space="preserve">SVH: </w:delText>
        </w:r>
        <w:r w:rsidR="00112291" w:rsidRPr="00112291" w:rsidDel="00FE2941">
          <w:rPr>
            <w:rFonts w:ascii="Arial" w:hAnsi="Arial" w:cs="Arial"/>
            <w:i w:val="0"/>
            <w:sz w:val="24"/>
            <w:szCs w:val="24"/>
          </w:rPr>
          <w:delText>C.van-Houte@exeter.ac.uk</w:delText>
        </w:r>
        <w:r w:rsidR="00337EAD" w:rsidDel="00FE2941">
          <w:rPr>
            <w:rFonts w:ascii="Arial" w:hAnsi="Arial" w:cs="Arial"/>
            <w:i w:val="0"/>
            <w:sz w:val="24"/>
            <w:szCs w:val="24"/>
          </w:rPr>
          <w:delText xml:space="preserve"> </w:delText>
        </w:r>
        <w:r w:rsidR="005D7F40" w:rsidRPr="009C0FC6" w:rsidDel="00FE2941">
          <w:rPr>
            <w:rFonts w:ascii="Arial" w:hAnsi="Arial" w:cs="Arial"/>
            <w:i w:val="0"/>
            <w:sz w:val="24"/>
            <w:szCs w:val="24"/>
          </w:rPr>
          <w:delText xml:space="preserve">ERW: </w:delText>
        </w:r>
        <w:r w:rsidR="007170E4" w:rsidDel="00FE2941">
          <w:fldChar w:fldCharType="begin"/>
        </w:r>
        <w:r w:rsidR="007170E4" w:rsidDel="00FE2941">
          <w:delInstrText xml:space="preserve"> HYPERLINK "mailto:E.R.Westra@exeter.ac.uk" </w:delInstrText>
        </w:r>
        <w:r w:rsidR="007170E4" w:rsidDel="00FE2941">
          <w:fldChar w:fldCharType="separate"/>
        </w:r>
        <w:r w:rsidR="005D7F40" w:rsidRPr="009C0FC6" w:rsidDel="00FE2941">
          <w:rPr>
            <w:rStyle w:val="Hyperlink"/>
            <w:rFonts w:ascii="Arial" w:hAnsi="Arial" w:cs="Arial"/>
            <w:i w:val="0"/>
            <w:iCs/>
            <w:color w:val="000000" w:themeColor="text1"/>
            <w:sz w:val="24"/>
            <w:szCs w:val="24"/>
            <w:u w:val="none"/>
          </w:rPr>
          <w:delText>E.R.Westra@exeter.ac.uk</w:delText>
        </w:r>
        <w:r w:rsidR="007170E4" w:rsidDel="00FE2941">
          <w:rPr>
            <w:rStyle w:val="Hyperlink"/>
            <w:rFonts w:ascii="Arial" w:hAnsi="Arial" w:cs="Arial"/>
            <w:i w:val="0"/>
            <w:iCs/>
            <w:color w:val="000000" w:themeColor="text1"/>
            <w:sz w:val="24"/>
            <w:szCs w:val="24"/>
            <w:u w:val="none"/>
          </w:rPr>
          <w:fldChar w:fldCharType="end"/>
        </w:r>
        <w:r w:rsidR="006B103A" w:rsidRPr="009C0FC6" w:rsidDel="00FE2941">
          <w:rPr>
            <w:rFonts w:ascii="Arial" w:hAnsi="Arial" w:cs="Arial"/>
            <w:i w:val="0"/>
            <w:sz w:val="24"/>
            <w:szCs w:val="24"/>
          </w:rPr>
          <w:delText xml:space="preserve">. </w:delText>
        </w:r>
        <w:r w:rsidR="005D7F40" w:rsidRPr="009C0FC6" w:rsidDel="00FE2941">
          <w:rPr>
            <w:rFonts w:ascii="Arial" w:hAnsi="Arial" w:cs="Arial"/>
            <w:i w:val="0"/>
            <w:sz w:val="24"/>
            <w:szCs w:val="24"/>
          </w:rPr>
          <w:delText xml:space="preserve">Please address correspondence to </w:delText>
        </w:r>
        <w:r w:rsidR="00337EAD" w:rsidDel="00FE2941">
          <w:rPr>
            <w:rFonts w:ascii="Arial" w:hAnsi="Arial" w:cs="Arial"/>
            <w:i w:val="0"/>
            <w:sz w:val="24"/>
            <w:szCs w:val="24"/>
          </w:rPr>
          <w:delText xml:space="preserve">Jack Common and </w:delText>
        </w:r>
        <w:r w:rsidR="005D7F40" w:rsidRPr="009C0FC6" w:rsidDel="00FE2941">
          <w:rPr>
            <w:rFonts w:ascii="Arial" w:hAnsi="Arial" w:cs="Arial"/>
            <w:i w:val="0"/>
            <w:sz w:val="24"/>
            <w:szCs w:val="24"/>
          </w:rPr>
          <w:delText>Edze R. Westra</w:delText>
        </w:r>
      </w:del>
    </w:p>
    <w:p w14:paraId="5AF1B545" w14:textId="6936DE5F" w:rsidR="005B651E" w:rsidRDefault="005B651E">
      <w:pPr>
        <w:pStyle w:val="03Authoraffiliation"/>
        <w:spacing w:line="360" w:lineRule="auto"/>
        <w:rPr>
          <w:ins w:id="33" w:author="Common, Jack" w:date="2019-10-24T14:31:00Z"/>
          <w:rFonts w:ascii="Arial" w:hAnsi="Arial" w:cs="Arial"/>
          <w:i w:val="0"/>
          <w:sz w:val="24"/>
          <w:szCs w:val="24"/>
        </w:rPr>
      </w:pPr>
      <w:ins w:id="34" w:author="Common, Jack" w:date="2019-10-24T14:28:00Z">
        <w:r>
          <w:rPr>
            <w:rFonts w:ascii="Arial" w:hAnsi="Arial" w:cs="Arial"/>
            <w:i w:val="0"/>
            <w:sz w:val="24"/>
            <w:szCs w:val="24"/>
          </w:rPr>
          <w:t xml:space="preserve">Email: </w:t>
        </w:r>
      </w:ins>
      <w:ins w:id="35" w:author="Common, Jack" w:date="2019-10-24T14:31:00Z">
        <w:r w:rsidR="00D85D70">
          <w:rPr>
            <w:rFonts w:ascii="Arial" w:hAnsi="Arial" w:cs="Arial"/>
            <w:i w:val="0"/>
            <w:sz w:val="24"/>
            <w:szCs w:val="24"/>
          </w:rPr>
          <w:fldChar w:fldCharType="begin"/>
        </w:r>
        <w:r w:rsidR="00D85D70">
          <w:rPr>
            <w:rFonts w:ascii="Arial" w:hAnsi="Arial" w:cs="Arial"/>
            <w:i w:val="0"/>
            <w:sz w:val="24"/>
            <w:szCs w:val="24"/>
          </w:rPr>
          <w:instrText xml:space="preserve"> HYPERLINK "mailto:</w:instrText>
        </w:r>
      </w:ins>
      <w:ins w:id="36" w:author="Common, Jack" w:date="2019-10-24T14:28:00Z">
        <w:r w:rsidR="00D85D70">
          <w:rPr>
            <w:rFonts w:ascii="Arial" w:hAnsi="Arial" w:cs="Arial"/>
            <w:i w:val="0"/>
            <w:sz w:val="24"/>
            <w:szCs w:val="24"/>
          </w:rPr>
          <w:instrText>E.R.Westra@exeter.ac.uk</w:instrText>
        </w:r>
      </w:ins>
      <w:ins w:id="37" w:author="Common, Jack" w:date="2019-10-24T14:31:00Z">
        <w:r w:rsidR="00D85D70">
          <w:rPr>
            <w:rFonts w:ascii="Arial" w:hAnsi="Arial" w:cs="Arial"/>
            <w:i w:val="0"/>
            <w:sz w:val="24"/>
            <w:szCs w:val="24"/>
          </w:rPr>
          <w:instrText xml:space="preserve">" </w:instrText>
        </w:r>
        <w:r w:rsidR="00D85D70">
          <w:rPr>
            <w:rFonts w:ascii="Arial" w:hAnsi="Arial" w:cs="Arial"/>
            <w:i w:val="0"/>
            <w:sz w:val="24"/>
            <w:szCs w:val="24"/>
          </w:rPr>
          <w:fldChar w:fldCharType="separate"/>
        </w:r>
      </w:ins>
      <w:ins w:id="38" w:author="Common, Jack" w:date="2019-10-24T14:28:00Z">
        <w:r w:rsidR="00D85D70" w:rsidRPr="00E5257D">
          <w:rPr>
            <w:rStyle w:val="Hyperlink"/>
            <w:rFonts w:ascii="Arial" w:hAnsi="Arial" w:cs="Arial"/>
            <w:i w:val="0"/>
            <w:sz w:val="24"/>
            <w:szCs w:val="24"/>
          </w:rPr>
          <w:t>E.R.Westra@exeter.ac.uk</w:t>
        </w:r>
      </w:ins>
      <w:ins w:id="39" w:author="Common, Jack" w:date="2019-10-24T14:31:00Z">
        <w:r w:rsidR="00D85D70">
          <w:rPr>
            <w:rFonts w:ascii="Arial" w:hAnsi="Arial" w:cs="Arial"/>
            <w:i w:val="0"/>
            <w:sz w:val="24"/>
            <w:szCs w:val="24"/>
          </w:rPr>
          <w:fldChar w:fldCharType="end"/>
        </w:r>
      </w:ins>
    </w:p>
    <w:p w14:paraId="631E417B" w14:textId="78FDD4B3" w:rsidR="00D85D70" w:rsidRDefault="00D85D70">
      <w:pPr>
        <w:pStyle w:val="03Authoraffiliation"/>
        <w:spacing w:line="360" w:lineRule="auto"/>
        <w:rPr>
          <w:ins w:id="40" w:author="Common, Jack" w:date="2019-10-24T14:31:00Z"/>
          <w:rFonts w:ascii="Arial" w:hAnsi="Arial" w:cs="Arial"/>
          <w:i w:val="0"/>
          <w:sz w:val="24"/>
          <w:szCs w:val="24"/>
        </w:rPr>
      </w:pPr>
    </w:p>
    <w:p w14:paraId="3CD5D056" w14:textId="57BC819E" w:rsidR="00D85D70" w:rsidRPr="00D85D70" w:rsidRDefault="00D85D70">
      <w:pPr>
        <w:rPr>
          <w:i/>
          <w:rPrChange w:id="41" w:author="Common, Jack" w:date="2019-10-24T14:31:00Z">
            <w:rPr>
              <w:rFonts w:ascii="Arial" w:hAnsi="Arial" w:cs="Arial"/>
              <w:i w:val="0"/>
              <w:sz w:val="24"/>
              <w:szCs w:val="24"/>
            </w:rPr>
          </w:rPrChange>
        </w:rPr>
        <w:pPrChange w:id="42" w:author="Common, Jack" w:date="2019-10-24T14:33:00Z">
          <w:pPr>
            <w:pStyle w:val="03Authoraffiliation"/>
          </w:pPr>
        </w:pPrChange>
      </w:pPr>
      <w:ins w:id="43" w:author="Common, Jack" w:date="2019-10-24T14:31:00Z">
        <w:r>
          <w:rPr>
            <w:b/>
            <w:bCs/>
          </w:rPr>
          <w:t xml:space="preserve">SHORT TITLE: </w:t>
        </w:r>
      </w:ins>
      <w:ins w:id="44" w:author="Common, Jack" w:date="2019-10-24T14:32:00Z">
        <w:r w:rsidR="009920F8">
          <w:t>Ecological effects of diversity</w:t>
        </w:r>
      </w:ins>
      <w:ins w:id="45" w:author="Common, Jack" w:date="2019-10-24T14:31:00Z">
        <w:r>
          <w:t xml:space="preserve"> </w:t>
        </w:r>
      </w:ins>
      <w:ins w:id="46" w:author="Common, Jack" w:date="2019-10-24T14:32:00Z">
        <w:r w:rsidR="009920F8">
          <w:t>in host-pathogen systems</w:t>
        </w:r>
      </w:ins>
    </w:p>
    <w:p w14:paraId="76A04013" w14:textId="77777777" w:rsidR="005D7F40" w:rsidRPr="009C0FC6" w:rsidDel="003B3CCE" w:rsidRDefault="005D7F40">
      <w:pPr>
        <w:jc w:val="both"/>
        <w:rPr>
          <w:del w:id="47" w:author="Common, Jack" w:date="2019-10-24T16:34:00Z"/>
        </w:rPr>
      </w:pPr>
    </w:p>
    <w:p w14:paraId="008CC139" w14:textId="71D1DA4F" w:rsidR="00634ABF" w:rsidRPr="009C0FC6" w:rsidDel="003B3CCE" w:rsidRDefault="005D7F40">
      <w:pPr>
        <w:jc w:val="both"/>
        <w:outlineLvl w:val="0"/>
        <w:rPr>
          <w:del w:id="48" w:author="Common, Jack" w:date="2019-10-24T16:34:00Z"/>
          <w:rFonts w:cs="Arial"/>
          <w:color w:val="000000" w:themeColor="text1"/>
        </w:rPr>
        <w:pPrChange w:id="49" w:author="Common, Jack" w:date="2019-10-23T10:58:00Z">
          <w:pPr>
            <w:spacing w:line="276" w:lineRule="auto"/>
            <w:jc w:val="both"/>
            <w:outlineLvl w:val="0"/>
          </w:pPr>
        </w:pPrChange>
      </w:pPr>
      <w:del w:id="50" w:author="Common, Jack" w:date="2019-10-24T16:34:00Z">
        <w:r w:rsidRPr="009C0FC6" w:rsidDel="003B3CCE">
          <w:rPr>
            <w:rFonts w:cs="Arial"/>
            <w:b/>
            <w:color w:val="000000" w:themeColor="text1"/>
          </w:rPr>
          <w:delText>RUNNING TITLE</w:delText>
        </w:r>
        <w:r w:rsidRPr="009C0FC6" w:rsidDel="003B3CCE">
          <w:rPr>
            <w:rFonts w:cs="Arial"/>
            <w:color w:val="000000" w:themeColor="text1"/>
          </w:rPr>
          <w:delText>:</w:delText>
        </w:r>
        <w:r w:rsidR="00D92C5C" w:rsidRPr="009C0FC6" w:rsidDel="003B3CCE">
          <w:rPr>
            <w:rFonts w:cs="Arial"/>
            <w:color w:val="000000" w:themeColor="text1"/>
          </w:rPr>
          <w:delText xml:space="preserve"> Host diversity protects susceptible genotypes</w:delText>
        </w:r>
      </w:del>
    </w:p>
    <w:p w14:paraId="009434BA" w14:textId="5607C651" w:rsidR="00C46E55" w:rsidRPr="009C0FC6" w:rsidRDefault="00C46E55">
      <w:pPr>
        <w:jc w:val="both"/>
      </w:pPr>
    </w:p>
    <w:p w14:paraId="1ABA35A8" w14:textId="39EB2066" w:rsidR="00F95C6D" w:rsidRPr="009C0FC6" w:rsidRDefault="005D7F40">
      <w:pPr>
        <w:jc w:val="both"/>
        <w:rPr>
          <w:rFonts w:cs="Arial"/>
          <w:color w:val="000000" w:themeColor="text1"/>
        </w:rPr>
        <w:pPrChange w:id="51" w:author="Common, Jack" w:date="2019-10-23T10:58:00Z">
          <w:pPr>
            <w:spacing w:line="276" w:lineRule="auto"/>
            <w:jc w:val="both"/>
          </w:pPr>
        </w:pPrChange>
      </w:pPr>
      <w:r w:rsidRPr="009C0FC6">
        <w:rPr>
          <w:rFonts w:cs="Arial"/>
          <w:b/>
          <w:color w:val="000000" w:themeColor="text1"/>
        </w:rPr>
        <w:t>KEYWORDS</w:t>
      </w:r>
      <w:r w:rsidR="00F95C6D" w:rsidRPr="009C0FC6">
        <w:rPr>
          <w:rFonts w:cs="Arial"/>
          <w:b/>
          <w:color w:val="000000" w:themeColor="text1"/>
        </w:rPr>
        <w:t>:</w:t>
      </w:r>
      <w:r w:rsidR="00F95C6D" w:rsidRPr="009C0FC6">
        <w:rPr>
          <w:rFonts w:cs="Arial"/>
          <w:color w:val="000000" w:themeColor="text1"/>
        </w:rPr>
        <w:t xml:space="preserve"> CRISPR-Cas, </w:t>
      </w:r>
      <w:r w:rsidR="00CF2227" w:rsidRPr="009C0FC6">
        <w:rPr>
          <w:rFonts w:cs="Arial"/>
          <w:i/>
          <w:color w:val="000000" w:themeColor="text1"/>
        </w:rPr>
        <w:t>Pseudomonas aeruginosa</w:t>
      </w:r>
      <w:r w:rsidR="00CF2227" w:rsidRPr="009C0FC6">
        <w:rPr>
          <w:rFonts w:cs="Arial"/>
          <w:color w:val="000000" w:themeColor="text1"/>
        </w:rPr>
        <w:t xml:space="preserve">, phage, experimental evolution, </w:t>
      </w:r>
      <w:r w:rsidR="00C94309" w:rsidRPr="009C0FC6">
        <w:rPr>
          <w:rFonts w:cs="Arial"/>
          <w:color w:val="000000" w:themeColor="text1"/>
        </w:rPr>
        <w:t>host-pathogen, evolutionary emergence</w:t>
      </w:r>
    </w:p>
    <w:p w14:paraId="25B22A29" w14:textId="0C46BC14" w:rsidR="005D7F40" w:rsidRPr="009C0FC6" w:rsidDel="003B3CCE" w:rsidRDefault="005D7F40">
      <w:pPr>
        <w:jc w:val="both"/>
        <w:rPr>
          <w:del w:id="52" w:author="Common, Jack" w:date="2019-10-24T16:34:00Z"/>
          <w:rFonts w:cs="Arial"/>
          <w:color w:val="000000" w:themeColor="text1"/>
        </w:rPr>
        <w:pPrChange w:id="53" w:author="Common, Jack" w:date="2019-10-23T10:58:00Z">
          <w:pPr>
            <w:spacing w:line="276" w:lineRule="auto"/>
            <w:jc w:val="both"/>
          </w:pPr>
        </w:pPrChange>
      </w:pPr>
    </w:p>
    <w:p w14:paraId="3F0826A9" w14:textId="420CE5CC" w:rsidR="005D7F40" w:rsidRPr="009C0FC6" w:rsidDel="003B3CCE" w:rsidRDefault="005D7F40">
      <w:pPr>
        <w:jc w:val="both"/>
        <w:rPr>
          <w:del w:id="54" w:author="Common, Jack" w:date="2019-10-24T16:34:00Z"/>
          <w:rFonts w:cs="Arial"/>
          <w:color w:val="000000" w:themeColor="text1"/>
        </w:rPr>
        <w:pPrChange w:id="55" w:author="Common, Jack" w:date="2019-10-23T10:58:00Z">
          <w:pPr>
            <w:spacing w:line="276" w:lineRule="auto"/>
            <w:jc w:val="both"/>
          </w:pPr>
        </w:pPrChange>
      </w:pPr>
      <w:del w:id="56" w:author="Common, Jack" w:date="2019-10-24T16:34:00Z">
        <w:r w:rsidRPr="009C0FC6" w:rsidDel="003B3CCE">
          <w:rPr>
            <w:rFonts w:cs="Arial"/>
            <w:b/>
            <w:color w:val="000000" w:themeColor="text1"/>
          </w:rPr>
          <w:delText>ARTICLE TYPE</w:delText>
        </w:r>
        <w:r w:rsidRPr="009C0FC6" w:rsidDel="003B3CCE">
          <w:rPr>
            <w:rFonts w:cs="Arial"/>
            <w:color w:val="000000" w:themeColor="text1"/>
          </w:rPr>
          <w:delText>:</w:delText>
        </w:r>
        <w:r w:rsidR="008A3E06" w:rsidRPr="009C0FC6" w:rsidDel="003B3CCE">
          <w:rPr>
            <w:rFonts w:cs="Arial"/>
            <w:color w:val="000000" w:themeColor="text1"/>
          </w:rPr>
          <w:delText xml:space="preserve"> Letter</w:delText>
        </w:r>
      </w:del>
    </w:p>
    <w:p w14:paraId="7BA63A87" w14:textId="03D88F17" w:rsidR="005D7F40" w:rsidRPr="009C0FC6" w:rsidDel="003B3CCE" w:rsidRDefault="005D7F40">
      <w:pPr>
        <w:jc w:val="both"/>
        <w:rPr>
          <w:del w:id="57" w:author="Common, Jack" w:date="2019-10-24T16:34:00Z"/>
          <w:rFonts w:cs="Arial"/>
          <w:color w:val="000000" w:themeColor="text1"/>
        </w:rPr>
        <w:pPrChange w:id="58" w:author="Common, Jack" w:date="2019-10-23T10:58:00Z">
          <w:pPr>
            <w:spacing w:line="276" w:lineRule="auto"/>
            <w:jc w:val="both"/>
          </w:pPr>
        </w:pPrChange>
      </w:pPr>
    </w:p>
    <w:p w14:paraId="7AF807C5" w14:textId="0E4FC7E5" w:rsidR="005D7F40" w:rsidRPr="009C0FC6" w:rsidDel="003B3CCE" w:rsidRDefault="005D7F40">
      <w:pPr>
        <w:jc w:val="both"/>
        <w:rPr>
          <w:del w:id="59" w:author="Common, Jack" w:date="2019-10-24T16:34:00Z"/>
          <w:rFonts w:cs="Arial"/>
          <w:color w:val="000000" w:themeColor="text1"/>
        </w:rPr>
        <w:pPrChange w:id="60" w:author="Common, Jack" w:date="2019-10-23T10:58:00Z">
          <w:pPr>
            <w:spacing w:line="276" w:lineRule="auto"/>
            <w:jc w:val="both"/>
          </w:pPr>
        </w:pPrChange>
      </w:pPr>
      <w:del w:id="61" w:author="Common, Jack" w:date="2019-10-24T16:34:00Z">
        <w:r w:rsidRPr="009C0FC6" w:rsidDel="003B3CCE">
          <w:rPr>
            <w:rFonts w:cs="Arial"/>
            <w:b/>
            <w:color w:val="000000" w:themeColor="text1"/>
          </w:rPr>
          <w:delText>ABSTRACT LENGTH</w:delText>
        </w:r>
        <w:r w:rsidRPr="009C0FC6" w:rsidDel="003B3CCE">
          <w:rPr>
            <w:rFonts w:cs="Arial"/>
            <w:color w:val="000000" w:themeColor="text1"/>
          </w:rPr>
          <w:delText>:</w:delText>
        </w:r>
        <w:r w:rsidR="008536A7" w:rsidRPr="009C0FC6" w:rsidDel="003B3CCE">
          <w:rPr>
            <w:rFonts w:cs="Arial"/>
            <w:color w:val="000000" w:themeColor="text1"/>
          </w:rPr>
          <w:delText xml:space="preserve"> </w:delText>
        </w:r>
        <w:r w:rsidR="002448A4" w:rsidRPr="009C0FC6" w:rsidDel="003B3CCE">
          <w:rPr>
            <w:rFonts w:cs="Arial"/>
            <w:color w:val="000000" w:themeColor="text1"/>
          </w:rPr>
          <w:delText>1</w:delText>
        </w:r>
        <w:r w:rsidR="003F7918" w:rsidRPr="009C0FC6" w:rsidDel="003B3CCE">
          <w:rPr>
            <w:rFonts w:cs="Arial"/>
            <w:color w:val="000000" w:themeColor="text1"/>
          </w:rPr>
          <w:delText>4</w:delText>
        </w:r>
        <w:r w:rsidR="00370956" w:rsidDel="003B3CCE">
          <w:rPr>
            <w:rFonts w:cs="Arial"/>
            <w:color w:val="000000" w:themeColor="text1"/>
          </w:rPr>
          <w:delText>6</w:delText>
        </w:r>
        <w:r w:rsidR="008536A7" w:rsidRPr="009C0FC6" w:rsidDel="003B3CCE">
          <w:rPr>
            <w:rFonts w:cs="Arial"/>
            <w:color w:val="000000" w:themeColor="text1"/>
          </w:rPr>
          <w:delText xml:space="preserve"> words</w:delText>
        </w:r>
      </w:del>
    </w:p>
    <w:p w14:paraId="29B0E501" w14:textId="25B442B5" w:rsidR="005D7F40" w:rsidRPr="009C0FC6" w:rsidDel="003B3CCE" w:rsidRDefault="005D7F40">
      <w:pPr>
        <w:jc w:val="both"/>
        <w:rPr>
          <w:del w:id="62" w:author="Common, Jack" w:date="2019-10-24T16:34:00Z"/>
          <w:rFonts w:cs="Arial"/>
          <w:color w:val="000000" w:themeColor="text1"/>
        </w:rPr>
        <w:pPrChange w:id="63" w:author="Common, Jack" w:date="2019-10-23T10:58:00Z">
          <w:pPr>
            <w:spacing w:line="276" w:lineRule="auto"/>
            <w:jc w:val="both"/>
          </w:pPr>
        </w:pPrChange>
      </w:pPr>
    </w:p>
    <w:p w14:paraId="0C7A8CCD" w14:textId="2A8694ED" w:rsidR="005D7F40" w:rsidRPr="009C0FC6" w:rsidDel="003B3CCE" w:rsidRDefault="005D7F40">
      <w:pPr>
        <w:jc w:val="both"/>
        <w:rPr>
          <w:del w:id="64" w:author="Common, Jack" w:date="2019-10-24T16:34:00Z"/>
          <w:rFonts w:cs="Arial"/>
          <w:color w:val="000000" w:themeColor="text1"/>
        </w:rPr>
        <w:pPrChange w:id="65" w:author="Common, Jack" w:date="2019-10-23T10:58:00Z">
          <w:pPr>
            <w:spacing w:line="276" w:lineRule="auto"/>
            <w:jc w:val="both"/>
          </w:pPr>
        </w:pPrChange>
      </w:pPr>
      <w:del w:id="66" w:author="Common, Jack" w:date="2019-10-24T16:34:00Z">
        <w:r w:rsidRPr="009C0FC6" w:rsidDel="003B3CCE">
          <w:rPr>
            <w:rFonts w:cs="Arial"/>
            <w:b/>
            <w:color w:val="000000" w:themeColor="text1"/>
          </w:rPr>
          <w:delText>MAIN TEXT LENGTH</w:delText>
        </w:r>
        <w:r w:rsidRPr="009C0FC6" w:rsidDel="003B3CCE">
          <w:rPr>
            <w:rFonts w:cs="Arial"/>
            <w:color w:val="000000" w:themeColor="text1"/>
          </w:rPr>
          <w:delText>:</w:delText>
        </w:r>
        <w:r w:rsidR="00893B8F" w:rsidRPr="009C0FC6" w:rsidDel="003B3CCE">
          <w:rPr>
            <w:rFonts w:cs="Arial"/>
            <w:color w:val="000000" w:themeColor="text1"/>
          </w:rPr>
          <w:delText xml:space="preserve"> </w:delText>
        </w:r>
        <w:r w:rsidR="00B24908" w:rsidDel="003B3CCE">
          <w:rPr>
            <w:rFonts w:cs="Arial"/>
            <w:color w:val="000000" w:themeColor="text1"/>
          </w:rPr>
          <w:delText>49</w:delText>
        </w:r>
        <w:r w:rsidR="00B06746" w:rsidDel="003B3CCE">
          <w:rPr>
            <w:rFonts w:cs="Arial"/>
            <w:color w:val="000000" w:themeColor="text1"/>
          </w:rPr>
          <w:delText>4</w:delText>
        </w:r>
        <w:r w:rsidR="00F6148B" w:rsidDel="003B3CCE">
          <w:rPr>
            <w:rFonts w:cs="Arial"/>
            <w:color w:val="000000" w:themeColor="text1"/>
          </w:rPr>
          <w:delText>4</w:delText>
        </w:r>
        <w:r w:rsidR="00E47908" w:rsidRPr="009C0FC6" w:rsidDel="003B3CCE">
          <w:rPr>
            <w:rFonts w:cs="Arial"/>
            <w:color w:val="000000" w:themeColor="text1"/>
          </w:rPr>
          <w:delText xml:space="preserve"> </w:delText>
        </w:r>
        <w:r w:rsidR="008A3E06" w:rsidRPr="009C0FC6" w:rsidDel="003B3CCE">
          <w:rPr>
            <w:rFonts w:cs="Arial"/>
            <w:color w:val="000000" w:themeColor="text1"/>
          </w:rPr>
          <w:delText>words</w:delText>
        </w:r>
      </w:del>
    </w:p>
    <w:p w14:paraId="238D138B" w14:textId="080C22EA" w:rsidR="005D7F40" w:rsidRPr="009C0FC6" w:rsidDel="003B3CCE" w:rsidRDefault="005D7F40">
      <w:pPr>
        <w:jc w:val="both"/>
        <w:rPr>
          <w:del w:id="67" w:author="Common, Jack" w:date="2019-10-24T16:34:00Z"/>
          <w:rFonts w:cs="Arial"/>
          <w:color w:val="000000" w:themeColor="text1"/>
        </w:rPr>
        <w:pPrChange w:id="68" w:author="Common, Jack" w:date="2019-10-23T10:58:00Z">
          <w:pPr>
            <w:spacing w:line="276" w:lineRule="auto"/>
            <w:jc w:val="both"/>
          </w:pPr>
        </w:pPrChange>
      </w:pPr>
    </w:p>
    <w:p w14:paraId="2FE444BB" w14:textId="72531AB0" w:rsidR="005D7F40" w:rsidRPr="009C0FC6" w:rsidDel="003B3CCE" w:rsidRDefault="005D7F40">
      <w:pPr>
        <w:jc w:val="both"/>
        <w:rPr>
          <w:del w:id="69" w:author="Common, Jack" w:date="2019-10-24T16:34:00Z"/>
          <w:rFonts w:cs="Arial"/>
          <w:color w:val="000000" w:themeColor="text1"/>
        </w:rPr>
        <w:pPrChange w:id="70" w:author="Common, Jack" w:date="2019-10-23T10:58:00Z">
          <w:pPr>
            <w:spacing w:line="276" w:lineRule="auto"/>
            <w:jc w:val="both"/>
          </w:pPr>
        </w:pPrChange>
      </w:pPr>
      <w:del w:id="71" w:author="Common, Jack" w:date="2019-10-24T16:34:00Z">
        <w:r w:rsidRPr="009C0FC6" w:rsidDel="003B3CCE">
          <w:rPr>
            <w:rFonts w:cs="Arial"/>
            <w:b/>
            <w:color w:val="000000" w:themeColor="text1"/>
          </w:rPr>
          <w:delText>NUMBER OF REFERENCES</w:delText>
        </w:r>
        <w:r w:rsidRPr="009C0FC6" w:rsidDel="003B3CCE">
          <w:rPr>
            <w:rFonts w:cs="Arial"/>
            <w:color w:val="000000" w:themeColor="text1"/>
          </w:rPr>
          <w:delText>:</w:delText>
        </w:r>
        <w:r w:rsidR="00287DC9" w:rsidRPr="009C0FC6" w:rsidDel="003B3CCE">
          <w:rPr>
            <w:rFonts w:cs="Arial"/>
            <w:color w:val="000000" w:themeColor="text1"/>
          </w:rPr>
          <w:delText xml:space="preserve"> </w:delText>
        </w:r>
        <w:r w:rsidR="002129C6" w:rsidRPr="005728E0" w:rsidDel="003B3CCE">
          <w:rPr>
            <w:rFonts w:cs="Arial"/>
            <w:color w:val="000000" w:themeColor="text1"/>
          </w:rPr>
          <w:delText>6</w:delText>
        </w:r>
        <w:r w:rsidR="00815693" w:rsidDel="003B3CCE">
          <w:rPr>
            <w:rFonts w:cs="Arial"/>
            <w:color w:val="000000" w:themeColor="text1"/>
          </w:rPr>
          <w:delText>9</w:delText>
        </w:r>
      </w:del>
    </w:p>
    <w:p w14:paraId="65D2ECE0" w14:textId="7933CE17" w:rsidR="005D7F40" w:rsidRPr="009C0FC6" w:rsidDel="003B3CCE" w:rsidRDefault="005D7F40">
      <w:pPr>
        <w:jc w:val="both"/>
        <w:rPr>
          <w:del w:id="72" w:author="Common, Jack" w:date="2019-10-24T16:34:00Z"/>
          <w:rFonts w:cs="Arial"/>
          <w:color w:val="000000" w:themeColor="text1"/>
        </w:rPr>
        <w:pPrChange w:id="73" w:author="Common, Jack" w:date="2019-10-23T10:58:00Z">
          <w:pPr>
            <w:spacing w:line="276" w:lineRule="auto"/>
            <w:jc w:val="both"/>
          </w:pPr>
        </w:pPrChange>
      </w:pPr>
    </w:p>
    <w:p w14:paraId="22A1C17E" w14:textId="51FA5FB2" w:rsidR="005D7F40" w:rsidRPr="009C0FC6" w:rsidDel="003B3CCE" w:rsidRDefault="0009447D">
      <w:pPr>
        <w:jc w:val="both"/>
        <w:rPr>
          <w:del w:id="74" w:author="Common, Jack" w:date="2019-10-24T16:34:00Z"/>
          <w:rFonts w:cs="Arial"/>
          <w:color w:val="000000" w:themeColor="text1"/>
        </w:rPr>
        <w:pPrChange w:id="75" w:author="Common, Jack" w:date="2019-10-23T10:58:00Z">
          <w:pPr>
            <w:spacing w:line="276" w:lineRule="auto"/>
            <w:jc w:val="both"/>
          </w:pPr>
        </w:pPrChange>
      </w:pPr>
      <w:del w:id="76" w:author="Common, Jack" w:date="2019-10-24T16:34:00Z">
        <w:r w:rsidRPr="009C0FC6" w:rsidDel="003B3CCE">
          <w:rPr>
            <w:rFonts w:cs="Arial"/>
            <w:b/>
            <w:color w:val="000000" w:themeColor="text1"/>
          </w:rPr>
          <w:delText>NUMER OF FIGURES</w:delText>
        </w:r>
        <w:r w:rsidR="005D7F40" w:rsidRPr="009C0FC6" w:rsidDel="003B3CCE">
          <w:rPr>
            <w:rFonts w:cs="Arial"/>
            <w:color w:val="000000" w:themeColor="text1"/>
          </w:rPr>
          <w:delText>:</w:delText>
        </w:r>
        <w:r w:rsidR="00733370" w:rsidRPr="009C0FC6" w:rsidDel="003B3CCE">
          <w:rPr>
            <w:rFonts w:cs="Arial"/>
            <w:color w:val="000000" w:themeColor="text1"/>
          </w:rPr>
          <w:delText xml:space="preserve"> </w:delText>
        </w:r>
        <w:r w:rsidR="00E36DB2" w:rsidDel="003B3CCE">
          <w:rPr>
            <w:rFonts w:cs="Arial"/>
            <w:color w:val="000000" w:themeColor="text1"/>
          </w:rPr>
          <w:delText>3</w:delText>
        </w:r>
        <w:r w:rsidRPr="009C0FC6" w:rsidDel="003B3CCE">
          <w:rPr>
            <w:rFonts w:cs="Arial"/>
            <w:color w:val="000000" w:themeColor="text1"/>
          </w:rPr>
          <w:delText xml:space="preserve"> </w:delText>
        </w:r>
      </w:del>
    </w:p>
    <w:p w14:paraId="1C3CB9B9" w14:textId="77777777" w:rsidR="005D7F40" w:rsidRPr="009C0FC6" w:rsidRDefault="005D7F40">
      <w:pPr>
        <w:jc w:val="both"/>
        <w:rPr>
          <w:rFonts w:cs="Arial"/>
          <w:color w:val="000000" w:themeColor="text1"/>
        </w:rPr>
        <w:pPrChange w:id="77" w:author="Common, Jack" w:date="2019-10-23T10:58:00Z">
          <w:pPr>
            <w:spacing w:line="276" w:lineRule="auto"/>
            <w:jc w:val="both"/>
          </w:pPr>
        </w:pPrChange>
      </w:pPr>
    </w:p>
    <w:p w14:paraId="60ADA0C9" w14:textId="251713C4" w:rsidR="005D7F40" w:rsidRPr="009C0FC6" w:rsidRDefault="005D7F40">
      <w:pPr>
        <w:jc w:val="both"/>
        <w:rPr>
          <w:rFonts w:cs="Arial"/>
          <w:color w:val="000000" w:themeColor="text1"/>
        </w:rPr>
        <w:pPrChange w:id="78" w:author="Common, Jack" w:date="2019-10-23T10:58:00Z">
          <w:pPr>
            <w:spacing w:line="276" w:lineRule="auto"/>
            <w:jc w:val="both"/>
          </w:pPr>
        </w:pPrChange>
      </w:pPr>
      <w:del w:id="79" w:author="Common, Jack" w:date="2019-10-24T14:33:00Z">
        <w:r w:rsidRPr="009C0FC6" w:rsidDel="006400A6">
          <w:rPr>
            <w:rFonts w:cs="Arial"/>
            <w:b/>
            <w:color w:val="000000" w:themeColor="text1"/>
          </w:rPr>
          <w:delText>STATEMENT OF AUTHORSHIP</w:delText>
        </w:r>
      </w:del>
      <w:ins w:id="80" w:author="Common, Jack" w:date="2019-10-24T14:33:00Z">
        <w:r w:rsidR="006400A6">
          <w:rPr>
            <w:rFonts w:cs="Arial"/>
            <w:b/>
            <w:color w:val="000000" w:themeColor="text1"/>
          </w:rPr>
          <w:t>AUTHOR CONTRIBUTIONS</w:t>
        </w:r>
      </w:ins>
      <w:r w:rsidR="008A3E06" w:rsidRPr="009C0FC6">
        <w:rPr>
          <w:rFonts w:cs="Arial"/>
          <w:color w:val="000000" w:themeColor="text1"/>
        </w:rPr>
        <w:t>:</w:t>
      </w:r>
      <w:r w:rsidR="00575F2D" w:rsidRPr="009C0FC6">
        <w:rPr>
          <w:rFonts w:cs="Arial"/>
          <w:color w:val="000000" w:themeColor="text1"/>
        </w:rPr>
        <w:t xml:space="preserve"> JC conducted experiments and analyses. </w:t>
      </w:r>
      <w:r w:rsidR="001C1FDA">
        <w:rPr>
          <w:rFonts w:cs="Arial"/>
          <w:color w:val="000000" w:themeColor="text1"/>
        </w:rPr>
        <w:t xml:space="preserve">DWS </w:t>
      </w:r>
      <w:r w:rsidR="00435CFC">
        <w:rPr>
          <w:rFonts w:cs="Arial"/>
          <w:color w:val="000000" w:themeColor="text1"/>
        </w:rPr>
        <w:t xml:space="preserve">and SVH </w:t>
      </w:r>
      <w:r w:rsidR="001C1FDA">
        <w:rPr>
          <w:rFonts w:cs="Arial"/>
          <w:color w:val="000000" w:themeColor="text1"/>
        </w:rPr>
        <w:t xml:space="preserve">designed plasmids and cloning methods. </w:t>
      </w:r>
      <w:r w:rsidR="009D760B" w:rsidRPr="0027448C">
        <w:rPr>
          <w:rFonts w:cs="Arial"/>
          <w:color w:val="000000" w:themeColor="text1"/>
        </w:rPr>
        <w:t>ER</w:t>
      </w:r>
      <w:r w:rsidR="009C0FC6">
        <w:rPr>
          <w:rFonts w:cs="Arial"/>
          <w:color w:val="000000" w:themeColor="text1"/>
        </w:rPr>
        <w:t xml:space="preserve">W </w:t>
      </w:r>
      <w:r w:rsidR="009D760B" w:rsidRPr="0027448C">
        <w:rPr>
          <w:rFonts w:cs="Arial"/>
          <w:color w:val="000000" w:themeColor="text1"/>
        </w:rPr>
        <w:t>conceived</w:t>
      </w:r>
      <w:r w:rsidR="009233FD">
        <w:rPr>
          <w:rFonts w:cs="Arial"/>
          <w:color w:val="000000" w:themeColor="text1"/>
        </w:rPr>
        <w:t xml:space="preserve"> of</w:t>
      </w:r>
      <w:r w:rsidR="009D760B" w:rsidRPr="0027448C">
        <w:rPr>
          <w:rFonts w:cs="Arial"/>
          <w:color w:val="000000" w:themeColor="text1"/>
        </w:rPr>
        <w:t xml:space="preserve"> and designed the study.</w:t>
      </w:r>
      <w:r w:rsidR="009D760B">
        <w:rPr>
          <w:rFonts w:cs="Arial"/>
          <w:color w:val="000000" w:themeColor="text1"/>
        </w:rPr>
        <w:t xml:space="preserve"> </w:t>
      </w:r>
      <w:r w:rsidR="00827274">
        <w:rPr>
          <w:rFonts w:cs="Arial"/>
          <w:color w:val="000000" w:themeColor="text1"/>
        </w:rPr>
        <w:t xml:space="preserve">JC wrote </w:t>
      </w:r>
      <w:r w:rsidR="00F12B91">
        <w:rPr>
          <w:rFonts w:cs="Arial"/>
          <w:color w:val="000000" w:themeColor="text1"/>
        </w:rPr>
        <w:t xml:space="preserve">the manuscript, </w:t>
      </w:r>
      <w:r w:rsidR="009C0FC6">
        <w:rPr>
          <w:rFonts w:cs="Arial"/>
          <w:color w:val="000000" w:themeColor="text1"/>
        </w:rPr>
        <w:t>DWS, SVH and ERW</w:t>
      </w:r>
      <w:r w:rsidR="00F12B91">
        <w:rPr>
          <w:rFonts w:cs="Arial"/>
          <w:color w:val="000000" w:themeColor="text1"/>
        </w:rPr>
        <w:t xml:space="preserve"> provided critical revisions</w:t>
      </w:r>
      <w:r w:rsidR="00575F2D" w:rsidRPr="009C0FC6">
        <w:rPr>
          <w:rFonts w:cs="Arial"/>
          <w:color w:val="000000" w:themeColor="text1"/>
        </w:rPr>
        <w:t xml:space="preserve">. </w:t>
      </w:r>
    </w:p>
    <w:p w14:paraId="2836484E" w14:textId="77777777" w:rsidR="008A3E06" w:rsidRPr="009C0FC6" w:rsidRDefault="008A3E06">
      <w:pPr>
        <w:jc w:val="both"/>
        <w:rPr>
          <w:rFonts w:cs="Arial"/>
          <w:color w:val="000000" w:themeColor="text1"/>
        </w:rPr>
        <w:pPrChange w:id="81" w:author="Common, Jack" w:date="2019-10-23T10:58:00Z">
          <w:pPr>
            <w:spacing w:line="276" w:lineRule="auto"/>
            <w:jc w:val="both"/>
          </w:pPr>
        </w:pPrChange>
      </w:pPr>
    </w:p>
    <w:p w14:paraId="7454849F" w14:textId="2D571FA5" w:rsidR="008A3E06" w:rsidRDefault="008A3E06">
      <w:pPr>
        <w:jc w:val="both"/>
        <w:rPr>
          <w:rFonts w:cs="Arial"/>
          <w:color w:val="000000" w:themeColor="text1"/>
        </w:rPr>
        <w:pPrChange w:id="82" w:author="Common, Jack" w:date="2019-10-23T10:58:00Z">
          <w:pPr>
            <w:spacing w:line="276" w:lineRule="auto"/>
            <w:jc w:val="both"/>
          </w:pPr>
        </w:pPrChange>
      </w:pPr>
      <w:r w:rsidRPr="009C0FC6">
        <w:rPr>
          <w:rFonts w:cs="Arial"/>
          <w:b/>
          <w:color w:val="000000" w:themeColor="text1"/>
        </w:rPr>
        <w:t>DATA ACCESS</w:t>
      </w:r>
      <w:r w:rsidR="00435CFC">
        <w:rPr>
          <w:rFonts w:cs="Arial"/>
          <w:b/>
          <w:color w:val="000000" w:themeColor="text1"/>
        </w:rPr>
        <w:t>I</w:t>
      </w:r>
      <w:r w:rsidRPr="009C0FC6">
        <w:rPr>
          <w:rFonts w:cs="Arial"/>
          <w:b/>
          <w:color w:val="000000" w:themeColor="text1"/>
        </w:rPr>
        <w:t>BILITY</w:t>
      </w:r>
      <w:del w:id="83" w:author="Common, Jack" w:date="2019-10-24T14:56:00Z">
        <w:r w:rsidRPr="009C0FC6" w:rsidDel="000360DA">
          <w:rPr>
            <w:rFonts w:cs="Arial"/>
            <w:b/>
            <w:color w:val="000000" w:themeColor="text1"/>
          </w:rPr>
          <w:delText xml:space="preserve"> STATEMENT</w:delText>
        </w:r>
      </w:del>
      <w:r w:rsidRPr="009C0FC6">
        <w:rPr>
          <w:rFonts w:cs="Arial"/>
          <w:color w:val="000000" w:themeColor="text1"/>
        </w:rPr>
        <w:t xml:space="preserve">: </w:t>
      </w:r>
      <w:ins w:id="84" w:author="Common, Jack" w:date="2019-10-10T09:57:00Z">
        <w:r w:rsidR="003F6A0B">
          <w:rPr>
            <w:rFonts w:cs="Arial"/>
            <w:color w:val="000000" w:themeColor="text1"/>
          </w:rPr>
          <w:t>All r</w:t>
        </w:r>
      </w:ins>
      <w:del w:id="85" w:author="Common, Jack" w:date="2019-10-10T09:57:00Z">
        <w:r w:rsidR="00A301E5" w:rsidRPr="009C0FC6" w:rsidDel="003F6A0B">
          <w:rPr>
            <w:rFonts w:cs="Arial"/>
            <w:color w:val="000000" w:themeColor="text1"/>
          </w:rPr>
          <w:delText>R</w:delText>
        </w:r>
      </w:del>
      <w:r w:rsidR="00A301E5" w:rsidRPr="009C0FC6">
        <w:rPr>
          <w:rFonts w:cs="Arial"/>
          <w:color w:val="000000" w:themeColor="text1"/>
        </w:rPr>
        <w:t>aw data</w:t>
      </w:r>
      <w:ins w:id="86" w:author="Common, Jack" w:date="2019-10-10T09:57:00Z">
        <w:r w:rsidR="003F6A0B">
          <w:rPr>
            <w:rFonts w:cs="Arial"/>
            <w:color w:val="000000" w:themeColor="text1"/>
          </w:rPr>
          <w:t xml:space="preserve"> and R code associated with this  </w:t>
        </w:r>
      </w:ins>
      <w:del w:id="87" w:author="Common, Jack" w:date="2019-10-10T09:57:00Z">
        <w:r w:rsidR="00A301E5" w:rsidRPr="009C0FC6" w:rsidDel="00D64EEA">
          <w:rPr>
            <w:rFonts w:cs="Arial"/>
            <w:color w:val="000000" w:themeColor="text1"/>
          </w:rPr>
          <w:delText xml:space="preserve"> </w:delText>
        </w:r>
        <w:r w:rsidR="00A301E5" w:rsidRPr="009C0FC6" w:rsidDel="003F6A0B">
          <w:rPr>
            <w:rFonts w:cs="Arial"/>
            <w:color w:val="000000" w:themeColor="text1"/>
          </w:rPr>
          <w:delText xml:space="preserve">used in </w:delText>
        </w:r>
      </w:del>
      <w:r w:rsidR="00A301E5" w:rsidRPr="009C0FC6">
        <w:rPr>
          <w:rFonts w:cs="Arial"/>
          <w:color w:val="000000" w:themeColor="text1"/>
        </w:rPr>
        <w:t>this study</w:t>
      </w:r>
      <w:ins w:id="88" w:author="Common, Jack" w:date="2019-10-10T10:00:00Z">
        <w:r w:rsidR="00874170">
          <w:rPr>
            <w:rFonts w:cs="Arial"/>
            <w:color w:val="000000" w:themeColor="text1"/>
          </w:rPr>
          <w:t xml:space="preserve"> </w:t>
        </w:r>
      </w:ins>
      <w:del w:id="89" w:author="Common, Jack" w:date="2019-10-10T09:59:00Z">
        <w:r w:rsidR="00A301E5" w:rsidRPr="009C0FC6" w:rsidDel="00874170">
          <w:rPr>
            <w:rFonts w:cs="Arial"/>
            <w:color w:val="000000" w:themeColor="text1"/>
          </w:rPr>
          <w:delText xml:space="preserve"> </w:delText>
        </w:r>
      </w:del>
      <w:del w:id="90" w:author="Common, Jack" w:date="2019-10-10T09:57:00Z">
        <w:r w:rsidR="00A301E5" w:rsidRPr="009C0FC6" w:rsidDel="003F6A0B">
          <w:rPr>
            <w:rFonts w:cs="Arial"/>
            <w:color w:val="000000" w:themeColor="text1"/>
          </w:rPr>
          <w:delText>will be archived in an appropriate public repository</w:delText>
        </w:r>
      </w:del>
      <w:ins w:id="91" w:author="Common, Jack" w:date="2019-10-10T09:57:00Z">
        <w:r w:rsidR="003F6A0B">
          <w:rPr>
            <w:rFonts w:cs="Arial"/>
            <w:color w:val="000000" w:themeColor="text1"/>
          </w:rPr>
          <w:t>are public</w:t>
        </w:r>
      </w:ins>
      <w:ins w:id="92" w:author="Common, Jack" w:date="2019-10-10T09:58:00Z">
        <w:r w:rsidR="003F6A0B">
          <w:rPr>
            <w:rFonts w:cs="Arial"/>
            <w:color w:val="000000" w:themeColor="text1"/>
          </w:rPr>
          <w:t>ly available at</w:t>
        </w:r>
      </w:ins>
      <w:ins w:id="93" w:author="Common, Jack" w:date="2019-10-24T14:57:00Z">
        <w:r w:rsidR="00A34219">
          <w:rPr>
            <w:rFonts w:cs="Arial"/>
            <w:color w:val="000000" w:themeColor="text1"/>
          </w:rPr>
          <w:t xml:space="preserve"> </w:t>
        </w:r>
        <w:r w:rsidR="00A34219" w:rsidRPr="00A34219">
          <w:rPr>
            <w:rFonts w:cs="Arial"/>
            <w:color w:val="000000" w:themeColor="text1"/>
          </w:rPr>
          <w:t>github.com</w:t>
        </w:r>
        <w:r w:rsidR="00A34219">
          <w:rPr>
            <w:rFonts w:cs="Arial"/>
            <w:color w:val="000000" w:themeColor="text1"/>
          </w:rPr>
          <w:t>/</w:t>
        </w:r>
      </w:ins>
      <w:proofErr w:type="spellStart"/>
      <w:ins w:id="94" w:author="Common, Jack" w:date="2019-10-10T09:59:00Z">
        <w:r w:rsidR="00874170" w:rsidRPr="00874170">
          <w:rPr>
            <w:rFonts w:cs="Arial"/>
            <w:color w:val="000000" w:themeColor="text1"/>
          </w:rPr>
          <w:t>JackCommon</w:t>
        </w:r>
        <w:proofErr w:type="spellEnd"/>
        <w:r w:rsidR="00874170" w:rsidRPr="00874170">
          <w:rPr>
            <w:rFonts w:cs="Arial"/>
            <w:color w:val="000000" w:themeColor="text1"/>
          </w:rPr>
          <w:t>/Common_etal_2019_host_diversity</w:t>
        </w:r>
      </w:ins>
    </w:p>
    <w:p w14:paraId="1B3DC72C" w14:textId="77777777" w:rsidR="00E12DFF" w:rsidRPr="009C0FC6" w:rsidRDefault="00E12DFF">
      <w:pPr>
        <w:jc w:val="both"/>
        <w:rPr>
          <w:rFonts w:cs="Arial"/>
          <w:color w:val="000000" w:themeColor="text1"/>
        </w:rPr>
        <w:pPrChange w:id="95" w:author="Common, Jack" w:date="2019-10-23T10:58:00Z">
          <w:pPr>
            <w:spacing w:line="276" w:lineRule="auto"/>
            <w:jc w:val="both"/>
          </w:pPr>
        </w:pPrChange>
      </w:pPr>
    </w:p>
    <w:p w14:paraId="625C2B91" w14:textId="77777777" w:rsidR="005D7F40" w:rsidRPr="009C0FC6" w:rsidRDefault="005D7F40">
      <w:pPr>
        <w:jc w:val="both"/>
        <w:rPr>
          <w:rFonts w:cs="Arial"/>
          <w:color w:val="000000" w:themeColor="text1"/>
        </w:rPr>
      </w:pPr>
    </w:p>
    <w:p w14:paraId="782BEDED" w14:textId="77777777" w:rsidR="005D7F40" w:rsidRPr="009C0FC6" w:rsidRDefault="005D7F40">
      <w:pPr>
        <w:jc w:val="both"/>
        <w:rPr>
          <w:rFonts w:cs="Arial"/>
          <w:color w:val="000000" w:themeColor="text1"/>
        </w:rPr>
      </w:pPr>
    </w:p>
    <w:p w14:paraId="621AFD5D" w14:textId="77777777" w:rsidR="005D7F40" w:rsidRPr="009C0FC6" w:rsidRDefault="005D7F40">
      <w:pPr>
        <w:jc w:val="both"/>
        <w:rPr>
          <w:rFonts w:cs="Arial"/>
          <w:color w:val="000000" w:themeColor="text1"/>
        </w:rPr>
      </w:pPr>
    </w:p>
    <w:p w14:paraId="4076B95E" w14:textId="77777777" w:rsidR="005D7F40" w:rsidRPr="009C0FC6" w:rsidRDefault="005D7F40">
      <w:pPr>
        <w:jc w:val="both"/>
        <w:rPr>
          <w:rFonts w:cs="Arial"/>
          <w:color w:val="000000" w:themeColor="text1"/>
        </w:rPr>
      </w:pPr>
    </w:p>
    <w:p w14:paraId="1939B718" w14:textId="12A360CC" w:rsidR="009A1E44" w:rsidRPr="009C0FC6" w:rsidRDefault="00F95C6D">
      <w:pPr>
        <w:jc w:val="both"/>
        <w:rPr>
          <w:rFonts w:eastAsiaTheme="majorEastAsia" w:cs="Arial"/>
          <w:color w:val="000000" w:themeColor="text1"/>
        </w:rPr>
        <w:sectPr w:rsidR="009A1E44" w:rsidRPr="009C0FC6" w:rsidSect="004458F5">
          <w:headerReference w:type="default" r:id="rId8"/>
          <w:footerReference w:type="even" r:id="rId9"/>
          <w:footerReference w:type="default" r:id="rId10"/>
          <w:headerReference w:type="first" r:id="rId11"/>
          <w:footerReference w:type="first" r:id="rId12"/>
          <w:pgSz w:w="11900" w:h="16840"/>
          <w:pgMar w:top="1440" w:right="1440" w:bottom="1440" w:left="1440" w:header="720" w:footer="720" w:gutter="0"/>
          <w:cols w:space="720"/>
          <w:titlePg/>
          <w:docGrid w:linePitch="360"/>
        </w:sectPr>
      </w:pPr>
      <w:r w:rsidRPr="009C0FC6">
        <w:rPr>
          <w:rFonts w:cs="Arial"/>
          <w:color w:val="000000" w:themeColor="text1"/>
        </w:rPr>
        <w:br w:type="page"/>
      </w:r>
    </w:p>
    <w:p w14:paraId="7EB55F69" w14:textId="49ECCC9B" w:rsidR="00A375BB" w:rsidRPr="00C94C8B" w:rsidRDefault="00F95C6D">
      <w:pPr>
        <w:pStyle w:val="Heading1"/>
        <w:rPr>
          <w:rPrChange w:id="96" w:author="Common, Jack" w:date="2019-10-24T14:20:00Z">
            <w:rPr>
              <w:color w:val="auto"/>
              <w:szCs w:val="24"/>
            </w:rPr>
          </w:rPrChange>
        </w:rPr>
        <w:pPrChange w:id="97" w:author="Common, Jack" w:date="2019-10-24T14:20:00Z">
          <w:pPr>
            <w:pStyle w:val="Heading1"/>
            <w:spacing w:line="480" w:lineRule="auto"/>
          </w:pPr>
        </w:pPrChange>
      </w:pPr>
      <w:r w:rsidRPr="00C94C8B">
        <w:rPr>
          <w:rStyle w:val="Strong"/>
          <w:b/>
          <w:bCs w:val="0"/>
          <w:rPrChange w:id="98" w:author="Common, Jack" w:date="2019-10-24T14:20:00Z">
            <w:rPr>
              <w:rStyle w:val="Strong"/>
              <w:rFonts w:cs="Arial"/>
              <w:color w:val="auto"/>
              <w:szCs w:val="24"/>
            </w:rPr>
          </w:rPrChange>
        </w:rPr>
        <w:lastRenderedPageBreak/>
        <w:t>Abstract</w:t>
      </w:r>
    </w:p>
    <w:p w14:paraId="1C723DDD" w14:textId="77777777" w:rsidR="00C122F9" w:rsidRPr="009C0FC6" w:rsidRDefault="00C122F9">
      <w:pPr>
        <w:jc w:val="both"/>
        <w:rPr>
          <w:lang w:val="en-US"/>
        </w:rPr>
        <w:pPrChange w:id="99" w:author="Common, Jack" w:date="2019-10-23T10:58:00Z">
          <w:pPr>
            <w:spacing w:line="480" w:lineRule="auto"/>
            <w:jc w:val="both"/>
          </w:pPr>
        </w:pPrChange>
      </w:pPr>
    </w:p>
    <w:p w14:paraId="5C2E6D83" w14:textId="076D1D31" w:rsidR="00015646" w:rsidRDefault="00C64DF3" w:rsidP="00015646">
      <w:pPr>
        <w:rPr>
          <w:ins w:id="100" w:author="Common, Jack" w:date="2019-10-24T15:16:00Z"/>
          <w:bCs/>
        </w:rPr>
      </w:pPr>
      <w:r>
        <w:t>D</w:t>
      </w:r>
      <w:r w:rsidR="00FD2183" w:rsidRPr="00831DB0">
        <w:t xml:space="preserve">iversity </w:t>
      </w:r>
      <w:r w:rsidR="00DD467B" w:rsidRPr="00831DB0">
        <w:t xml:space="preserve">in host </w:t>
      </w:r>
      <w:r w:rsidR="00BA5EF3" w:rsidRPr="00831DB0">
        <w:t xml:space="preserve">resistance </w:t>
      </w:r>
      <w:r w:rsidR="00DD467B" w:rsidRPr="00831DB0">
        <w:t xml:space="preserve">often </w:t>
      </w:r>
      <w:r w:rsidR="00BA5EF3" w:rsidRPr="00831DB0">
        <w:t>associate</w:t>
      </w:r>
      <w:r>
        <w:t>s</w:t>
      </w:r>
      <w:r w:rsidR="00BA5EF3" w:rsidRPr="00831DB0">
        <w:t xml:space="preserve"> with </w:t>
      </w:r>
      <w:r w:rsidR="00DD467B" w:rsidRPr="00831DB0">
        <w:t>reduc</w:t>
      </w:r>
      <w:r w:rsidR="00BA5EF3" w:rsidRPr="00831DB0">
        <w:t>ed</w:t>
      </w:r>
      <w:r w:rsidR="00DD467B" w:rsidRPr="00831DB0">
        <w:t xml:space="preserve"> pathogen </w:t>
      </w:r>
      <w:r w:rsidR="00394054">
        <w:t>spread</w:t>
      </w:r>
      <w:r w:rsidR="00C26248">
        <w:t>.</w:t>
      </w:r>
      <w:r w:rsidR="007D3B6B">
        <w:t xml:space="preserve"> </w:t>
      </w:r>
      <w:r w:rsidR="00C26248">
        <w:t>This</w:t>
      </w:r>
      <w:r w:rsidR="00DD467B" w:rsidRPr="00831DB0">
        <w:t xml:space="preserve"> may </w:t>
      </w:r>
      <w:r w:rsidR="007D3B6B">
        <w:t xml:space="preserve">result </w:t>
      </w:r>
      <w:r>
        <w:t>from</w:t>
      </w:r>
      <w:r w:rsidR="00BA5EF3" w:rsidRPr="00831DB0">
        <w:t xml:space="preserve"> </w:t>
      </w:r>
      <w:ins w:id="101" w:author="Common, Jack" w:date="2019-10-24T14:18:00Z">
        <w:r w:rsidR="00BC2524">
          <w:t>ecological and evolutionary processes,</w:t>
        </w:r>
      </w:ins>
      <w:del w:id="102" w:author="Common, Jack" w:date="2019-10-24T14:18:00Z">
        <w:r w:rsidR="00800697" w:rsidDel="00BC2524">
          <w:delText>limitation of</w:delText>
        </w:r>
        <w:r w:rsidR="007D3B6B" w:rsidDel="00BC2524">
          <w:delText xml:space="preserve"> </w:delText>
        </w:r>
        <w:r w:rsidR="00FD2183" w:rsidRPr="00831DB0" w:rsidDel="00BC2524">
          <w:delText>pathogen</w:delText>
        </w:r>
        <w:r w:rsidR="00DD467B" w:rsidRPr="00831DB0" w:rsidDel="00BC2524">
          <w:delText xml:space="preserve"> evolution</w:delText>
        </w:r>
      </w:del>
      <w:ins w:id="103" w:author="Common, Jack" w:date="2019-10-24T13:56:00Z">
        <w:r w:rsidR="00A37855">
          <w:t xml:space="preserve"> </w:t>
        </w:r>
      </w:ins>
      <w:ins w:id="104" w:author="Common, Jack" w:date="2019-10-24T14:18:00Z">
        <w:r w:rsidR="00BC2524">
          <w:t>likely with</w:t>
        </w:r>
      </w:ins>
      <w:ins w:id="105" w:author="Common, Jack" w:date="2019-10-24T13:56:00Z">
        <w:r w:rsidR="00A37855">
          <w:t xml:space="preserve"> feedback between the</w:t>
        </w:r>
      </w:ins>
      <w:ins w:id="106" w:author="Common, Jack" w:date="2019-10-24T14:18:00Z">
        <w:r w:rsidR="00BC2524">
          <w:t>m</w:t>
        </w:r>
      </w:ins>
      <w:del w:id="107" w:author="Common, Jack" w:date="2019-10-23T12:35:00Z">
        <w:r w:rsidR="00800697" w:rsidDel="00384406">
          <w:delText>,</w:delText>
        </w:r>
        <w:r w:rsidR="00DD467B" w:rsidRPr="00831DB0" w:rsidDel="00384406">
          <w:delText xml:space="preserve"> and </w:delText>
        </w:r>
        <w:r w:rsidR="007D3B6B" w:rsidDel="00384406">
          <w:delText xml:space="preserve">reduced </w:delText>
        </w:r>
        <w:r w:rsidR="001E08C7" w:rsidDel="00384406">
          <w:delText xml:space="preserve">pathogen reproduction due to </w:delText>
        </w:r>
        <w:r w:rsidR="003F7918" w:rsidDel="00384406">
          <w:delText>the dilution of focal hosts</w:delText>
        </w:r>
      </w:del>
      <w:r w:rsidR="00DD467B" w:rsidRPr="00831DB0">
        <w:t xml:space="preserve">. </w:t>
      </w:r>
      <w:r w:rsidR="009F2896">
        <w:t>T</w:t>
      </w:r>
      <w:r w:rsidR="009F2896" w:rsidRPr="00A85A90">
        <w:t>heor</w:t>
      </w:r>
      <w:r w:rsidR="009F2896">
        <w:t>y and e</w:t>
      </w:r>
      <w:r w:rsidR="00BA5EF3" w:rsidRPr="00831DB0">
        <w:t>xperiment</w:t>
      </w:r>
      <w:r w:rsidR="007D3B6B">
        <w:t>s</w:t>
      </w:r>
      <w:r w:rsidR="00BA5EF3" w:rsidRPr="00831DB0">
        <w:t xml:space="preserve"> </w:t>
      </w:r>
      <w:r w:rsidR="007D3B6B">
        <w:t>on</w:t>
      </w:r>
      <w:r w:rsidR="00FD2183" w:rsidRPr="00831DB0">
        <w:t xml:space="preserve"> </w:t>
      </w:r>
      <w:r w:rsidR="00CB6541">
        <w:t xml:space="preserve">bacteria-phage interactions </w:t>
      </w:r>
      <w:r w:rsidR="00861D22">
        <w:t>have shown</w:t>
      </w:r>
      <w:r w:rsidR="007D3B6B">
        <w:t xml:space="preserve"> that</w:t>
      </w:r>
      <w:r w:rsidR="00DD467B" w:rsidRPr="00831DB0">
        <w:t xml:space="preserve"> </w:t>
      </w:r>
      <w:r w:rsidR="00BD0109">
        <w:t>genetic diversity of</w:t>
      </w:r>
      <w:r w:rsidR="00BD0109" w:rsidRPr="00A24D85">
        <w:t xml:space="preserve"> </w:t>
      </w:r>
      <w:r w:rsidR="00BD0109">
        <w:t>the bacterial adaptive immune system</w:t>
      </w:r>
      <w:r w:rsidR="00BA5EF3" w:rsidRPr="00831DB0">
        <w:t xml:space="preserve"> </w:t>
      </w:r>
      <w:r w:rsidR="00640921">
        <w:t xml:space="preserve">can </w:t>
      </w:r>
      <w:r w:rsidR="007D3B6B">
        <w:t>limit</w:t>
      </w:r>
      <w:r w:rsidR="00BA5EF3" w:rsidRPr="00831DB0">
        <w:t xml:space="preserve"> </w:t>
      </w:r>
      <w:r w:rsidR="00DD467B" w:rsidRPr="00831DB0">
        <w:t xml:space="preserve">phage </w:t>
      </w:r>
      <w:r w:rsidR="007D3B6B">
        <w:t>evolution</w:t>
      </w:r>
      <w:r w:rsidR="00DD467B" w:rsidRPr="00831DB0">
        <w:t xml:space="preserve"> to overcome resistance. </w:t>
      </w:r>
      <w:ins w:id="108" w:author="Common, Jack" w:date="2019-10-24T13:58:00Z">
        <w:r w:rsidR="00775D54">
          <w:t xml:space="preserve">Using </w:t>
        </w:r>
      </w:ins>
      <w:ins w:id="109" w:author="Common, Jack" w:date="2019-10-24T14:52:00Z">
        <w:r w:rsidR="00576273">
          <w:t>the CRISPR-Cas</w:t>
        </w:r>
      </w:ins>
      <w:ins w:id="110" w:author="Common, Jack" w:date="2019-10-24T13:58:00Z">
        <w:r w:rsidR="00775D54">
          <w:t xml:space="preserve"> bacterial immune system and </w:t>
        </w:r>
      </w:ins>
      <w:ins w:id="111" w:author="Common, Jack" w:date="2019-10-24T14:00:00Z">
        <w:r w:rsidR="000C7DCB">
          <w:t xml:space="preserve">lytic </w:t>
        </w:r>
      </w:ins>
      <w:ins w:id="112" w:author="Common, Jack" w:date="2019-10-24T13:58:00Z">
        <w:r w:rsidR="00432561">
          <w:t>phage</w:t>
        </w:r>
      </w:ins>
      <w:ins w:id="113" w:author="Common, Jack" w:date="2019-10-24T13:59:00Z">
        <w:r w:rsidR="000C7DCB">
          <w:t>,</w:t>
        </w:r>
        <w:r w:rsidR="00EC1729">
          <w:t xml:space="preserve"> </w:t>
        </w:r>
        <w:r w:rsidR="000C7DCB">
          <w:t xml:space="preserve">we </w:t>
        </w:r>
      </w:ins>
      <w:ins w:id="114" w:author="Common, Jack" w:date="2019-10-24T14:00:00Z">
        <w:r w:rsidR="000C7DCB">
          <w:t xml:space="preserve">engineered a host-pathogen </w:t>
        </w:r>
        <w:r w:rsidR="00AC14DD">
          <w:t xml:space="preserve">system with </w:t>
        </w:r>
      </w:ins>
      <w:ins w:id="115" w:author="Common, Jack" w:date="2019-10-24T14:53:00Z">
        <w:r w:rsidR="00154DFA">
          <w:t xml:space="preserve">a </w:t>
        </w:r>
        <w:r w:rsidR="000001AD">
          <w:t>non-ov</w:t>
        </w:r>
        <w:r w:rsidR="00154DFA">
          <w:t>erlapping genetic architecture of infectivity</w:t>
        </w:r>
      </w:ins>
      <w:ins w:id="116" w:author="Common, Jack" w:date="2019-10-24T14:01:00Z">
        <w:r w:rsidR="00AC14DD">
          <w:t xml:space="preserve">. </w:t>
        </w:r>
        <w:r w:rsidR="00567C30">
          <w:t xml:space="preserve">With this model system, we </w:t>
        </w:r>
      </w:ins>
      <w:del w:id="117" w:author="Common, Jack" w:date="2019-10-24T14:01:00Z">
        <w:r w:rsidR="00BA5EF3" w:rsidRPr="00831DB0" w:rsidDel="00567C30">
          <w:delText xml:space="preserve">Here we </w:delText>
        </w:r>
      </w:del>
      <w:r w:rsidR="00BA5EF3" w:rsidRPr="00831DB0">
        <w:t>explore</w:t>
      </w:r>
      <w:ins w:id="118" w:author="Common, Jack" w:date="2019-10-24T14:01:00Z">
        <w:r w:rsidR="00567C30">
          <w:t>d</w:t>
        </w:r>
      </w:ins>
      <w:r w:rsidR="00BA5EF3" w:rsidRPr="00831DB0">
        <w:t xml:space="preserve"> </w:t>
      </w:r>
      <w:r w:rsidR="007D3B6B">
        <w:t>how</w:t>
      </w:r>
      <w:r w:rsidR="00BA5EF3" w:rsidRPr="00831DB0">
        <w:t xml:space="preserve"> </w:t>
      </w:r>
      <w:del w:id="119" w:author="Common, Jack" w:date="2019-10-24T13:58:00Z">
        <w:r w:rsidR="00640921" w:rsidDel="009B0990">
          <w:delText>immune</w:delText>
        </w:r>
        <w:r w:rsidR="00640921" w:rsidRPr="00831DB0" w:rsidDel="009B0990">
          <w:delText xml:space="preserve"> </w:delText>
        </w:r>
      </w:del>
      <w:r w:rsidR="00BA5EF3" w:rsidRPr="00831DB0">
        <w:t xml:space="preserve">diversity </w:t>
      </w:r>
      <w:r w:rsidR="007D3B6B">
        <w:t>impacts the spread of</w:t>
      </w:r>
      <w:r w:rsidR="00D7746E" w:rsidRPr="00831DB0">
        <w:t xml:space="preserve"> </w:t>
      </w:r>
      <w:r w:rsidR="00BA5EF3" w:rsidRPr="00831DB0">
        <w:t xml:space="preserve">phage </w:t>
      </w:r>
      <w:r w:rsidR="0024773B">
        <w:t>when they can</w:t>
      </w:r>
      <w:r w:rsidR="007D3B6B">
        <w:t xml:space="preserve"> overcome a</w:t>
      </w:r>
      <w:r w:rsidR="00BA5EF3" w:rsidRPr="00831DB0">
        <w:t xml:space="preserve"> </w:t>
      </w:r>
      <w:r w:rsidR="007D3B6B">
        <w:t xml:space="preserve">resistance </w:t>
      </w:r>
      <w:r w:rsidR="00BA5EF3" w:rsidRPr="00831DB0">
        <w:t>allele</w:t>
      </w:r>
      <w:r w:rsidR="00BD0109">
        <w:t xml:space="preserve">, </w:t>
      </w:r>
      <w:del w:id="120" w:author="Common, Jack" w:date="2019-10-24T14:01:00Z">
        <w:r w:rsidR="00BD0109" w:rsidDel="00C84B43">
          <w:delText>and whether</w:delText>
        </w:r>
      </w:del>
      <w:ins w:id="121" w:author="Common, Jack" w:date="2019-10-24T14:01:00Z">
        <w:r w:rsidR="00C84B43">
          <w:t>how</w:t>
        </w:r>
      </w:ins>
      <w:r w:rsidR="00BD0109">
        <w:t xml:space="preserve"> </w:t>
      </w:r>
      <w:r w:rsidR="00640921">
        <w:t>immune</w:t>
      </w:r>
      <w:r w:rsidR="00435CFC">
        <w:t xml:space="preserve"> </w:t>
      </w:r>
      <w:r w:rsidR="00BD0109">
        <w:t>diversity affects the evolution of the phage to increase its host range</w:t>
      </w:r>
      <w:ins w:id="122" w:author="Common, Jack" w:date="2019-10-24T14:02:00Z">
        <w:r w:rsidR="00C84B43">
          <w:t xml:space="preserve">, and if there was feedback </w:t>
        </w:r>
      </w:ins>
      <w:ins w:id="123" w:author="Common, Jack" w:date="2019-10-24T14:53:00Z">
        <w:r w:rsidR="00154DFA">
          <w:t xml:space="preserve">between </w:t>
        </w:r>
      </w:ins>
      <w:ins w:id="124" w:author="Common, Jack" w:date="2019-10-24T14:18:00Z">
        <w:r w:rsidR="00FF111A">
          <w:t>these</w:t>
        </w:r>
      </w:ins>
      <w:ins w:id="125" w:author="Common, Jack" w:date="2019-10-24T14:02:00Z">
        <w:r w:rsidR="00C84B43">
          <w:t xml:space="preserve"> processes</w:t>
        </w:r>
      </w:ins>
      <w:r w:rsidR="00BA5EF3" w:rsidRPr="00831DB0">
        <w:t>.</w:t>
      </w:r>
      <w:r w:rsidR="00FD2183" w:rsidRPr="00831DB0">
        <w:t xml:space="preserve"> We </w:t>
      </w:r>
      <w:r w:rsidR="00F00B8B" w:rsidRPr="00831DB0">
        <w:rPr>
          <w:bCs/>
        </w:rPr>
        <w:t xml:space="preserve">show </w:t>
      </w:r>
      <w:r w:rsidR="00D7746E" w:rsidRPr="00831DB0">
        <w:rPr>
          <w:bCs/>
        </w:rPr>
        <w:t xml:space="preserve">that </w:t>
      </w:r>
      <w:ins w:id="126" w:author="Common, Jack" w:date="2019-10-24T14:16:00Z">
        <w:r w:rsidR="00E4319C">
          <w:rPr>
            <w:bCs/>
          </w:rPr>
          <w:t xml:space="preserve">increasing </w:t>
        </w:r>
      </w:ins>
      <w:del w:id="127" w:author="Common, Jack" w:date="2019-10-24T14:15:00Z">
        <w:r w:rsidR="007D3B6B" w:rsidDel="008D2A45">
          <w:rPr>
            <w:bCs/>
          </w:rPr>
          <w:delText>higher</w:delText>
        </w:r>
        <w:r w:rsidR="00D7746E" w:rsidRPr="00831DB0" w:rsidDel="008D2A45">
          <w:rPr>
            <w:bCs/>
          </w:rPr>
          <w:delText xml:space="preserve"> </w:delText>
        </w:r>
      </w:del>
      <w:r w:rsidR="00D7746E" w:rsidRPr="00831DB0">
        <w:rPr>
          <w:bCs/>
        </w:rPr>
        <w:t>diversity</w:t>
      </w:r>
      <w:ins w:id="128" w:author="Common, Jack" w:date="2019-10-24T14:03:00Z">
        <w:r w:rsidR="00040CE1">
          <w:rPr>
            <w:bCs/>
          </w:rPr>
          <w:t xml:space="preserve"> benefits</w:t>
        </w:r>
      </w:ins>
      <w:r w:rsidR="00D7746E" w:rsidRPr="00831DB0">
        <w:rPr>
          <w:bCs/>
        </w:rPr>
        <w:t xml:space="preserve"> </w:t>
      </w:r>
      <w:del w:id="129" w:author="Common, Jack" w:date="2019-10-24T14:02:00Z">
        <w:r w:rsidR="00F00B8B" w:rsidRPr="00831DB0" w:rsidDel="00C84B43">
          <w:rPr>
            <w:bCs/>
          </w:rPr>
          <w:delText>benefit</w:delText>
        </w:r>
        <w:r w:rsidR="007D3B6B" w:rsidDel="00C84B43">
          <w:rPr>
            <w:bCs/>
          </w:rPr>
          <w:delText>s</w:delText>
        </w:r>
        <w:r w:rsidR="00D7746E" w:rsidRPr="00831DB0" w:rsidDel="00C84B43">
          <w:rPr>
            <w:bCs/>
          </w:rPr>
          <w:delText xml:space="preserve"> </w:delText>
        </w:r>
        <w:r w:rsidDel="00C84B43">
          <w:rPr>
            <w:bCs/>
          </w:rPr>
          <w:delText xml:space="preserve">both </w:delText>
        </w:r>
        <w:r w:rsidR="007D3B6B" w:rsidDel="00C84B43">
          <w:rPr>
            <w:bCs/>
          </w:rPr>
          <w:delText>susceptible and resistant</w:delText>
        </w:r>
      </w:del>
      <w:ins w:id="130" w:author="Common, Jack" w:date="2019-10-24T14:02:00Z">
        <w:r w:rsidR="00C84B43">
          <w:rPr>
            <w:bCs/>
          </w:rPr>
          <w:t>susceptible</w:t>
        </w:r>
      </w:ins>
      <w:r w:rsidR="007D3B6B">
        <w:rPr>
          <w:bCs/>
        </w:rPr>
        <w:t xml:space="preserve"> </w:t>
      </w:r>
      <w:r>
        <w:rPr>
          <w:bCs/>
        </w:rPr>
        <w:t>bacteria</w:t>
      </w:r>
      <w:r w:rsidR="00D7746E" w:rsidRPr="00831DB0">
        <w:rPr>
          <w:bCs/>
        </w:rPr>
        <w:t xml:space="preserve"> by limiting the spread of the phage, </w:t>
      </w:r>
      <w:ins w:id="131" w:author="Common, Jack" w:date="2019-10-24T14:17:00Z">
        <w:r w:rsidR="004718B8">
          <w:rPr>
            <w:bCs/>
          </w:rPr>
          <w:t xml:space="preserve">likely through a dilution effect. </w:t>
        </w:r>
      </w:ins>
      <w:ins w:id="132" w:author="Common, Jack" w:date="2019-10-24T14:16:00Z">
        <w:r w:rsidR="00E4319C" w:rsidRPr="00015646">
          <w:rPr>
            <w:rPrChange w:id="133" w:author="Common, Jack" w:date="2019-10-24T15:16:00Z">
              <w:rPr>
                <w:rFonts w:cs="Arial"/>
                <w:bCs/>
                <w:color w:val="000000" w:themeColor="text1"/>
              </w:rPr>
            </w:rPrChange>
          </w:rPr>
          <w:t xml:space="preserve">Our data </w:t>
        </w:r>
        <w:r w:rsidR="00C13B9C" w:rsidRPr="00015646">
          <w:rPr>
            <w:rPrChange w:id="134" w:author="Common, Jack" w:date="2019-10-24T15:16:00Z">
              <w:rPr>
                <w:rFonts w:cs="Arial"/>
                <w:bCs/>
                <w:color w:val="000000" w:themeColor="text1"/>
              </w:rPr>
            </w:rPrChange>
          </w:rPr>
          <w:t xml:space="preserve">suggest </w:t>
        </w:r>
      </w:ins>
      <w:del w:id="135" w:author="Common, Jack" w:date="2019-10-24T14:16:00Z">
        <w:r w:rsidRPr="00015646" w:rsidDel="00E4319C">
          <w:rPr>
            <w:rPrChange w:id="136" w:author="Common, Jack" w:date="2019-10-24T15:16:00Z">
              <w:rPr>
                <w:rFonts w:cs="Arial"/>
                <w:bCs/>
                <w:color w:val="000000" w:themeColor="text1"/>
              </w:rPr>
            </w:rPrChange>
          </w:rPr>
          <w:delText xml:space="preserve">and </w:delText>
        </w:r>
      </w:del>
      <w:r w:rsidRPr="00015646">
        <w:rPr>
          <w:rPrChange w:id="137" w:author="Common, Jack" w:date="2019-10-24T15:16:00Z">
            <w:rPr>
              <w:rFonts w:cs="Arial"/>
              <w:bCs/>
              <w:color w:val="000000" w:themeColor="text1"/>
            </w:rPr>
          </w:rPrChange>
        </w:rPr>
        <w:t>th</w:t>
      </w:r>
      <w:ins w:id="138" w:author="Common, Jack" w:date="2019-10-24T14:03:00Z">
        <w:r w:rsidR="003E2194" w:rsidRPr="00015646">
          <w:rPr>
            <w:rPrChange w:id="139" w:author="Common, Jack" w:date="2019-10-24T15:16:00Z">
              <w:rPr>
                <w:rFonts w:cs="Arial"/>
                <w:bCs/>
                <w:color w:val="000000" w:themeColor="text1"/>
              </w:rPr>
            </w:rPrChange>
          </w:rPr>
          <w:t>at ecological processes are the key driver</w:t>
        </w:r>
      </w:ins>
      <w:ins w:id="140" w:author="Common, Jack" w:date="2019-10-24T18:11:00Z">
        <w:r w:rsidR="00FD5933">
          <w:t>s</w:t>
        </w:r>
      </w:ins>
      <w:ins w:id="141" w:author="Common, Jack" w:date="2019-10-24T14:03:00Z">
        <w:r w:rsidR="003E2194" w:rsidRPr="00015646">
          <w:rPr>
            <w:rPrChange w:id="142" w:author="Common, Jack" w:date="2019-10-24T15:16:00Z">
              <w:rPr>
                <w:rFonts w:cs="Arial"/>
                <w:bCs/>
                <w:color w:val="000000" w:themeColor="text1"/>
              </w:rPr>
            </w:rPrChange>
          </w:rPr>
          <w:t xml:space="preserve"> behind the effects of diversity</w:t>
        </w:r>
      </w:ins>
      <w:ins w:id="143" w:author="Common, Jack" w:date="2019-10-24T14:16:00Z">
        <w:r w:rsidR="00E4319C" w:rsidRPr="00015646">
          <w:rPr>
            <w:rPrChange w:id="144" w:author="Common, Jack" w:date="2019-10-24T15:16:00Z">
              <w:rPr>
                <w:rFonts w:cs="Arial"/>
                <w:bCs/>
                <w:color w:val="000000" w:themeColor="text1"/>
              </w:rPr>
            </w:rPrChange>
          </w:rPr>
          <w:t xml:space="preserve"> in host-pathogen systems</w:t>
        </w:r>
      </w:ins>
      <w:del w:id="145" w:author="Common, Jack" w:date="2019-10-24T14:03:00Z">
        <w:r w:rsidRPr="00015646" w:rsidDel="003E2194">
          <w:rPr>
            <w:rPrChange w:id="146" w:author="Common, Jack" w:date="2019-10-24T15:16:00Z">
              <w:rPr>
                <w:rFonts w:cs="Arial"/>
                <w:bCs/>
                <w:color w:val="000000" w:themeColor="text1"/>
              </w:rPr>
            </w:rPrChange>
          </w:rPr>
          <w:delText>is</w:delText>
        </w:r>
        <w:r w:rsidR="00D7746E" w:rsidRPr="00015646" w:rsidDel="003E2194">
          <w:rPr>
            <w:rPrChange w:id="147" w:author="Common, Jack" w:date="2019-10-24T15:16:00Z">
              <w:rPr>
                <w:rFonts w:cs="Arial"/>
                <w:bCs/>
                <w:color w:val="000000" w:themeColor="text1"/>
              </w:rPr>
            </w:rPrChange>
          </w:rPr>
          <w:delText xml:space="preserve"> </w:delText>
        </w:r>
        <w:r w:rsidR="00695637" w:rsidRPr="00015646" w:rsidDel="003E2194">
          <w:rPr>
            <w:rPrChange w:id="148" w:author="Common, Jack" w:date="2019-10-24T15:16:00Z">
              <w:rPr>
                <w:rFonts w:cs="Arial"/>
                <w:bCs/>
                <w:color w:val="000000" w:themeColor="text1"/>
              </w:rPr>
            </w:rPrChange>
          </w:rPr>
          <w:delText>is linked to a</w:delText>
        </w:r>
        <w:r w:rsidR="00F00B8B" w:rsidRPr="00015646" w:rsidDel="003E2194">
          <w:rPr>
            <w:rPrChange w:id="149" w:author="Common, Jack" w:date="2019-10-24T15:16:00Z">
              <w:rPr>
                <w:rFonts w:cs="Arial"/>
                <w:bCs/>
                <w:color w:val="000000" w:themeColor="text1"/>
              </w:rPr>
            </w:rPrChange>
          </w:rPr>
          <w:delText xml:space="preserve"> </w:delText>
        </w:r>
        <w:r w:rsidR="00D7746E" w:rsidRPr="00015646" w:rsidDel="003E2194">
          <w:rPr>
            <w:rPrChange w:id="150" w:author="Common, Jack" w:date="2019-10-24T15:16:00Z">
              <w:rPr>
                <w:rFonts w:cs="Arial"/>
                <w:bCs/>
                <w:color w:val="000000" w:themeColor="text1"/>
              </w:rPr>
            </w:rPrChange>
          </w:rPr>
          <w:delText>r</w:delText>
        </w:r>
        <w:r w:rsidR="00F00B8B" w:rsidRPr="00015646" w:rsidDel="003E2194">
          <w:rPr>
            <w:rPrChange w:id="151" w:author="Common, Jack" w:date="2019-10-24T15:16:00Z">
              <w:rPr>
                <w:rFonts w:cs="Arial"/>
                <w:bCs/>
                <w:color w:val="000000" w:themeColor="text1"/>
              </w:rPr>
            </w:rPrChange>
          </w:rPr>
          <w:delText>educe</w:delText>
        </w:r>
        <w:r w:rsidR="00695637" w:rsidRPr="00015646" w:rsidDel="003E2194">
          <w:rPr>
            <w:rPrChange w:id="152" w:author="Common, Jack" w:date="2019-10-24T15:16:00Z">
              <w:rPr>
                <w:rFonts w:cs="Arial"/>
                <w:bCs/>
                <w:color w:val="000000" w:themeColor="text1"/>
              </w:rPr>
            </w:rPrChange>
          </w:rPr>
          <w:delText>d</w:delText>
        </w:r>
        <w:r w:rsidR="00D7746E" w:rsidRPr="00015646" w:rsidDel="003E2194">
          <w:rPr>
            <w:rPrChange w:id="153" w:author="Common, Jack" w:date="2019-10-24T15:16:00Z">
              <w:rPr>
                <w:rFonts w:cs="Arial"/>
                <w:bCs/>
                <w:color w:val="000000" w:themeColor="text1"/>
              </w:rPr>
            </w:rPrChange>
          </w:rPr>
          <w:delText xml:space="preserve"> </w:delText>
        </w:r>
        <w:r w:rsidR="007D3B6B" w:rsidRPr="00015646" w:rsidDel="003E2194">
          <w:rPr>
            <w:rPrChange w:id="154" w:author="Common, Jack" w:date="2019-10-24T15:16:00Z">
              <w:rPr>
                <w:rFonts w:cs="Arial"/>
                <w:bCs/>
                <w:color w:val="000000" w:themeColor="text1"/>
              </w:rPr>
            </w:rPrChange>
          </w:rPr>
          <w:delText xml:space="preserve">probability </w:delText>
        </w:r>
        <w:r w:rsidR="00D7746E" w:rsidRPr="00015646" w:rsidDel="003E2194">
          <w:rPr>
            <w:rPrChange w:id="155" w:author="Common, Jack" w:date="2019-10-24T15:16:00Z">
              <w:rPr>
                <w:rFonts w:cs="Arial"/>
                <w:bCs/>
                <w:color w:val="000000" w:themeColor="text1"/>
              </w:rPr>
            </w:rPrChange>
          </w:rPr>
          <w:delText xml:space="preserve">that phage acquire further mutations to </w:delText>
        </w:r>
        <w:r w:rsidR="007D3B6B" w:rsidRPr="00015646" w:rsidDel="003E2194">
          <w:rPr>
            <w:rPrChange w:id="156" w:author="Common, Jack" w:date="2019-10-24T15:16:00Z">
              <w:rPr>
                <w:rFonts w:cs="Arial"/>
                <w:bCs/>
                <w:color w:val="000000" w:themeColor="text1"/>
              </w:rPr>
            </w:rPrChange>
          </w:rPr>
          <w:delText xml:space="preserve">overcome other </w:delText>
        </w:r>
        <w:r w:rsidR="00640921" w:rsidRPr="00015646" w:rsidDel="003E2194">
          <w:rPr>
            <w:rPrChange w:id="157" w:author="Common, Jack" w:date="2019-10-24T15:16:00Z">
              <w:rPr>
                <w:rFonts w:cs="Arial"/>
                <w:bCs/>
                <w:color w:val="000000" w:themeColor="text1"/>
              </w:rPr>
            </w:rPrChange>
          </w:rPr>
          <w:delText xml:space="preserve">resistance </w:delText>
        </w:r>
        <w:r w:rsidR="007D3B6B" w:rsidRPr="00015646" w:rsidDel="003E2194">
          <w:rPr>
            <w:rPrChange w:id="158" w:author="Common, Jack" w:date="2019-10-24T15:16:00Z">
              <w:rPr>
                <w:rFonts w:cs="Arial"/>
                <w:bCs/>
                <w:color w:val="000000" w:themeColor="text1"/>
              </w:rPr>
            </w:rPrChange>
          </w:rPr>
          <w:delText>alleles</w:delText>
        </w:r>
      </w:del>
      <w:r w:rsidR="00F00B8B" w:rsidRPr="00015646">
        <w:rPr>
          <w:rPrChange w:id="159" w:author="Common, Jack" w:date="2019-10-24T15:16:00Z">
            <w:rPr>
              <w:rFonts w:cs="Arial"/>
              <w:bCs/>
              <w:color w:val="000000" w:themeColor="text1"/>
            </w:rPr>
          </w:rPrChange>
        </w:rPr>
        <w:t>.</w:t>
      </w:r>
      <w:r w:rsidR="00F00B8B" w:rsidRPr="00831DB0">
        <w:rPr>
          <w:bCs/>
        </w:rPr>
        <w:t xml:space="preserve"> </w:t>
      </w:r>
    </w:p>
    <w:p w14:paraId="374E68CB" w14:textId="77777777" w:rsidR="00015646" w:rsidRDefault="00015646">
      <w:pPr>
        <w:spacing w:line="240" w:lineRule="auto"/>
        <w:rPr>
          <w:ins w:id="160" w:author="Common, Jack" w:date="2019-10-24T15:16:00Z"/>
          <w:bCs/>
        </w:rPr>
      </w:pPr>
      <w:ins w:id="161" w:author="Common, Jack" w:date="2019-10-24T15:16:00Z">
        <w:r>
          <w:rPr>
            <w:bCs/>
          </w:rPr>
          <w:br w:type="page"/>
        </w:r>
      </w:ins>
    </w:p>
    <w:p w14:paraId="3450E8BC" w14:textId="5467A595" w:rsidR="00015646" w:rsidRDefault="00015646" w:rsidP="00015646">
      <w:pPr>
        <w:pStyle w:val="Heading1"/>
        <w:rPr>
          <w:ins w:id="162" w:author="Common, Jack" w:date="2019-10-24T15:17:00Z"/>
        </w:rPr>
      </w:pPr>
      <w:ins w:id="163" w:author="Common, Jack" w:date="2019-10-24T15:17:00Z">
        <w:r>
          <w:lastRenderedPageBreak/>
          <w:t>Author Summary</w:t>
        </w:r>
      </w:ins>
    </w:p>
    <w:p w14:paraId="18E99E11" w14:textId="42F317B4" w:rsidR="00015646" w:rsidRDefault="00015646" w:rsidP="00015646">
      <w:pPr>
        <w:rPr>
          <w:ins w:id="164" w:author="Common, Jack" w:date="2019-10-24T18:27:00Z"/>
        </w:rPr>
      </w:pPr>
    </w:p>
    <w:p w14:paraId="081D5D9F" w14:textId="0D596A0B" w:rsidR="00824DD7" w:rsidRDefault="00EB1FF2" w:rsidP="00824DD7">
      <w:pPr>
        <w:rPr>
          <w:ins w:id="165" w:author="Common, Jack" w:date="2019-10-24T18:27:00Z"/>
          <w:bCs/>
        </w:rPr>
      </w:pPr>
      <w:ins w:id="166" w:author="Common, Jack" w:date="2019-10-24T18:28:00Z">
        <w:r>
          <w:t xml:space="preserve">Diversity in immune systems </w:t>
        </w:r>
        <w:r w:rsidR="000E6CB5">
          <w:t xml:space="preserve">can </w:t>
        </w:r>
      </w:ins>
      <w:ins w:id="167" w:author="Common, Jack" w:date="2019-10-24T18:29:00Z">
        <w:r w:rsidR="00056C47">
          <w:t>slow down or even prevent disease</w:t>
        </w:r>
      </w:ins>
      <w:ins w:id="168" w:author="Common, Jack" w:date="2019-10-24T18:32:00Z">
        <w:r w:rsidR="00B50B00">
          <w:t xml:space="preserve"> (pathogens)</w:t>
        </w:r>
      </w:ins>
      <w:ins w:id="169" w:author="Common, Jack" w:date="2019-10-24T18:29:00Z">
        <w:r w:rsidR="00056C47">
          <w:t xml:space="preserve"> from spreading</w:t>
        </w:r>
      </w:ins>
      <w:ins w:id="170" w:author="Common, Jack" w:date="2019-10-24T18:27:00Z">
        <w:r w:rsidR="00824DD7">
          <w:t xml:space="preserve">. </w:t>
        </w:r>
      </w:ins>
      <w:ins w:id="171" w:author="Common, Jack" w:date="2019-10-24T18:29:00Z">
        <w:r w:rsidR="00056C47">
          <w:t>We already know that diversity matters</w:t>
        </w:r>
        <w:r w:rsidR="002677C2">
          <w:t>, for example in protecting crops</w:t>
        </w:r>
      </w:ins>
      <w:ins w:id="172" w:author="Common, Jack" w:date="2019-10-24T18:30:00Z">
        <w:r w:rsidR="002677C2">
          <w:t xml:space="preserve"> and endangered wild populations from </w:t>
        </w:r>
      </w:ins>
      <w:ins w:id="173" w:author="Common, Jack" w:date="2019-10-24T18:32:00Z">
        <w:r w:rsidR="00B50B00">
          <w:t>pathogens</w:t>
        </w:r>
      </w:ins>
      <w:ins w:id="174" w:author="Common, Jack" w:date="2019-10-24T18:30:00Z">
        <w:r w:rsidR="002677C2">
          <w:t xml:space="preserve">. </w:t>
        </w:r>
        <w:r w:rsidR="00D1072B">
          <w:t xml:space="preserve">However, it’s not entirely clear what drives this effect of diversity. </w:t>
        </w:r>
      </w:ins>
      <w:ins w:id="175" w:author="Common, Jack" w:date="2019-10-24T18:31:00Z">
        <w:r w:rsidR="00D030B3">
          <w:t xml:space="preserve">It could be due to how diversity </w:t>
        </w:r>
        <w:r w:rsidR="007D1445">
          <w:t>“dilutes” hosts, making them harder to infect</w:t>
        </w:r>
      </w:ins>
      <w:ins w:id="176" w:author="Common, Jack" w:date="2019-10-24T18:35:00Z">
        <w:r w:rsidR="00507A5B">
          <w:t>; i</w:t>
        </w:r>
      </w:ins>
      <w:ins w:id="177" w:author="Common, Jack" w:date="2019-10-24T18:31:00Z">
        <w:r w:rsidR="007D1445">
          <w:t xml:space="preserve">t could be because </w:t>
        </w:r>
      </w:ins>
      <w:ins w:id="178" w:author="Common, Jack" w:date="2019-10-24T18:32:00Z">
        <w:r w:rsidR="00B50B00">
          <w:t>new pathogens are less likely to evolve when diversity is high</w:t>
        </w:r>
      </w:ins>
      <w:ins w:id="179" w:author="Common, Jack" w:date="2019-10-24T18:35:00Z">
        <w:r w:rsidR="00507A5B">
          <w:t>; and i</w:t>
        </w:r>
      </w:ins>
      <w:ins w:id="180" w:author="Common, Jack" w:date="2019-10-24T18:32:00Z">
        <w:r w:rsidR="00725387">
          <w:t>t could be a combination of both. To help answer why diversity matters</w:t>
        </w:r>
      </w:ins>
      <w:ins w:id="181" w:author="Common, Jack" w:date="2019-10-24T18:33:00Z">
        <w:r w:rsidR="00725387">
          <w:t xml:space="preserve"> for disease spread, </w:t>
        </w:r>
        <w:r w:rsidR="00A8028F">
          <w:t xml:space="preserve">we did an experiment with bacteria and their viruses. </w:t>
        </w:r>
      </w:ins>
      <w:ins w:id="182" w:author="Common, Jack" w:date="2019-10-24T18:27:00Z">
        <w:r w:rsidR="00824DD7" w:rsidRPr="00831DB0">
          <w:t xml:space="preserve">We </w:t>
        </w:r>
      </w:ins>
      <w:ins w:id="183" w:author="Common, Jack" w:date="2019-10-24T18:33:00Z">
        <w:r w:rsidR="00A8028F">
          <w:rPr>
            <w:bCs/>
          </w:rPr>
          <w:t>found that</w:t>
        </w:r>
      </w:ins>
      <w:ins w:id="184" w:author="Common, Jack" w:date="2019-10-24T18:34:00Z">
        <w:r w:rsidR="00A8028F">
          <w:rPr>
            <w:bCs/>
          </w:rPr>
          <w:t xml:space="preserve"> diversity matters because </w:t>
        </w:r>
        <w:r w:rsidR="00A51491">
          <w:rPr>
            <w:bCs/>
          </w:rPr>
          <w:t>the bacteria a virus can infect get</w:t>
        </w:r>
      </w:ins>
      <w:ins w:id="185" w:author="Common, Jack" w:date="2019-10-24T19:15:00Z">
        <w:r w:rsidR="00042D6F">
          <w:rPr>
            <w:bCs/>
          </w:rPr>
          <w:t>s</w:t>
        </w:r>
      </w:ins>
      <w:ins w:id="186" w:author="Common, Jack" w:date="2019-10-24T18:34:00Z">
        <w:r w:rsidR="00A51491">
          <w:rPr>
            <w:bCs/>
          </w:rPr>
          <w:t xml:space="preserve"> more diluted</w:t>
        </w:r>
      </w:ins>
      <w:ins w:id="187" w:author="Common, Jack" w:date="2019-10-24T18:27:00Z">
        <w:r w:rsidR="00824DD7" w:rsidRPr="00831DB0">
          <w:rPr>
            <w:bCs/>
          </w:rPr>
          <w:t xml:space="preserve">, </w:t>
        </w:r>
      </w:ins>
      <w:ins w:id="188" w:author="Common, Jack" w:date="2019-10-24T18:34:00Z">
        <w:r w:rsidR="00A51491">
          <w:rPr>
            <w:bCs/>
          </w:rPr>
          <w:t>which slows and eventually stops the virus</w:t>
        </w:r>
      </w:ins>
      <w:ins w:id="189" w:author="Common, Jack" w:date="2019-10-24T18:27:00Z">
        <w:r w:rsidR="00824DD7">
          <w:rPr>
            <w:bCs/>
          </w:rPr>
          <w:t xml:space="preserve">. </w:t>
        </w:r>
      </w:ins>
      <w:ins w:id="190" w:author="Common, Jack" w:date="2019-10-24T18:34:00Z">
        <w:r w:rsidR="00A51491">
          <w:t xml:space="preserve">This is important </w:t>
        </w:r>
        <w:r w:rsidR="00F53A90">
          <w:t xml:space="preserve">because </w:t>
        </w:r>
      </w:ins>
      <w:ins w:id="191" w:author="Common, Jack" w:date="2019-10-24T18:35:00Z">
        <w:r w:rsidR="00F53A90">
          <w:t>it gives us a better</w:t>
        </w:r>
      </w:ins>
      <w:ins w:id="192" w:author="Common, Jack" w:date="2019-10-24T18:34:00Z">
        <w:r w:rsidR="00F53A90">
          <w:t xml:space="preserve"> </w:t>
        </w:r>
      </w:ins>
      <w:ins w:id="193" w:author="Common, Jack" w:date="2019-10-24T18:35:00Z">
        <w:r w:rsidR="00F53A90">
          <w:t xml:space="preserve">idea of how to </w:t>
        </w:r>
        <w:r w:rsidR="00507A5B">
          <w:t>limit diseases in already threatened populations.</w:t>
        </w:r>
      </w:ins>
      <w:ins w:id="194" w:author="Common, Jack" w:date="2019-10-24T18:34:00Z">
        <w:r w:rsidR="00F53A90">
          <w:t xml:space="preserve"> </w:t>
        </w:r>
      </w:ins>
    </w:p>
    <w:p w14:paraId="02E13221" w14:textId="77777777" w:rsidR="00824DD7" w:rsidRDefault="00824DD7" w:rsidP="00015646">
      <w:pPr>
        <w:rPr>
          <w:ins w:id="195" w:author="Common, Jack" w:date="2019-10-24T18:25:00Z"/>
        </w:rPr>
      </w:pPr>
    </w:p>
    <w:p w14:paraId="00D9DE96" w14:textId="77777777" w:rsidR="009629FB" w:rsidRDefault="009629FB" w:rsidP="00015646">
      <w:pPr>
        <w:rPr>
          <w:ins w:id="196" w:author="Common, Jack" w:date="2019-10-24T15:17:00Z"/>
        </w:rPr>
      </w:pPr>
    </w:p>
    <w:p w14:paraId="02AC1EB9" w14:textId="6F01E2B3" w:rsidR="004458F5" w:rsidRPr="009C0FC6" w:rsidDel="00015646" w:rsidRDefault="00C64DF3">
      <w:pPr>
        <w:pStyle w:val="Heading1"/>
        <w:rPr>
          <w:del w:id="197" w:author="Common, Jack" w:date="2019-10-24T15:16:00Z"/>
        </w:rPr>
        <w:pPrChange w:id="198" w:author="Common, Jack" w:date="2019-10-24T15:22:00Z">
          <w:pPr>
            <w:spacing w:line="480" w:lineRule="auto"/>
            <w:jc w:val="both"/>
          </w:pPr>
        </w:pPrChange>
      </w:pPr>
      <w:del w:id="199" w:author="Common, Jack" w:date="2019-10-24T14:15:00Z">
        <w:r w:rsidDel="00B66BB7">
          <w:delText>T</w:delText>
        </w:r>
        <w:r w:rsidR="00D7746E" w:rsidRPr="00831DB0" w:rsidDel="00B66BB7">
          <w:delText xml:space="preserve">hese data </w:delText>
        </w:r>
        <w:r w:rsidR="00BD0109" w:rsidDel="00B66BB7">
          <w:delText xml:space="preserve">highlight </w:delText>
        </w:r>
      </w:del>
      <w:del w:id="200" w:author="Common, Jack" w:date="2019-10-24T14:14:00Z">
        <w:r w:rsidR="00BD0109" w:rsidDel="00500D9F">
          <w:delText>the tight link between</w:delText>
        </w:r>
        <w:r w:rsidR="00D7746E" w:rsidRPr="00831DB0" w:rsidDel="00500D9F">
          <w:delText xml:space="preserve"> </w:delText>
        </w:r>
        <w:r w:rsidR="00BD0109" w:rsidDel="00500D9F">
          <w:delText>the</w:delText>
        </w:r>
        <w:r w:rsidR="00D7746E" w:rsidRPr="00831DB0" w:rsidDel="00500D9F">
          <w:delText xml:space="preserve"> </w:delText>
        </w:r>
      </w:del>
      <w:del w:id="201" w:author="Common, Jack" w:date="2019-10-23T12:24:00Z">
        <w:r w:rsidR="00D7746E" w:rsidRPr="00831DB0" w:rsidDel="00D82B93">
          <w:delText>epidemiological</w:delText>
        </w:r>
      </w:del>
      <w:del w:id="202" w:author="Common, Jack" w:date="2019-10-24T14:15:00Z">
        <w:r w:rsidR="00D7746E" w:rsidRPr="00831DB0" w:rsidDel="00B66BB7">
          <w:delText xml:space="preserve"> </w:delText>
        </w:r>
      </w:del>
      <w:del w:id="203" w:author="Common, Jack" w:date="2019-10-24T14:14:00Z">
        <w:r w:rsidR="00D7746E" w:rsidRPr="00831DB0" w:rsidDel="00B66BB7">
          <w:delText xml:space="preserve">and evolutionary </w:delText>
        </w:r>
      </w:del>
      <w:del w:id="204" w:author="Common, Jack" w:date="2019-10-24T14:15:00Z">
        <w:r w:rsidR="00D7746E" w:rsidRPr="00831DB0" w:rsidDel="00B66BB7">
          <w:delText xml:space="preserve">consequences of host resistance allele diversity </w:delText>
        </w:r>
        <w:r w:rsidR="00BD0109" w:rsidDel="00B66BB7">
          <w:delText>and their</w:delText>
        </w:r>
        <w:r w:rsidDel="00B66BB7">
          <w:delText xml:space="preserve"> key consequences for </w:delText>
        </w:r>
        <w:r w:rsidR="00C94E1A" w:rsidDel="00B66BB7">
          <w:delText>host-pathogen interactions</w:delText>
        </w:r>
        <w:r w:rsidR="007D3B6B" w:rsidRPr="00831DB0" w:rsidDel="00B66BB7">
          <w:delText xml:space="preserve">. </w:delText>
        </w:r>
      </w:del>
      <w:r w:rsidR="004458F5" w:rsidRPr="009C0FC6">
        <w:br w:type="page"/>
      </w:r>
    </w:p>
    <w:p w14:paraId="0FF8ED58" w14:textId="655689B1" w:rsidR="00A56DA6" w:rsidRPr="009C0FC6" w:rsidRDefault="00BA78A7">
      <w:pPr>
        <w:pStyle w:val="Heading1"/>
        <w:pPrChange w:id="205" w:author="Common, Jack" w:date="2019-10-24T15:22:00Z">
          <w:pPr>
            <w:pStyle w:val="Heading1"/>
            <w:spacing w:line="480" w:lineRule="auto"/>
          </w:pPr>
        </w:pPrChange>
      </w:pPr>
      <w:r w:rsidRPr="009C0FC6">
        <w:rPr>
          <w:lang w:val="en-US"/>
        </w:rPr>
        <w:t>Introduction</w:t>
      </w:r>
    </w:p>
    <w:p w14:paraId="481A1A54" w14:textId="77777777" w:rsidR="006405D8" w:rsidRPr="009C0FC6" w:rsidRDefault="006405D8">
      <w:pPr>
        <w:jc w:val="both"/>
        <w:rPr>
          <w:lang w:val="en-US"/>
        </w:rPr>
        <w:pPrChange w:id="206" w:author="Common, Jack" w:date="2019-10-23T10:58:00Z">
          <w:pPr>
            <w:spacing w:line="480" w:lineRule="auto"/>
            <w:jc w:val="both"/>
          </w:pPr>
        </w:pPrChange>
      </w:pPr>
    </w:p>
    <w:p w14:paraId="0D2D74E6" w14:textId="6DC47965" w:rsidR="00AE3500" w:rsidRDefault="009F2896">
      <w:pPr>
        <w:jc w:val="both"/>
        <w:rPr>
          <w:rFonts w:eastAsia="Calibri" w:cs="Arial"/>
          <w:color w:val="000000" w:themeColor="text1"/>
        </w:rPr>
        <w:pPrChange w:id="207" w:author="Common, Jack" w:date="2019-10-23T10:58:00Z">
          <w:pPr>
            <w:spacing w:line="480" w:lineRule="auto"/>
            <w:jc w:val="both"/>
          </w:pPr>
        </w:pPrChange>
      </w:pPr>
      <w:r>
        <w:rPr>
          <w:rFonts w:eastAsia="Calibri" w:cs="Arial"/>
          <w:color w:val="000000" w:themeColor="text1"/>
        </w:rPr>
        <w:t>Genetic d</w:t>
      </w:r>
      <w:r w:rsidR="00AE3500" w:rsidRPr="009C0FC6">
        <w:rPr>
          <w:rFonts w:eastAsia="Calibri" w:cs="Arial"/>
          <w:color w:val="000000" w:themeColor="text1"/>
        </w:rPr>
        <w:t xml:space="preserve">iversity is a key determinant of the ecology and evolution of host-pathogen systems. </w:t>
      </w:r>
      <w:r>
        <w:rPr>
          <w:rFonts w:eastAsia="Calibri" w:cs="Arial"/>
          <w:color w:val="000000" w:themeColor="text1"/>
        </w:rPr>
        <w:t>Various</w:t>
      </w:r>
      <w:r w:rsidR="00AE3500" w:rsidRPr="009C0FC6">
        <w:rPr>
          <w:rFonts w:eastAsia="Calibri" w:cs="Arial"/>
          <w:color w:val="000000" w:themeColor="text1"/>
        </w:rPr>
        <w:t xml:space="preserve"> studies </w:t>
      </w:r>
      <w:r>
        <w:rPr>
          <w:rFonts w:eastAsia="Calibri" w:cs="Arial"/>
          <w:color w:val="000000" w:themeColor="text1"/>
        </w:rPr>
        <w:t xml:space="preserve">of wild organisms </w:t>
      </w:r>
      <w:r w:rsidR="00AE3500" w:rsidRPr="009C0FC6">
        <w:rPr>
          <w:rFonts w:eastAsia="Calibri" w:cs="Arial"/>
          <w:color w:val="000000" w:themeColor="text1"/>
        </w:rPr>
        <w:t xml:space="preserve">have shown that </w:t>
      </w:r>
      <w:del w:id="208" w:author="Common, Jack" w:date="2019-10-24T19:59:00Z">
        <w:r w:rsidR="00AE3500" w:rsidRPr="009C0FC6" w:rsidDel="00C40B95">
          <w:rPr>
            <w:rFonts w:eastAsia="Calibri" w:cs="Arial"/>
            <w:color w:val="000000" w:themeColor="text1"/>
          </w:rPr>
          <w:delText xml:space="preserve">the </w:delText>
        </w:r>
      </w:del>
      <w:r>
        <w:rPr>
          <w:rFonts w:eastAsia="Calibri" w:cs="Arial"/>
          <w:color w:val="000000" w:themeColor="text1"/>
        </w:rPr>
        <w:t xml:space="preserve">genetic </w:t>
      </w:r>
      <w:r w:rsidR="00AE3500" w:rsidRPr="009C0FC6">
        <w:rPr>
          <w:rFonts w:eastAsia="Calibri" w:cs="Arial"/>
          <w:color w:val="000000" w:themeColor="text1"/>
        </w:rPr>
        <w:t xml:space="preserve">diversity </w:t>
      </w:r>
      <w:del w:id="209" w:author="Common, Jack" w:date="2019-10-24T20:00:00Z">
        <w:r w:rsidR="00AE3500" w:rsidRPr="009C0FC6" w:rsidDel="00C40B95">
          <w:rPr>
            <w:rFonts w:eastAsia="Calibri" w:cs="Arial"/>
            <w:color w:val="000000" w:themeColor="text1"/>
          </w:rPr>
          <w:delText xml:space="preserve">of </w:delText>
        </w:r>
      </w:del>
      <w:ins w:id="210" w:author="Common, Jack" w:date="2019-10-24T20:00:00Z">
        <w:r w:rsidR="00C40B95">
          <w:rPr>
            <w:rFonts w:eastAsia="Calibri" w:cs="Arial"/>
            <w:color w:val="000000" w:themeColor="text1"/>
          </w:rPr>
          <w:t xml:space="preserve">within a </w:t>
        </w:r>
      </w:ins>
      <w:r w:rsidR="00AE3500" w:rsidRPr="009C0FC6">
        <w:rPr>
          <w:rFonts w:eastAsia="Calibri" w:cs="Arial"/>
          <w:color w:val="000000" w:themeColor="text1"/>
        </w:rPr>
        <w:t xml:space="preserve">host species </w:t>
      </w:r>
      <w:r>
        <w:rPr>
          <w:rFonts w:eastAsia="Calibri" w:cs="Arial"/>
          <w:color w:val="000000" w:themeColor="text1"/>
        </w:rPr>
        <w:t xml:space="preserve">often </w:t>
      </w:r>
      <w:r w:rsidR="00AE3500" w:rsidRPr="009C0FC6">
        <w:rPr>
          <w:rFonts w:eastAsia="Calibri" w:cs="Arial"/>
          <w:color w:val="000000" w:themeColor="text1"/>
        </w:rPr>
        <w:t xml:space="preserve">affects pathogen prevalence. </w:t>
      </w:r>
      <w:del w:id="211" w:author="Common, Jack" w:date="2019-10-24T20:00:00Z">
        <w:r w:rsidR="00AE3500" w:rsidRPr="009C0FC6" w:rsidDel="00166EDC">
          <w:rPr>
            <w:rFonts w:eastAsia="Calibri" w:cs="Arial"/>
            <w:color w:val="000000" w:themeColor="text1"/>
          </w:rPr>
          <w:delText xml:space="preserve">Species with small population sizes, </w:delText>
        </w:r>
        <w:r w:rsidDel="00166EDC">
          <w:rPr>
            <w:rFonts w:eastAsia="Calibri" w:cs="Arial"/>
            <w:color w:val="000000" w:themeColor="text1"/>
          </w:rPr>
          <w:delText>for example</w:delText>
        </w:r>
        <w:r w:rsidRPr="009C0FC6" w:rsidDel="00166EDC">
          <w:rPr>
            <w:rFonts w:eastAsia="Calibri" w:cs="Arial"/>
            <w:color w:val="000000" w:themeColor="text1"/>
          </w:rPr>
          <w:delText xml:space="preserve"> </w:delText>
        </w:r>
        <w:r w:rsidR="00AE3500" w:rsidRPr="009C0FC6" w:rsidDel="00166EDC">
          <w:rPr>
            <w:rFonts w:eastAsia="Calibri" w:cs="Arial"/>
            <w:color w:val="000000" w:themeColor="text1"/>
          </w:rPr>
          <w:delText xml:space="preserve">as a result of human-induced bottlenecks, are particularly vulnerable to pathogens because of </w:delText>
        </w:r>
        <w:r w:rsidR="00BD0109" w:rsidDel="00166EDC">
          <w:rPr>
            <w:rFonts w:eastAsia="Calibri" w:cs="Arial"/>
            <w:color w:val="000000" w:themeColor="text1"/>
          </w:rPr>
          <w:delText xml:space="preserve">their </w:delText>
        </w:r>
        <w:r w:rsidR="00AE3500" w:rsidRPr="009C0FC6" w:rsidDel="00166EDC">
          <w:rPr>
            <w:rFonts w:eastAsia="Calibri" w:cs="Arial"/>
            <w:color w:val="000000" w:themeColor="text1"/>
          </w:rPr>
          <w:delText xml:space="preserve">reduced </w:delText>
        </w:r>
        <w:r w:rsidR="00BD0109" w:rsidDel="00166EDC">
          <w:rPr>
            <w:rFonts w:eastAsia="Calibri" w:cs="Arial"/>
            <w:color w:val="000000" w:themeColor="text1"/>
          </w:rPr>
          <w:delText xml:space="preserve">genetic </w:delText>
        </w:r>
        <w:r w:rsidR="00AE3500" w:rsidRPr="009C0FC6" w:rsidDel="00166EDC">
          <w:rPr>
            <w:rFonts w:eastAsia="Calibri" w:cs="Arial"/>
            <w:color w:val="000000" w:themeColor="text1"/>
          </w:rPr>
          <w:delText xml:space="preserve">diversity. </w:delText>
        </w:r>
      </w:del>
      <w:ins w:id="212" w:author="Common, Jack" w:date="2019-10-24T15:19:00Z">
        <w:r w:rsidR="00923634">
          <w:rPr>
            <w:rFonts w:eastAsia="Calibri" w:cs="Arial"/>
            <w:color w:val="000000" w:themeColor="text1"/>
          </w:rPr>
          <w:t>The importance of diversit</w:t>
        </w:r>
      </w:ins>
      <w:ins w:id="213" w:author="Common, Jack" w:date="2019-10-24T15:20:00Z">
        <w:r w:rsidR="00923634">
          <w:rPr>
            <w:rFonts w:eastAsia="Calibri" w:cs="Arial"/>
            <w:color w:val="000000" w:themeColor="text1"/>
          </w:rPr>
          <w:t xml:space="preserve">y </w:t>
        </w:r>
        <w:r w:rsidR="00CC0FC1">
          <w:rPr>
            <w:rFonts w:eastAsia="Calibri" w:cs="Arial"/>
            <w:color w:val="000000" w:themeColor="text1"/>
          </w:rPr>
          <w:t>for</w:t>
        </w:r>
        <w:r w:rsidR="00923634">
          <w:rPr>
            <w:rFonts w:eastAsia="Calibri" w:cs="Arial"/>
            <w:color w:val="000000" w:themeColor="text1"/>
          </w:rPr>
          <w:t xml:space="preserve"> disease </w:t>
        </w:r>
        <w:r w:rsidR="00CC0FC1">
          <w:rPr>
            <w:rFonts w:eastAsia="Calibri" w:cs="Arial"/>
            <w:color w:val="000000" w:themeColor="text1"/>
          </w:rPr>
          <w:t>prevalence in wild populations has been observed in numerous species</w:t>
        </w:r>
        <w:r w:rsidR="005E14F8">
          <w:rPr>
            <w:rFonts w:eastAsia="Calibri" w:cs="Arial"/>
            <w:color w:val="000000" w:themeColor="text1"/>
          </w:rPr>
          <w:t>, for example</w:t>
        </w:r>
      </w:ins>
      <w:ins w:id="214" w:author="Common, Jack" w:date="2019-10-24T15:23:00Z">
        <w:r w:rsidR="00EB6E22">
          <w:rPr>
            <w:rFonts w:eastAsia="Calibri" w:cs="Arial"/>
            <w:color w:val="000000" w:themeColor="text1"/>
          </w:rPr>
          <w:t xml:space="preserve">: </w:t>
        </w:r>
      </w:ins>
      <w:del w:id="215" w:author="Common, Jack" w:date="2019-10-24T15:20:00Z">
        <w:r w:rsidR="00AE3500" w:rsidRPr="009C0FC6" w:rsidDel="005E14F8">
          <w:rPr>
            <w:rFonts w:eastAsia="Calibri" w:cs="Arial"/>
            <w:color w:val="000000" w:themeColor="text1"/>
          </w:rPr>
          <w:delText xml:space="preserve">Wild </w:delText>
        </w:r>
      </w:del>
      <w:r w:rsidR="00AE3500" w:rsidRPr="009C0FC6">
        <w:rPr>
          <w:rFonts w:eastAsia="Calibri" w:cs="Arial"/>
          <w:color w:val="000000" w:themeColor="text1"/>
        </w:rPr>
        <w:t xml:space="preserve">cheetahs </w:t>
      </w:r>
      <w:del w:id="216" w:author="Common, Jack" w:date="2019-10-24T15:20:00Z">
        <w:r w:rsidR="00AE3500" w:rsidRPr="009C0FC6" w:rsidDel="005E14F8">
          <w:rPr>
            <w:rFonts w:eastAsia="Calibri" w:cs="Arial"/>
            <w:color w:val="000000" w:themeColor="text1"/>
          </w:rPr>
          <w:delText xml:space="preserve">were shown to have higher viral loads of coronavirus associated with reduced heterozygosity </w:delText>
        </w:r>
      </w:del>
      <w:r w:rsidR="00AE3500" w:rsidRPr="009C0FC6">
        <w:rPr>
          <w:rFonts w:eastAsia="Calibri" w:cs="Arial"/>
          <w:color w:val="000000" w:themeColor="text1"/>
        </w:rPr>
        <w:fldChar w:fldCharType="begin"/>
      </w:r>
      <w:r w:rsidR="00820E6F">
        <w:rPr>
          <w:rFonts w:eastAsia="Calibri" w:cs="Arial"/>
          <w:color w:val="000000" w:themeColor="text1"/>
        </w:rPr>
        <w:instrText xml:space="preserve"> ADDIN EN.CITE &lt;EndNote&gt;&lt;Cite&gt;&lt;Author&gt;O&amp;apos;Brien&lt;/Author&gt;&lt;Year&gt;1985&lt;/Year&gt;&lt;RecNum&gt;357&lt;/RecNum&gt;&lt;DisplayText&gt;(1)&lt;/DisplayText&gt;&lt;record&gt;&lt;rec-number&gt;357&lt;/rec-number&gt;&lt;foreign-keys&gt;&lt;key app="EN" db-id="xrr2swwexa2rd8ed2d6xfwf20r9v5devt2e2" timestamp="1556229298" guid="4dddf99c-3bdc-4704-8f4c-858e86524651"&gt;357&lt;/key&gt;&lt;/foreign-keys&gt;&lt;ref-type name="Journal Article"&gt;17&lt;/ref-type&gt;&lt;contributors&gt;&lt;authors&gt;&lt;author&gt;O&amp;apos;Brien, Stephen J&lt;/author&gt;&lt;author&gt;Roelke, Melody E&lt;/author&gt;&lt;author&gt;Marker, L&lt;/author&gt;&lt;author&gt;Newman, A&lt;/author&gt;&lt;author&gt;Winkler, CA&lt;/author&gt;&lt;author&gt;Meltzer, D&lt;/author&gt;&lt;author&gt;Colly, L&lt;/author&gt;&lt;author&gt;Evermann, JF&lt;/author&gt;&lt;author&gt;Bush, M&lt;/author&gt;&lt;author&gt;Wildt, David E&lt;/author&gt;&lt;/authors&gt;&lt;/contributors&gt;&lt;titles&gt;&lt;title&gt;Genetic basis for species vulnerability in the cheetah&lt;/title&gt;&lt;secondary-title&gt;Science&lt;/secondary-title&gt;&lt;/titles&gt;&lt;periodical&gt;&lt;full-title&gt;Science&lt;/full-title&gt;&lt;/periodical&gt;&lt;pages&gt;1428-1434&lt;/pages&gt;&lt;volume&gt;227&lt;/volume&gt;&lt;number&gt;4693&lt;/number&gt;&lt;dates&gt;&lt;year&gt;1985&lt;/year&gt;&lt;/dates&gt;&lt;isbn&gt;0036-8075&lt;/isbn&gt;&lt;urls&gt;&lt;/urls&gt;&lt;/record&gt;&lt;/Cite&gt;&lt;/EndNote&gt;</w:instrText>
      </w:r>
      <w:r w:rsidR="00AE3500" w:rsidRPr="009C0FC6">
        <w:rPr>
          <w:rFonts w:eastAsia="Calibri" w:cs="Arial"/>
          <w:color w:val="000000" w:themeColor="text1"/>
        </w:rPr>
        <w:fldChar w:fldCharType="separate"/>
      </w:r>
      <w:r w:rsidR="00820E6F">
        <w:rPr>
          <w:rFonts w:eastAsia="Calibri" w:cs="Arial"/>
          <w:noProof/>
          <w:color w:val="000000" w:themeColor="text1"/>
        </w:rPr>
        <w:t>(1)</w:t>
      </w:r>
      <w:r w:rsidR="00AE3500" w:rsidRPr="009C0FC6">
        <w:rPr>
          <w:rFonts w:eastAsia="Calibri" w:cs="Arial"/>
          <w:color w:val="000000" w:themeColor="text1"/>
        </w:rPr>
        <w:fldChar w:fldCharType="end"/>
      </w:r>
      <w:ins w:id="217" w:author="Common, Jack" w:date="2019-10-24T15:21:00Z">
        <w:r w:rsidR="005E14F8">
          <w:rPr>
            <w:rFonts w:eastAsia="Calibri" w:cs="Arial"/>
            <w:color w:val="000000" w:themeColor="text1"/>
          </w:rPr>
          <w:t xml:space="preserve">; </w:t>
        </w:r>
      </w:ins>
      <w:del w:id="218" w:author="Common, Jack" w:date="2019-10-24T15:21:00Z">
        <w:r w:rsidR="00AE3500" w:rsidRPr="009C0FC6" w:rsidDel="005E14F8">
          <w:rPr>
            <w:rFonts w:eastAsia="Calibri" w:cs="Arial"/>
            <w:color w:val="000000" w:themeColor="text1"/>
          </w:rPr>
          <w:delText xml:space="preserve">; fragmented, low-diversity subpopulations of </w:delText>
        </w:r>
      </w:del>
      <w:r w:rsidR="00AE3500" w:rsidRPr="009C0FC6">
        <w:rPr>
          <w:rFonts w:eastAsia="Calibri" w:cs="Arial"/>
          <w:color w:val="000000" w:themeColor="text1"/>
        </w:rPr>
        <w:t xml:space="preserve">Italian agile frogs </w:t>
      </w:r>
      <w:del w:id="219" w:author="Common, Jack" w:date="2019-10-24T15:21:00Z">
        <w:r w:rsidR="00AE3500" w:rsidRPr="009C0FC6" w:rsidDel="005E14F8">
          <w:rPr>
            <w:rFonts w:eastAsia="Calibri" w:cs="Arial"/>
            <w:color w:val="000000" w:themeColor="text1"/>
          </w:rPr>
          <w:delText xml:space="preserve">were more susceptible to </w:delText>
        </w:r>
        <w:r w:rsidR="00AE3500" w:rsidRPr="009C0FC6" w:rsidDel="005E14F8">
          <w:rPr>
            <w:rFonts w:eastAsia="Calibri" w:cs="Arial"/>
            <w:i/>
            <w:iCs/>
            <w:color w:val="000000" w:themeColor="text1"/>
          </w:rPr>
          <w:delText xml:space="preserve">Ranavirus </w:delText>
        </w:r>
      </w:del>
      <w:r w:rsidR="00AE3500" w:rsidRPr="009C0FC6">
        <w:rPr>
          <w:rFonts w:eastAsia="Calibri" w:cs="Arial"/>
          <w:iCs/>
          <w:color w:val="000000" w:themeColor="text1"/>
        </w:rPr>
        <w:fldChar w:fldCharType="begin"/>
      </w:r>
      <w:r w:rsidR="00820E6F">
        <w:rPr>
          <w:rFonts w:eastAsia="Calibri" w:cs="Arial"/>
          <w:iCs/>
          <w:color w:val="000000" w:themeColor="text1"/>
        </w:rPr>
        <w:instrText xml:space="preserve"> ADDIN EN.CITE &lt;EndNote&gt;&lt;Cite&gt;&lt;Author&gt;Pearman&lt;/Author&gt;&lt;Year&gt;2005&lt;/Year&gt;&lt;RecNum&gt;325&lt;/RecNum&gt;&lt;DisplayText&gt;(2)&lt;/DisplayText&gt;&lt;record&gt;&lt;rec-number&gt;325&lt;/rec-number&gt;&lt;foreign-keys&gt;&lt;key app="EN" db-id="xrr2swwexa2rd8ed2d6xfwf20r9v5devt2e2" timestamp="1556229290" guid="d430917d-4582-454e-a81d-caccb8992e2a"&gt;325&lt;/key&gt;&lt;/foreign-keys&gt;&lt;ref-type name="Journal Article"&gt;17&lt;/ref-type&gt;&lt;contributors&gt;&lt;authors&gt;&lt;author&gt;Pearman, Peter B&lt;/author&gt;&lt;author&gt;Garner, Trenton WJ&lt;/author&gt;&lt;/authors&gt;&lt;/contributors&gt;&lt;titles&gt;&lt;title&gt;Susceptibility of Italian agile frog populations to an emerging strain of Ranavirus parallels population genetic diversity&lt;/title&gt;&lt;secondary-title&gt;Ecology Letters&lt;/secondary-title&gt;&lt;/titles&gt;&lt;periodical&gt;&lt;full-title&gt;Ecology Letters&lt;/full-title&gt;&lt;/periodical&gt;&lt;pages&gt;401-408&lt;/pages&gt;&lt;volume&gt;8&lt;/volume&gt;&lt;number&gt;4&lt;/number&gt;&lt;dates&gt;&lt;year&gt;2005&lt;/year&gt;&lt;/dates&gt;&lt;isbn&gt;1461-023X&lt;/isbn&gt;&lt;urls&gt;&lt;/urls&gt;&lt;/record&gt;&lt;/Cite&gt;&lt;/EndNote&gt;</w:instrText>
      </w:r>
      <w:r w:rsidR="00AE3500" w:rsidRPr="009C0FC6">
        <w:rPr>
          <w:rFonts w:eastAsia="Calibri" w:cs="Arial"/>
          <w:iCs/>
          <w:color w:val="000000" w:themeColor="text1"/>
        </w:rPr>
        <w:fldChar w:fldCharType="separate"/>
      </w:r>
      <w:r w:rsidR="00820E6F">
        <w:rPr>
          <w:rFonts w:eastAsia="Calibri" w:cs="Arial"/>
          <w:iCs/>
          <w:noProof/>
          <w:color w:val="000000" w:themeColor="text1"/>
        </w:rPr>
        <w:t>(2)</w:t>
      </w:r>
      <w:r w:rsidR="00AE3500" w:rsidRPr="009C0FC6">
        <w:rPr>
          <w:rFonts w:eastAsia="Calibri" w:cs="Arial"/>
          <w:iCs/>
          <w:color w:val="000000" w:themeColor="text1"/>
        </w:rPr>
        <w:fldChar w:fldCharType="end"/>
      </w:r>
      <w:r w:rsidR="00AE3500" w:rsidRPr="009C0FC6">
        <w:rPr>
          <w:rFonts w:eastAsia="Calibri" w:cs="Arial"/>
          <w:color w:val="000000" w:themeColor="text1"/>
        </w:rPr>
        <w:t xml:space="preserve">; </w:t>
      </w:r>
      <w:ins w:id="220" w:author="Common, Jack" w:date="2019-10-24T15:22:00Z">
        <w:r w:rsidR="0031696D">
          <w:rPr>
            <w:rFonts w:eastAsia="Calibri" w:cs="Arial"/>
            <w:color w:val="000000" w:themeColor="text1"/>
          </w:rPr>
          <w:t xml:space="preserve">crimson rosella </w:t>
        </w:r>
      </w:ins>
      <w:del w:id="221" w:author="Common, Jack" w:date="2019-10-24T15:21:00Z">
        <w:r w:rsidR="000C2B16" w:rsidDel="005E14F8">
          <w:rPr>
            <w:rFonts w:eastAsia="Calibri" w:cs="Arial"/>
            <w:color w:val="000000" w:themeColor="text1"/>
          </w:rPr>
          <w:delText xml:space="preserve">and </w:delText>
        </w:r>
        <w:r w:rsidR="00AE3500" w:rsidRPr="009C0FC6" w:rsidDel="005E14F8">
          <w:rPr>
            <w:rFonts w:eastAsia="Calibri" w:cs="Arial"/>
            <w:color w:val="000000" w:themeColor="text1"/>
          </w:rPr>
          <w:delText xml:space="preserve">more diverse populations of wild </w:delText>
        </w:r>
      </w:del>
      <w:r w:rsidR="00AE3500" w:rsidRPr="009C0FC6">
        <w:rPr>
          <w:rFonts w:eastAsia="Calibri" w:cs="Arial"/>
          <w:color w:val="000000" w:themeColor="text1"/>
        </w:rPr>
        <w:t xml:space="preserve">parrots </w:t>
      </w:r>
      <w:del w:id="222" w:author="Common, Jack" w:date="2019-10-24T15:22:00Z">
        <w:r w:rsidR="00AE3500" w:rsidRPr="009C0FC6" w:rsidDel="0031696D">
          <w:rPr>
            <w:rFonts w:eastAsia="Calibri" w:cs="Arial"/>
            <w:color w:val="000000" w:themeColor="text1"/>
          </w:rPr>
          <w:delText xml:space="preserve">have been shown to have reduced prevalence of beak and feather disease virus </w:delText>
        </w:r>
      </w:del>
      <w:r w:rsidR="00AE3500" w:rsidRPr="009C0FC6">
        <w:rPr>
          <w:rFonts w:eastAsia="Calibri" w:cs="Arial"/>
          <w:color w:val="000000" w:themeColor="text1"/>
        </w:rPr>
        <w:fldChar w:fldCharType="begin"/>
      </w:r>
      <w:r w:rsidR="00820E6F">
        <w:rPr>
          <w:rFonts w:eastAsia="Calibri" w:cs="Arial"/>
          <w:color w:val="000000" w:themeColor="text1"/>
        </w:rPr>
        <w:instrText xml:space="preserve"> ADDIN EN.CITE &lt;EndNote&gt;&lt;Cite&gt;&lt;Author&gt;Eastwood&lt;/Author&gt;&lt;Year&gt;2017&lt;/Year&gt;&lt;RecNum&gt;1711&lt;/RecNum&gt;&lt;DisplayText&gt;(3)&lt;/DisplayText&gt;&lt;record&gt;&lt;rec-number&gt;1711&lt;/rec-number&gt;&lt;foreign-keys&gt;&lt;key app="EN" db-id="xrr2swwexa2rd8ed2d6xfwf20r9v5devt2e2" timestamp="1556632732" guid="af274258-0eb1-4229-8612-a0a932e5b975"&gt;1711&lt;/key&gt;&lt;/foreign-keys&gt;&lt;ref-type name="Journal Article"&gt;17&lt;/ref-type&gt;&lt;contributors&gt;&lt;authors&gt;&lt;author&gt;Eastwood, Justin R&lt;/author&gt;&lt;author&gt;Ribot, Raoul FH&lt;/author&gt;&lt;author&gt;Rollins, Lee Ann&lt;/author&gt;&lt;author&gt;Buchanan, Katherine L&lt;/author&gt;&lt;author&gt;Walder, Ken&lt;/author&gt;&lt;author&gt;Bennett, Andrew TD&lt;/author&gt;&lt;author&gt;Berg, Mathew L&lt;/author&gt;&lt;/authors&gt;&lt;/contributors&gt;&lt;titles&gt;&lt;title&gt;Host heterozygosity and genotype rarity affect viral dynamics in an avian subspecies complex&lt;/title&gt;&lt;secondary-title&gt;Scientific reports&lt;/secondary-title&gt;&lt;/titles&gt;&lt;periodical&gt;&lt;full-title&gt;Scientific reports&lt;/full-title&gt;&lt;/periodical&gt;&lt;pages&gt;13310&lt;/pages&gt;&lt;volume&gt;7&lt;/volume&gt;&lt;number&gt;1&lt;/number&gt;&lt;dates&gt;&lt;year&gt;2017&lt;/year&gt;&lt;/dates&gt;&lt;isbn&gt;2045-2322&lt;/isbn&gt;&lt;urls&gt;&lt;/urls&gt;&lt;/record&gt;&lt;/Cite&gt;&lt;/EndNote&gt;</w:instrText>
      </w:r>
      <w:r w:rsidR="00AE3500" w:rsidRPr="009C0FC6">
        <w:rPr>
          <w:rFonts w:eastAsia="Calibri" w:cs="Arial"/>
          <w:color w:val="000000" w:themeColor="text1"/>
        </w:rPr>
        <w:fldChar w:fldCharType="separate"/>
      </w:r>
      <w:r w:rsidR="00820E6F">
        <w:rPr>
          <w:rFonts w:eastAsia="Calibri" w:cs="Arial"/>
          <w:noProof/>
          <w:color w:val="000000" w:themeColor="text1"/>
        </w:rPr>
        <w:t>(3)</w:t>
      </w:r>
      <w:r w:rsidR="00AE3500" w:rsidRPr="009C0FC6">
        <w:rPr>
          <w:rFonts w:eastAsia="Calibri" w:cs="Arial"/>
          <w:color w:val="000000" w:themeColor="text1"/>
        </w:rPr>
        <w:fldChar w:fldCharType="end"/>
      </w:r>
      <w:ins w:id="223" w:author="Common, Jack" w:date="2019-10-24T15:22:00Z">
        <w:r w:rsidR="0031696D">
          <w:rPr>
            <w:rFonts w:eastAsia="Calibri" w:cs="Arial"/>
            <w:color w:val="000000" w:themeColor="text1"/>
          </w:rPr>
          <w:t xml:space="preserve">; </w:t>
        </w:r>
      </w:ins>
      <w:del w:id="224" w:author="Common, Jack" w:date="2019-10-24T15:22:00Z">
        <w:r w:rsidR="00AE3500" w:rsidRPr="009C0FC6" w:rsidDel="0031696D">
          <w:rPr>
            <w:rFonts w:eastAsia="Calibri" w:cs="Arial"/>
            <w:color w:val="000000" w:themeColor="text1"/>
          </w:rPr>
          <w:delText xml:space="preserve">. </w:delText>
        </w:r>
      </w:del>
      <w:ins w:id="225" w:author="Common, Jack" w:date="2019-10-24T15:22:00Z">
        <w:r w:rsidR="0031696D">
          <w:rPr>
            <w:rFonts w:eastAsia="Calibri" w:cs="Arial"/>
            <w:color w:val="000000" w:themeColor="text1"/>
          </w:rPr>
          <w:t>inb</w:t>
        </w:r>
      </w:ins>
      <w:ins w:id="226" w:author="Common, Jack" w:date="2019-10-24T15:23:00Z">
        <w:r w:rsidR="0031696D">
          <w:rPr>
            <w:rFonts w:eastAsia="Calibri" w:cs="Arial"/>
            <w:color w:val="000000" w:themeColor="text1"/>
          </w:rPr>
          <w:t xml:space="preserve">red </w:t>
        </w:r>
      </w:ins>
      <w:del w:id="227" w:author="Common, Jack" w:date="2019-10-24T15:22:00Z">
        <w:r w:rsidR="00AE3500" w:rsidRPr="009C0FC6" w:rsidDel="0031696D">
          <w:rPr>
            <w:rFonts w:eastAsia="Calibri" w:cs="Arial"/>
            <w:color w:val="000000" w:themeColor="text1"/>
          </w:rPr>
          <w:delText xml:space="preserve">Reductions in heterozygosity associated with inbreeding are associated with increases in host susceptibility </w:delText>
        </w:r>
        <w:r w:rsidR="00AE3500" w:rsidRPr="009C0FC6" w:rsidDel="0031696D">
          <w:rPr>
            <w:rFonts w:eastAsia="Calibri" w:cs="Arial"/>
            <w:color w:val="000000" w:themeColor="text1"/>
          </w:rPr>
          <w:fldChar w:fldCharType="begin">
            <w:fldData xml:space="preserve">PEVuZE5vdGU+PENpdGU+PEF1dGhvcj5TcGllbG1hbjwvQXV0aG9yPjxZZWFyPjIwMDQ8L1llYXI+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</w:fldData>
          </w:fldChar>
        </w:r>
        <w:r w:rsidR="00820E6F" w:rsidDel="0031696D">
          <w:rPr>
            <w:rFonts w:eastAsia="Calibri" w:cs="Arial"/>
            <w:color w:val="000000" w:themeColor="text1"/>
          </w:rPr>
          <w:delInstrText xml:space="preserve"> ADDIN EN.CITE </w:delInstrText>
        </w:r>
        <w:r w:rsidR="00820E6F" w:rsidDel="0031696D">
          <w:rPr>
            <w:rFonts w:eastAsia="Calibri" w:cs="Arial"/>
            <w:color w:val="000000" w:themeColor="text1"/>
          </w:rPr>
          <w:fldChar w:fldCharType="begin">
            <w:fldData xml:space="preserve">PEVuZE5vdGU+PENpdGU+PEF1dGhvcj5TcGllbG1hbjwvQXV0aG9yPjxZZWFyPjIwMDQ8L1llYXI+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</w:fldData>
          </w:fldChar>
        </w:r>
        <w:r w:rsidR="00820E6F" w:rsidDel="0031696D">
          <w:rPr>
            <w:rFonts w:eastAsia="Calibri" w:cs="Arial"/>
            <w:color w:val="000000" w:themeColor="text1"/>
          </w:rPr>
          <w:delInstrText xml:space="preserve"> ADDIN EN.CITE.DATA </w:delInstrText>
        </w:r>
        <w:r w:rsidR="00820E6F" w:rsidDel="0031696D">
          <w:rPr>
            <w:rFonts w:eastAsia="Calibri" w:cs="Arial"/>
            <w:color w:val="000000" w:themeColor="text1"/>
          </w:rPr>
        </w:r>
        <w:r w:rsidR="00820E6F" w:rsidDel="0031696D">
          <w:rPr>
            <w:rFonts w:eastAsia="Calibri" w:cs="Arial"/>
            <w:color w:val="000000" w:themeColor="text1"/>
          </w:rPr>
          <w:fldChar w:fldCharType="end"/>
        </w:r>
        <w:r w:rsidR="00AE3500" w:rsidRPr="009C0FC6" w:rsidDel="0031696D">
          <w:rPr>
            <w:rFonts w:eastAsia="Calibri" w:cs="Arial"/>
            <w:color w:val="000000" w:themeColor="text1"/>
          </w:rPr>
        </w:r>
        <w:r w:rsidR="00AE3500" w:rsidRPr="009C0FC6" w:rsidDel="0031696D">
          <w:rPr>
            <w:rFonts w:eastAsia="Calibri" w:cs="Arial"/>
            <w:color w:val="000000" w:themeColor="text1"/>
          </w:rPr>
          <w:fldChar w:fldCharType="separate"/>
        </w:r>
        <w:r w:rsidR="00820E6F" w:rsidDel="0031696D">
          <w:rPr>
            <w:rFonts w:eastAsia="Calibri" w:cs="Arial"/>
            <w:noProof/>
            <w:color w:val="000000" w:themeColor="text1"/>
          </w:rPr>
          <w:delText>(4-7)</w:delText>
        </w:r>
        <w:r w:rsidR="00AE3500" w:rsidRPr="009C0FC6" w:rsidDel="0031696D">
          <w:rPr>
            <w:rFonts w:eastAsia="Calibri" w:cs="Arial"/>
            <w:color w:val="000000" w:themeColor="text1"/>
          </w:rPr>
          <w:fldChar w:fldCharType="end"/>
        </w:r>
        <w:r w:rsidR="00AE3500" w:rsidRPr="009C0FC6" w:rsidDel="0031696D">
          <w:rPr>
            <w:rFonts w:eastAsia="Calibri" w:cs="Arial"/>
            <w:color w:val="000000" w:themeColor="text1"/>
          </w:rPr>
          <w:delText xml:space="preserve">. In the wild, inbred populations of </w:delText>
        </w:r>
      </w:del>
      <w:r w:rsidR="00AE3500" w:rsidRPr="009C0FC6">
        <w:rPr>
          <w:rFonts w:eastAsia="Calibri" w:cs="Arial"/>
          <w:color w:val="000000" w:themeColor="text1"/>
        </w:rPr>
        <w:t>black-footed ferret</w:t>
      </w:r>
      <w:ins w:id="228" w:author="Common, Jack" w:date="2019-10-24T15:23:00Z">
        <w:r w:rsidR="00EB6E22">
          <w:rPr>
            <w:rFonts w:eastAsia="Calibri" w:cs="Arial"/>
            <w:color w:val="000000" w:themeColor="text1"/>
          </w:rPr>
          <w:t xml:space="preserve"> populations </w:t>
        </w:r>
      </w:ins>
      <w:del w:id="229" w:author="Common, Jack" w:date="2019-10-24T15:23:00Z">
        <w:r w:rsidR="00AE3500" w:rsidRPr="009C0FC6" w:rsidDel="00EB6E22">
          <w:rPr>
            <w:rFonts w:eastAsia="Calibri" w:cs="Arial"/>
            <w:color w:val="000000" w:themeColor="text1"/>
          </w:rPr>
          <w:delText xml:space="preserve">s </w:delText>
        </w:r>
        <w:r w:rsidR="00AE3500" w:rsidRPr="009C0FC6" w:rsidDel="0031696D">
          <w:rPr>
            <w:rFonts w:eastAsia="Calibri" w:cs="Arial"/>
            <w:color w:val="000000" w:themeColor="text1"/>
          </w:rPr>
          <w:delText xml:space="preserve">were more prone to canine distemper virus </w:delText>
        </w:r>
      </w:del>
      <w:r w:rsidR="00AE3500" w:rsidRPr="009C0FC6">
        <w:rPr>
          <w:rFonts w:eastAsia="Calibri" w:cs="Arial"/>
          <w:color w:val="000000" w:themeColor="text1"/>
        </w:rPr>
        <w:fldChar w:fldCharType="begin"/>
      </w:r>
      <w:r w:rsidR="00820E6F">
        <w:rPr>
          <w:rFonts w:eastAsia="Calibri" w:cs="Arial"/>
          <w:color w:val="000000" w:themeColor="text1"/>
        </w:rPr>
        <w:instrText xml:space="preserve"> ADDIN EN.CITE &lt;EndNote&gt;&lt;Cite&gt;&lt;Author&gt;Thorne&lt;/Author&gt;&lt;Year&gt;1988&lt;/Year&gt;&lt;RecNum&gt;358&lt;/RecNum&gt;&lt;DisplayText&gt;(8)&lt;/DisplayText&gt;&lt;record&gt;&lt;rec-number&gt;358&lt;/rec-number&gt;&lt;foreign-keys&gt;&lt;key app="EN" db-id="xrr2swwexa2rd8ed2d6xfwf20r9v5devt2e2" timestamp="1556229298" guid="2262fe98-2b0f-4169-9bbe-34de133ebe13"&gt;358&lt;/key&gt;&lt;/foreign-keys&gt;&lt;ref-type name="Journal Article"&gt;17&lt;/ref-type&gt;&lt;contributors&gt;&lt;authors&gt;&lt;author&gt;Thorne, E Tom&lt;/author&gt;&lt;author&gt;Williams, Elizabeth S&lt;/author&gt;&lt;/authors&gt;&lt;/contributors&gt;&lt;titles&gt;&lt;title&gt;Disease and endangered species: the black</w:instrText>
      </w:r>
      <w:r w:rsidR="00820E6F">
        <w:rPr>
          <w:rFonts w:ascii="Cambria Math" w:eastAsia="Calibri" w:hAnsi="Cambria Math" w:cs="Cambria Math"/>
          <w:color w:val="000000" w:themeColor="text1"/>
        </w:rPr>
        <w:instrText>‐</w:instrText>
      </w:r>
      <w:r w:rsidR="00820E6F">
        <w:rPr>
          <w:rFonts w:eastAsia="Calibri" w:cs="Arial"/>
          <w:color w:val="000000" w:themeColor="text1"/>
        </w:rPr>
        <w:instrText>footed ferret as a recent example&lt;/title&gt;&lt;secondary-title&gt;Conservation Biology&lt;/secondary-title&gt;&lt;/titles&gt;&lt;periodical&gt;&lt;full-title&gt;Conservation Biology&lt;/full-title&gt;&lt;/periodical&gt;&lt;pages&gt;66-74&lt;/pages&gt;&lt;volume&gt;2&lt;/volume&gt;&lt;number&gt;1&lt;/number&gt;&lt;dates&gt;&lt;year&gt;1988&lt;/year&gt;&lt;/dates&gt;&lt;isbn&gt;0888-8892&lt;/isbn&gt;&lt;urls&gt;&lt;/urls&gt;&lt;/record&gt;&lt;/Cite&gt;&lt;/EndNote&gt;</w:instrText>
      </w:r>
      <w:r w:rsidR="00AE3500" w:rsidRPr="009C0FC6">
        <w:rPr>
          <w:rFonts w:eastAsia="Calibri" w:cs="Arial"/>
          <w:color w:val="000000" w:themeColor="text1"/>
        </w:rPr>
        <w:fldChar w:fldCharType="separate"/>
      </w:r>
      <w:r w:rsidR="00820E6F">
        <w:rPr>
          <w:rFonts w:eastAsia="Calibri" w:cs="Arial"/>
          <w:noProof/>
          <w:color w:val="000000" w:themeColor="text1"/>
        </w:rPr>
        <w:t>(8)</w:t>
      </w:r>
      <w:r w:rsidR="00AE3500" w:rsidRPr="009C0FC6">
        <w:rPr>
          <w:rFonts w:eastAsia="Calibri" w:cs="Arial"/>
          <w:color w:val="000000" w:themeColor="text1"/>
        </w:rPr>
        <w:fldChar w:fldCharType="end"/>
      </w:r>
      <w:ins w:id="230" w:author="Common, Jack" w:date="2019-10-24T15:23:00Z">
        <w:r w:rsidR="0031696D">
          <w:rPr>
            <w:rFonts w:eastAsia="Calibri" w:cs="Arial"/>
            <w:color w:val="000000" w:themeColor="text1"/>
          </w:rPr>
          <w:t xml:space="preserve">; </w:t>
        </w:r>
      </w:ins>
      <w:del w:id="231" w:author="Common, Jack" w:date="2019-10-24T15:23:00Z">
        <w:r w:rsidR="00AE3500" w:rsidRPr="009C0FC6" w:rsidDel="0031696D">
          <w:rPr>
            <w:rFonts w:eastAsia="Calibri" w:cs="Arial"/>
            <w:color w:val="000000" w:themeColor="text1"/>
          </w:rPr>
          <w:delText xml:space="preserve">, and </w:delText>
        </w:r>
      </w:del>
      <w:r w:rsidR="00AE3500" w:rsidRPr="009C0FC6">
        <w:rPr>
          <w:rFonts w:eastAsia="Calibri" w:cs="Arial"/>
          <w:color w:val="000000" w:themeColor="text1"/>
        </w:rPr>
        <w:t xml:space="preserve">inbred </w:t>
      </w:r>
      <w:del w:id="232" w:author="Common, Jack" w:date="2019-10-24T15:23:00Z">
        <w:r w:rsidR="00AE3500" w:rsidRPr="009C0FC6" w:rsidDel="0031696D">
          <w:rPr>
            <w:rFonts w:eastAsia="Calibri" w:cs="Arial"/>
            <w:color w:val="000000" w:themeColor="text1"/>
          </w:rPr>
          <w:delText xml:space="preserve">individual </w:delText>
        </w:r>
      </w:del>
      <w:r w:rsidR="00AE3500" w:rsidRPr="009C0FC6">
        <w:rPr>
          <w:rFonts w:eastAsia="Calibri" w:cs="Arial"/>
          <w:color w:val="000000" w:themeColor="text1"/>
        </w:rPr>
        <w:t xml:space="preserve">California sea lions </w:t>
      </w:r>
      <w:del w:id="233" w:author="Common, Jack" w:date="2019-10-24T15:23:00Z">
        <w:r w:rsidR="00AE3500" w:rsidRPr="009C0FC6" w:rsidDel="00EB6E22">
          <w:rPr>
            <w:rFonts w:eastAsia="Calibri" w:cs="Arial"/>
            <w:color w:val="000000" w:themeColor="text1"/>
          </w:rPr>
          <w:delText xml:space="preserve">were more likely to act as pathogen reservoirs </w:delText>
        </w:r>
      </w:del>
      <w:r w:rsidR="00AE3500" w:rsidRPr="009C0FC6">
        <w:rPr>
          <w:rFonts w:eastAsia="Calibri" w:cs="Arial"/>
          <w:color w:val="000000" w:themeColor="text1"/>
        </w:rPr>
        <w:fldChar w:fldCharType="begin"/>
      </w:r>
      <w:r w:rsidR="00820E6F">
        <w:rPr>
          <w:rFonts w:eastAsia="Calibri" w:cs="Arial"/>
          <w:color w:val="000000" w:themeColor="text1"/>
        </w:rPr>
        <w:instrText xml:space="preserve"> ADDIN EN.CITE &lt;EndNote&gt;&lt;Cite&gt;&lt;Author&gt;Acevedo-Whitehouse&lt;/Author&gt;&lt;Year&gt;2003&lt;/Year&gt;&lt;RecNum&gt;360&lt;/RecNum&gt;&lt;DisplayText&gt;(9)&lt;/DisplayText&gt;&lt;record&gt;&lt;rec-number&gt;360&lt;/rec-number&gt;&lt;foreign-keys&gt;&lt;key app="EN" db-id="xrr2swwexa2rd8ed2d6xfwf20r9v5devt2e2" timestamp="1556229298" guid="ee84fbaf-deec-49bc-8291-a13a562f60bc"&gt;360&lt;/key&gt;&lt;/foreign-keys&gt;&lt;ref-type name="Journal Article"&gt;17&lt;/ref-type&gt;&lt;contributors&gt;&lt;authors&gt;&lt;author&gt;Acevedo-Whitehouse, Karina&lt;/author&gt;&lt;author&gt;Gulland, Frances&lt;/author&gt;&lt;author&gt;Greig, Denise&lt;/author&gt;&lt;author&gt;Amos, William&lt;/author&gt;&lt;/authors&gt;&lt;/contributors&gt;&lt;titles&gt;&lt;title&gt;Inbreeding: disease susceptibility in California sea lions&lt;/title&gt;&lt;secondary-title&gt;Nature&lt;/secondary-title&gt;&lt;/titles&gt;&lt;periodical&gt;&lt;full-title&gt;Nature&lt;/full-title&gt;&lt;/periodical&gt;&lt;pages&gt;35&lt;/pages&gt;&lt;volume&gt;422&lt;/volume&gt;&lt;number&gt;6927&lt;/number&gt;&lt;dates&gt;&lt;year&gt;2003&lt;/year&gt;&lt;/dates&gt;&lt;isbn&gt;1476-4687&lt;/isbn&gt;&lt;urls&gt;&lt;/urls&gt;&lt;/record&gt;&lt;/Cite&gt;&lt;/EndNote&gt;</w:instrText>
      </w:r>
      <w:r w:rsidR="00AE3500" w:rsidRPr="009C0FC6">
        <w:rPr>
          <w:rFonts w:eastAsia="Calibri" w:cs="Arial"/>
          <w:color w:val="000000" w:themeColor="text1"/>
        </w:rPr>
        <w:fldChar w:fldCharType="separate"/>
      </w:r>
      <w:r w:rsidR="00820E6F">
        <w:rPr>
          <w:rFonts w:eastAsia="Calibri" w:cs="Arial"/>
          <w:noProof/>
          <w:color w:val="000000" w:themeColor="text1"/>
        </w:rPr>
        <w:t>(9)</w:t>
      </w:r>
      <w:r w:rsidR="00AE3500" w:rsidRPr="009C0FC6">
        <w:rPr>
          <w:rFonts w:eastAsia="Calibri" w:cs="Arial"/>
          <w:color w:val="000000" w:themeColor="text1"/>
        </w:rPr>
        <w:fldChar w:fldCharType="end"/>
      </w:r>
      <w:ins w:id="234" w:author="Common, Jack" w:date="2019-10-24T15:23:00Z">
        <w:r w:rsidR="00EB6E22">
          <w:rPr>
            <w:rFonts w:eastAsia="Calibri" w:cs="Arial"/>
            <w:color w:val="000000" w:themeColor="text1"/>
          </w:rPr>
          <w:t xml:space="preserve">; </w:t>
        </w:r>
      </w:ins>
      <w:del w:id="235" w:author="Common, Jack" w:date="2019-10-24T15:23:00Z">
        <w:r w:rsidR="00AE3500" w:rsidRPr="009C0FC6" w:rsidDel="00EB6E22">
          <w:rPr>
            <w:rFonts w:eastAsia="Calibri" w:cs="Arial"/>
            <w:color w:val="000000" w:themeColor="text1"/>
          </w:rPr>
          <w:delText xml:space="preserve">. Reductions in diversity associated with founder effects have been shown to affect pathogen prevalence, for example in </w:delText>
        </w:r>
      </w:del>
      <w:r w:rsidR="00AE3500" w:rsidRPr="009C0FC6">
        <w:rPr>
          <w:rFonts w:eastAsia="Calibri" w:cs="Arial"/>
          <w:color w:val="000000" w:themeColor="text1"/>
        </w:rPr>
        <w:t xml:space="preserve">young island populations of deer mice </w:t>
      </w:r>
      <w:r w:rsidR="00AE3500" w:rsidRPr="009C0FC6">
        <w:rPr>
          <w:rFonts w:eastAsia="Calibri" w:cs="Arial"/>
          <w:color w:val="000000" w:themeColor="text1"/>
        </w:rPr>
        <w:fldChar w:fldCharType="begin"/>
      </w:r>
      <w:r w:rsidR="00820E6F">
        <w:rPr>
          <w:rFonts w:eastAsia="Calibri" w:cs="Arial"/>
          <w:color w:val="000000" w:themeColor="text1"/>
        </w:rPr>
        <w:instrText xml:space="preserve"> ADDIN EN.CITE &lt;EndNote&gt;&lt;Cite&gt;&lt;Author&gt;Meagher&lt;/Author&gt;&lt;Year&gt;1999&lt;/Year&gt;&lt;RecNum&gt;1714&lt;/RecNum&gt;&lt;DisplayText&gt;(10)&lt;/DisplayText&gt;&lt;record&gt;&lt;rec-number&gt;1714&lt;/rec-number&gt;&lt;foreign-keys&gt;&lt;key app="EN" db-id="xrr2swwexa2rd8ed2d6xfwf20r9v5devt2e2" timestamp="1556632732" guid="7a266dd8-54fb-4a45-8e8c-3eb2ce09cbe5"&gt;1714&lt;/key&gt;&lt;/foreign-keys&gt;&lt;ref-type name="Journal Article"&gt;17&lt;/ref-type&gt;&lt;contributors&gt;&lt;authors&gt;&lt;author&gt;Meagher, Shawn&lt;/author&gt;&lt;/authors&gt;&lt;/contributors&gt;&lt;titles&gt;&lt;title&gt;Genetic diversity and Capillaria hepatica (Nematoda) prevalence in Michigan deer mouse populations&lt;/title&gt;&lt;secondary-title&gt;Evolution&lt;/secondary-title&gt;&lt;/titles&gt;&lt;periodical&gt;&lt;full-title&gt;Evolution&lt;/full-title&gt;&lt;/periodical&gt;&lt;pages&gt;1318-1324&lt;/pages&gt;&lt;volume&gt;53&lt;/volume&gt;&lt;number&gt;4&lt;/number&gt;&lt;dates&gt;&lt;year&gt;1999&lt;/year&gt;&lt;/dates&gt;&lt;isbn&gt;0014-3820&lt;/isbn&gt;&lt;urls&gt;&lt;/urls&gt;&lt;/record&gt;&lt;/Cite&gt;&lt;/EndNote&gt;</w:instrText>
      </w:r>
      <w:r w:rsidR="00AE3500" w:rsidRPr="009C0FC6">
        <w:rPr>
          <w:rFonts w:eastAsia="Calibri" w:cs="Arial"/>
          <w:color w:val="000000" w:themeColor="text1"/>
        </w:rPr>
        <w:fldChar w:fldCharType="separate"/>
      </w:r>
      <w:r w:rsidR="00820E6F">
        <w:rPr>
          <w:rFonts w:eastAsia="Calibri" w:cs="Arial"/>
          <w:noProof/>
          <w:color w:val="000000" w:themeColor="text1"/>
        </w:rPr>
        <w:t>(10)</w:t>
      </w:r>
      <w:r w:rsidR="00AE3500" w:rsidRPr="009C0FC6">
        <w:rPr>
          <w:rFonts w:eastAsia="Calibri" w:cs="Arial"/>
          <w:color w:val="000000" w:themeColor="text1"/>
        </w:rPr>
        <w:fldChar w:fldCharType="end"/>
      </w:r>
      <w:ins w:id="236" w:author="Common, Jack" w:date="2019-10-24T15:23:00Z">
        <w:r w:rsidR="004E7267">
          <w:rPr>
            <w:rFonts w:eastAsia="Calibri" w:cs="Arial"/>
            <w:color w:val="000000" w:themeColor="text1"/>
          </w:rPr>
          <w:t>;</w:t>
        </w:r>
      </w:ins>
      <w:r w:rsidR="00AE3500" w:rsidRPr="009C0FC6">
        <w:rPr>
          <w:rFonts w:eastAsia="Calibri" w:cs="Arial"/>
          <w:color w:val="000000" w:themeColor="text1"/>
        </w:rPr>
        <w:t xml:space="preserve"> and Galapagos hawks </w:t>
      </w:r>
      <w:r w:rsidR="00AE3500" w:rsidRPr="009C0FC6">
        <w:rPr>
          <w:rFonts w:eastAsia="Calibri" w:cs="Arial"/>
          <w:color w:val="000000" w:themeColor="text1"/>
        </w:rPr>
        <w:fldChar w:fldCharType="begin"/>
      </w:r>
      <w:r w:rsidR="00820E6F">
        <w:rPr>
          <w:rFonts w:eastAsia="Calibri" w:cs="Arial"/>
          <w:color w:val="000000" w:themeColor="text1"/>
        </w:rPr>
        <w:instrText xml:space="preserve"> ADDIN EN.CITE &lt;EndNote&gt;&lt;Cite&gt;&lt;Author&gt;Whiteman&lt;/Author&gt;&lt;Year&gt;2007&lt;/Year&gt;&lt;RecNum&gt;1713&lt;/RecNum&gt;&lt;DisplayText&gt;(11)&lt;/DisplayText&gt;&lt;record&gt;&lt;rec-number&gt;1713&lt;/rec-number&gt;&lt;foreign-keys&gt;&lt;key app="EN" db-id="xrr2swwexa2rd8ed2d6xfwf20r9v5devt2e2" timestamp="1556632732" guid="c63fca1e-d184-4e0d-8bea-12f03c1d82ef"&gt;1713&lt;/key&gt;&lt;/foreign-keys&gt;&lt;ref-type name="Journal Article"&gt;17&lt;/ref-type&gt;&lt;contributors&gt;&lt;authors&gt;&lt;author&gt;Whiteman, Noah K&lt;/author&gt;&lt;author&gt;Kimball, Rebecca T&lt;/author&gt;&lt;author&gt;Parker, Patricia G&lt;/author&gt;&lt;/authors&gt;&lt;/contributors&gt;&lt;titles&gt;&lt;title&gt;Co</w:instrText>
      </w:r>
      <w:r w:rsidR="00820E6F">
        <w:rPr>
          <w:rFonts w:ascii="Cambria Math" w:eastAsia="Calibri" w:hAnsi="Cambria Math" w:cs="Cambria Math"/>
          <w:color w:val="000000" w:themeColor="text1"/>
        </w:rPr>
        <w:instrText>‐</w:instrText>
      </w:r>
      <w:r w:rsidR="00820E6F">
        <w:rPr>
          <w:rFonts w:eastAsia="Calibri" w:cs="Arial"/>
          <w:color w:val="000000" w:themeColor="text1"/>
        </w:rPr>
        <w:instrText>phylogeography and comparative population genetics of the threatened Galápagos hawk and three ectoparasite species: ecology shapes population histories within parasite communities&lt;/title&gt;&lt;secondary-title&gt;Molecular Ecology&lt;/secondary-title&gt;&lt;/titles&gt;&lt;periodical&gt;&lt;full-title&gt;Molecular Ecology&lt;/full-title&gt;&lt;/periodical&gt;&lt;pages&gt;4759-4773&lt;/pages&gt;&lt;volume&gt;16&lt;/volume&gt;&lt;number&gt;22&lt;/number&gt;&lt;dates&gt;&lt;year&gt;2007&lt;/year&gt;&lt;/dates&gt;&lt;isbn&gt;0962-1083&lt;/isbn&gt;&lt;urls&gt;&lt;/urls&gt;&lt;/record&gt;&lt;/Cite&gt;&lt;/EndNote&gt;</w:instrText>
      </w:r>
      <w:r w:rsidR="00AE3500" w:rsidRPr="009C0FC6">
        <w:rPr>
          <w:rFonts w:eastAsia="Calibri" w:cs="Arial"/>
          <w:color w:val="000000" w:themeColor="text1"/>
        </w:rPr>
        <w:fldChar w:fldCharType="separate"/>
      </w:r>
      <w:r w:rsidR="00820E6F">
        <w:rPr>
          <w:rFonts w:eastAsia="Calibri" w:cs="Arial"/>
          <w:noProof/>
          <w:color w:val="000000" w:themeColor="text1"/>
        </w:rPr>
        <w:t>(11)</w:t>
      </w:r>
      <w:r w:rsidR="00AE3500" w:rsidRPr="009C0FC6">
        <w:rPr>
          <w:rFonts w:eastAsia="Calibri" w:cs="Arial"/>
          <w:color w:val="000000" w:themeColor="text1"/>
        </w:rPr>
        <w:fldChar w:fldCharType="end"/>
      </w:r>
      <w:r w:rsidR="00AE3500" w:rsidRPr="009C0FC6">
        <w:rPr>
          <w:rFonts w:eastAsia="Calibri" w:cs="Arial"/>
          <w:color w:val="000000" w:themeColor="text1"/>
        </w:rPr>
        <w:t>.</w:t>
      </w:r>
      <w:r w:rsidR="007073B3">
        <w:rPr>
          <w:rFonts w:eastAsia="Calibri" w:cs="Arial"/>
          <w:color w:val="000000" w:themeColor="text1"/>
        </w:rPr>
        <w:t xml:space="preserve"> T</w:t>
      </w:r>
      <w:r w:rsidR="00AE3500" w:rsidRPr="00831DB0">
        <w:rPr>
          <w:rFonts w:eastAsia="Calibri" w:cs="Arial"/>
          <w:color w:val="000000" w:themeColor="text1"/>
        </w:rPr>
        <w:t xml:space="preserve">he importance of diversity for limiting disease in agricultural contexts has long been recognised </w:t>
      </w:r>
      <w:r w:rsidR="00AE3500" w:rsidRPr="00831DB0">
        <w:rPr>
          <w:rFonts w:eastAsia="Calibri" w:cs="Arial"/>
          <w:color w:val="000000" w:themeColor="text1"/>
        </w:rPr>
        <w:fldChar w:fldCharType="begin"/>
      </w:r>
      <w:r w:rsidR="00820E6F">
        <w:rPr>
          <w:rFonts w:eastAsia="Calibri" w:cs="Arial"/>
          <w:color w:val="000000" w:themeColor="text1"/>
        </w:rPr>
        <w:instrText xml:space="preserve"> ADDIN EN.CITE &lt;EndNote&gt;&lt;Cite&gt;&lt;Author&gt;Elton&lt;/Author&gt;&lt;Year&gt;1958&lt;/Year&gt;&lt;RecNum&gt;239&lt;/RecNum&gt;&lt;DisplayText&gt;(12)&lt;/DisplayText&gt;&lt;record&gt;&lt;rec-number&gt;239&lt;/rec-number&gt;&lt;foreign-keys&gt;&lt;key app="EN" db-id="xrr2swwexa2rd8ed2d6xfwf20r9v5devt2e2" timestamp="1556229279" guid="95eaef6c-c6f3-40c9-94d0-57fbeb2875db"&gt;239&lt;/key&gt;&lt;/foreign-keys&gt;&lt;ref-type name="Book"&gt;6&lt;/ref-type&gt;&lt;contributors&gt;&lt;authors&gt;&lt;author&gt;Elton, Charles S&lt;/author&gt;&lt;/authors&gt;&lt;/contributors&gt;&lt;titles&gt;&lt;title&gt;The ecology of invasions by animals and plants&lt;/title&gt;&lt;/titles&gt;&lt;dates&gt;&lt;year&gt;1958&lt;/year&gt;&lt;/dates&gt;&lt;pub-location&gt;London&lt;/pub-location&gt;&lt;publisher&gt;Methuen &amp;amp; Co.&lt;/publisher&gt;&lt;isbn&gt;0226206386&lt;/isbn&gt;&lt;urls&gt;&lt;/urls&gt;&lt;/record&gt;&lt;/Cite&gt;&lt;/EndNote&gt;</w:instrText>
      </w:r>
      <w:r w:rsidR="00AE3500" w:rsidRPr="00831DB0">
        <w:rPr>
          <w:rFonts w:eastAsia="Calibri" w:cs="Arial"/>
          <w:color w:val="000000" w:themeColor="text1"/>
        </w:rPr>
        <w:fldChar w:fldCharType="separate"/>
      </w:r>
      <w:r w:rsidR="00820E6F">
        <w:rPr>
          <w:rFonts w:eastAsia="Calibri" w:cs="Arial"/>
          <w:noProof/>
          <w:color w:val="000000" w:themeColor="text1"/>
        </w:rPr>
        <w:t>(12)</w:t>
      </w:r>
      <w:r w:rsidR="00AE3500" w:rsidRPr="00831DB0">
        <w:rPr>
          <w:rFonts w:eastAsia="Calibri" w:cs="Arial"/>
          <w:color w:val="000000" w:themeColor="text1"/>
        </w:rPr>
        <w:fldChar w:fldCharType="end"/>
      </w:r>
      <w:r w:rsidR="00AE3500" w:rsidRPr="00831DB0">
        <w:rPr>
          <w:rFonts w:eastAsia="Calibri" w:cs="Arial"/>
          <w:color w:val="000000" w:themeColor="text1"/>
        </w:rPr>
        <w:t xml:space="preserve">, for example in rice </w:t>
      </w:r>
      <w:r w:rsidR="00AE3500" w:rsidRPr="00831DB0">
        <w:rPr>
          <w:rFonts w:eastAsia="Calibri" w:cs="Arial"/>
          <w:color w:val="000000" w:themeColor="text1"/>
        </w:rPr>
        <w:fldChar w:fldCharType="begin"/>
      </w:r>
      <w:r w:rsidR="00820E6F">
        <w:rPr>
          <w:rFonts w:eastAsia="Calibri" w:cs="Arial"/>
          <w:color w:val="000000" w:themeColor="text1"/>
        </w:rPr>
        <w:instrText xml:space="preserve"> ADDIN EN.CITE &lt;EndNote&gt;&lt;Cite&gt;&lt;Author&gt;Zhu&lt;/Author&gt;&lt;Year&gt;2000&lt;/Year&gt;&lt;RecNum&gt;206&lt;/RecNum&gt;&lt;DisplayText&gt;(13)&lt;/DisplayText&gt;&lt;record&gt;&lt;rec-number&gt;206&lt;/rec-number&gt;&lt;foreign-keys&gt;&lt;key app="EN" db-id="xrr2swwexa2rd8ed2d6xfwf20r9v5devt2e2" timestamp="1556229278" guid="252d6674-05d0-407f-a61e-d80a979d53b7"&gt;206&lt;/key&gt;&lt;/foreign-keys&gt;&lt;ref-type name="Journal Article"&gt;17&lt;/ref-type&gt;&lt;contributors&gt;&lt;authors&gt;&lt;author&gt;Zhu, Youyong&lt;/author&gt;&lt;author&gt;Chen, Hairu&lt;/author&gt;&lt;author&gt;Fan, Jinghua&lt;/author&gt;&lt;author&gt;Wang, Yunyue&lt;/author&gt;&lt;/authors&gt;&lt;/contributors&gt;&lt;titles&gt;&lt;title&gt;Genetic diversity and disease control in rice&lt;/title&gt;&lt;secondary-title&gt;Nature&lt;/secondary-title&gt;&lt;/titles&gt;&lt;periodical&gt;&lt;full-title&gt;Nature&lt;/full-title&gt;&lt;/periodical&gt;&lt;pages&gt;718&lt;/pages&gt;&lt;volume&gt;406&lt;/volume&gt;&lt;number&gt;6797&lt;/number&gt;&lt;dates&gt;&lt;year&gt;2000&lt;/year&gt;&lt;/dates&gt;&lt;isbn&gt;0028-0836&lt;/isbn&gt;&lt;urls&gt;&lt;/urls&gt;&lt;/record&gt;&lt;/Cite&gt;&lt;/EndNote&gt;</w:instrText>
      </w:r>
      <w:r w:rsidR="00AE3500" w:rsidRPr="00831DB0">
        <w:rPr>
          <w:rFonts w:eastAsia="Calibri" w:cs="Arial"/>
          <w:color w:val="000000" w:themeColor="text1"/>
        </w:rPr>
        <w:fldChar w:fldCharType="separate"/>
      </w:r>
      <w:r w:rsidR="00820E6F">
        <w:rPr>
          <w:rFonts w:eastAsia="Calibri" w:cs="Arial"/>
          <w:noProof/>
          <w:color w:val="000000" w:themeColor="text1"/>
        </w:rPr>
        <w:t>(13)</w:t>
      </w:r>
      <w:r w:rsidR="00AE3500" w:rsidRPr="00831DB0">
        <w:rPr>
          <w:rFonts w:eastAsia="Calibri" w:cs="Arial"/>
          <w:color w:val="000000" w:themeColor="text1"/>
        </w:rPr>
        <w:fldChar w:fldCharType="end"/>
      </w:r>
      <w:r w:rsidR="00AE3500" w:rsidRPr="00831DB0">
        <w:rPr>
          <w:rFonts w:eastAsia="Calibri" w:cs="Arial"/>
          <w:color w:val="000000" w:themeColor="text1"/>
        </w:rPr>
        <w:t xml:space="preserve"> and hybridising populations of honeybees </w:t>
      </w:r>
      <w:r w:rsidR="00AE3500" w:rsidRPr="00831DB0">
        <w:rPr>
          <w:rFonts w:eastAsia="Calibri" w:cs="Arial"/>
          <w:color w:val="000000" w:themeColor="text1"/>
        </w:rPr>
        <w:fldChar w:fldCharType="begin"/>
      </w:r>
      <w:r w:rsidR="00820E6F">
        <w:rPr>
          <w:rFonts w:eastAsia="Calibri" w:cs="Arial"/>
          <w:color w:val="000000" w:themeColor="text1"/>
        </w:rPr>
        <w:instrText xml:space="preserve"> ADDIN EN.CITE &lt;EndNote&gt;&lt;Cite&gt;&lt;Author&gt;López-Uribe&lt;/Author&gt;&lt;Year&gt;2017&lt;/Year&gt;&lt;RecNum&gt;1715&lt;/RecNum&gt;&lt;DisplayText&gt;(14)&lt;/DisplayText&gt;&lt;record&gt;&lt;rec-number&gt;1715&lt;/rec-number&gt;&lt;foreign-keys&gt;&lt;key app="EN" db-id="xrr2swwexa2rd8ed2d6xfwf20r9v5devt2e2" timestamp="1556632732" guid="e107cb95-1fa2-422c-9b99-86f9efe45c40"&gt;1715&lt;/key&gt;&lt;/foreign-keys&gt;&lt;ref-type name="Journal Article"&gt;17&lt;/ref-type&gt;&lt;contributors&gt;&lt;authors&gt;&lt;author&gt;López-Uribe, Margarita M&lt;/author&gt;&lt;author&gt;Appler, R Holden&lt;/author&gt;&lt;author&gt;Youngsteadt, Elsa&lt;/author&gt;&lt;author&gt;Dunn, Robert R&lt;/author&gt;&lt;author&gt;Frank, Steven D&lt;/author&gt;&lt;author&gt;Tarpy, David R&lt;/author&gt;&lt;/authors&gt;&lt;/contributors&gt;&lt;titles&gt;&lt;title&gt;Higher immunocompetence is associated with higher genetic diversity in feral honey bee colonies (Apis mellifera)&lt;/title&gt;&lt;secondary-title&gt;Conservation Genetics&lt;/secondary-title&gt;&lt;/titles&gt;&lt;periodical&gt;&lt;full-title&gt;Conservation Genetics&lt;/full-title&gt;&lt;/periodical&gt;&lt;pages&gt;659-666&lt;/pages&gt;&lt;volume&gt;18&lt;/volume&gt;&lt;number&gt;3&lt;/number&gt;&lt;dates&gt;&lt;year&gt;2017&lt;/year&gt;&lt;/dates&gt;&lt;isbn&gt;1566-0621&lt;/isbn&gt;&lt;urls&gt;&lt;/urls&gt;&lt;/record&gt;&lt;/Cite&gt;&lt;/EndNote&gt;</w:instrText>
      </w:r>
      <w:r w:rsidR="00AE3500" w:rsidRPr="00831DB0">
        <w:rPr>
          <w:rFonts w:eastAsia="Calibri" w:cs="Arial"/>
          <w:color w:val="000000" w:themeColor="text1"/>
        </w:rPr>
        <w:fldChar w:fldCharType="separate"/>
      </w:r>
      <w:r w:rsidR="00820E6F">
        <w:rPr>
          <w:rFonts w:eastAsia="Calibri" w:cs="Arial"/>
          <w:noProof/>
          <w:color w:val="000000" w:themeColor="text1"/>
        </w:rPr>
        <w:t>(14)</w:t>
      </w:r>
      <w:r w:rsidR="00AE3500" w:rsidRPr="00831DB0">
        <w:rPr>
          <w:rFonts w:eastAsia="Calibri" w:cs="Arial"/>
          <w:color w:val="000000" w:themeColor="text1"/>
        </w:rPr>
        <w:fldChar w:fldCharType="end"/>
      </w:r>
      <w:r w:rsidR="00AE3500" w:rsidRPr="00831DB0">
        <w:rPr>
          <w:rFonts w:eastAsia="Calibri" w:cs="Arial"/>
          <w:color w:val="000000" w:themeColor="text1"/>
        </w:rPr>
        <w:t>.</w:t>
      </w:r>
      <w:r w:rsidR="00B77608">
        <w:rPr>
          <w:rFonts w:eastAsia="Calibri" w:cs="Arial"/>
          <w:color w:val="000000" w:themeColor="text1"/>
        </w:rPr>
        <w:t xml:space="preserve"> </w:t>
      </w:r>
      <w:r w:rsidR="00102461">
        <w:rPr>
          <w:rFonts w:eastAsia="Calibri" w:cs="Arial"/>
          <w:color w:val="000000" w:themeColor="text1"/>
        </w:rPr>
        <w:t xml:space="preserve">In laboratory environments, </w:t>
      </w:r>
      <w:r w:rsidR="00D74AB9">
        <w:rPr>
          <w:rFonts w:eastAsia="Calibri" w:cs="Arial"/>
          <w:iCs/>
          <w:color w:val="000000" w:themeColor="text1"/>
        </w:rPr>
        <w:t xml:space="preserve">more genetically diverse </w:t>
      </w:r>
      <w:r w:rsidR="004F64CE">
        <w:rPr>
          <w:rFonts w:eastAsia="Calibri" w:cs="Arial"/>
          <w:iCs/>
          <w:color w:val="000000" w:themeColor="text1"/>
        </w:rPr>
        <w:t xml:space="preserve">populations of </w:t>
      </w:r>
      <w:r w:rsidR="004260A7">
        <w:rPr>
          <w:rFonts w:eastAsia="Calibri" w:cs="Arial"/>
          <w:i/>
          <w:color w:val="000000" w:themeColor="text1"/>
        </w:rPr>
        <w:t xml:space="preserve">Daphnia </w:t>
      </w:r>
      <w:r w:rsidR="004260A7" w:rsidRPr="00931D40">
        <w:rPr>
          <w:rFonts w:eastAsia="Calibri" w:cs="Arial"/>
          <w:i/>
          <w:color w:val="000000" w:themeColor="text1"/>
        </w:rPr>
        <w:t>ma</w:t>
      </w:r>
      <w:r w:rsidR="004260A7" w:rsidRPr="004260A7">
        <w:rPr>
          <w:rFonts w:eastAsia="Calibri" w:cs="Arial"/>
          <w:i/>
          <w:color w:val="000000" w:themeColor="text1"/>
        </w:rPr>
        <w:t>gna</w:t>
      </w:r>
      <w:r w:rsidR="004260A7">
        <w:rPr>
          <w:rFonts w:eastAsia="Calibri" w:cs="Arial"/>
          <w:iCs/>
          <w:color w:val="000000" w:themeColor="text1"/>
        </w:rPr>
        <w:t xml:space="preserve"> </w:t>
      </w:r>
      <w:r w:rsidR="00F6581C">
        <w:rPr>
          <w:rFonts w:eastAsia="Calibri" w:cs="Arial"/>
          <w:iCs/>
          <w:color w:val="000000" w:themeColor="text1"/>
        </w:rPr>
        <w:t xml:space="preserve">are more resistant to parasites </w:t>
      </w:r>
      <w:r w:rsidR="00D57A13">
        <w:rPr>
          <w:rFonts w:eastAsia="Calibri" w:cs="Arial"/>
          <w:iCs/>
          <w:color w:val="000000" w:themeColor="text1"/>
        </w:rPr>
        <w:fldChar w:fldCharType="begin"/>
      </w:r>
      <w:r w:rsidR="00820E6F">
        <w:rPr>
          <w:rFonts w:eastAsia="Calibri" w:cs="Arial"/>
          <w:iCs/>
          <w:color w:val="000000" w:themeColor="text1"/>
        </w:rPr>
        <w:instrText xml:space="preserve"> ADDIN EN.CITE &lt;EndNote&gt;&lt;Cite&gt;&lt;Author&gt;Altermatt&lt;/Author&gt;&lt;Year&gt;2008&lt;/Year&gt;&lt;RecNum&gt;67&lt;/RecNum&gt;&lt;DisplayText&gt;(15)&lt;/DisplayText&gt;&lt;record&gt;&lt;rec-number&gt;67&lt;/rec-number&gt;&lt;foreign-keys&gt;&lt;key app="EN" db-id="xrr2swwexa2rd8ed2d6xfwf20r9v5devt2e2" timestamp="1556228984" guid="b5645346-64aa-4735-83de-d30c17c1eaef"&gt;67&lt;/key&gt;&lt;/foreign-keys&gt;&lt;ref-type name="Journal Article"&gt;17&lt;/ref-type&gt;&lt;contributors&gt;&lt;authors&gt;&lt;author&gt;Altermatt, Florian&lt;/author&gt;&lt;author&gt;Ebert, Dieter&lt;/author&gt;&lt;/authors&gt;&lt;/contributors&gt;&lt;titles&gt;&lt;title&gt;Genetic diversity of Daphnia magna populations enhances resistance to parasites&lt;/title&gt;&lt;secondary-title&gt;Ecology Letters&lt;/secondary-title&gt;&lt;/titles&gt;&lt;periodical&gt;&lt;full-title&gt;Ecology Letters&lt;/full-title&gt;&lt;/periodical&gt;&lt;pages&gt;918-928&lt;/pages&gt;&lt;volume&gt;11&lt;/volume&gt;&lt;number&gt;9&lt;/number&gt;&lt;keywords&gt;&lt;keyword&gt;Daphnia magna&lt;/keyword&gt;&lt;keyword&gt;density&lt;/keyword&gt;&lt;keyword&gt;epidemic&lt;/keyword&gt;&lt;keyword&gt;epidemiology&lt;/keyword&gt;&lt;keyword&gt;genotypic diversity&lt;/keyword&gt;&lt;keyword&gt;metapopulation&lt;/keyword&gt;&lt;keyword&gt;microsporidium&lt;/keyword&gt;&lt;keyword&gt;Octosporea bayeri&lt;/keyword&gt;&lt;keyword&gt;prevalence&lt;/keyword&gt;&lt;/keywords&gt;&lt;dates&gt;&lt;year&gt;2008&lt;/year&gt;&lt;/dates&gt;&lt;publisher&gt;Blackwell Publishing Ltd&lt;/publisher&gt;&lt;isbn&gt;1461-0248&lt;/isbn&gt;&lt;urls&gt;&lt;related-urls&gt;&lt;url&gt;http://dx.doi.org/10.1111/j.1461-0248.2008.01203.x&lt;/url&gt;&lt;/related-urls&gt;&lt;/urls&gt;&lt;electronic-resource-num&gt;10.1111/j.1461-0248.2008.01203.x&lt;/electronic-resource-num&gt;&lt;/record&gt;&lt;/Cite&gt;&lt;/EndNote&gt;</w:instrText>
      </w:r>
      <w:r w:rsidR="00D57A13">
        <w:rPr>
          <w:rFonts w:eastAsia="Calibri" w:cs="Arial"/>
          <w:iCs/>
          <w:color w:val="000000" w:themeColor="text1"/>
        </w:rPr>
        <w:fldChar w:fldCharType="separate"/>
      </w:r>
      <w:r w:rsidR="00820E6F">
        <w:rPr>
          <w:rFonts w:eastAsia="Calibri" w:cs="Arial"/>
          <w:iCs/>
          <w:noProof/>
          <w:color w:val="000000" w:themeColor="text1"/>
        </w:rPr>
        <w:t>(15)</w:t>
      </w:r>
      <w:r w:rsidR="00D57A13">
        <w:rPr>
          <w:rFonts w:eastAsia="Calibri" w:cs="Arial"/>
          <w:iCs/>
          <w:color w:val="000000" w:themeColor="text1"/>
        </w:rPr>
        <w:fldChar w:fldCharType="end"/>
      </w:r>
      <w:r w:rsidR="00F6581C">
        <w:rPr>
          <w:rFonts w:eastAsia="Calibri" w:cs="Arial"/>
          <w:iCs/>
          <w:color w:val="000000" w:themeColor="text1"/>
        </w:rPr>
        <w:t xml:space="preserve">, </w:t>
      </w:r>
      <w:r w:rsidR="00CC7E5F">
        <w:rPr>
          <w:rFonts w:eastAsia="Calibri" w:cs="Arial"/>
          <w:iCs/>
          <w:color w:val="000000" w:themeColor="text1"/>
        </w:rPr>
        <w:t xml:space="preserve">an effect </w:t>
      </w:r>
      <w:r w:rsidR="00803AFE">
        <w:rPr>
          <w:rFonts w:eastAsia="Calibri" w:cs="Arial"/>
          <w:iCs/>
          <w:color w:val="000000" w:themeColor="text1"/>
        </w:rPr>
        <w:t>that depend</w:t>
      </w:r>
      <w:r w:rsidR="00A873A8">
        <w:rPr>
          <w:rFonts w:eastAsia="Calibri" w:cs="Arial"/>
          <w:iCs/>
          <w:color w:val="000000" w:themeColor="text1"/>
        </w:rPr>
        <w:t>s</w:t>
      </w:r>
      <w:r w:rsidR="00803AFE">
        <w:rPr>
          <w:rFonts w:eastAsia="Calibri" w:cs="Arial"/>
          <w:iCs/>
          <w:color w:val="000000" w:themeColor="text1"/>
        </w:rPr>
        <w:t xml:space="preserve"> on the </w:t>
      </w:r>
      <w:r w:rsidR="00265F22">
        <w:rPr>
          <w:rFonts w:eastAsia="Calibri" w:cs="Arial"/>
          <w:iCs/>
          <w:color w:val="000000" w:themeColor="text1"/>
        </w:rPr>
        <w:t xml:space="preserve">genetic architecture of </w:t>
      </w:r>
      <w:r w:rsidR="00D57A13">
        <w:rPr>
          <w:rFonts w:eastAsia="Calibri" w:cs="Arial"/>
          <w:iCs/>
          <w:color w:val="000000" w:themeColor="text1"/>
        </w:rPr>
        <w:t xml:space="preserve">resistance </w:t>
      </w:r>
      <w:r w:rsidR="00D57A13">
        <w:rPr>
          <w:rFonts w:eastAsia="Calibri" w:cs="Arial"/>
          <w:iCs/>
          <w:color w:val="000000" w:themeColor="text1"/>
        </w:rPr>
        <w:fldChar w:fldCharType="begin"/>
      </w:r>
      <w:r w:rsidR="00820E6F">
        <w:rPr>
          <w:rFonts w:eastAsia="Calibri" w:cs="Arial"/>
          <w:iCs/>
          <w:color w:val="000000" w:themeColor="text1"/>
        </w:rPr>
        <w:instrText xml:space="preserve"> ADDIN EN.CITE &lt;EndNote&gt;&lt;Cite&gt;&lt;Author&gt;Luijckx&lt;/Author&gt;&lt;Year&gt;2013&lt;/Year&gt;&lt;RecNum&gt;32&lt;/RecNum&gt;&lt;DisplayText&gt;(16)&lt;/DisplayText&gt;&lt;record&gt;&lt;rec-number&gt;32&lt;/rec-number&gt;&lt;foreign-keys&gt;&lt;key app="EN" db-id="xrr2swwexa2rd8ed2d6xfwf20r9v5devt2e2" timestamp="1556228951" guid="471c3b64-6deb-4169-9a41-fda7efef4383"&gt;32&lt;/key&gt;&lt;key app="ENWeb" db-id=""&gt;0&lt;/key&gt;&lt;/foreign-keys&gt;&lt;ref-type name="Journal Article"&gt;17&lt;/ref-type&gt;&lt;contributors&gt;&lt;authors&gt;&lt;author&gt;Luijckx, Pepijn&lt;/author&gt;&lt;author&gt;Fienberg, Harris&lt;/author&gt;&lt;author&gt;Duneau, David&lt;/author&gt;&lt;author&gt;Ebert, Dieter&lt;/author&gt;&lt;/authors&gt;&lt;/contributors&gt;&lt;titles&gt;&lt;title&gt;A Matching-Allele Model Explains Host Resistance to Parasites&lt;/title&gt;&lt;secondary-title&gt;Current Biology&lt;/secondary-title&gt;&lt;/titles&gt;&lt;periodical&gt;&lt;full-title&gt;Current Biology&lt;/full-title&gt;&lt;/periodical&gt;&lt;dates&gt;&lt;year&gt;2013&lt;/year&gt;&lt;/dates&gt;&lt;isbn&gt;0960-9822&lt;/isbn&gt;&lt;urls&gt;&lt;/urls&gt;&lt;/record&gt;&lt;/Cite&gt;&lt;/EndNote&gt;</w:instrText>
      </w:r>
      <w:r w:rsidR="00D57A13">
        <w:rPr>
          <w:rFonts w:eastAsia="Calibri" w:cs="Arial"/>
          <w:iCs/>
          <w:color w:val="000000" w:themeColor="text1"/>
        </w:rPr>
        <w:fldChar w:fldCharType="separate"/>
      </w:r>
      <w:r w:rsidR="00820E6F">
        <w:rPr>
          <w:rFonts w:eastAsia="Calibri" w:cs="Arial"/>
          <w:iCs/>
          <w:noProof/>
          <w:color w:val="000000" w:themeColor="text1"/>
        </w:rPr>
        <w:t>(16)</w:t>
      </w:r>
      <w:r w:rsidR="00D57A13">
        <w:rPr>
          <w:rFonts w:eastAsia="Calibri" w:cs="Arial"/>
          <w:iCs/>
          <w:color w:val="000000" w:themeColor="text1"/>
        </w:rPr>
        <w:fldChar w:fldCharType="end"/>
      </w:r>
      <w:r w:rsidR="00D57A13">
        <w:rPr>
          <w:rFonts w:eastAsia="Calibri" w:cs="Arial"/>
          <w:iCs/>
          <w:color w:val="000000" w:themeColor="text1"/>
        </w:rPr>
        <w:t xml:space="preserve">. </w:t>
      </w:r>
      <w:r w:rsidR="006757C1">
        <w:rPr>
          <w:rFonts w:eastAsia="Calibri" w:cs="Arial"/>
          <w:iCs/>
          <w:color w:val="000000" w:themeColor="text1"/>
        </w:rPr>
        <w:t xml:space="preserve">In microbial systems, </w:t>
      </w:r>
      <w:r w:rsidR="00AD0A1B">
        <w:rPr>
          <w:rFonts w:eastAsia="Calibri" w:cs="Arial"/>
          <w:i/>
          <w:color w:val="000000" w:themeColor="text1"/>
        </w:rPr>
        <w:t xml:space="preserve">Pseudomonas aeruginosa </w:t>
      </w:r>
      <w:r w:rsidR="00AD0A1B">
        <w:rPr>
          <w:rFonts w:eastAsia="Calibri" w:cs="Arial"/>
          <w:iCs/>
          <w:color w:val="000000" w:themeColor="text1"/>
        </w:rPr>
        <w:t xml:space="preserve">PA14 and </w:t>
      </w:r>
      <w:r w:rsidR="00AD0A1B">
        <w:rPr>
          <w:rFonts w:eastAsia="Calibri" w:cs="Arial"/>
          <w:i/>
          <w:iCs/>
          <w:color w:val="000000" w:themeColor="text1"/>
        </w:rPr>
        <w:t xml:space="preserve">Streptococcus thermophilus </w:t>
      </w:r>
      <w:r w:rsidR="00102461" w:rsidRPr="00E87601">
        <w:rPr>
          <w:rFonts w:eastAsia="Calibri" w:cs="Arial"/>
          <w:color w:val="000000" w:themeColor="text1"/>
        </w:rPr>
        <w:t xml:space="preserve">with diverse immunity alleles </w:t>
      </w:r>
      <w:r w:rsidR="00102461">
        <w:rPr>
          <w:rFonts w:eastAsia="Calibri" w:cs="Arial"/>
          <w:color w:val="000000" w:themeColor="text1"/>
        </w:rPr>
        <w:t xml:space="preserve">were shown to be more resistant against </w:t>
      </w:r>
      <w:r w:rsidR="004D3859">
        <w:rPr>
          <w:rFonts w:eastAsia="Calibri" w:cs="Arial"/>
          <w:color w:val="000000" w:themeColor="text1"/>
        </w:rPr>
        <w:t xml:space="preserve">lytic </w:t>
      </w:r>
      <w:r w:rsidR="00B543E8">
        <w:rPr>
          <w:rFonts w:eastAsia="Calibri" w:cs="Arial"/>
          <w:color w:val="000000" w:themeColor="text1"/>
        </w:rPr>
        <w:t xml:space="preserve">bacteriophage </w:t>
      </w:r>
      <w:r w:rsidR="00102461" w:rsidRPr="00E87601">
        <w:rPr>
          <w:rFonts w:cs="Arial"/>
          <w:color w:val="000000" w:themeColor="text1"/>
        </w:rPr>
        <w:fldChar w:fldCharType="begin">
          <w:fldData xml:space="preserve">PEVuZE5vdGU+PENpdGU+PEF1dGhvcj52YW4gSG91dGU8L0F1dGhvcj48WWVhcj4yMDE2PC9ZZWFy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</w:fldData>
        </w:fldChar>
      </w:r>
      <w:r w:rsidR="00820E6F">
        <w:rPr>
          <w:rFonts w:cs="Arial"/>
          <w:color w:val="000000" w:themeColor="text1"/>
        </w:rPr>
        <w:instrText xml:space="preserve"> ADDIN EN.CITE </w:instrText>
      </w:r>
      <w:r w:rsidR="00820E6F">
        <w:rPr>
          <w:rFonts w:cs="Arial"/>
          <w:color w:val="000000" w:themeColor="text1"/>
        </w:rPr>
        <w:fldChar w:fldCharType="begin">
          <w:fldData xml:space="preserve">PEVuZE5vdGU+PENpdGU+PEF1dGhvcj52YW4gSG91dGU8L0F1dGhvcj48WWVhcj4yMDE2PC9ZZWFy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</w:fldData>
        </w:fldChar>
      </w:r>
      <w:r w:rsidR="00820E6F">
        <w:rPr>
          <w:rFonts w:cs="Arial"/>
          <w:color w:val="000000" w:themeColor="text1"/>
        </w:rPr>
        <w:instrText xml:space="preserve"> ADDIN EN.CITE.DATA </w:instrText>
      </w:r>
      <w:r w:rsidR="00820E6F">
        <w:rPr>
          <w:rFonts w:cs="Arial"/>
          <w:color w:val="000000" w:themeColor="text1"/>
        </w:rPr>
      </w:r>
      <w:r w:rsidR="00820E6F">
        <w:rPr>
          <w:rFonts w:cs="Arial"/>
          <w:color w:val="000000" w:themeColor="text1"/>
        </w:rPr>
        <w:fldChar w:fldCharType="end"/>
      </w:r>
      <w:r w:rsidR="00102461" w:rsidRPr="00E87601">
        <w:rPr>
          <w:rFonts w:eastAsia="Calibri" w:cs="Arial"/>
          <w:color w:val="000000" w:themeColor="text1"/>
        </w:rPr>
      </w:r>
      <w:r w:rsidR="00102461" w:rsidRPr="00E87601">
        <w:rPr>
          <w:rFonts w:eastAsia="Calibri" w:cs="Arial"/>
          <w:color w:val="000000" w:themeColor="text1"/>
        </w:rPr>
        <w:fldChar w:fldCharType="separate"/>
      </w:r>
      <w:r w:rsidR="00820E6F" w:rsidRPr="00820E6F">
        <w:rPr>
          <w:rFonts w:cs="Arial"/>
          <w:noProof/>
          <w:color w:val="000000" w:themeColor="text1"/>
        </w:rPr>
        <w:t>(17, 18)</w:t>
      </w:r>
      <w:r w:rsidR="00102461" w:rsidRPr="00E87601">
        <w:rPr>
          <w:rFonts w:cs="Arial"/>
          <w:color w:val="000000" w:themeColor="text1"/>
        </w:rPr>
        <w:fldChar w:fldCharType="end"/>
      </w:r>
      <w:r w:rsidR="00102461" w:rsidRPr="00E87601">
        <w:rPr>
          <w:rFonts w:eastAsia="Calibri" w:cs="Arial"/>
          <w:color w:val="000000" w:themeColor="text1"/>
        </w:rPr>
        <w:t xml:space="preserve">. </w:t>
      </w:r>
      <w:ins w:id="237" w:author="Common, Jack" w:date="2019-10-24T15:04:00Z">
        <w:r w:rsidR="00264646">
          <w:rPr>
            <w:rFonts w:eastAsia="Calibri" w:cs="Arial"/>
            <w:color w:val="000000" w:themeColor="text1"/>
          </w:rPr>
          <w:t>Two</w:t>
        </w:r>
      </w:ins>
      <w:ins w:id="238" w:author="Common, Jack" w:date="2019-10-24T15:03:00Z">
        <w:r w:rsidR="00FC1DF0">
          <w:rPr>
            <w:rFonts w:eastAsia="Calibri" w:cs="Arial"/>
            <w:color w:val="000000" w:themeColor="text1"/>
          </w:rPr>
          <w:t xml:space="preserve"> recent meta-analys</w:t>
        </w:r>
      </w:ins>
      <w:ins w:id="239" w:author="Common, Jack" w:date="2019-10-24T15:04:00Z">
        <w:r w:rsidR="00264646">
          <w:rPr>
            <w:rFonts w:eastAsia="Calibri" w:cs="Arial"/>
            <w:color w:val="000000" w:themeColor="text1"/>
          </w:rPr>
          <w:t>es</w:t>
        </w:r>
      </w:ins>
      <w:ins w:id="240" w:author="Common, Jack" w:date="2019-10-24T15:03:00Z">
        <w:r w:rsidR="00C56305">
          <w:rPr>
            <w:rFonts w:eastAsia="Calibri" w:cs="Arial"/>
            <w:color w:val="000000" w:themeColor="text1"/>
          </w:rPr>
          <w:t xml:space="preserve"> </w:t>
        </w:r>
      </w:ins>
      <w:ins w:id="241" w:author="Common, Jack" w:date="2019-10-24T20:00:00Z">
        <w:r w:rsidR="00F65FEE">
          <w:rPr>
            <w:rFonts w:eastAsia="Calibri" w:cs="Arial"/>
            <w:color w:val="000000" w:themeColor="text1"/>
          </w:rPr>
          <w:t>have shown</w:t>
        </w:r>
      </w:ins>
      <w:ins w:id="242" w:author="Common, Jack" w:date="2019-10-24T15:03:00Z">
        <w:r w:rsidR="00C56305">
          <w:rPr>
            <w:rFonts w:eastAsia="Calibri" w:cs="Arial"/>
            <w:color w:val="000000" w:themeColor="text1"/>
          </w:rPr>
          <w:t xml:space="preserve"> that host diversity </w:t>
        </w:r>
      </w:ins>
      <w:ins w:id="243" w:author="Common, Jack" w:date="2019-10-24T15:04:00Z">
        <w:r w:rsidR="00264646">
          <w:rPr>
            <w:rFonts w:eastAsia="Calibri" w:cs="Arial"/>
            <w:color w:val="000000" w:themeColor="text1"/>
          </w:rPr>
          <w:t>is a robust defen</w:t>
        </w:r>
      </w:ins>
      <w:ins w:id="244" w:author="Common, Jack" w:date="2019-10-24T15:05:00Z">
        <w:r w:rsidR="001A6466">
          <w:rPr>
            <w:rFonts w:eastAsia="Calibri" w:cs="Arial"/>
            <w:color w:val="000000" w:themeColor="text1"/>
          </w:rPr>
          <w:t>c</w:t>
        </w:r>
      </w:ins>
      <w:ins w:id="245" w:author="Common, Jack" w:date="2019-10-24T15:04:00Z">
        <w:r w:rsidR="00264646">
          <w:rPr>
            <w:rFonts w:eastAsia="Calibri" w:cs="Arial"/>
            <w:color w:val="000000" w:themeColor="text1"/>
          </w:rPr>
          <w:t>e against pathogens</w:t>
        </w:r>
      </w:ins>
      <w:ins w:id="246" w:author="Common, Jack" w:date="2019-10-24T15:07:00Z">
        <w:r w:rsidR="000B3AF0">
          <w:rPr>
            <w:rFonts w:eastAsia="Calibri" w:cs="Arial"/>
            <w:color w:val="000000" w:themeColor="text1"/>
          </w:rPr>
          <w:t xml:space="preserve"> </w:t>
        </w:r>
      </w:ins>
      <w:ins w:id="247" w:author="Common, Jack" w:date="2019-10-24T15:04:00Z">
        <w:r w:rsidR="00264646">
          <w:rPr>
            <w:rFonts w:eastAsia="Calibri" w:cs="Arial"/>
            <w:color w:val="000000" w:themeColor="text1"/>
          </w:rPr>
          <w:t xml:space="preserve">both in agricultural </w:t>
        </w:r>
      </w:ins>
      <w:ins w:id="248" w:author="Common, Jack" w:date="2019-10-24T15:06:00Z">
        <w:r w:rsidR="007F0187">
          <w:rPr>
            <w:rFonts w:eastAsia="Calibri" w:cs="Arial"/>
            <w:color w:val="000000" w:themeColor="text1"/>
          </w:rPr>
          <w:t xml:space="preserve">(Reiss </w:t>
        </w:r>
        <w:r w:rsidR="000B3AF0">
          <w:rPr>
            <w:rFonts w:eastAsia="Calibri" w:cs="Arial"/>
            <w:color w:val="000000" w:themeColor="text1"/>
          </w:rPr>
          <w:t>&amp; Drinkwater 2018)</w:t>
        </w:r>
      </w:ins>
      <w:ins w:id="249" w:author="Common, Jack" w:date="2019-10-24T15:07:00Z">
        <w:r w:rsidR="000B3AF0">
          <w:rPr>
            <w:rFonts w:eastAsia="Calibri" w:cs="Arial"/>
            <w:color w:val="000000" w:themeColor="text1"/>
          </w:rPr>
          <w:t xml:space="preserve"> </w:t>
        </w:r>
      </w:ins>
      <w:ins w:id="250" w:author="Common, Jack" w:date="2019-10-24T15:04:00Z">
        <w:r w:rsidR="00264646">
          <w:rPr>
            <w:rFonts w:eastAsia="Calibri" w:cs="Arial"/>
            <w:color w:val="000000" w:themeColor="text1"/>
          </w:rPr>
          <w:t xml:space="preserve">and </w:t>
        </w:r>
      </w:ins>
      <w:ins w:id="251" w:author="Common, Jack" w:date="2019-10-24T15:05:00Z">
        <w:r w:rsidR="00D309B2">
          <w:rPr>
            <w:rFonts w:eastAsia="Calibri" w:cs="Arial"/>
            <w:color w:val="000000" w:themeColor="text1"/>
          </w:rPr>
          <w:t>natural populations</w:t>
        </w:r>
      </w:ins>
      <w:ins w:id="252" w:author="Common, Jack" w:date="2019-10-24T15:07:00Z">
        <w:r w:rsidR="000B3AF0">
          <w:rPr>
            <w:rFonts w:eastAsia="Calibri" w:cs="Arial"/>
            <w:color w:val="000000" w:themeColor="text1"/>
          </w:rPr>
          <w:t xml:space="preserve"> (</w:t>
        </w:r>
        <w:proofErr w:type="spellStart"/>
        <w:r w:rsidR="000B3AF0">
          <w:rPr>
            <w:rFonts w:eastAsia="Calibri" w:cs="Arial"/>
            <w:color w:val="000000" w:themeColor="text1"/>
          </w:rPr>
          <w:t>Ekroth</w:t>
        </w:r>
        <w:proofErr w:type="spellEnd"/>
        <w:r w:rsidR="000B3AF0">
          <w:rPr>
            <w:rFonts w:eastAsia="Calibri" w:cs="Arial"/>
            <w:color w:val="000000" w:themeColor="text1"/>
          </w:rPr>
          <w:t xml:space="preserve"> et al 2019).</w:t>
        </w:r>
      </w:ins>
    </w:p>
    <w:p w14:paraId="79491A18" w14:textId="77777777" w:rsidR="00102461" w:rsidRPr="009C0FC6" w:rsidRDefault="00102461">
      <w:pPr>
        <w:jc w:val="both"/>
        <w:rPr>
          <w:rFonts w:eastAsia="Calibri" w:cs="Arial"/>
          <w:color w:val="000000" w:themeColor="text1"/>
        </w:rPr>
        <w:pPrChange w:id="253" w:author="Common, Jack" w:date="2019-10-23T10:58:00Z">
          <w:pPr>
            <w:spacing w:line="480" w:lineRule="auto"/>
            <w:jc w:val="both"/>
          </w:pPr>
        </w:pPrChange>
      </w:pPr>
    </w:p>
    <w:p w14:paraId="7F5631BD" w14:textId="056ED5AB" w:rsidR="00AE3500" w:rsidRPr="009C0FC6" w:rsidRDefault="00AE3500">
      <w:pPr>
        <w:jc w:val="both"/>
        <w:rPr>
          <w:rFonts w:eastAsia="Calibri" w:cs="Arial"/>
          <w:color w:val="000000" w:themeColor="text1"/>
        </w:rPr>
        <w:pPrChange w:id="254" w:author="Common, Jack" w:date="2019-10-23T10:58:00Z">
          <w:pPr>
            <w:spacing w:line="480" w:lineRule="auto"/>
            <w:jc w:val="both"/>
          </w:pPr>
        </w:pPrChange>
      </w:pPr>
      <w:r w:rsidRPr="009C0FC6">
        <w:rPr>
          <w:rFonts w:eastAsia="Calibri" w:cs="Arial"/>
          <w:color w:val="000000" w:themeColor="text1"/>
        </w:rPr>
        <w:t xml:space="preserve">The suggested reasons </w:t>
      </w:r>
      <w:r w:rsidR="00102461">
        <w:rPr>
          <w:rFonts w:eastAsia="Calibri" w:cs="Arial"/>
          <w:color w:val="000000" w:themeColor="text1"/>
        </w:rPr>
        <w:t xml:space="preserve">for the </w:t>
      </w:r>
      <w:del w:id="255" w:author="Common, Jack" w:date="2019-10-24T20:01:00Z">
        <w:r w:rsidR="00102461" w:rsidDel="003768AD">
          <w:rPr>
            <w:rFonts w:eastAsia="Calibri" w:cs="Arial"/>
            <w:color w:val="000000" w:themeColor="text1"/>
          </w:rPr>
          <w:delText>increase in host resistance</w:delText>
        </w:r>
      </w:del>
      <w:ins w:id="256" w:author="Common, Jack" w:date="2019-10-24T20:01:00Z">
        <w:r w:rsidR="003768AD">
          <w:rPr>
            <w:rFonts w:eastAsia="Calibri" w:cs="Arial"/>
            <w:color w:val="000000" w:themeColor="text1"/>
          </w:rPr>
          <w:t>effect of host diversity on pathogen spread</w:t>
        </w:r>
      </w:ins>
      <w:r w:rsidR="00102461">
        <w:rPr>
          <w:rFonts w:eastAsia="Calibri" w:cs="Arial"/>
          <w:color w:val="000000" w:themeColor="text1"/>
        </w:rPr>
        <w:t xml:space="preserve"> </w:t>
      </w:r>
      <w:r w:rsidRPr="009C0FC6">
        <w:rPr>
          <w:rFonts w:eastAsia="Calibri" w:cs="Arial"/>
          <w:color w:val="000000" w:themeColor="text1"/>
        </w:rPr>
        <w:t xml:space="preserve">can be broadly divided into </w:t>
      </w:r>
      <w:del w:id="257" w:author="Common, Jack" w:date="2019-10-23T12:32:00Z">
        <w:r w:rsidRPr="009C0FC6" w:rsidDel="00425818">
          <w:rPr>
            <w:rFonts w:eastAsia="Calibri" w:cs="Arial"/>
            <w:color w:val="000000" w:themeColor="text1"/>
          </w:rPr>
          <w:delText xml:space="preserve">evolutionary </w:delText>
        </w:r>
      </w:del>
      <w:ins w:id="258" w:author="Common, Jack" w:date="2019-10-23T12:32:00Z">
        <w:r w:rsidR="00425818">
          <w:rPr>
            <w:rFonts w:eastAsia="Calibri" w:cs="Arial"/>
            <w:color w:val="000000" w:themeColor="text1"/>
          </w:rPr>
          <w:t>ecological</w:t>
        </w:r>
        <w:r w:rsidR="00425818" w:rsidRPr="009C0FC6">
          <w:rPr>
            <w:rFonts w:eastAsia="Calibri" w:cs="Arial"/>
            <w:color w:val="000000" w:themeColor="text1"/>
          </w:rPr>
          <w:t xml:space="preserve"> </w:t>
        </w:r>
      </w:ins>
      <w:r w:rsidRPr="009C0FC6">
        <w:rPr>
          <w:rFonts w:eastAsia="Calibri" w:cs="Arial"/>
          <w:color w:val="000000" w:themeColor="text1"/>
        </w:rPr>
        <w:t xml:space="preserve">and </w:t>
      </w:r>
      <w:del w:id="259" w:author="Common, Jack" w:date="2019-10-23T12:24:00Z">
        <w:r w:rsidRPr="009C0FC6" w:rsidDel="00D82B93">
          <w:rPr>
            <w:rFonts w:eastAsia="Calibri" w:cs="Arial"/>
            <w:color w:val="000000" w:themeColor="text1"/>
          </w:rPr>
          <w:delText>epidemiological</w:delText>
        </w:r>
      </w:del>
      <w:ins w:id="260" w:author="Common, Jack" w:date="2019-10-23T12:32:00Z">
        <w:r w:rsidR="00425818">
          <w:rPr>
            <w:rFonts w:eastAsia="Calibri" w:cs="Arial"/>
            <w:color w:val="000000" w:themeColor="text1"/>
          </w:rPr>
          <w:t>evolutionary</w:t>
        </w:r>
      </w:ins>
      <w:r w:rsidRPr="009C0FC6">
        <w:rPr>
          <w:rFonts w:eastAsia="Calibri" w:cs="Arial"/>
          <w:color w:val="000000" w:themeColor="text1"/>
        </w:rPr>
        <w:t xml:space="preserve"> effects</w:t>
      </w:r>
      <w:del w:id="261" w:author="Common, Jack" w:date="2019-10-24T20:01:00Z">
        <w:r w:rsidRPr="009C0FC6" w:rsidDel="003768AD">
          <w:rPr>
            <w:rFonts w:eastAsia="Calibri" w:cs="Arial"/>
            <w:color w:val="000000" w:themeColor="text1"/>
          </w:rPr>
          <w:delText xml:space="preserve"> of diversity</w:delText>
        </w:r>
      </w:del>
      <w:r w:rsidRPr="009C0FC6">
        <w:rPr>
          <w:rFonts w:eastAsia="Calibri" w:cs="Arial"/>
          <w:color w:val="000000" w:themeColor="text1"/>
        </w:rPr>
        <w:t xml:space="preserve">. </w:t>
      </w:r>
      <w:ins w:id="262" w:author="Common, Jack" w:date="2019-10-23T12:33:00Z">
        <w:r w:rsidR="00425818">
          <w:rPr>
            <w:rFonts w:eastAsia="Calibri" w:cs="Arial"/>
            <w:color w:val="000000" w:themeColor="text1"/>
          </w:rPr>
          <w:t>The</w:t>
        </w:r>
        <w:r w:rsidR="00425818" w:rsidRPr="009C0FC6">
          <w:rPr>
            <w:rFonts w:eastAsia="Calibri" w:cs="Arial"/>
            <w:color w:val="000000" w:themeColor="text1"/>
          </w:rPr>
          <w:t xml:space="preserve"> </w:t>
        </w:r>
        <w:r w:rsidR="00425818">
          <w:rPr>
            <w:rFonts w:eastAsia="Calibri" w:cs="Arial"/>
            <w:color w:val="000000" w:themeColor="text1"/>
          </w:rPr>
          <w:t>ecological</w:t>
        </w:r>
        <w:r w:rsidR="00425818" w:rsidRPr="009C0FC6">
          <w:rPr>
            <w:rFonts w:eastAsia="Calibri" w:cs="Arial"/>
            <w:color w:val="000000" w:themeColor="text1"/>
          </w:rPr>
          <w:t xml:space="preserve"> effect of diversity may manifest through a dilution effect </w:t>
        </w:r>
        <w:r w:rsidR="00425818" w:rsidRPr="009C0FC6">
          <w:rPr>
            <w:rFonts w:cs="Arial"/>
            <w:color w:val="000000" w:themeColor="text1"/>
          </w:rPr>
          <w:fldChar w:fldCharType="begin"/>
        </w:r>
      </w:ins>
      <w:r w:rsidR="00820E6F">
        <w:rPr>
          <w:rFonts w:cs="Arial"/>
          <w:color w:val="000000" w:themeColor="text1"/>
        </w:rPr>
        <w:instrText xml:space="preserve"> ADDIN EN.CITE &lt;EndNote&gt;&lt;Cite&gt;&lt;Author&gt;Ostfeld&lt;/Author&gt;&lt;Year&gt;2012&lt;/Year&gt;&lt;RecNum&gt;249&lt;/RecNum&gt;&lt;DisplayText&gt;(19, 20)&lt;/DisplayText&gt;&lt;record&gt;&lt;rec-number&gt;249&lt;/rec-number&gt;&lt;foreign-keys&gt;&lt;key app="EN" db-id="xrr2swwexa2rd8ed2d6xfwf20r9v5devt2e2" timestamp="1556229279" guid="a8f2639e-ca8a-4fbd-acc0-09555d67aa11"&gt;249&lt;/key&gt;&lt;/foreign-keys&gt;&lt;ref-type name="Journal Article"&gt;17&lt;/ref-type&gt;&lt;contributors&gt;&lt;authors&gt;&lt;author&gt;Ostfeld, Richard S&lt;/author&gt;&lt;author&gt;Keesing, Felicia&lt;/author&gt;&lt;/authors&gt;&lt;/contributors&gt;&lt;titles&gt;&lt;title&gt;Effects of host diversity on infectious disease&lt;/title&gt;&lt;secondary-title&gt;Annual review of ecology, evolution, and systematics&lt;/secondary-title&gt;&lt;/titles&gt;&lt;periodical&gt;&lt;full-title&gt;Annual Review of Ecology, Evolution, and Systematics&lt;/full-title&gt;&lt;/periodical&gt;&lt;volume&gt;43&lt;/volume&gt;&lt;dates&gt;&lt;year&gt;2012&lt;/year&gt;&lt;/dates&gt;&lt;urls&gt;&lt;/urls&gt;&lt;/record&gt;&lt;/Cite&gt;&lt;Cite&gt;&lt;Author&gt;Civitello&lt;/Author&gt;&lt;Year&gt;2015&lt;/Year&gt;&lt;RecNum&gt;337&lt;/RecNum&gt;&lt;record&gt;&lt;rec-number&gt;337&lt;/rec-number&gt;&lt;foreign-keys&gt;&lt;key app="EN" db-id="xrr2swwexa2rd8ed2d6xfwf20r9v5devt2e2" timestamp="1556229298" guid="3924b534-8627-4c75-9ec9-b6e1317e139b"&gt;337&lt;/key&gt;&lt;/foreign-keys&gt;&lt;ref-type name="Journal Article"&gt;17&lt;/ref-type&gt;&lt;contributors&gt;&lt;authors&gt;&lt;author&gt;Civitello, David J&lt;/author&gt;&lt;author&gt;Cohen, Jeremy&lt;/author&gt;&lt;author&gt;Fatima, Hiba&lt;/author&gt;&lt;author&gt;Halstead, Neal T&lt;/author&gt;&lt;author&gt;Liriano, Josue&lt;/author&gt;&lt;author&gt;McMahon, Taegan A&lt;/author&gt;&lt;author&gt;Ortega, C Nicole&lt;/author&gt;&lt;author&gt;Sauer, Erin Louise&lt;/author&gt;&lt;author&gt;Sehgal, Tanya&lt;/author&gt;&lt;author&gt;Young, Suzanne&lt;/author&gt;&lt;/authors&gt;&lt;/contributors&gt;&lt;titles&gt;&lt;title&gt;Biodiversity inhibits parasites: broad evidence for the dilution effect&lt;/title&gt;&lt;secondary-title&gt;Proceedings of the National Academy of Sciences&lt;/secondary-title&gt;&lt;/titles&gt;&lt;periodical&gt;&lt;full-title&gt;Proceedings of the National Academy of Sciences&lt;/full-title&gt;&lt;/periodical&gt;&lt;pages&gt;8667-8671&lt;/pages&gt;&lt;volume&gt;112&lt;/volume&gt;&lt;number&gt;28&lt;/number&gt;&lt;dates&gt;&lt;year&gt;2015&lt;/year&gt;&lt;/dates&gt;&lt;isbn&gt;0027-8424&lt;/isbn&gt;&lt;urls&gt;&lt;/urls&gt;&lt;/record&gt;&lt;/Cite&gt;&lt;/EndNote&gt;</w:instrText>
      </w:r>
      <w:ins w:id="263" w:author="Common, Jack" w:date="2019-10-23T12:33:00Z">
        <w:r w:rsidR="00425818" w:rsidRPr="009C0FC6">
          <w:rPr>
            <w:rFonts w:eastAsia="Calibri" w:cs="Arial"/>
            <w:color w:val="000000" w:themeColor="text1"/>
          </w:rPr>
          <w:fldChar w:fldCharType="separate"/>
        </w:r>
      </w:ins>
      <w:r w:rsidR="00820E6F" w:rsidRPr="00820E6F">
        <w:rPr>
          <w:rFonts w:cs="Arial"/>
          <w:noProof/>
          <w:color w:val="000000" w:themeColor="text1"/>
        </w:rPr>
        <w:t>(19, 20)</w:t>
      </w:r>
      <w:ins w:id="264" w:author="Common, Jack" w:date="2019-10-23T12:33:00Z">
        <w:r w:rsidR="00425818" w:rsidRPr="009C0FC6">
          <w:rPr>
            <w:rFonts w:cs="Arial"/>
            <w:color w:val="000000" w:themeColor="text1"/>
          </w:rPr>
          <w:fldChar w:fldCharType="end"/>
        </w:r>
        <w:r w:rsidR="00425818" w:rsidRPr="00634A04">
          <w:rPr>
            <w:rFonts w:eastAsia="Calibri" w:cs="Arial"/>
            <w:color w:val="000000" w:themeColor="text1"/>
          </w:rPr>
          <w:t xml:space="preserve">. </w:t>
        </w:r>
      </w:ins>
      <w:ins w:id="265" w:author="Common, Jack" w:date="2019-10-24T15:01:00Z">
        <w:r w:rsidR="00A3250F">
          <w:rPr>
            <w:rFonts w:eastAsia="Calibri" w:cs="Arial"/>
            <w:color w:val="000000" w:themeColor="text1"/>
          </w:rPr>
          <w:t>In terms of within-species immune diversity, i</w:t>
        </w:r>
      </w:ins>
      <w:ins w:id="266" w:author="Common, Jack" w:date="2019-10-23T12:33:00Z">
        <w:r w:rsidR="00425818" w:rsidRPr="00634A04">
          <w:rPr>
            <w:rFonts w:eastAsia="Calibri" w:cs="Arial"/>
            <w:color w:val="000000" w:themeColor="text1"/>
          </w:rPr>
          <w:t>ncreasing the number of resistant or low-quality hosts decreases the fraction of susceptible hosts</w:t>
        </w:r>
      </w:ins>
      <w:ins w:id="267" w:author="Common, Jack" w:date="2019-10-24T15:01:00Z">
        <w:r w:rsidR="00401313">
          <w:rPr>
            <w:rFonts w:eastAsia="Calibri" w:cs="Arial"/>
            <w:color w:val="000000" w:themeColor="text1"/>
          </w:rPr>
          <w:t xml:space="preserve">. This can </w:t>
        </w:r>
      </w:ins>
      <w:ins w:id="268" w:author="Common, Jack" w:date="2019-10-23T12:33:00Z">
        <w:r w:rsidR="00425818" w:rsidRPr="00634A04">
          <w:rPr>
            <w:rFonts w:eastAsia="Calibri" w:cs="Arial"/>
            <w:color w:val="000000" w:themeColor="text1"/>
          </w:rPr>
          <w:t>reduc</w:t>
        </w:r>
      </w:ins>
      <w:ins w:id="269" w:author="Common, Jack" w:date="2019-10-24T15:01:00Z">
        <w:r w:rsidR="00401313">
          <w:rPr>
            <w:rFonts w:eastAsia="Calibri" w:cs="Arial"/>
            <w:color w:val="000000" w:themeColor="text1"/>
          </w:rPr>
          <w:t>e</w:t>
        </w:r>
      </w:ins>
      <w:ins w:id="270" w:author="Common, Jack" w:date="2019-10-23T12:33:00Z">
        <w:r w:rsidR="00425818" w:rsidRPr="00634A04">
          <w:rPr>
            <w:rFonts w:eastAsia="Calibri" w:cs="Arial"/>
            <w:color w:val="000000" w:themeColor="text1"/>
          </w:rPr>
          <w:t xml:space="preserve"> contact rates </w:t>
        </w:r>
        <w:r w:rsidR="00425818">
          <w:rPr>
            <w:rFonts w:eastAsia="Calibri" w:cs="Arial"/>
            <w:color w:val="000000" w:themeColor="text1"/>
          </w:rPr>
          <w:t>between</w:t>
        </w:r>
        <w:r w:rsidR="00425818" w:rsidRPr="00634A04">
          <w:rPr>
            <w:rFonts w:eastAsia="Calibri" w:cs="Arial"/>
            <w:color w:val="000000" w:themeColor="text1"/>
          </w:rPr>
          <w:t xml:space="preserve"> free-living pathogens </w:t>
        </w:r>
        <w:r w:rsidR="00425818">
          <w:rPr>
            <w:rFonts w:eastAsia="Calibri" w:cs="Arial"/>
            <w:color w:val="000000" w:themeColor="text1"/>
          </w:rPr>
          <w:t>and susceptible hosts</w:t>
        </w:r>
        <w:r w:rsidR="00425818" w:rsidRPr="00634A04">
          <w:rPr>
            <w:rFonts w:eastAsia="Calibri" w:cs="Arial"/>
            <w:color w:val="000000" w:themeColor="text1"/>
          </w:rPr>
          <w:t>, which in turn limits the basic reproduction number of the pathogen (</w:t>
        </w:r>
        <w:r w:rsidR="00425818" w:rsidRPr="00634A04">
          <w:rPr>
            <w:rFonts w:eastAsia="Calibri" w:cs="Arial"/>
            <w:i/>
            <w:iCs/>
            <w:color w:val="000000" w:themeColor="text1"/>
          </w:rPr>
          <w:t>R</w:t>
        </w:r>
        <w:r w:rsidR="00425818" w:rsidRPr="00634A04">
          <w:rPr>
            <w:rFonts w:eastAsia="Calibri" w:cs="Arial"/>
            <w:color w:val="000000" w:themeColor="text1"/>
            <w:vertAlign w:val="subscript"/>
          </w:rPr>
          <w:t>0</w:t>
        </w:r>
        <w:r w:rsidR="00425818" w:rsidRPr="00634A04">
          <w:rPr>
            <w:rFonts w:eastAsia="Calibri" w:cs="Arial"/>
            <w:color w:val="000000" w:themeColor="text1"/>
          </w:rPr>
          <w:t xml:space="preserve">) </w:t>
        </w:r>
        <w:r w:rsidR="00425818" w:rsidRPr="009C0FC6">
          <w:rPr>
            <w:rFonts w:cs="Arial"/>
            <w:color w:val="000000" w:themeColor="text1"/>
          </w:rPr>
          <w:fldChar w:fldCharType="begin">
            <w:fldData xml:space="preserve">PEVuZE5vdGU+PENpdGU+PEF1dGhvcj5MaXZlbHk8L0F1dGhvcj48WWVhcj4yMDEwPC9ZZWFyPjxS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</w:fldData>
          </w:fldChar>
        </w:r>
      </w:ins>
      <w:r w:rsidR="00820E6F">
        <w:rPr>
          <w:rFonts w:cs="Arial"/>
          <w:color w:val="000000" w:themeColor="text1"/>
        </w:rPr>
        <w:instrText xml:space="preserve"> ADDIN EN.CITE </w:instrText>
      </w:r>
      <w:r w:rsidR="00820E6F">
        <w:rPr>
          <w:rFonts w:cs="Arial"/>
          <w:color w:val="000000" w:themeColor="text1"/>
        </w:rPr>
        <w:fldChar w:fldCharType="begin">
          <w:fldData xml:space="preserve">PEVuZE5vdGU+PENpdGU+PEF1dGhvcj5MaXZlbHk8L0F1dGhvcj48WWVhcj4yMDEwPC9ZZWFyPjxS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</w:fldData>
        </w:fldChar>
      </w:r>
      <w:r w:rsidR="00820E6F">
        <w:rPr>
          <w:rFonts w:cs="Arial"/>
          <w:color w:val="000000" w:themeColor="text1"/>
        </w:rPr>
        <w:instrText xml:space="preserve"> ADDIN EN.CITE.DATA </w:instrText>
      </w:r>
      <w:r w:rsidR="00820E6F">
        <w:rPr>
          <w:rFonts w:cs="Arial"/>
          <w:color w:val="000000" w:themeColor="text1"/>
        </w:rPr>
      </w:r>
      <w:r w:rsidR="00820E6F">
        <w:rPr>
          <w:rFonts w:cs="Arial"/>
          <w:color w:val="000000" w:themeColor="text1"/>
        </w:rPr>
        <w:fldChar w:fldCharType="end"/>
      </w:r>
      <w:ins w:id="271" w:author="Common, Jack" w:date="2019-10-23T12:33:00Z">
        <w:r w:rsidR="00425818" w:rsidRPr="009C0FC6">
          <w:rPr>
            <w:rFonts w:eastAsia="Calibri" w:cs="Arial"/>
            <w:color w:val="000000" w:themeColor="text1"/>
          </w:rPr>
        </w:r>
        <w:r w:rsidR="00425818" w:rsidRPr="009C0FC6">
          <w:rPr>
            <w:rFonts w:eastAsia="Calibri" w:cs="Arial"/>
            <w:color w:val="000000" w:themeColor="text1"/>
          </w:rPr>
          <w:fldChar w:fldCharType="separate"/>
        </w:r>
      </w:ins>
      <w:r w:rsidR="00820E6F" w:rsidRPr="00820E6F">
        <w:rPr>
          <w:rFonts w:cs="Arial"/>
          <w:noProof/>
          <w:color w:val="000000" w:themeColor="text1"/>
        </w:rPr>
        <w:t>(21-23)</w:t>
      </w:r>
      <w:ins w:id="272" w:author="Common, Jack" w:date="2019-10-23T12:33:00Z">
        <w:r w:rsidR="00425818" w:rsidRPr="009C0FC6">
          <w:rPr>
            <w:rFonts w:cs="Arial"/>
            <w:color w:val="000000" w:themeColor="text1"/>
          </w:rPr>
          <w:fldChar w:fldCharType="end"/>
        </w:r>
        <w:r w:rsidR="00425818" w:rsidRPr="00634A04">
          <w:rPr>
            <w:rFonts w:eastAsia="Calibri" w:cs="Arial"/>
            <w:color w:val="000000" w:themeColor="text1"/>
          </w:rPr>
          <w:t xml:space="preserve">. There is much observational support for the role of a dilution effect in </w:t>
        </w:r>
      </w:ins>
      <w:ins w:id="273" w:author="Common, Jack" w:date="2019-10-24T15:01:00Z">
        <w:r w:rsidR="00401313">
          <w:rPr>
            <w:rFonts w:eastAsia="Calibri" w:cs="Arial"/>
            <w:color w:val="000000" w:themeColor="text1"/>
          </w:rPr>
          <w:t xml:space="preserve">multi-species </w:t>
        </w:r>
      </w:ins>
      <w:ins w:id="274" w:author="Common, Jack" w:date="2019-10-23T12:33:00Z">
        <w:r w:rsidR="00425818" w:rsidRPr="00634A04">
          <w:rPr>
            <w:rFonts w:eastAsia="Calibri" w:cs="Arial"/>
            <w:color w:val="000000" w:themeColor="text1"/>
          </w:rPr>
          <w:t xml:space="preserve">host-pathogen systems (reviewed in </w:t>
        </w:r>
        <w:r w:rsidR="00425818" w:rsidRPr="009C0FC6">
          <w:rPr>
            <w:rFonts w:cs="Arial"/>
            <w:color w:val="000000" w:themeColor="text1"/>
          </w:rPr>
          <w:fldChar w:fldCharType="begin"/>
        </w:r>
      </w:ins>
      <w:r w:rsidR="00820E6F">
        <w:rPr>
          <w:rFonts w:cs="Arial"/>
          <w:color w:val="000000" w:themeColor="text1"/>
        </w:rPr>
        <w:instrText xml:space="preserve"> ADDIN EN.CITE &lt;EndNote&gt;&lt;Cite AuthorYear="1"&gt;&lt;Author&gt;Civitello&lt;/Author&gt;&lt;Year&gt;2015&lt;/Year&gt;&lt;RecNum&gt;337&lt;/RecNum&gt;&lt;DisplayText&gt;Civitello, Cohen (20)&lt;/DisplayText&gt;&lt;record&gt;&lt;rec-number&gt;337&lt;/rec-number&gt;&lt;foreign-keys&gt;&lt;key app="EN" db-id="xrr2swwexa2rd8ed2d6xfwf20r9v5devt2e2" timestamp="1556229298" guid="3924b534-8627-4c75-9ec9-b6e1317e139b"&gt;337&lt;/key&gt;&lt;/foreign-keys&gt;&lt;ref-type name="Journal Article"&gt;17&lt;/ref-type&gt;&lt;contributors&gt;&lt;authors&gt;&lt;author&gt;Civitello, David J&lt;/author&gt;&lt;author&gt;Cohen, Jeremy&lt;/author&gt;&lt;author&gt;Fatima, Hiba&lt;/author&gt;&lt;author&gt;Halstead, Neal T&lt;/author&gt;&lt;author&gt;Liriano, Josue&lt;/author&gt;&lt;author&gt;McMahon, Taegan A&lt;/author&gt;&lt;author&gt;Ortega, C Nicole&lt;/author&gt;&lt;author&gt;Sauer, Erin Louise&lt;/author&gt;&lt;author&gt;Sehgal, Tanya&lt;/author&gt;&lt;author&gt;Young, Suzanne&lt;/author&gt;&lt;/authors&gt;&lt;/contributors&gt;&lt;titles&gt;&lt;title&gt;Biodiversity inhibits parasites: broad evidence for the dilution effect&lt;/title&gt;&lt;secondary-title&gt;Proceedings of the National Academy of Sciences&lt;/secondary-title&gt;&lt;/titles&gt;&lt;periodical&gt;&lt;full-title&gt;Proceedings of the National Academy of Sciences&lt;/full-title&gt;&lt;/periodical&gt;&lt;pages&gt;8667-8671&lt;/pages&gt;&lt;volume&gt;112&lt;/volume&gt;&lt;number&gt;28&lt;/number&gt;&lt;dates&gt;&lt;year&gt;2015&lt;/year&gt;&lt;/dates&gt;&lt;isbn&gt;0027-8424&lt;/isbn&gt;&lt;urls&gt;&lt;/urls&gt;&lt;/record&gt;&lt;/Cite&gt;&lt;/EndNote&gt;</w:instrText>
      </w:r>
      <w:ins w:id="275" w:author="Common, Jack" w:date="2019-10-23T12:33:00Z">
        <w:r w:rsidR="00425818" w:rsidRPr="009C0FC6">
          <w:rPr>
            <w:rFonts w:eastAsia="Calibri" w:cs="Arial"/>
            <w:color w:val="000000" w:themeColor="text1"/>
          </w:rPr>
          <w:fldChar w:fldCharType="separate"/>
        </w:r>
      </w:ins>
      <w:r w:rsidR="00820E6F" w:rsidRPr="00820E6F">
        <w:rPr>
          <w:rFonts w:cs="Arial"/>
          <w:noProof/>
          <w:color w:val="000000" w:themeColor="text1"/>
        </w:rPr>
        <w:t>Civitello, Cohen (20)</w:t>
      </w:r>
      <w:ins w:id="276" w:author="Common, Jack" w:date="2019-10-23T12:33:00Z">
        <w:r w:rsidR="00425818" w:rsidRPr="009C0FC6">
          <w:rPr>
            <w:rFonts w:cs="Arial"/>
            <w:color w:val="000000" w:themeColor="text1"/>
          </w:rPr>
          <w:fldChar w:fldCharType="end"/>
        </w:r>
        <w:r w:rsidR="00425818" w:rsidRPr="00634A04">
          <w:rPr>
            <w:rFonts w:eastAsia="Calibri" w:cs="Arial"/>
            <w:color w:val="000000" w:themeColor="text1"/>
          </w:rPr>
          <w:t xml:space="preserve">), and some experimental work has suggested that dilution of susceptible hosts can limit pathogen spread </w:t>
        </w:r>
      </w:ins>
      <w:ins w:id="277" w:author="Common, Jack" w:date="2019-10-24T20:01:00Z">
        <w:r w:rsidR="001D2A2C">
          <w:rPr>
            <w:rFonts w:eastAsia="Calibri" w:cs="Arial"/>
            <w:color w:val="000000" w:themeColor="text1"/>
          </w:rPr>
          <w:t>in single host</w:t>
        </w:r>
      </w:ins>
      <w:ins w:id="278" w:author="Common, Jack" w:date="2019-10-24T20:02:00Z">
        <w:r w:rsidR="001D2A2C">
          <w:rPr>
            <w:rFonts w:eastAsia="Calibri" w:cs="Arial"/>
            <w:color w:val="000000" w:themeColor="text1"/>
          </w:rPr>
          <w:t xml:space="preserve"> species systems </w:t>
        </w:r>
      </w:ins>
      <w:ins w:id="279" w:author="Common, Jack" w:date="2019-10-23T12:33:00Z">
        <w:r w:rsidR="00425818" w:rsidRPr="009C0FC6">
          <w:rPr>
            <w:rFonts w:cs="Arial"/>
            <w:color w:val="000000" w:themeColor="text1"/>
          </w:rPr>
          <w:fldChar w:fldCharType="begin"/>
        </w:r>
      </w:ins>
      <w:r w:rsidR="00820E6F">
        <w:rPr>
          <w:rFonts w:cs="Arial"/>
          <w:color w:val="000000" w:themeColor="text1"/>
        </w:rPr>
        <w:instrText xml:space="preserve"> ADDIN EN.CITE &lt;EndNote&gt;&lt;Cite&gt;&lt;Author&gt;Dennehy&lt;/Author&gt;&lt;Year&gt;2007&lt;/Year&gt;&lt;RecNum&gt;274&lt;/RecNum&gt;&lt;DisplayText&gt;(24, 25)&lt;/DisplayText&gt;&lt;record&gt;&lt;rec-number&gt;274&lt;/rec-number&gt;&lt;foreign-keys&gt;&lt;key app="EN" db-id="xrr2swwexa2rd8ed2d6xfwf20r9v5devt2e2" timestamp="1556229282" guid="f0a1ab81-a182-463e-8ca3-fd45f2153d12"&gt;274&lt;/key&gt;&lt;/foreign-keys&gt;&lt;ref-type name="Journal Article"&gt;17&lt;/ref-type&gt;&lt;contributors&gt;&lt;authors&gt;&lt;author&gt;Dennehy, John J&lt;/author&gt;&lt;author&gt;Friedenberg, Nicholas A&lt;/author&gt;&lt;author&gt;Yang, Yul W&lt;/author&gt;&lt;author&gt;Turner, Paul E&lt;/author&gt;&lt;/authors&gt;&lt;/contributors&gt;&lt;titles&gt;&lt;title&gt;Virus population extinction via ecological traps&lt;/title&gt;&lt;secondary-title&gt;Ecology letters&lt;/secondary-title&gt;&lt;/titles&gt;&lt;periodical&gt;&lt;full-title&gt;Ecology Letters&lt;/full-title&gt;&lt;/periodical&gt;&lt;pages&gt;230-240&lt;/pages&gt;&lt;volume&gt;10&lt;/volume&gt;&lt;number&gt;3&lt;/number&gt;&lt;dates&gt;&lt;year&gt;2007&lt;/year&gt;&lt;/dates&gt;&lt;isbn&gt;1461-023X&lt;/isbn&gt;&lt;urls&gt;&lt;/urls&gt;&lt;/record&gt;&lt;/Cite&gt;&lt;Cite&gt;&lt;Author&gt;Common&lt;/Author&gt;&lt;Year&gt;2019&lt;/Year&gt;&lt;RecNum&gt;330&lt;/RecNum&gt;&lt;record&gt;&lt;rec-number&gt;330&lt;/rec-number&gt;&lt;foreign-keys&gt;&lt;key app="EN" db-id="xrr2swwexa2rd8ed2d6xfwf20r9v5devt2e2" timestamp="1556229290" guid="5892885f-03aa-4ef6-ab5f-1cd1895c6e8d"&gt;330&lt;/key&gt;&lt;/foreign-keys&gt;&lt;ref-type name="Journal Article"&gt;17&lt;/ref-type&gt;&lt;contributors&gt;&lt;authors&gt;&lt;author&gt;Common, Jack&lt;/author&gt;&lt;author&gt;Westra, Edze R&lt;/author&gt;&lt;/authors&gt;&lt;/contributors&gt;&lt;titles&gt;&lt;title&gt;CRISPR evolution and bacteriophage persistence in the context of population bottlenecks&lt;/title&gt;&lt;secondary-title&gt;RNA Biology&lt;/secondary-title&gt;&lt;/titles&gt;&lt;periodical&gt;&lt;full-title&gt;RNA Biology&lt;/full-title&gt;&lt;/periodical&gt;&lt;dates&gt;&lt;year&gt;2019&lt;/year&gt;&lt;/dates&gt;&lt;urls&gt;&lt;/urls&gt;&lt;/record&gt;&lt;/Cite&gt;&lt;/EndNote&gt;</w:instrText>
      </w:r>
      <w:ins w:id="280" w:author="Common, Jack" w:date="2019-10-23T12:33:00Z">
        <w:r w:rsidR="00425818" w:rsidRPr="009C0FC6">
          <w:rPr>
            <w:rFonts w:eastAsia="Calibri" w:cs="Arial"/>
            <w:color w:val="000000" w:themeColor="text1"/>
          </w:rPr>
          <w:fldChar w:fldCharType="separate"/>
        </w:r>
      </w:ins>
      <w:r w:rsidR="00820E6F" w:rsidRPr="00820E6F">
        <w:rPr>
          <w:rFonts w:cs="Arial"/>
          <w:noProof/>
          <w:color w:val="000000" w:themeColor="text1"/>
        </w:rPr>
        <w:t>(24, 25)</w:t>
      </w:r>
      <w:ins w:id="281" w:author="Common, Jack" w:date="2019-10-23T12:33:00Z">
        <w:r w:rsidR="00425818" w:rsidRPr="009C0FC6">
          <w:rPr>
            <w:rFonts w:cs="Arial"/>
            <w:color w:val="000000" w:themeColor="text1"/>
          </w:rPr>
          <w:fldChar w:fldCharType="end"/>
        </w:r>
        <w:r w:rsidR="00425818" w:rsidRPr="00634A04">
          <w:rPr>
            <w:rFonts w:eastAsia="Calibri" w:cs="Arial"/>
            <w:color w:val="000000" w:themeColor="text1"/>
          </w:rPr>
          <w:t>.</w:t>
        </w:r>
        <w:r w:rsidR="00425818">
          <w:rPr>
            <w:rFonts w:eastAsia="Calibri" w:cs="Arial"/>
            <w:color w:val="000000" w:themeColor="text1"/>
          </w:rPr>
          <w:t xml:space="preserve"> </w:t>
        </w:r>
        <w:r w:rsidR="00281AA6">
          <w:rPr>
            <w:rFonts w:eastAsia="Calibri" w:cs="Arial"/>
            <w:color w:val="000000" w:themeColor="text1"/>
          </w:rPr>
          <w:t xml:space="preserve">Evolutionary effects of diversity many manifest through </w:t>
        </w:r>
      </w:ins>
      <w:del w:id="282" w:author="Common, Jack" w:date="2019-10-23T12:33:00Z">
        <w:r w:rsidRPr="009C0FC6" w:rsidDel="00281AA6">
          <w:rPr>
            <w:rFonts w:eastAsia="Calibri" w:cs="Arial"/>
            <w:color w:val="000000" w:themeColor="text1"/>
          </w:rPr>
          <w:delText xml:space="preserve">Theory suggests that host diversity may </w:delText>
        </w:r>
      </w:del>
      <w:r w:rsidRPr="009C0FC6">
        <w:rPr>
          <w:rFonts w:eastAsia="Calibri" w:cs="Arial"/>
          <w:color w:val="000000" w:themeColor="text1"/>
        </w:rPr>
        <w:t>limit</w:t>
      </w:r>
      <w:ins w:id="283" w:author="Common, Jack" w:date="2019-10-23T12:34:00Z">
        <w:r w:rsidR="00281AA6">
          <w:rPr>
            <w:rFonts w:eastAsia="Calibri" w:cs="Arial"/>
            <w:color w:val="000000" w:themeColor="text1"/>
          </w:rPr>
          <w:t>ation of</w:t>
        </w:r>
      </w:ins>
      <w:r w:rsidRPr="009C0FC6">
        <w:rPr>
          <w:rFonts w:eastAsia="Calibri" w:cs="Arial"/>
          <w:color w:val="000000" w:themeColor="text1"/>
        </w:rPr>
        <w:t xml:space="preserve"> the evolutionary emergence of novel pathogen genotypes </w:t>
      </w:r>
      <w:r w:rsidRPr="009C0FC6">
        <w:rPr>
          <w:rFonts w:cs="Arial"/>
          <w:color w:val="000000" w:themeColor="text1"/>
        </w:rPr>
        <w:fldChar w:fldCharType="begin"/>
      </w:r>
      <w:r w:rsidR="00820E6F">
        <w:rPr>
          <w:rFonts w:cs="Arial"/>
          <w:color w:val="000000" w:themeColor="text1"/>
        </w:rPr>
        <w:instrText xml:space="preserve"> ADDIN EN.CITE &lt;EndNote&gt;&lt;Cite&gt;&lt;Author&gt;Ohtsuki&lt;/Author&gt;&lt;Year&gt;2006&lt;/Year&gt;&lt;RecNum&gt;341&lt;/RecNum&gt;&lt;DisplayText&gt;(26, 27)&lt;/DisplayText&gt;&lt;record&gt;&lt;rec-number&gt;341&lt;/rec-number&gt;&lt;foreign-keys&gt;&lt;key app="EN" db-id="xrr2swwexa2rd8ed2d6xfwf20r9v5devt2e2" timestamp="1556229298" guid="baeecc20-5c65-4333-b623-f919f6e42f8f"&gt;341&lt;/key&gt;&lt;/foreign-keys&gt;&lt;ref-type name="Journal Article"&gt;17&lt;/ref-type&gt;&lt;contributors&gt;&lt;authors&gt;&lt;author&gt;Ohtsuki, Akiko&lt;/author&gt;&lt;author&gt;Sasaki, Akira&lt;/author&gt;&lt;/authors&gt;&lt;/contributors&gt;&lt;titles&gt;&lt;title&gt;Epidemiology and disease-control under gene-for-gene plant–pathogen interaction&lt;/title&gt;&lt;secondary-title&gt;Journal of theoretical biology&lt;/secondary-title&gt;&lt;/titles&gt;&lt;periodical&gt;&lt;full-title&gt;Journal of theoretical biology&lt;/full-title&gt;&lt;/periodical&gt;&lt;pages&gt;780-794&lt;/pages&gt;&lt;volume&gt;238&lt;/volume&gt;&lt;number&gt;4&lt;/number&gt;&lt;dates&gt;&lt;year&gt;2006&lt;/year&gt;&lt;/dates&gt;&lt;isbn&gt;0022-5193&lt;/isbn&gt;&lt;urls&gt;&lt;/urls&gt;&lt;/record&gt;&lt;/Cite&gt;&lt;Cite&gt;&lt;Author&gt;Sasaki&lt;/Author&gt;&lt;Year&gt;2000&lt;/Year&gt;&lt;RecNum&gt;350&lt;/RecNum&gt;&lt;record&gt;&lt;rec-number&gt;350&lt;/rec-number&gt;&lt;foreign-keys&gt;&lt;key app="EN" db-id="es529ptxovvregexae9v20vfwwzddw2zv59z" timestamp="1554634660"&gt;350&lt;/key&gt;&lt;/foreign-keys&gt;&lt;ref-type name="Journal Article"&gt;17&lt;/ref-type&gt;&lt;contributors&gt;&lt;authors&gt;&lt;author&gt;Sasaki, Akira&lt;/author&gt;&lt;/authors&gt;&lt;/contributors&gt;&lt;titles&gt;&lt;title&gt;Host-parasite coevolution in a multilocus gene-for-gene system&lt;/title&gt;&lt;secondary-title&gt;Proceedings of the Royal Society B: Biological Sciences&lt;/secondary-title&gt;&lt;/titles&gt;&lt;periodical&gt;&lt;full-title&gt;Proceedings of the Royal Society B: Biological Sciences&lt;/full-title&gt;&lt;/periodical&gt;&lt;pages&gt;2183-2188&lt;/pages&gt;&lt;volume&gt;267&lt;/volume&gt;&lt;number&gt;1458&lt;/number&gt;&lt;dates&gt;&lt;year&gt;2000&lt;/year&gt;&lt;/dates&gt;&lt;isbn&gt;0962-8452&lt;/isbn&gt;&lt;urls&gt;&lt;/urls&gt;&lt;/record&gt;&lt;/Cite&gt;&lt;/EndNote&gt;</w:instrText>
      </w:r>
      <w:r w:rsidRPr="009C0FC6">
        <w:rPr>
          <w:rFonts w:eastAsia="Calibri" w:cs="Arial"/>
          <w:color w:val="000000" w:themeColor="text1"/>
        </w:rPr>
        <w:fldChar w:fldCharType="separate"/>
      </w:r>
      <w:r w:rsidR="00820E6F" w:rsidRPr="00820E6F">
        <w:rPr>
          <w:rFonts w:cs="Arial"/>
          <w:noProof/>
          <w:color w:val="000000" w:themeColor="text1"/>
        </w:rPr>
        <w:t>(26, 27)</w:t>
      </w:r>
      <w:r w:rsidRPr="009C0FC6">
        <w:rPr>
          <w:rFonts w:cs="Arial"/>
          <w:color w:val="000000" w:themeColor="text1"/>
        </w:rPr>
        <w:fldChar w:fldCharType="end"/>
      </w:r>
      <w:r w:rsidRPr="009C0FC6">
        <w:rPr>
          <w:rFonts w:eastAsia="Calibri" w:cs="Arial"/>
          <w:color w:val="000000" w:themeColor="text1"/>
        </w:rPr>
        <w:t>,</w:t>
      </w:r>
      <w:ins w:id="284" w:author="Common, Jack" w:date="2019-10-24T15:07:00Z">
        <w:r w:rsidR="00AF4528">
          <w:rPr>
            <w:rFonts w:eastAsia="Calibri" w:cs="Arial"/>
            <w:color w:val="000000" w:themeColor="text1"/>
          </w:rPr>
          <w:t xml:space="preserve"> </w:t>
        </w:r>
      </w:ins>
      <w:del w:id="285" w:author="Common, Jack" w:date="2019-10-23T12:39:00Z">
        <w:r w:rsidRPr="009C0FC6" w:rsidDel="00D86956">
          <w:rPr>
            <w:rFonts w:eastAsia="Calibri" w:cs="Arial"/>
            <w:color w:val="000000" w:themeColor="text1"/>
          </w:rPr>
          <w:delText xml:space="preserve"> </w:delText>
        </w:r>
      </w:del>
      <w:r w:rsidRPr="009C0FC6">
        <w:rPr>
          <w:rFonts w:eastAsia="Calibri" w:cs="Arial"/>
          <w:color w:val="000000" w:themeColor="text1"/>
        </w:rPr>
        <w:t xml:space="preserve">potentially because </w:t>
      </w:r>
      <w:ins w:id="286" w:author="Common, Jack" w:date="2019-10-23T12:39:00Z">
        <w:r w:rsidR="00391E51">
          <w:rPr>
            <w:rFonts w:eastAsia="Calibri" w:cs="Arial"/>
            <w:color w:val="000000" w:themeColor="text1"/>
          </w:rPr>
          <w:t xml:space="preserve">the </w:t>
        </w:r>
      </w:ins>
      <w:del w:id="287" w:author="Common, Jack" w:date="2019-10-23T12:39:00Z">
        <w:r w:rsidRPr="009C0FC6" w:rsidDel="00391E51">
          <w:rPr>
            <w:rFonts w:eastAsia="Calibri" w:cs="Arial"/>
            <w:color w:val="000000" w:themeColor="text1"/>
          </w:rPr>
          <w:delText xml:space="preserve">the increased prevalence of susceptible hosts in less diverse populations can increase the </w:delText>
        </w:r>
      </w:del>
      <w:r w:rsidRPr="009C0FC6">
        <w:rPr>
          <w:rFonts w:eastAsia="Calibri" w:cs="Arial"/>
          <w:color w:val="000000" w:themeColor="text1"/>
        </w:rPr>
        <w:t xml:space="preserve">supply of novel pathogen mutations </w:t>
      </w:r>
      <w:ins w:id="288" w:author="Common, Jack" w:date="2019-10-23T12:39:00Z">
        <w:r w:rsidR="00391E51">
          <w:rPr>
            <w:rFonts w:eastAsia="Calibri" w:cs="Arial"/>
            <w:color w:val="000000" w:themeColor="text1"/>
          </w:rPr>
          <w:t xml:space="preserve">depends on the prevalence of susceptible hosts </w:t>
        </w:r>
      </w:ins>
      <w:r w:rsidRPr="009C0FC6">
        <w:rPr>
          <w:rFonts w:cs="Arial"/>
          <w:color w:val="000000" w:themeColor="text1"/>
        </w:rPr>
        <w:fldChar w:fldCharType="begin">
          <w:fldData xml:space="preserve">PEVuZE5vdGU+PENpdGU+PEF1dGhvcj5EZW5uZWh5PC9BdXRob3I+PFllYXI+MjAwNjwvWWVhcj48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zMDc1LTMwODM8L3BhZ2VzPjx2b2x1bWU+Mjcz
PC92b2x1bWU+PG51bWJlcj4xNjA1PC9udW1iZXI+PGRhdGVzPjx5ZWFyPjIwMDY8L3llYXI+PC9k
YXRlcz48aXNibj4wOTYyLTg0NTI8L2lzYm4+PHVybHM+PC91cmxzPjwvcmVjb3JkPjwvQ2l0ZT48
L0VuZE5vdGU+AG==
</w:fldData>
        </w:fldChar>
      </w:r>
      <w:r w:rsidR="00820E6F">
        <w:rPr>
          <w:rFonts w:cs="Arial"/>
          <w:color w:val="000000" w:themeColor="text1"/>
        </w:rPr>
        <w:instrText xml:space="preserve"> ADDIN EN.CITE </w:instrText>
      </w:r>
      <w:r w:rsidR="00820E6F">
        <w:rPr>
          <w:rFonts w:cs="Arial"/>
          <w:color w:val="000000" w:themeColor="text1"/>
        </w:rPr>
        <w:fldChar w:fldCharType="begin">
          <w:fldData xml:space="preserve">PEVuZE5vdGU+PENpdGU+PEF1dGhvcj5EZW5uZWh5PC9BdXRob3I+PFllYXI+MjAwNjwvWWVhcj48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zMDc1LTMwODM8L3BhZ2VzPjx2b2x1bWU+Mjcz
PC92b2x1bWU+PG51bWJlcj4xNjA1PC9udW1iZXI+PGRhdGVzPjx5ZWFyPjIwMDY8L3llYXI+PC9k
YXRlcz48aXNibj4wOTYyLTg0NTI8L2lzYm4+PHVybHM+PC91cmxzPjwvcmVjb3JkPjwvQ2l0ZT48
L0VuZE5vdGU+AG==
</w:fldData>
        </w:fldChar>
      </w:r>
      <w:r w:rsidR="00820E6F">
        <w:rPr>
          <w:rFonts w:cs="Arial"/>
          <w:color w:val="000000" w:themeColor="text1"/>
        </w:rPr>
        <w:instrText xml:space="preserve"> ADDIN EN.CITE.DATA </w:instrText>
      </w:r>
      <w:r w:rsidR="00820E6F">
        <w:rPr>
          <w:rFonts w:cs="Arial"/>
          <w:color w:val="000000" w:themeColor="text1"/>
        </w:rPr>
      </w:r>
      <w:r w:rsidR="00820E6F">
        <w:rPr>
          <w:rFonts w:cs="Arial"/>
          <w:color w:val="000000" w:themeColor="text1"/>
        </w:rPr>
        <w:fldChar w:fldCharType="end"/>
      </w:r>
      <w:r w:rsidRPr="009C0FC6">
        <w:rPr>
          <w:rFonts w:eastAsia="Calibri" w:cs="Arial"/>
          <w:color w:val="000000" w:themeColor="text1"/>
        </w:rPr>
      </w:r>
      <w:r w:rsidRPr="009C0FC6">
        <w:rPr>
          <w:rFonts w:eastAsia="Calibri" w:cs="Arial"/>
          <w:color w:val="000000" w:themeColor="text1"/>
        </w:rPr>
        <w:fldChar w:fldCharType="separate"/>
      </w:r>
      <w:r w:rsidR="00820E6F" w:rsidRPr="00820E6F">
        <w:rPr>
          <w:rFonts w:cs="Arial"/>
          <w:noProof/>
          <w:color w:val="000000" w:themeColor="text1"/>
        </w:rPr>
        <w:t>(28-30)</w:t>
      </w:r>
      <w:r w:rsidRPr="009C0FC6">
        <w:rPr>
          <w:rFonts w:cs="Arial"/>
          <w:color w:val="000000" w:themeColor="text1"/>
        </w:rPr>
        <w:fldChar w:fldCharType="end"/>
      </w:r>
      <w:r w:rsidRPr="009C0FC6">
        <w:rPr>
          <w:rFonts w:eastAsia="Calibri" w:cs="Arial"/>
          <w:color w:val="000000" w:themeColor="text1"/>
        </w:rPr>
        <w:t xml:space="preserve">. </w:t>
      </w:r>
      <w:del w:id="289" w:author="Common, Jack" w:date="2019-10-23T12:11:00Z">
        <w:r w:rsidRPr="009C0FC6" w:rsidDel="00993406">
          <w:rPr>
            <w:rFonts w:eastAsia="Calibri" w:cs="Arial"/>
            <w:color w:val="000000" w:themeColor="text1"/>
          </w:rPr>
          <w:delText>Further theory and experimental work have suggested that this evolutionary effect of diversity may peak at intermediate levels of host diversity</w:delText>
        </w:r>
        <w:r w:rsidR="005B45C2" w:rsidRPr="009C0FC6" w:rsidDel="00993406">
          <w:rPr>
            <w:rFonts w:cs="Arial"/>
            <w:color w:val="000000" w:themeColor="text1"/>
          </w:rPr>
          <w:delText xml:space="preserve"> </w:delText>
        </w:r>
        <w:r w:rsidR="00901FBB" w:rsidRPr="009C0FC6" w:rsidDel="00993406">
          <w:rPr>
            <w:rFonts w:cs="Arial"/>
            <w:color w:val="000000" w:themeColor="text1"/>
          </w:rPr>
          <w:fldChar w:fldCharType="begin">
            <w:fldData xml:space="preserve">PEVuZE5vdGU+PENpdGU+PEF1dGhvcj5CZW5tYXlvcjwvQXV0aG9yPjxZZWFyPjIwMDk8L1llYXI+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==
</w:fldData>
          </w:fldChar>
        </w:r>
        <w:r w:rsidR="00AE2EA5" w:rsidDel="00993406">
          <w:rPr>
            <w:rFonts w:cs="Arial"/>
            <w:color w:val="000000" w:themeColor="text1"/>
          </w:rPr>
          <w:delInstrText xml:space="preserve"> ADDIN EN.CITE </w:delInstrText>
        </w:r>
        <w:r w:rsidR="00AE2EA5" w:rsidDel="00993406">
          <w:rPr>
            <w:rFonts w:cs="Arial"/>
            <w:color w:val="000000" w:themeColor="text1"/>
          </w:rPr>
          <w:fldChar w:fldCharType="begin">
            <w:fldData xml:space="preserve">PEVuZE5vdGU+PENpdGU+PEF1dGhvcj5CZW5tYXlvcjwvQXV0aG9yPjxZZWFyPjIwMDk8L1llYXI+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==
</w:fldData>
          </w:fldChar>
        </w:r>
        <w:r w:rsidR="00AE2EA5" w:rsidDel="00993406">
          <w:rPr>
            <w:rFonts w:cs="Arial"/>
            <w:color w:val="000000" w:themeColor="text1"/>
          </w:rPr>
          <w:delInstrText xml:space="preserve"> ADDIN EN.CITE.DATA </w:delInstrText>
        </w:r>
        <w:r w:rsidR="00AE2EA5" w:rsidDel="00993406">
          <w:rPr>
            <w:rFonts w:cs="Arial"/>
            <w:color w:val="000000" w:themeColor="text1"/>
          </w:rPr>
        </w:r>
        <w:r w:rsidR="00AE2EA5" w:rsidDel="00993406">
          <w:rPr>
            <w:rFonts w:cs="Arial"/>
            <w:color w:val="000000" w:themeColor="text1"/>
          </w:rPr>
          <w:fldChar w:fldCharType="end"/>
        </w:r>
        <w:r w:rsidR="00901FBB" w:rsidRPr="009C0FC6" w:rsidDel="00993406">
          <w:rPr>
            <w:rFonts w:cs="Arial"/>
            <w:color w:val="000000" w:themeColor="text1"/>
          </w:rPr>
        </w:r>
        <w:r w:rsidR="00901FBB" w:rsidRPr="009C0FC6" w:rsidDel="00993406">
          <w:rPr>
            <w:rFonts w:cs="Arial"/>
            <w:color w:val="000000" w:themeColor="text1"/>
          </w:rPr>
          <w:fldChar w:fldCharType="separate"/>
        </w:r>
        <w:r w:rsidR="00407DAD" w:rsidDel="00993406">
          <w:rPr>
            <w:rFonts w:cs="Arial"/>
            <w:noProof/>
            <w:color w:val="000000" w:themeColor="text1"/>
          </w:rPr>
          <w:delText>(Benmayor</w:delText>
        </w:r>
        <w:r w:rsidR="00407DAD" w:rsidRPr="00407DAD" w:rsidDel="00993406">
          <w:rPr>
            <w:rFonts w:cs="Arial"/>
            <w:i/>
            <w:noProof/>
            <w:color w:val="000000" w:themeColor="text1"/>
          </w:rPr>
          <w:delText xml:space="preserve"> et al.</w:delText>
        </w:r>
        <w:r w:rsidR="00407DAD" w:rsidDel="00993406">
          <w:rPr>
            <w:rFonts w:cs="Arial"/>
            <w:noProof/>
            <w:color w:val="000000" w:themeColor="text1"/>
          </w:rPr>
          <w:delText>, 2009; Chabas</w:delText>
        </w:r>
        <w:r w:rsidR="00407DAD" w:rsidRPr="00407DAD" w:rsidDel="00993406">
          <w:rPr>
            <w:rFonts w:cs="Arial"/>
            <w:i/>
            <w:noProof/>
            <w:color w:val="000000" w:themeColor="text1"/>
          </w:rPr>
          <w:delText xml:space="preserve"> et al.</w:delText>
        </w:r>
        <w:r w:rsidR="00407DAD" w:rsidDel="00993406">
          <w:rPr>
            <w:rFonts w:cs="Arial"/>
            <w:noProof/>
            <w:color w:val="000000" w:themeColor="text1"/>
          </w:rPr>
          <w:delText>, 2018)</w:delText>
        </w:r>
        <w:r w:rsidR="00901FBB" w:rsidRPr="009C0FC6" w:rsidDel="00993406">
          <w:rPr>
            <w:rFonts w:cs="Arial"/>
            <w:color w:val="000000" w:themeColor="text1"/>
          </w:rPr>
          <w:fldChar w:fldCharType="end"/>
        </w:r>
        <w:r w:rsidRPr="009C0FC6" w:rsidDel="00993406">
          <w:rPr>
            <w:rFonts w:eastAsia="Calibri" w:cs="Arial"/>
            <w:color w:val="000000" w:themeColor="text1"/>
          </w:rPr>
          <w:delText xml:space="preserve">. </w:delText>
        </w:r>
      </w:del>
      <w:del w:id="290" w:author="Common, Jack" w:date="2019-10-23T12:34:00Z">
        <w:r w:rsidR="00352913" w:rsidDel="00221267">
          <w:rPr>
            <w:rFonts w:eastAsia="Calibri" w:cs="Arial"/>
            <w:color w:val="000000" w:themeColor="text1"/>
          </w:rPr>
          <w:delText>Even if a pathogen evolves to overcome a resistance allele of the host</w:delText>
        </w:r>
        <w:r w:rsidR="00952DC3" w:rsidRPr="009C0FC6" w:rsidDel="00221267">
          <w:rPr>
            <w:rFonts w:eastAsia="Calibri" w:cs="Arial"/>
            <w:color w:val="000000" w:themeColor="text1"/>
          </w:rPr>
          <w:delText>,</w:delText>
        </w:r>
        <w:r w:rsidRPr="009C0FC6" w:rsidDel="00221267">
          <w:rPr>
            <w:rFonts w:eastAsia="Calibri" w:cs="Arial"/>
            <w:color w:val="000000" w:themeColor="text1"/>
          </w:rPr>
          <w:delText xml:space="preserve"> </w:delText>
        </w:r>
        <w:r w:rsidR="00352913" w:rsidDel="00221267">
          <w:rPr>
            <w:rFonts w:eastAsia="Calibri" w:cs="Arial"/>
            <w:color w:val="000000" w:themeColor="text1"/>
          </w:rPr>
          <w:delText xml:space="preserve">pathogen spread may be more limited in host populations with greater genetic diversity. </w:delText>
        </w:r>
      </w:del>
      <w:del w:id="291" w:author="Common, Jack" w:date="2019-10-23T12:33:00Z">
        <w:r w:rsidR="00352913" w:rsidDel="00425818">
          <w:rPr>
            <w:rFonts w:eastAsia="Calibri" w:cs="Arial"/>
            <w:color w:val="000000" w:themeColor="text1"/>
          </w:rPr>
          <w:delText>This</w:delText>
        </w:r>
        <w:r w:rsidR="00352913" w:rsidRPr="009C0FC6" w:rsidDel="00425818">
          <w:rPr>
            <w:rFonts w:eastAsia="Calibri" w:cs="Arial"/>
            <w:color w:val="000000" w:themeColor="text1"/>
          </w:rPr>
          <w:delText xml:space="preserve"> </w:delText>
        </w:r>
      </w:del>
      <w:del w:id="292" w:author="Common, Jack" w:date="2019-10-23T12:24:00Z">
        <w:r w:rsidRPr="009C0FC6" w:rsidDel="00D82B93">
          <w:rPr>
            <w:rFonts w:eastAsia="Calibri" w:cs="Arial"/>
            <w:color w:val="000000" w:themeColor="text1"/>
          </w:rPr>
          <w:delText>epidemiological</w:delText>
        </w:r>
      </w:del>
      <w:del w:id="293" w:author="Common, Jack" w:date="2019-10-23T12:33:00Z">
        <w:r w:rsidRPr="009C0FC6" w:rsidDel="00425818">
          <w:rPr>
            <w:rFonts w:eastAsia="Calibri" w:cs="Arial"/>
            <w:color w:val="000000" w:themeColor="text1"/>
          </w:rPr>
          <w:delText xml:space="preserve"> effect of diversity may manifest through a dilution effect </w:delText>
        </w:r>
        <w:r w:rsidRPr="009C0FC6" w:rsidDel="00425818">
          <w:rPr>
            <w:rFonts w:cs="Arial"/>
            <w:color w:val="000000" w:themeColor="text1"/>
          </w:rPr>
          <w:fldChar w:fldCharType="begin"/>
        </w:r>
        <w:r w:rsidR="00AE2EA5" w:rsidDel="00425818">
          <w:rPr>
            <w:rFonts w:cs="Arial"/>
            <w:color w:val="000000" w:themeColor="text1"/>
          </w:rPr>
          <w:delInstrText xml:space="preserve"> ADDIN EN.CITE &lt;EndNote&gt;&lt;Cite&gt;&lt;Author&gt;Ostfeld&lt;/Author&gt;&lt;Year&gt;2012&lt;/Year&gt;&lt;RecNum&gt;249&lt;/RecNum&gt;&lt;DisplayText&gt;(Ostfeld &amp;amp; Keesing, 2012; Civitello&lt;style face="italic"&gt; et al.&lt;/style&gt;, 2015)&lt;/DisplayText&gt;&lt;record&gt;&lt;rec-number&gt;249&lt;/rec-number&gt;&lt;foreign-keys&gt;&lt;key app="EN" db-id="xrr2swwexa2rd8ed2d6xfwf20r9v5devt2e2" timestamp="1556229279" guid="a8f2639e-ca8a-4fbd-acc0-09555d67aa11"&gt;249&lt;/key&gt;&lt;/foreign-keys&gt;&lt;ref-type name="Journal Article"&gt;17&lt;/ref-type&gt;&lt;contributors&gt;&lt;authors&gt;&lt;author&gt;Ostfeld, Richard S&lt;/author&gt;&lt;author&gt;Keesing, Felicia&lt;/author&gt;&lt;/authors&gt;&lt;/contributors&gt;&lt;titles&gt;&lt;title&gt;Effects of host diversity on infectious disease&lt;/title&gt;&lt;secondary-title&gt;Annual review of ecology, evolution, and systematics&lt;/secondary-title&gt;&lt;/titles&gt;&lt;periodical&gt;&lt;full-title&gt;Annual Review of Ecology, Evolution, and Systematics&lt;/full-title&gt;&lt;/periodical&gt;&lt;volume&gt;43&lt;/volume&gt;&lt;dates&gt;&lt;year&gt;2012&lt;/year&gt;&lt;/dates&gt;&lt;urls&gt;&lt;/urls&gt;&lt;/record&gt;&lt;/Cite&gt;&lt;Cite&gt;&lt;Author&gt;Civitello&lt;/Author&gt;&lt;Year&gt;2015&lt;/Year&gt;&lt;RecNum&gt;337&lt;/RecNum&gt;&lt;record&gt;&lt;rec-number&gt;337&lt;/rec-number&gt;&lt;foreign-keys&gt;&lt;key app="EN" db-id="xrr2swwexa2rd8ed2d6xfwf20r9v5devt2e2" timestamp="1556229298" guid="3924b534-8627-4c75-9ec9-b6e1317e139b"&gt;337&lt;/key&gt;&lt;/foreign-keys&gt;&lt;ref-type name="Journal Article"&gt;17&lt;/ref-type&gt;&lt;contributors&gt;&lt;authors&gt;&lt;author&gt;Civitello, David J&lt;/author&gt;&lt;author&gt;Cohen, Jeremy&lt;/author&gt;&lt;author&gt;Fatima, Hiba&lt;/author&gt;&lt;author&gt;Halstead, Neal T&lt;/author&gt;&lt;author&gt;Liriano, Josue&lt;/author&gt;&lt;author&gt;McMahon, Taegan A&lt;/author&gt;&lt;author&gt;Ortega, C Nicole&lt;/author&gt;&lt;author&gt;Sauer, Erin Louise&lt;/author&gt;&lt;author&gt;Sehgal, Tanya&lt;/author&gt;&lt;author&gt;Young, Suzanne&lt;/author&gt;&lt;/authors&gt;&lt;/contributors&gt;&lt;titles&gt;&lt;title&gt;Biodiversity inhibits parasites: broad evidence for the dilution effect&lt;/title&gt;&lt;secondary-title&gt;Proceedings of the National Academy of Sciences&lt;/secondary-title&gt;&lt;/titles&gt;&lt;periodical&gt;&lt;full-title&gt;Proceedings of the National Academy of Sciences&lt;/full-title&gt;&lt;/periodical&gt;&lt;pages&gt;8667-8671&lt;/pages&gt;&lt;volume&gt;112&lt;/volume&gt;&lt;number&gt;28&lt;/number&gt;&lt;dates&gt;&lt;year&gt;2015&lt;/year&gt;&lt;/dates&gt;&lt;isbn&gt;0027-8424&lt;/isbn&gt;&lt;urls&gt;&lt;/urls&gt;&lt;/record&gt;&lt;/Cite&gt;&lt;/EndNote&gt;</w:delInstrText>
        </w:r>
        <w:r w:rsidRPr="009C0FC6" w:rsidDel="00425818">
          <w:rPr>
            <w:rFonts w:eastAsia="Calibri" w:cs="Arial"/>
            <w:color w:val="000000" w:themeColor="text1"/>
          </w:rPr>
          <w:fldChar w:fldCharType="separate"/>
        </w:r>
        <w:r w:rsidR="00564371" w:rsidRPr="00564371" w:rsidDel="00425818">
          <w:rPr>
            <w:rFonts w:cs="Arial"/>
            <w:noProof/>
            <w:color w:val="000000" w:themeColor="text1"/>
          </w:rPr>
          <w:delText>(Ostfeld &amp; Keesing, 2012; Civitello</w:delText>
        </w:r>
        <w:r w:rsidR="00564371" w:rsidRPr="00564371" w:rsidDel="00425818">
          <w:rPr>
            <w:rFonts w:cs="Arial"/>
            <w:i/>
            <w:noProof/>
            <w:color w:val="000000" w:themeColor="text1"/>
          </w:rPr>
          <w:delText xml:space="preserve"> et al.</w:delText>
        </w:r>
        <w:r w:rsidR="00564371" w:rsidRPr="00564371" w:rsidDel="00425818">
          <w:rPr>
            <w:rFonts w:cs="Arial"/>
            <w:noProof/>
            <w:color w:val="000000" w:themeColor="text1"/>
          </w:rPr>
          <w:delText>, 2015)</w:delText>
        </w:r>
        <w:r w:rsidRPr="009C0FC6" w:rsidDel="00425818">
          <w:rPr>
            <w:rFonts w:cs="Arial"/>
            <w:color w:val="000000" w:themeColor="text1"/>
          </w:rPr>
          <w:fldChar w:fldCharType="end"/>
        </w:r>
        <w:r w:rsidRPr="00634A04" w:rsidDel="00425818">
          <w:rPr>
            <w:rFonts w:eastAsia="Calibri" w:cs="Arial"/>
            <w:color w:val="000000" w:themeColor="text1"/>
          </w:rPr>
          <w:delText xml:space="preserve">. Increasing the number of resistant or low-quality hosts decreases the fraction of susceptible hosts, reducing contact rates </w:delText>
        </w:r>
        <w:r w:rsidR="00347E07" w:rsidDel="00425818">
          <w:rPr>
            <w:rFonts w:eastAsia="Calibri" w:cs="Arial"/>
            <w:color w:val="000000" w:themeColor="text1"/>
          </w:rPr>
          <w:delText>between</w:delText>
        </w:r>
        <w:r w:rsidR="00347E07" w:rsidRPr="00634A04" w:rsidDel="00425818">
          <w:rPr>
            <w:rFonts w:eastAsia="Calibri" w:cs="Arial"/>
            <w:color w:val="000000" w:themeColor="text1"/>
          </w:rPr>
          <w:delText xml:space="preserve"> </w:delText>
        </w:r>
        <w:r w:rsidRPr="00634A04" w:rsidDel="00425818">
          <w:rPr>
            <w:rFonts w:eastAsia="Calibri" w:cs="Arial"/>
            <w:color w:val="000000" w:themeColor="text1"/>
          </w:rPr>
          <w:delText xml:space="preserve">free-living pathogens </w:delText>
        </w:r>
        <w:r w:rsidR="00347E07" w:rsidDel="00425818">
          <w:rPr>
            <w:rFonts w:eastAsia="Calibri" w:cs="Arial"/>
            <w:color w:val="000000" w:themeColor="text1"/>
          </w:rPr>
          <w:delText>and susceptible hosts</w:delText>
        </w:r>
        <w:r w:rsidRPr="00634A04" w:rsidDel="00425818">
          <w:rPr>
            <w:rFonts w:eastAsia="Calibri" w:cs="Arial"/>
            <w:color w:val="000000" w:themeColor="text1"/>
          </w:rPr>
          <w:delText>, which in turn limits the basic reproduction number of the pathogen (</w:delText>
        </w:r>
        <w:r w:rsidRPr="00634A04" w:rsidDel="00425818">
          <w:rPr>
            <w:rFonts w:eastAsia="Calibri" w:cs="Arial"/>
            <w:i/>
            <w:iCs/>
            <w:color w:val="000000" w:themeColor="text1"/>
          </w:rPr>
          <w:delText>R</w:delText>
        </w:r>
        <w:r w:rsidRPr="00634A04" w:rsidDel="00425818">
          <w:rPr>
            <w:rFonts w:eastAsia="Calibri" w:cs="Arial"/>
            <w:color w:val="000000" w:themeColor="text1"/>
            <w:vertAlign w:val="subscript"/>
          </w:rPr>
          <w:delText>0</w:delText>
        </w:r>
        <w:r w:rsidRPr="00634A04" w:rsidDel="00425818">
          <w:rPr>
            <w:rFonts w:eastAsia="Calibri" w:cs="Arial"/>
            <w:color w:val="000000" w:themeColor="text1"/>
          </w:rPr>
          <w:delText xml:space="preserve">) </w:delText>
        </w:r>
        <w:r w:rsidRPr="009C0FC6" w:rsidDel="00425818">
          <w:rPr>
            <w:rFonts w:cs="Arial"/>
            <w:color w:val="000000" w:themeColor="text1"/>
          </w:rPr>
          <w:fldChar w:fldCharType="begin">
            <w:fldData xml:space="preserve">PEVuZE5vdGU+PENpdGU+PEF1dGhvcj5MaXZlbHk8L0F1dGhvcj48WWVhcj4yMDEwPC9ZZWFyPjxS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</w:fldData>
          </w:fldChar>
        </w:r>
        <w:r w:rsidR="00AE2EA5" w:rsidDel="00425818">
          <w:rPr>
            <w:rFonts w:cs="Arial"/>
            <w:color w:val="000000" w:themeColor="text1"/>
          </w:rPr>
          <w:delInstrText xml:space="preserve"> ADDIN EN.CITE </w:delInstrText>
        </w:r>
        <w:r w:rsidR="00AE2EA5" w:rsidDel="00425818">
          <w:rPr>
            <w:rFonts w:cs="Arial"/>
            <w:color w:val="000000" w:themeColor="text1"/>
          </w:rPr>
          <w:fldChar w:fldCharType="begin">
            <w:fldData xml:space="preserve">PEVuZE5vdGU+PENpdGU+PEF1dGhvcj5MaXZlbHk8L0F1dGhvcj48WWVhcj4yMDEwPC9ZZWFyPjxS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</w:fldData>
          </w:fldChar>
        </w:r>
        <w:r w:rsidR="00AE2EA5" w:rsidDel="00425818">
          <w:rPr>
            <w:rFonts w:cs="Arial"/>
            <w:color w:val="000000" w:themeColor="text1"/>
          </w:rPr>
          <w:delInstrText xml:space="preserve"> ADDIN EN.CITE.DATA </w:delInstrText>
        </w:r>
        <w:r w:rsidR="00AE2EA5" w:rsidDel="00425818">
          <w:rPr>
            <w:rFonts w:cs="Arial"/>
            <w:color w:val="000000" w:themeColor="text1"/>
          </w:rPr>
        </w:r>
        <w:r w:rsidR="00AE2EA5" w:rsidDel="00425818">
          <w:rPr>
            <w:rFonts w:cs="Arial"/>
            <w:color w:val="000000" w:themeColor="text1"/>
          </w:rPr>
          <w:fldChar w:fldCharType="end"/>
        </w:r>
        <w:r w:rsidRPr="009C0FC6" w:rsidDel="00425818">
          <w:rPr>
            <w:rFonts w:eastAsia="Calibri" w:cs="Arial"/>
            <w:color w:val="000000" w:themeColor="text1"/>
          </w:rPr>
        </w:r>
        <w:r w:rsidRPr="009C0FC6" w:rsidDel="00425818">
          <w:rPr>
            <w:rFonts w:eastAsia="Calibri" w:cs="Arial"/>
            <w:color w:val="000000" w:themeColor="text1"/>
          </w:rPr>
          <w:fldChar w:fldCharType="separate"/>
        </w:r>
        <w:r w:rsidRPr="00634A04" w:rsidDel="00425818">
          <w:rPr>
            <w:rFonts w:eastAsia="Calibri" w:cs="Arial"/>
            <w:noProof/>
            <w:color w:val="000000" w:themeColor="text1"/>
          </w:rPr>
          <w:delText>(Dobson, 2004; Gandon, 2004; Lively, 2010)</w:delText>
        </w:r>
        <w:r w:rsidRPr="009C0FC6" w:rsidDel="00425818">
          <w:rPr>
            <w:rFonts w:cs="Arial"/>
            <w:color w:val="000000" w:themeColor="text1"/>
          </w:rPr>
          <w:fldChar w:fldCharType="end"/>
        </w:r>
        <w:r w:rsidRPr="00634A04" w:rsidDel="00425818">
          <w:rPr>
            <w:rFonts w:eastAsia="Calibri" w:cs="Arial"/>
            <w:color w:val="000000" w:themeColor="text1"/>
          </w:rPr>
          <w:delText xml:space="preserve">. There is much observational support for the role of a dilution effect in host-pathogen systems (reviewed in </w:delText>
        </w:r>
        <w:r w:rsidRPr="009C0FC6" w:rsidDel="00425818">
          <w:rPr>
            <w:rFonts w:cs="Arial"/>
            <w:color w:val="000000" w:themeColor="text1"/>
          </w:rPr>
          <w:fldChar w:fldCharType="begin"/>
        </w:r>
        <w:r w:rsidR="00AE2EA5" w:rsidDel="00425818">
          <w:rPr>
            <w:rFonts w:cs="Arial"/>
            <w:color w:val="000000" w:themeColor="text1"/>
          </w:rPr>
          <w:delInstrText xml:space="preserve"> ADDIN EN.CITE &lt;EndNote&gt;&lt;Cite AuthorYear="1"&gt;&lt;Author&gt;Civitello&lt;/Author&gt;&lt;Year&gt;2015&lt;/Year&gt;&lt;RecNum&gt;337&lt;/RecNum&gt;&lt;DisplayText&gt;Civitello&lt;style face="italic"&gt; et al.&lt;/style&gt; (2015)&lt;/DisplayText&gt;&lt;record&gt;&lt;rec-number&gt;337&lt;/rec-number&gt;&lt;foreign-keys&gt;&lt;key app="EN" db-id="xrr2swwexa2rd8ed2d6xfwf20r9v5devt2e2" timestamp="1556229298" guid="3924b534-8627-4c75-9ec9-b6e1317e139b"&gt;337&lt;/key&gt;&lt;/foreign-keys&gt;&lt;ref-type name="Journal Article"&gt;17&lt;/ref-type&gt;&lt;contributors&gt;&lt;authors&gt;&lt;author&gt;Civitello, David J&lt;/author&gt;&lt;author&gt;Cohen, Jeremy&lt;/author&gt;&lt;author&gt;Fatima, Hiba&lt;/author&gt;&lt;author&gt;Halstead, Neal T&lt;/author&gt;&lt;author&gt;Liriano, Josue&lt;/author&gt;&lt;author&gt;McMahon, Taegan A&lt;/author&gt;&lt;author&gt;Ortega, C Nicole&lt;/author&gt;&lt;author&gt;Sauer, Erin Louise&lt;/author&gt;&lt;author&gt;Sehgal, Tanya&lt;/author&gt;&lt;author&gt;Young, Suzanne&lt;/author&gt;&lt;/authors&gt;&lt;/contributors&gt;&lt;titles&gt;&lt;title&gt;Biodiversity inhibits parasites: broad evidence for the dilution effect&lt;/title&gt;&lt;secondary-title&gt;Proceedings of the National Academy of Sciences&lt;/secondary-title&gt;&lt;/titles&gt;&lt;periodical&gt;&lt;full-title&gt;Proceedings of the National Academy of Sciences&lt;/full-title&gt;&lt;/periodical&gt;&lt;pages&gt;8667-8671&lt;/pages&gt;&lt;volume&gt;112&lt;/volume&gt;&lt;number&gt;28&lt;/number&gt;&lt;dates&gt;&lt;year&gt;2015&lt;/year&gt;&lt;/dates&gt;&lt;isbn&gt;0027-8424&lt;/isbn&gt;&lt;urls&gt;&lt;/urls&gt;&lt;/record&gt;&lt;/Cite&gt;&lt;/EndNote&gt;</w:delInstrText>
        </w:r>
        <w:r w:rsidRPr="009C0FC6" w:rsidDel="00425818">
          <w:rPr>
            <w:rFonts w:eastAsia="Calibri" w:cs="Arial"/>
            <w:color w:val="000000" w:themeColor="text1"/>
          </w:rPr>
          <w:fldChar w:fldCharType="separate"/>
        </w:r>
        <w:r w:rsidRPr="00634A04" w:rsidDel="00425818">
          <w:rPr>
            <w:rFonts w:eastAsia="Calibri" w:cs="Arial"/>
            <w:noProof/>
            <w:color w:val="000000" w:themeColor="text1"/>
          </w:rPr>
          <w:delText>Civitello</w:delText>
        </w:r>
        <w:r w:rsidRPr="00634A04" w:rsidDel="00425818">
          <w:rPr>
            <w:rFonts w:eastAsia="Calibri" w:cs="Arial"/>
            <w:i/>
            <w:iCs/>
            <w:noProof/>
            <w:color w:val="000000" w:themeColor="text1"/>
          </w:rPr>
          <w:delText xml:space="preserve"> et al.</w:delText>
        </w:r>
        <w:r w:rsidRPr="00634A04" w:rsidDel="00425818">
          <w:rPr>
            <w:rFonts w:eastAsia="Calibri" w:cs="Arial"/>
            <w:noProof/>
            <w:color w:val="000000" w:themeColor="text1"/>
          </w:rPr>
          <w:delText xml:space="preserve"> (2015)</w:delText>
        </w:r>
        <w:r w:rsidRPr="009C0FC6" w:rsidDel="00425818">
          <w:rPr>
            <w:rFonts w:cs="Arial"/>
            <w:color w:val="000000" w:themeColor="text1"/>
          </w:rPr>
          <w:fldChar w:fldCharType="end"/>
        </w:r>
        <w:r w:rsidRPr="00634A04" w:rsidDel="00425818">
          <w:rPr>
            <w:rFonts w:eastAsia="Calibri" w:cs="Arial"/>
            <w:color w:val="000000" w:themeColor="text1"/>
          </w:rPr>
          <w:delText>), and some experimental work has suggested that</w:delText>
        </w:r>
        <w:r w:rsidR="00815A91" w:rsidRPr="00634A04" w:rsidDel="00425818">
          <w:rPr>
            <w:rFonts w:eastAsia="Calibri" w:cs="Arial"/>
            <w:color w:val="000000" w:themeColor="text1"/>
          </w:rPr>
          <w:delText xml:space="preserve"> </w:delText>
        </w:r>
        <w:r w:rsidRPr="00634A04" w:rsidDel="00425818">
          <w:rPr>
            <w:rFonts w:eastAsia="Calibri" w:cs="Arial"/>
            <w:color w:val="000000" w:themeColor="text1"/>
          </w:rPr>
          <w:delText xml:space="preserve">dilution of susceptible hosts can limit pathogen spread </w:delText>
        </w:r>
        <w:r w:rsidRPr="009C0FC6" w:rsidDel="00425818">
          <w:rPr>
            <w:rFonts w:cs="Arial"/>
            <w:color w:val="000000" w:themeColor="text1"/>
          </w:rPr>
          <w:fldChar w:fldCharType="begin"/>
        </w:r>
        <w:r w:rsidR="00AE2EA5" w:rsidDel="00425818">
          <w:rPr>
            <w:rFonts w:cs="Arial"/>
            <w:color w:val="000000" w:themeColor="text1"/>
          </w:rPr>
          <w:delInstrText xml:space="preserve"> ADDIN EN.CITE &lt;EndNote&gt;&lt;Cite&gt;&lt;Author&gt;Dennehy&lt;/Author&gt;&lt;Year&gt;2007&lt;/Year&gt;&lt;RecNum&gt;274&lt;/RecNum&gt;&lt;DisplayText&gt;(Dennehy&lt;style face="italic"&gt; et al.&lt;/style&gt;, 2007; Common &amp;amp; Westra, 2019)&lt;/DisplayText&gt;&lt;record&gt;&lt;rec-number&gt;274&lt;/rec-number&gt;&lt;foreign-keys&gt;&lt;key app="EN" db-id="xrr2swwexa2rd8ed2d6xfwf20r9v5devt2e2" timestamp="1556229282" guid="f0a1ab81-a182-463e-8ca3-fd45f2153d12"&gt;274&lt;/key&gt;&lt;/foreign-keys&gt;&lt;ref-type name="Journal Article"&gt;17&lt;/ref-type&gt;&lt;contributors&gt;&lt;authors&gt;&lt;author&gt;Dennehy, John J&lt;/author&gt;&lt;author&gt;Friedenberg, Nicholas A&lt;/author&gt;&lt;author&gt;Yang, Yul W&lt;/author&gt;&lt;author&gt;Turner, Paul E&lt;/author&gt;&lt;/authors&gt;&lt;/contributors&gt;&lt;titles&gt;&lt;title&gt;Virus population extinction via ecological traps&lt;/title&gt;&lt;secondary-title&gt;Ecology letters&lt;/secondary-title&gt;&lt;/titles&gt;&lt;periodical&gt;&lt;full-title&gt;Ecology Letters&lt;/full-title&gt;&lt;/periodical&gt;&lt;pages&gt;230-240&lt;/pages&gt;&lt;volume&gt;10&lt;/volume&gt;&lt;number&gt;3&lt;/number&gt;&lt;dates&gt;&lt;year&gt;2007&lt;/year&gt;&lt;/dates&gt;&lt;isbn&gt;1461-023X&lt;/isbn&gt;&lt;urls&gt;&lt;/urls&gt;&lt;/record&gt;&lt;/Cite&gt;&lt;Cite&gt;&lt;Author&gt;Common&lt;/Author&gt;&lt;Year&gt;2019&lt;/Year&gt;&lt;RecNum&gt;330&lt;/RecNum&gt;&lt;record&gt;&lt;rec-number&gt;330&lt;/rec-number&gt;&lt;foreign-keys&gt;&lt;key app="EN" db-id="xrr2swwexa2rd8ed2d6xfwf20r9v5devt2e2" timestamp="1556229290" guid="5892885f-03aa-4ef6-ab5f-1cd1895c6e8d"&gt;330&lt;/key&gt;&lt;/foreign-keys&gt;&lt;ref-type name="Journal Article"&gt;17&lt;/ref-type&gt;&lt;contributors&gt;&lt;authors&gt;&lt;author&gt;Common, Jack&lt;/author&gt;&lt;author&gt;Westra, Edze R&lt;/author&gt;&lt;/authors&gt;&lt;/contributors&gt;&lt;titles&gt;&lt;title&gt;CRISPR evolution and bacteriophage persistence in the context of population bottlenecks&lt;/title&gt;&lt;secondary-title&gt;RNA Biology&lt;/secondary-title&gt;&lt;/titles&gt;&lt;periodical&gt;&lt;full-title&gt;RNA Biology&lt;/full-title&gt;&lt;/periodical&gt;&lt;dates&gt;&lt;year&gt;2019&lt;/year&gt;&lt;/dates&gt;&lt;urls&gt;&lt;/urls&gt;&lt;/record&gt;&lt;/Cite&gt;&lt;/EndNote&gt;</w:delInstrText>
        </w:r>
        <w:r w:rsidRPr="009C0FC6" w:rsidDel="00425818">
          <w:rPr>
            <w:rFonts w:eastAsia="Calibri" w:cs="Arial"/>
            <w:color w:val="000000" w:themeColor="text1"/>
          </w:rPr>
          <w:fldChar w:fldCharType="separate"/>
        </w:r>
        <w:r w:rsidR="00564371" w:rsidRPr="00564371" w:rsidDel="00425818">
          <w:rPr>
            <w:rFonts w:cs="Arial"/>
            <w:noProof/>
            <w:color w:val="000000" w:themeColor="text1"/>
          </w:rPr>
          <w:delText>(Dennehy</w:delText>
        </w:r>
        <w:r w:rsidR="00564371" w:rsidRPr="00564371" w:rsidDel="00425818">
          <w:rPr>
            <w:rFonts w:cs="Arial"/>
            <w:i/>
            <w:noProof/>
            <w:color w:val="000000" w:themeColor="text1"/>
          </w:rPr>
          <w:delText xml:space="preserve"> et al.</w:delText>
        </w:r>
        <w:r w:rsidR="00564371" w:rsidRPr="00564371" w:rsidDel="00425818">
          <w:rPr>
            <w:rFonts w:cs="Arial"/>
            <w:noProof/>
            <w:color w:val="000000" w:themeColor="text1"/>
          </w:rPr>
          <w:delText>, 2007; Common &amp; Westra, 2019)</w:delText>
        </w:r>
        <w:r w:rsidRPr="009C0FC6" w:rsidDel="00425818">
          <w:rPr>
            <w:rFonts w:cs="Arial"/>
            <w:color w:val="000000" w:themeColor="text1"/>
          </w:rPr>
          <w:fldChar w:fldCharType="end"/>
        </w:r>
        <w:r w:rsidRPr="00634A04" w:rsidDel="00425818">
          <w:rPr>
            <w:rFonts w:eastAsia="Calibri" w:cs="Arial"/>
            <w:color w:val="000000" w:themeColor="text1"/>
          </w:rPr>
          <w:delText xml:space="preserve">. </w:delText>
        </w:r>
      </w:del>
      <w:del w:id="294" w:author="Common, Jack" w:date="2019-10-23T12:34:00Z">
        <w:r w:rsidR="00352913" w:rsidDel="00221267">
          <w:rPr>
            <w:rFonts w:eastAsia="Calibri" w:cs="Arial"/>
            <w:color w:val="000000" w:themeColor="text1"/>
          </w:rPr>
          <w:delText xml:space="preserve">However, </w:delText>
        </w:r>
      </w:del>
      <w:ins w:id="295" w:author="Common, Jack" w:date="2019-10-23T12:34:00Z">
        <w:r w:rsidR="00221267">
          <w:rPr>
            <w:rFonts w:eastAsia="Calibri" w:cs="Arial"/>
            <w:color w:val="000000" w:themeColor="text1"/>
          </w:rPr>
          <w:t>T</w:t>
        </w:r>
      </w:ins>
      <w:del w:id="296" w:author="Common, Jack" w:date="2019-10-23T12:34:00Z">
        <w:r w:rsidR="00846FAF" w:rsidDel="00221267">
          <w:rPr>
            <w:rFonts w:eastAsia="Calibri" w:cs="Arial"/>
            <w:color w:val="000000" w:themeColor="text1"/>
          </w:rPr>
          <w:delText>t</w:delText>
        </w:r>
      </w:del>
      <w:r w:rsidR="00846FAF">
        <w:rPr>
          <w:rFonts w:eastAsia="Calibri" w:cs="Arial"/>
          <w:color w:val="000000" w:themeColor="text1"/>
        </w:rPr>
        <w:t xml:space="preserve">he evolutionary and </w:t>
      </w:r>
      <w:del w:id="297" w:author="Common, Jack" w:date="2019-10-23T12:24:00Z">
        <w:r w:rsidR="00846FAF" w:rsidDel="00D82B93">
          <w:rPr>
            <w:rFonts w:eastAsia="Calibri" w:cs="Arial"/>
            <w:color w:val="000000" w:themeColor="text1"/>
          </w:rPr>
          <w:delText>epidemiological</w:delText>
        </w:r>
      </w:del>
      <w:ins w:id="298" w:author="Common, Jack" w:date="2019-10-23T12:24:00Z">
        <w:r w:rsidR="00D82B93">
          <w:rPr>
            <w:rFonts w:eastAsia="Calibri" w:cs="Arial"/>
            <w:color w:val="000000" w:themeColor="text1"/>
          </w:rPr>
          <w:t>ecological</w:t>
        </w:r>
      </w:ins>
      <w:r w:rsidRPr="009C0FC6">
        <w:rPr>
          <w:rFonts w:eastAsia="Calibri" w:cs="Arial"/>
          <w:color w:val="000000" w:themeColor="text1"/>
        </w:rPr>
        <w:t xml:space="preserve"> effects </w:t>
      </w:r>
      <w:r w:rsidR="00352913">
        <w:rPr>
          <w:rFonts w:eastAsia="Calibri" w:cs="Arial"/>
          <w:color w:val="000000" w:themeColor="text1"/>
        </w:rPr>
        <w:t xml:space="preserve">of </w:t>
      </w:r>
      <w:r w:rsidRPr="009C0FC6">
        <w:rPr>
          <w:rFonts w:eastAsia="Calibri" w:cs="Arial"/>
          <w:color w:val="000000" w:themeColor="text1"/>
        </w:rPr>
        <w:t>host diversity</w:t>
      </w:r>
      <w:r w:rsidR="00352913">
        <w:rPr>
          <w:rFonts w:eastAsia="Calibri" w:cs="Arial"/>
          <w:color w:val="000000" w:themeColor="text1"/>
        </w:rPr>
        <w:t xml:space="preserve"> are likely to depend on one another, as the basic reproductive value of a pathogen will influence its ability to evolve to overcome host resistance</w:t>
      </w:r>
      <w:r w:rsidR="00A81C96">
        <w:rPr>
          <w:rFonts w:eastAsia="Calibri" w:cs="Arial"/>
          <w:color w:val="000000" w:themeColor="text1"/>
        </w:rPr>
        <w:t xml:space="preserve"> </w:t>
      </w:r>
      <w:r w:rsidR="00A81C96">
        <w:rPr>
          <w:rFonts w:eastAsia="Calibri" w:cs="Arial"/>
          <w:color w:val="000000" w:themeColor="text1"/>
        </w:rPr>
        <w:fldChar w:fldCharType="begin"/>
      </w:r>
      <w:r w:rsidR="00820E6F">
        <w:rPr>
          <w:rFonts w:eastAsia="Calibri" w:cs="Arial"/>
          <w:color w:val="000000" w:themeColor="text1"/>
        </w:rPr>
        <w:instrText xml:space="preserve"> ADDIN EN.CITE &lt;EndNote&gt;&lt;Cite&gt;&lt;Author&gt;Antia&lt;/Author&gt;&lt;Year&gt;2003&lt;/Year&gt;&lt;RecNum&gt;327&lt;/RecNum&gt;&lt;DisplayText&gt;(29)&lt;/DisplayText&gt;&lt;record&gt;&lt;rec-number&gt;327&lt;/rec-number&gt;&lt;foreign-keys&gt;&lt;key app="EN" db-id="xrr2swwexa2rd8ed2d6xfwf20r9v5devt2e2" timestamp="1556229290" guid="c5143404-b3f7-438a-bb95-cd7dc62255fb"&gt;327&lt;/key&gt;&lt;/foreign-keys&gt;&lt;ref-type name="Journal Article"&gt;17&lt;/ref-type&gt;&lt;contributors&gt;&lt;authors&gt;&lt;author&gt;Antia, Rustom&lt;/author&gt;&lt;author&gt;Regoes, Roland R&lt;/author&gt;&lt;author&gt;Koella, Jacob C&lt;/author&gt;&lt;author&gt;Bergstrom, Carl T&lt;/author&gt;&lt;/authors&gt;&lt;/contributors&gt;&lt;titles&gt;&lt;title&gt;The role of evolution in the emergence of infectious diseases&lt;/title&gt;&lt;secondary-title&gt;Nature&lt;/secondary-title&gt;&lt;/titles&gt;&lt;periodical&gt;&lt;full-title&gt;Nature&lt;/full-title&gt;&lt;/periodical&gt;&lt;pages&gt;658&lt;/pages&gt;&lt;volume&gt;426&lt;/volume&gt;&lt;number&gt;6967&lt;/number&gt;&lt;dates&gt;&lt;year&gt;2003&lt;/year&gt;&lt;/dates&gt;&lt;isbn&gt;1476-4687&lt;/isbn&gt;&lt;urls&gt;&lt;/urls&gt;&lt;/record&gt;&lt;/Cite&gt;&lt;/EndNote&gt;</w:instrText>
      </w:r>
      <w:r w:rsidR="00A81C96">
        <w:rPr>
          <w:rFonts w:eastAsia="Calibri" w:cs="Arial"/>
          <w:color w:val="000000" w:themeColor="text1"/>
        </w:rPr>
        <w:fldChar w:fldCharType="separate"/>
      </w:r>
      <w:r w:rsidR="00820E6F">
        <w:rPr>
          <w:rFonts w:eastAsia="Calibri" w:cs="Arial"/>
          <w:noProof/>
          <w:color w:val="000000" w:themeColor="text1"/>
        </w:rPr>
        <w:t>(29)</w:t>
      </w:r>
      <w:r w:rsidR="00A81C96">
        <w:rPr>
          <w:rFonts w:eastAsia="Calibri" w:cs="Arial"/>
          <w:color w:val="000000" w:themeColor="text1"/>
        </w:rPr>
        <w:fldChar w:fldCharType="end"/>
      </w:r>
      <w:r w:rsidRPr="009C0FC6">
        <w:rPr>
          <w:rFonts w:eastAsia="Calibri" w:cs="Arial"/>
          <w:color w:val="000000" w:themeColor="text1"/>
        </w:rPr>
        <w:t>.</w:t>
      </w:r>
      <w:ins w:id="299" w:author="Common, Jack" w:date="2019-10-23T12:15:00Z">
        <w:r w:rsidR="00B477D4">
          <w:rPr>
            <w:rFonts w:eastAsia="Calibri" w:cs="Arial"/>
            <w:color w:val="000000" w:themeColor="text1"/>
          </w:rPr>
          <w:t xml:space="preserve"> </w:t>
        </w:r>
      </w:ins>
      <w:del w:id="300" w:author="Common, Jack" w:date="2019-10-23T12:15:00Z">
        <w:r w:rsidRPr="009C0FC6" w:rsidDel="00B477D4">
          <w:rPr>
            <w:rFonts w:eastAsia="Calibri" w:cs="Arial"/>
            <w:color w:val="000000" w:themeColor="text1"/>
          </w:rPr>
          <w:delText xml:space="preserve"> </w:delText>
        </w:r>
      </w:del>
      <w:ins w:id="301" w:author="Common, Jack" w:date="2019-10-23T12:12:00Z">
        <w:r w:rsidR="00491AD6">
          <w:rPr>
            <w:rFonts w:eastAsia="Calibri" w:cs="Arial"/>
            <w:color w:val="000000" w:themeColor="text1"/>
          </w:rPr>
          <w:t xml:space="preserve">Further, </w:t>
        </w:r>
        <w:r w:rsidR="00491AD6">
          <w:rPr>
            <w:rFonts w:cs="Arial"/>
          </w:rPr>
          <w:t xml:space="preserve">because increasing host diversity dilutes susceptible hosts, </w:t>
        </w:r>
      </w:ins>
      <w:ins w:id="302" w:author="Common, Jack" w:date="2019-10-23T12:16:00Z">
        <w:r w:rsidR="00740C73">
          <w:rPr>
            <w:rFonts w:cs="Arial"/>
          </w:rPr>
          <w:t>pathogens</w:t>
        </w:r>
      </w:ins>
      <w:ins w:id="303" w:author="Common, Jack" w:date="2019-10-23T12:12:00Z">
        <w:r w:rsidR="00491AD6">
          <w:rPr>
            <w:rFonts w:cs="Arial"/>
          </w:rPr>
          <w:t xml:space="preserve"> may reach smaller population size</w:t>
        </w:r>
      </w:ins>
      <w:ins w:id="304" w:author="Common, Jack" w:date="2019-10-23T12:13:00Z">
        <w:r w:rsidR="00604670">
          <w:rPr>
            <w:rFonts w:cs="Arial"/>
          </w:rPr>
          <w:t>s</w:t>
        </w:r>
      </w:ins>
      <w:ins w:id="305" w:author="Common, Jack" w:date="2019-10-23T12:14:00Z">
        <w:r w:rsidR="00450AEC">
          <w:rPr>
            <w:rFonts w:cs="Arial"/>
          </w:rPr>
          <w:t xml:space="preserve"> and </w:t>
        </w:r>
      </w:ins>
      <w:ins w:id="306" w:author="Common, Jack" w:date="2019-10-23T12:13:00Z">
        <w:r w:rsidR="00604670">
          <w:rPr>
            <w:rFonts w:cs="Arial"/>
          </w:rPr>
          <w:t>generate</w:t>
        </w:r>
      </w:ins>
      <w:ins w:id="307" w:author="Common, Jack" w:date="2019-10-23T12:14:00Z">
        <w:r w:rsidR="00450AEC">
          <w:rPr>
            <w:rFonts w:cs="Arial"/>
          </w:rPr>
          <w:t xml:space="preserve"> fewer</w:t>
        </w:r>
      </w:ins>
      <w:ins w:id="308" w:author="Common, Jack" w:date="2019-10-23T12:13:00Z">
        <w:r w:rsidR="00604670">
          <w:rPr>
            <w:rFonts w:cs="Arial"/>
          </w:rPr>
          <w:t xml:space="preserve"> </w:t>
        </w:r>
      </w:ins>
      <w:ins w:id="309" w:author="Common, Jack" w:date="2019-10-23T12:16:00Z">
        <w:r w:rsidR="00740C73">
          <w:rPr>
            <w:rFonts w:cs="Arial"/>
          </w:rPr>
          <w:t>novel variants</w:t>
        </w:r>
      </w:ins>
      <w:ins w:id="310" w:author="Common, Jack" w:date="2019-10-23T12:12:00Z">
        <w:r w:rsidR="00491AD6">
          <w:rPr>
            <w:rFonts w:cs="Arial"/>
          </w:rPr>
          <w:t xml:space="preserve"> on which selection can act. </w:t>
        </w:r>
      </w:ins>
      <w:ins w:id="311" w:author="Common, Jack" w:date="2019-10-23T12:14:00Z">
        <w:r w:rsidR="00CB3E52">
          <w:rPr>
            <w:rFonts w:cs="Arial"/>
          </w:rPr>
          <w:t>Simultaneously, i</w:t>
        </w:r>
      </w:ins>
      <w:ins w:id="312" w:author="Common, Jack" w:date="2019-10-23T12:12:00Z">
        <w:r w:rsidR="00491AD6">
          <w:rPr>
            <w:rFonts w:cs="Arial"/>
          </w:rPr>
          <w:t xml:space="preserve">ncreasing host diversity can increase selection for </w:t>
        </w:r>
      </w:ins>
      <w:ins w:id="313" w:author="Common, Jack" w:date="2019-10-23T12:16:00Z">
        <w:r w:rsidR="00740C73">
          <w:rPr>
            <w:rFonts w:cs="Arial"/>
          </w:rPr>
          <w:t>novel variants</w:t>
        </w:r>
      </w:ins>
      <w:ins w:id="314" w:author="Common, Jack" w:date="2019-10-23T12:12:00Z">
        <w:r w:rsidR="00491AD6">
          <w:rPr>
            <w:rFonts w:cs="Arial"/>
          </w:rPr>
          <w:t>.</w:t>
        </w:r>
      </w:ins>
      <w:ins w:id="315" w:author="Common, Jack" w:date="2019-10-23T12:23:00Z">
        <w:r w:rsidR="00D82B93">
          <w:rPr>
            <w:rFonts w:cs="Arial"/>
          </w:rPr>
          <w:t xml:space="preserve"> </w:t>
        </w:r>
      </w:ins>
      <w:ins w:id="316" w:author="Common, Jack" w:date="2019-10-23T12:12:00Z">
        <w:r w:rsidR="00491AD6">
          <w:rPr>
            <w:rFonts w:cs="Arial"/>
          </w:rPr>
          <w:t xml:space="preserve">These two effects can maximise evolutionary emergence at intermediate host diversity </w:t>
        </w:r>
        <w:r w:rsidR="00491AD6">
          <w:rPr>
            <w:rFonts w:cs="Arial"/>
            <w:color w:val="000000" w:themeColor="text1"/>
          </w:rPr>
          <w:fldChar w:fldCharType="begin">
            <w:fldData xml:space="preserve">PEVuZE5vdGU+PENpdGU+PEF1dGhvcj5DaGFiYXM8L0F1dGhvcj48WWVhcj4yMDE4PC9ZZWFyPjxS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</w:fldData>
          </w:fldChar>
        </w:r>
      </w:ins>
      <w:r w:rsidR="00820E6F">
        <w:rPr>
          <w:rFonts w:cs="Arial"/>
          <w:color w:val="000000" w:themeColor="text1"/>
        </w:rPr>
        <w:instrText xml:space="preserve"> ADDIN EN.CITE </w:instrText>
      </w:r>
      <w:r w:rsidR="00820E6F">
        <w:rPr>
          <w:rFonts w:cs="Arial"/>
          <w:color w:val="000000" w:themeColor="text1"/>
        </w:rPr>
        <w:fldChar w:fldCharType="begin">
          <w:fldData xml:space="preserve">PEVuZE5vdGU+PENpdGU+PEF1dGhvcj5DaGFiYXM8L0F1dGhvcj48WWVhcj4yMDE4PC9ZZWFyPjxS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</w:fldData>
        </w:fldChar>
      </w:r>
      <w:r w:rsidR="00820E6F">
        <w:rPr>
          <w:rFonts w:cs="Arial"/>
          <w:color w:val="000000" w:themeColor="text1"/>
        </w:rPr>
        <w:instrText xml:space="preserve"> ADDIN EN.CITE.DATA </w:instrText>
      </w:r>
      <w:r w:rsidR="00820E6F">
        <w:rPr>
          <w:rFonts w:cs="Arial"/>
          <w:color w:val="000000" w:themeColor="text1"/>
        </w:rPr>
      </w:r>
      <w:r w:rsidR="00820E6F">
        <w:rPr>
          <w:rFonts w:cs="Arial"/>
          <w:color w:val="000000" w:themeColor="text1"/>
        </w:rPr>
        <w:fldChar w:fldCharType="end"/>
      </w:r>
      <w:ins w:id="317" w:author="Common, Jack" w:date="2019-10-23T12:12:00Z">
        <w:r w:rsidR="00491AD6">
          <w:rPr>
            <w:rFonts w:cs="Arial"/>
            <w:color w:val="000000" w:themeColor="text1"/>
          </w:rPr>
        </w:r>
        <w:r w:rsidR="00491AD6">
          <w:rPr>
            <w:rFonts w:cs="Arial"/>
            <w:color w:val="000000" w:themeColor="text1"/>
          </w:rPr>
          <w:fldChar w:fldCharType="separate"/>
        </w:r>
      </w:ins>
      <w:r w:rsidR="00820E6F">
        <w:rPr>
          <w:rFonts w:cs="Arial"/>
          <w:noProof/>
          <w:color w:val="000000" w:themeColor="text1"/>
        </w:rPr>
        <w:t>(31, 32)</w:t>
      </w:r>
      <w:ins w:id="318" w:author="Common, Jack" w:date="2019-10-23T12:12:00Z">
        <w:r w:rsidR="00491AD6">
          <w:rPr>
            <w:rFonts w:cs="Arial"/>
            <w:color w:val="000000" w:themeColor="text1"/>
          </w:rPr>
          <w:fldChar w:fldCharType="end"/>
        </w:r>
      </w:ins>
      <w:ins w:id="319" w:author="Common, Jack" w:date="2019-10-23T12:14:00Z">
        <w:r w:rsidR="007C3A10">
          <w:rPr>
            <w:rFonts w:cs="Arial"/>
            <w:color w:val="000000" w:themeColor="text1"/>
          </w:rPr>
          <w:t xml:space="preserve">. </w:t>
        </w:r>
      </w:ins>
    </w:p>
    <w:p w14:paraId="674418C5" w14:textId="77777777" w:rsidR="00AE3500" w:rsidRPr="009C0FC6" w:rsidRDefault="00AE3500">
      <w:pPr>
        <w:jc w:val="both"/>
        <w:rPr>
          <w:rFonts w:eastAsia="Calibri" w:cs="Arial"/>
          <w:color w:val="000000" w:themeColor="text1"/>
        </w:rPr>
        <w:pPrChange w:id="320" w:author="Common, Jack" w:date="2019-10-23T10:58:00Z">
          <w:pPr>
            <w:spacing w:line="480" w:lineRule="auto"/>
            <w:jc w:val="both"/>
          </w:pPr>
        </w:pPrChange>
      </w:pPr>
    </w:p>
    <w:p w14:paraId="28BF1812" w14:textId="3B422F53" w:rsidR="00AE3500" w:rsidRDefault="00AE3500">
      <w:pPr>
        <w:jc w:val="both"/>
        <w:rPr>
          <w:rFonts w:eastAsia="Calibri" w:cs="Arial"/>
          <w:color w:val="000000" w:themeColor="text1"/>
        </w:rPr>
        <w:pPrChange w:id="321" w:author="Common, Jack" w:date="2019-10-23T10:58:00Z">
          <w:pPr>
            <w:spacing w:line="480" w:lineRule="auto"/>
            <w:jc w:val="both"/>
          </w:pPr>
        </w:pPrChange>
      </w:pPr>
      <w:r w:rsidRPr="009C0FC6">
        <w:rPr>
          <w:rFonts w:eastAsia="Calibri" w:cs="Arial"/>
          <w:color w:val="000000" w:themeColor="text1"/>
        </w:rPr>
        <w:t xml:space="preserve">The interaction between lytic bacteriophage (phage) and the bacterial CRISPR-Cas </w:t>
      </w:r>
      <w:r w:rsidR="003A796C">
        <w:rPr>
          <w:rFonts w:eastAsia="Calibri" w:cs="Arial"/>
          <w:color w:val="000000" w:themeColor="text1"/>
        </w:rPr>
        <w:t xml:space="preserve">(Clustered Regularly Interspaced Short </w:t>
      </w:r>
      <w:r w:rsidR="00347E07">
        <w:rPr>
          <w:rFonts w:eastAsia="Calibri" w:cs="Arial"/>
          <w:color w:val="000000" w:themeColor="text1"/>
        </w:rPr>
        <w:t xml:space="preserve">Palindromic </w:t>
      </w:r>
      <w:r w:rsidR="003A796C">
        <w:rPr>
          <w:rFonts w:eastAsia="Calibri" w:cs="Arial"/>
          <w:color w:val="000000" w:themeColor="text1"/>
        </w:rPr>
        <w:t xml:space="preserve">Repeats; CRISPR-associated) </w:t>
      </w:r>
      <w:r w:rsidRPr="009C0FC6">
        <w:rPr>
          <w:rFonts w:eastAsia="Calibri" w:cs="Arial"/>
          <w:color w:val="000000" w:themeColor="text1"/>
        </w:rPr>
        <w:t xml:space="preserve">immune system </w:t>
      </w:r>
      <w:r w:rsidR="00347E07">
        <w:rPr>
          <w:rFonts w:eastAsia="Calibri" w:cs="Arial"/>
          <w:color w:val="000000" w:themeColor="text1"/>
        </w:rPr>
        <w:t>re</w:t>
      </w:r>
      <w:r w:rsidRPr="009C0FC6">
        <w:rPr>
          <w:rFonts w:eastAsia="Calibri" w:cs="Arial"/>
          <w:color w:val="000000" w:themeColor="text1"/>
        </w:rPr>
        <w:t xml:space="preserve">presents a tractable model system </w:t>
      </w:r>
      <w:r w:rsidR="00BC23BC">
        <w:rPr>
          <w:rFonts w:eastAsia="Calibri" w:cs="Arial"/>
          <w:color w:val="000000" w:themeColor="text1"/>
        </w:rPr>
        <w:t xml:space="preserve">to study the evolutionary </w:t>
      </w:r>
      <w:del w:id="322" w:author="Common, Jack" w:date="2019-10-23T12:24:00Z">
        <w:r w:rsidR="00BC23BC" w:rsidDel="00D82B93">
          <w:rPr>
            <w:rFonts w:eastAsia="Calibri" w:cs="Arial"/>
            <w:color w:val="000000" w:themeColor="text1"/>
          </w:rPr>
          <w:delText>epidemiology</w:delText>
        </w:r>
      </w:del>
      <w:ins w:id="323" w:author="Common, Jack" w:date="2019-10-23T12:24:00Z">
        <w:r w:rsidR="00D82B93">
          <w:rPr>
            <w:rFonts w:eastAsia="Calibri" w:cs="Arial"/>
            <w:color w:val="000000" w:themeColor="text1"/>
          </w:rPr>
          <w:t>ecology</w:t>
        </w:r>
      </w:ins>
      <w:r w:rsidR="00BC23BC">
        <w:rPr>
          <w:rFonts w:eastAsia="Calibri" w:cs="Arial"/>
          <w:color w:val="000000" w:themeColor="text1"/>
        </w:rPr>
        <w:t xml:space="preserve"> of infectious diseases, including the</w:t>
      </w:r>
      <w:r w:rsidRPr="009C0FC6">
        <w:rPr>
          <w:rFonts w:eastAsia="Calibri" w:cs="Arial"/>
          <w:color w:val="000000" w:themeColor="text1"/>
        </w:rPr>
        <w:t xml:space="preserve"> role of host diversity</w:t>
      </w:r>
      <w:r w:rsidR="004C1642">
        <w:rPr>
          <w:rFonts w:eastAsia="Calibri" w:cs="Arial"/>
          <w:color w:val="000000" w:themeColor="text1"/>
        </w:rPr>
        <w:t xml:space="preserve"> </w:t>
      </w:r>
      <w:r w:rsidR="004C1642">
        <w:rPr>
          <w:rFonts w:eastAsia="Calibri" w:cs="Arial"/>
          <w:color w:val="000000" w:themeColor="text1"/>
        </w:rPr>
        <w:fldChar w:fldCharType="begin">
          <w:fldData xml:space="preserve">PEVuZE5vdGU+PENpdGU+PEF1dGhvcj5DaGFiYXM8L0F1dGhvcj48WWVhcj4yMDE4PC9ZZWFyPjxS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=
</w:fldData>
        </w:fldChar>
      </w:r>
      <w:r w:rsidR="00820E6F">
        <w:rPr>
          <w:rFonts w:eastAsia="Calibri" w:cs="Arial"/>
          <w:color w:val="000000" w:themeColor="text1"/>
        </w:rPr>
        <w:instrText xml:space="preserve"> ADDIN EN.CITE </w:instrText>
      </w:r>
      <w:r w:rsidR="00820E6F">
        <w:rPr>
          <w:rFonts w:eastAsia="Calibri" w:cs="Arial"/>
          <w:color w:val="000000" w:themeColor="text1"/>
        </w:rPr>
        <w:fldChar w:fldCharType="begin">
          <w:fldData xml:space="preserve">PEVuZE5vdGU+PENpdGU+PEF1dGhvcj5DaGFiYXM8L0F1dGhvcj48WWVhcj4yMDE4PC9ZZWFyPjxS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=
</w:fldData>
        </w:fldChar>
      </w:r>
      <w:r w:rsidR="00820E6F">
        <w:rPr>
          <w:rFonts w:eastAsia="Calibri" w:cs="Arial"/>
          <w:color w:val="000000" w:themeColor="text1"/>
        </w:rPr>
        <w:instrText xml:space="preserve"> ADDIN EN.CITE.DATA </w:instrText>
      </w:r>
      <w:r w:rsidR="00820E6F">
        <w:rPr>
          <w:rFonts w:eastAsia="Calibri" w:cs="Arial"/>
          <w:color w:val="000000" w:themeColor="text1"/>
        </w:rPr>
      </w:r>
      <w:r w:rsidR="00820E6F">
        <w:rPr>
          <w:rFonts w:eastAsia="Calibri" w:cs="Arial"/>
          <w:color w:val="000000" w:themeColor="text1"/>
        </w:rPr>
        <w:fldChar w:fldCharType="end"/>
      </w:r>
      <w:r w:rsidR="004C1642">
        <w:rPr>
          <w:rFonts w:eastAsia="Calibri" w:cs="Arial"/>
          <w:color w:val="000000" w:themeColor="text1"/>
        </w:rPr>
      </w:r>
      <w:r w:rsidR="004C1642">
        <w:rPr>
          <w:rFonts w:eastAsia="Calibri" w:cs="Arial"/>
          <w:color w:val="000000" w:themeColor="text1"/>
        </w:rPr>
        <w:fldChar w:fldCharType="separate"/>
      </w:r>
      <w:r w:rsidR="00820E6F">
        <w:rPr>
          <w:rFonts w:eastAsia="Calibri" w:cs="Arial"/>
          <w:noProof/>
          <w:color w:val="000000" w:themeColor="text1"/>
        </w:rPr>
        <w:t>(17, 31, 33)</w:t>
      </w:r>
      <w:r w:rsidR="004C1642">
        <w:rPr>
          <w:rFonts w:eastAsia="Calibri" w:cs="Arial"/>
          <w:color w:val="000000" w:themeColor="text1"/>
        </w:rPr>
        <w:fldChar w:fldCharType="end"/>
      </w:r>
      <w:r w:rsidRPr="009C0FC6">
        <w:rPr>
          <w:rFonts w:eastAsia="Calibri" w:cs="Arial"/>
          <w:color w:val="000000" w:themeColor="text1"/>
        </w:rPr>
        <w:t>. CRISPR-Cas immune systems can incorporate short DNA fragments (spacers) of about 30 base pairs derived from the phage genome into CRISPR loci on the host genome</w:t>
      </w:r>
      <w:r w:rsidR="00634A04">
        <w:rPr>
          <w:rFonts w:eastAsia="Calibri" w:cs="Arial"/>
          <w:color w:val="000000" w:themeColor="text1"/>
        </w:rPr>
        <w:t xml:space="preserve"> </w:t>
      </w:r>
      <w:r w:rsidR="00634A04">
        <w:rPr>
          <w:rFonts w:eastAsia="Calibri" w:cs="Arial"/>
          <w:color w:val="000000" w:themeColor="text1"/>
        </w:rPr>
        <w:fldChar w:fldCharType="begin">
          <w:fldData xml:space="preserve">PEVuZE5vdGU+PENpdGU+PEF1dGhvcj5Ib3J2YXRoPC9BdXRob3I+PFllYXI+MjAwODwvWWVhcj48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</w:fldData>
        </w:fldChar>
      </w:r>
      <w:r w:rsidR="00820E6F">
        <w:rPr>
          <w:rFonts w:eastAsia="Calibri" w:cs="Arial"/>
          <w:color w:val="000000" w:themeColor="text1"/>
        </w:rPr>
        <w:instrText xml:space="preserve"> ADDIN EN.CITE </w:instrText>
      </w:r>
      <w:r w:rsidR="00820E6F">
        <w:rPr>
          <w:rFonts w:eastAsia="Calibri" w:cs="Arial"/>
          <w:color w:val="000000" w:themeColor="text1"/>
        </w:rPr>
        <w:fldChar w:fldCharType="begin">
          <w:fldData xml:space="preserve">PEVuZE5vdGU+PENpdGU+PEF1dGhvcj5Ib3J2YXRoPC9BdXRob3I+PFllYXI+MjAwODwvWWVhcj48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</w:fldData>
        </w:fldChar>
      </w:r>
      <w:r w:rsidR="00820E6F">
        <w:rPr>
          <w:rFonts w:eastAsia="Calibri" w:cs="Arial"/>
          <w:color w:val="000000" w:themeColor="text1"/>
        </w:rPr>
        <w:instrText xml:space="preserve"> ADDIN EN.CITE.DATA </w:instrText>
      </w:r>
      <w:r w:rsidR="00820E6F">
        <w:rPr>
          <w:rFonts w:eastAsia="Calibri" w:cs="Arial"/>
          <w:color w:val="000000" w:themeColor="text1"/>
        </w:rPr>
      </w:r>
      <w:r w:rsidR="00820E6F">
        <w:rPr>
          <w:rFonts w:eastAsia="Calibri" w:cs="Arial"/>
          <w:color w:val="000000" w:themeColor="text1"/>
        </w:rPr>
        <w:fldChar w:fldCharType="end"/>
      </w:r>
      <w:r w:rsidR="00634A04">
        <w:rPr>
          <w:rFonts w:eastAsia="Calibri" w:cs="Arial"/>
          <w:color w:val="000000" w:themeColor="text1"/>
        </w:rPr>
      </w:r>
      <w:r w:rsidR="00634A04">
        <w:rPr>
          <w:rFonts w:eastAsia="Calibri" w:cs="Arial"/>
          <w:color w:val="000000" w:themeColor="text1"/>
        </w:rPr>
        <w:fldChar w:fldCharType="separate"/>
      </w:r>
      <w:r w:rsidR="00820E6F">
        <w:rPr>
          <w:rFonts w:eastAsia="Calibri" w:cs="Arial"/>
          <w:noProof/>
          <w:color w:val="000000" w:themeColor="text1"/>
        </w:rPr>
        <w:t>(34)</w:t>
      </w:r>
      <w:r w:rsidR="00634A04">
        <w:rPr>
          <w:rFonts w:eastAsia="Calibri" w:cs="Arial"/>
          <w:color w:val="000000" w:themeColor="text1"/>
        </w:rPr>
        <w:fldChar w:fldCharType="end"/>
      </w:r>
      <w:r w:rsidR="004C1642">
        <w:rPr>
          <w:rFonts w:eastAsia="Calibri" w:cs="Arial"/>
          <w:color w:val="000000" w:themeColor="text1"/>
        </w:rPr>
        <w:t xml:space="preserve">. </w:t>
      </w:r>
      <w:r w:rsidR="00157B87">
        <w:rPr>
          <w:rFonts w:eastAsia="Calibri" w:cs="Arial"/>
          <w:color w:val="000000" w:themeColor="text1"/>
        </w:rPr>
        <w:t>Processed CRISPR transcripts guide Cas immune complexes to</w:t>
      </w:r>
      <w:r w:rsidRPr="009C0FC6">
        <w:rPr>
          <w:rFonts w:eastAsia="Calibri" w:cs="Arial"/>
          <w:color w:val="000000" w:themeColor="text1"/>
        </w:rPr>
        <w:t xml:space="preserve"> </w:t>
      </w:r>
      <w:r w:rsidR="00157B87">
        <w:rPr>
          <w:rFonts w:eastAsia="Calibri" w:cs="Arial"/>
          <w:color w:val="000000" w:themeColor="text1"/>
        </w:rPr>
        <w:t>identify</w:t>
      </w:r>
      <w:r w:rsidR="00157B87" w:rsidRPr="009C0FC6">
        <w:rPr>
          <w:rFonts w:eastAsia="Calibri" w:cs="Arial"/>
          <w:color w:val="000000" w:themeColor="text1"/>
        </w:rPr>
        <w:t xml:space="preserve"> </w:t>
      </w:r>
      <w:r w:rsidRPr="009C0FC6">
        <w:rPr>
          <w:rFonts w:eastAsia="Calibri" w:cs="Arial"/>
          <w:color w:val="000000" w:themeColor="text1"/>
        </w:rPr>
        <w:t xml:space="preserve">and cleave the invading phage genome, preventing successful re-infections </w:t>
      </w:r>
      <w:r w:rsidRPr="004C1642">
        <w:rPr>
          <w:rFonts w:eastAsia="Calibri" w:cs="Arial"/>
          <w:color w:val="000000" w:themeColor="text1"/>
        </w:rPr>
        <w:fldChar w:fldCharType="begin">
          <w:fldData xml:space="preserve">PEVuZE5vdGU+PENpdGU+PEF1dGhvcj5Ccm91bnM8L0F1dGhvcj48WWVhcj4yMDA4PC9ZZWFyPjxS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</w:fldData>
        </w:fldChar>
      </w:r>
      <w:r w:rsidR="00820E6F">
        <w:rPr>
          <w:rFonts w:eastAsia="Calibri" w:cs="Arial"/>
          <w:color w:val="000000" w:themeColor="text1"/>
        </w:rPr>
        <w:instrText xml:space="preserve"> ADDIN EN.CITE </w:instrText>
      </w:r>
      <w:r w:rsidR="00820E6F">
        <w:rPr>
          <w:rFonts w:eastAsia="Calibri" w:cs="Arial"/>
          <w:color w:val="000000" w:themeColor="text1"/>
        </w:rPr>
        <w:fldChar w:fldCharType="begin">
          <w:fldData xml:space="preserve">PEVuZE5vdGU+PENpdGU+PEF1dGhvcj5Ccm91bnM8L0F1dGhvcj48WWVhcj4yMDA4PC9ZZWFyPjxS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</w:fldData>
        </w:fldChar>
      </w:r>
      <w:r w:rsidR="00820E6F">
        <w:rPr>
          <w:rFonts w:eastAsia="Calibri" w:cs="Arial"/>
          <w:color w:val="000000" w:themeColor="text1"/>
        </w:rPr>
        <w:instrText xml:space="preserve"> ADDIN EN.CITE.DATA </w:instrText>
      </w:r>
      <w:r w:rsidR="00820E6F">
        <w:rPr>
          <w:rFonts w:eastAsia="Calibri" w:cs="Arial"/>
          <w:color w:val="000000" w:themeColor="text1"/>
        </w:rPr>
      </w:r>
      <w:r w:rsidR="00820E6F">
        <w:rPr>
          <w:rFonts w:eastAsia="Calibri" w:cs="Arial"/>
          <w:color w:val="000000" w:themeColor="text1"/>
        </w:rPr>
        <w:fldChar w:fldCharType="end"/>
      </w:r>
      <w:r w:rsidRPr="004C1642">
        <w:rPr>
          <w:rFonts w:eastAsia="Calibri" w:cs="Arial"/>
          <w:color w:val="000000" w:themeColor="text1"/>
        </w:rPr>
      </w:r>
      <w:r w:rsidRPr="004C1642">
        <w:rPr>
          <w:rFonts w:eastAsia="Calibri" w:cs="Arial"/>
          <w:color w:val="000000" w:themeColor="text1"/>
        </w:rPr>
        <w:fldChar w:fldCharType="separate"/>
      </w:r>
      <w:r w:rsidR="00820E6F">
        <w:rPr>
          <w:rFonts w:eastAsia="Calibri" w:cs="Arial"/>
          <w:noProof/>
          <w:color w:val="000000" w:themeColor="text1"/>
        </w:rPr>
        <w:t>(35-38)</w:t>
      </w:r>
      <w:r w:rsidRPr="004C1642">
        <w:rPr>
          <w:rFonts w:eastAsia="Calibri" w:cs="Arial"/>
          <w:color w:val="000000" w:themeColor="text1"/>
        </w:rPr>
        <w:fldChar w:fldCharType="end"/>
      </w:r>
      <w:r w:rsidR="004C1642">
        <w:rPr>
          <w:rFonts w:eastAsia="Calibri" w:cs="Arial"/>
          <w:color w:val="000000" w:themeColor="text1"/>
        </w:rPr>
        <w:t>.</w:t>
      </w:r>
      <w:r w:rsidRPr="004C1642">
        <w:rPr>
          <w:rFonts w:eastAsia="Calibri" w:cs="Arial"/>
          <w:color w:val="000000" w:themeColor="text1"/>
        </w:rPr>
        <w:t xml:space="preserve"> </w:t>
      </w:r>
      <w:r w:rsidR="00BC23BC">
        <w:rPr>
          <w:rFonts w:eastAsia="Calibri" w:cs="Arial"/>
          <w:color w:val="000000" w:themeColor="text1"/>
        </w:rPr>
        <w:t>In turn, p</w:t>
      </w:r>
      <w:r w:rsidR="00BC23BC" w:rsidRPr="00FC10B2">
        <w:rPr>
          <w:rFonts w:eastAsia="Calibri" w:cs="Arial"/>
          <w:color w:val="000000" w:themeColor="text1"/>
        </w:rPr>
        <w:t xml:space="preserve">hage can </w:t>
      </w:r>
      <w:r w:rsidR="00BC23BC">
        <w:rPr>
          <w:rFonts w:eastAsia="Calibri" w:cs="Arial"/>
          <w:color w:val="000000" w:themeColor="text1"/>
        </w:rPr>
        <w:t xml:space="preserve">evolve to </w:t>
      </w:r>
      <w:r w:rsidR="00BC23BC" w:rsidRPr="00FC10B2">
        <w:rPr>
          <w:rFonts w:eastAsia="Calibri" w:cs="Arial"/>
          <w:color w:val="000000" w:themeColor="text1"/>
        </w:rPr>
        <w:t xml:space="preserve">overcome CRISPR immunity by point mutation in the sequence targeted by the spacer (protospacer) </w:t>
      </w:r>
      <w:r w:rsidR="00677D88">
        <w:rPr>
          <w:rFonts w:eastAsia="Calibri" w:cs="Arial"/>
          <w:color w:val="000000" w:themeColor="text1"/>
        </w:rPr>
        <w:t xml:space="preserve">or </w:t>
      </w:r>
      <w:r w:rsidR="00157B87">
        <w:rPr>
          <w:rFonts w:eastAsia="Calibri" w:cs="Arial"/>
          <w:color w:val="000000" w:themeColor="text1"/>
        </w:rPr>
        <w:t xml:space="preserve">in the </w:t>
      </w:r>
      <w:r w:rsidR="00677D88">
        <w:rPr>
          <w:rFonts w:eastAsia="Calibri" w:cs="Arial"/>
          <w:color w:val="000000" w:themeColor="text1"/>
        </w:rPr>
        <w:t>protospacer-adjacent motif (PAM)</w:t>
      </w:r>
      <w:r w:rsidR="00157B87">
        <w:rPr>
          <w:rFonts w:eastAsia="Calibri" w:cs="Arial"/>
          <w:color w:val="000000" w:themeColor="text1"/>
        </w:rPr>
        <w:t>, which flanks the protospacer and functions in self/non-</w:t>
      </w:r>
      <w:proofErr w:type="spellStart"/>
      <w:r w:rsidR="00157B87">
        <w:rPr>
          <w:rFonts w:eastAsia="Calibri" w:cs="Arial"/>
          <w:color w:val="000000" w:themeColor="text1"/>
        </w:rPr>
        <w:t>self discrimination</w:t>
      </w:r>
      <w:proofErr w:type="spellEnd"/>
      <w:r w:rsidR="000B6185">
        <w:rPr>
          <w:rFonts w:eastAsia="Calibri" w:cs="Arial"/>
          <w:color w:val="000000" w:themeColor="text1"/>
        </w:rPr>
        <w:t xml:space="preserve"> </w:t>
      </w:r>
      <w:r w:rsidR="00677D88">
        <w:rPr>
          <w:rFonts w:eastAsia="Calibri" w:cs="Arial"/>
          <w:color w:val="000000" w:themeColor="text1"/>
        </w:rPr>
        <w:fldChar w:fldCharType="begin">
          <w:fldData xml:space="preserve">PEVuZE5vdGU+PENpdGU+PEF1dGhvcj5TZW1lbm92YTwvQXV0aG9yPjxZZWFyPjIwMTE8L1llYXI+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</w:fldData>
        </w:fldChar>
      </w:r>
      <w:r w:rsidR="00820E6F">
        <w:rPr>
          <w:rFonts w:eastAsia="Calibri" w:cs="Arial"/>
          <w:color w:val="000000" w:themeColor="text1"/>
        </w:rPr>
        <w:instrText xml:space="preserve"> ADDIN EN.CITE </w:instrText>
      </w:r>
      <w:r w:rsidR="00820E6F">
        <w:rPr>
          <w:rFonts w:eastAsia="Calibri" w:cs="Arial"/>
          <w:color w:val="000000" w:themeColor="text1"/>
        </w:rPr>
        <w:fldChar w:fldCharType="begin">
          <w:fldData xml:space="preserve">PEVuZE5vdGU+PENpdGU+PEF1dGhvcj5TZW1lbm92YTwvQXV0aG9yPjxZZWFyPjIwMTE8L1llYXI+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</w:fldData>
        </w:fldChar>
      </w:r>
      <w:r w:rsidR="00820E6F">
        <w:rPr>
          <w:rFonts w:eastAsia="Calibri" w:cs="Arial"/>
          <w:color w:val="000000" w:themeColor="text1"/>
        </w:rPr>
        <w:instrText xml:space="preserve"> ADDIN EN.CITE.DATA </w:instrText>
      </w:r>
      <w:r w:rsidR="00820E6F">
        <w:rPr>
          <w:rFonts w:eastAsia="Calibri" w:cs="Arial"/>
          <w:color w:val="000000" w:themeColor="text1"/>
        </w:rPr>
      </w:r>
      <w:r w:rsidR="00820E6F">
        <w:rPr>
          <w:rFonts w:eastAsia="Calibri" w:cs="Arial"/>
          <w:color w:val="000000" w:themeColor="text1"/>
        </w:rPr>
        <w:fldChar w:fldCharType="end"/>
      </w:r>
      <w:r w:rsidR="00677D88">
        <w:rPr>
          <w:rFonts w:eastAsia="Calibri" w:cs="Arial"/>
          <w:color w:val="000000" w:themeColor="text1"/>
        </w:rPr>
      </w:r>
      <w:r w:rsidR="00677D88">
        <w:rPr>
          <w:rFonts w:eastAsia="Calibri" w:cs="Arial"/>
          <w:color w:val="000000" w:themeColor="text1"/>
        </w:rPr>
        <w:fldChar w:fldCharType="separate"/>
      </w:r>
      <w:r w:rsidR="00820E6F">
        <w:rPr>
          <w:rFonts w:eastAsia="Calibri" w:cs="Arial"/>
          <w:noProof/>
          <w:color w:val="000000" w:themeColor="text1"/>
        </w:rPr>
        <w:t>(39-42)</w:t>
      </w:r>
      <w:r w:rsidR="00677D88">
        <w:rPr>
          <w:rFonts w:eastAsia="Calibri" w:cs="Arial"/>
          <w:color w:val="000000" w:themeColor="text1"/>
        </w:rPr>
        <w:fldChar w:fldCharType="end"/>
      </w:r>
      <w:r w:rsidR="00157B87">
        <w:rPr>
          <w:rFonts w:eastAsia="Calibri" w:cs="Arial"/>
          <w:color w:val="000000" w:themeColor="text1"/>
        </w:rPr>
        <w:t xml:space="preserve">. Phage evolution to overcome CRISPR </w:t>
      </w:r>
      <w:r w:rsidR="001B052E">
        <w:rPr>
          <w:rFonts w:eastAsia="Calibri" w:cs="Arial"/>
          <w:color w:val="000000" w:themeColor="text1"/>
        </w:rPr>
        <w:t>immunity</w:t>
      </w:r>
      <w:r w:rsidR="00BC23BC">
        <w:rPr>
          <w:rFonts w:eastAsia="Calibri" w:cs="Arial"/>
          <w:color w:val="000000" w:themeColor="text1"/>
        </w:rPr>
        <w:t xml:space="preserve"> can lead to</w:t>
      </w:r>
      <w:r w:rsidR="00BC23BC" w:rsidRPr="00087F53">
        <w:rPr>
          <w:rFonts w:eastAsia="Calibri" w:cs="Arial"/>
          <w:color w:val="000000" w:themeColor="text1"/>
        </w:rPr>
        <w:t xml:space="preserve"> </w:t>
      </w:r>
      <w:r w:rsidR="00BC23BC">
        <w:rPr>
          <w:rFonts w:eastAsia="Calibri" w:cs="Arial"/>
          <w:color w:val="000000" w:themeColor="text1"/>
        </w:rPr>
        <w:t xml:space="preserve">CRISPR-phage </w:t>
      </w:r>
      <w:r w:rsidR="00BC23BC" w:rsidRPr="00087F53">
        <w:rPr>
          <w:rFonts w:eastAsia="Calibri" w:cs="Arial"/>
          <w:color w:val="000000" w:themeColor="text1"/>
        </w:rPr>
        <w:t xml:space="preserve">coevolution </w:t>
      </w:r>
      <w:r w:rsidR="00BC23BC" w:rsidRPr="00087F53">
        <w:rPr>
          <w:rFonts w:eastAsia="Calibri" w:cs="Arial"/>
          <w:color w:val="000000" w:themeColor="text1"/>
        </w:rPr>
        <w:fldChar w:fldCharType="begin">
          <w:fldData xml:space="preserve">PEVuZE5vdGU+PENpdGU+PEF1dGhvcj5Db21tb248L0F1dGhvcj48WWVhcj4yMDE5PC9ZZWFyPjxS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</w:fldData>
        </w:fldChar>
      </w:r>
      <w:r w:rsidR="00820E6F">
        <w:rPr>
          <w:rFonts w:eastAsia="Calibri" w:cs="Arial"/>
          <w:color w:val="000000" w:themeColor="text1"/>
        </w:rPr>
        <w:instrText xml:space="preserve"> ADDIN EN.CITE </w:instrText>
      </w:r>
      <w:r w:rsidR="00820E6F">
        <w:rPr>
          <w:rFonts w:eastAsia="Calibri" w:cs="Arial"/>
          <w:color w:val="000000" w:themeColor="text1"/>
        </w:rPr>
        <w:fldChar w:fldCharType="begin">
          <w:fldData xml:space="preserve">PEVuZE5vdGU+PENpdGU+PEF1dGhvcj5Db21tb248L0F1dGhvcj48WWVhcj4yMDE5PC9ZZWFyPjxS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</w:fldData>
        </w:fldChar>
      </w:r>
      <w:r w:rsidR="00820E6F">
        <w:rPr>
          <w:rFonts w:eastAsia="Calibri" w:cs="Arial"/>
          <w:color w:val="000000" w:themeColor="text1"/>
        </w:rPr>
        <w:instrText xml:space="preserve"> ADDIN EN.CITE.DATA </w:instrText>
      </w:r>
      <w:r w:rsidR="00820E6F">
        <w:rPr>
          <w:rFonts w:eastAsia="Calibri" w:cs="Arial"/>
          <w:color w:val="000000" w:themeColor="text1"/>
        </w:rPr>
      </w:r>
      <w:r w:rsidR="00820E6F">
        <w:rPr>
          <w:rFonts w:eastAsia="Calibri" w:cs="Arial"/>
          <w:color w:val="000000" w:themeColor="text1"/>
        </w:rPr>
        <w:fldChar w:fldCharType="end"/>
      </w:r>
      <w:r w:rsidR="00BC23BC" w:rsidRPr="00087F53">
        <w:rPr>
          <w:rFonts w:eastAsia="Calibri" w:cs="Arial"/>
          <w:color w:val="000000" w:themeColor="text1"/>
        </w:rPr>
      </w:r>
      <w:r w:rsidR="00BC23BC" w:rsidRPr="00087F53">
        <w:rPr>
          <w:rFonts w:eastAsia="Calibri" w:cs="Arial"/>
          <w:color w:val="000000" w:themeColor="text1"/>
        </w:rPr>
        <w:fldChar w:fldCharType="separate"/>
      </w:r>
      <w:r w:rsidR="00820E6F">
        <w:rPr>
          <w:rFonts w:eastAsia="Calibri" w:cs="Arial"/>
          <w:noProof/>
          <w:color w:val="000000" w:themeColor="text1"/>
        </w:rPr>
        <w:t>(43-46)</w:t>
      </w:r>
      <w:r w:rsidR="00BC23BC" w:rsidRPr="00087F53">
        <w:rPr>
          <w:rFonts w:eastAsia="Calibri" w:cs="Arial"/>
          <w:color w:val="000000" w:themeColor="text1"/>
        </w:rPr>
        <w:fldChar w:fldCharType="end"/>
      </w:r>
      <w:r w:rsidR="00BC23BC" w:rsidRPr="00087F53">
        <w:rPr>
          <w:rFonts w:eastAsia="Calibri" w:cs="Arial"/>
          <w:color w:val="000000" w:themeColor="text1"/>
        </w:rPr>
        <w:t>.</w:t>
      </w:r>
      <w:r w:rsidR="00BC23BC">
        <w:rPr>
          <w:rFonts w:eastAsia="Calibri" w:cs="Arial"/>
          <w:color w:val="000000" w:themeColor="text1"/>
        </w:rPr>
        <w:t xml:space="preserve"> However, </w:t>
      </w:r>
      <w:r w:rsidR="00BC23BC" w:rsidRPr="00FB3E26">
        <w:rPr>
          <w:rFonts w:eastAsia="Calibri" w:cs="Arial"/>
          <w:color w:val="000000" w:themeColor="text1"/>
        </w:rPr>
        <w:t xml:space="preserve">CRISPR loci in </w:t>
      </w:r>
      <w:r w:rsidR="00BC23BC">
        <w:rPr>
          <w:rFonts w:eastAsia="Calibri" w:cs="Arial"/>
          <w:color w:val="000000" w:themeColor="text1"/>
        </w:rPr>
        <w:t xml:space="preserve">both </w:t>
      </w:r>
      <w:r w:rsidR="00BC23BC" w:rsidRPr="00FB3E26">
        <w:rPr>
          <w:rFonts w:eastAsia="Calibri" w:cs="Arial"/>
          <w:color w:val="000000" w:themeColor="text1"/>
        </w:rPr>
        <w:t xml:space="preserve">natural and experimental populations </w:t>
      </w:r>
      <w:r w:rsidR="00BC23BC">
        <w:rPr>
          <w:rFonts w:eastAsia="Calibri" w:cs="Arial"/>
          <w:color w:val="000000" w:themeColor="text1"/>
        </w:rPr>
        <w:t>can be highly</w:t>
      </w:r>
      <w:r w:rsidR="00BC23BC" w:rsidRPr="00FB3E26">
        <w:rPr>
          <w:rFonts w:eastAsia="Calibri" w:cs="Arial"/>
          <w:color w:val="000000" w:themeColor="text1"/>
        </w:rPr>
        <w:t xml:space="preserve"> diverse </w:t>
      </w:r>
      <w:r w:rsidR="00BC23BC" w:rsidRPr="00FB3E26">
        <w:rPr>
          <w:rFonts w:eastAsia="Calibri" w:cs="Arial"/>
          <w:color w:val="000000" w:themeColor="text1"/>
        </w:rPr>
        <w:fldChar w:fldCharType="begin">
          <w:fldData xml:space="preserve">PEVuZE5vdGU+PENpdGU+PEF1dGhvcj5BbmRlcnNzb248L0F1dGhvcj48WWVhcj4yMDA4PC9ZZWFy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</w:fldData>
        </w:fldChar>
      </w:r>
      <w:r w:rsidR="00820E6F">
        <w:rPr>
          <w:rFonts w:eastAsia="Calibri" w:cs="Arial"/>
          <w:color w:val="000000" w:themeColor="text1"/>
        </w:rPr>
        <w:instrText xml:space="preserve"> ADDIN EN.CITE </w:instrText>
      </w:r>
      <w:r w:rsidR="00820E6F">
        <w:rPr>
          <w:rFonts w:eastAsia="Calibri" w:cs="Arial"/>
          <w:color w:val="000000" w:themeColor="text1"/>
        </w:rPr>
        <w:fldChar w:fldCharType="begin">
          <w:fldData xml:space="preserve">PEVuZE5vdGU+PENpdGU+PEF1dGhvcj5BbmRlcnNzb248L0F1dGhvcj48WWVhcj4yMDA4PC9ZZWFy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</w:fldData>
        </w:fldChar>
      </w:r>
      <w:r w:rsidR="00820E6F">
        <w:rPr>
          <w:rFonts w:eastAsia="Calibri" w:cs="Arial"/>
          <w:color w:val="000000" w:themeColor="text1"/>
        </w:rPr>
        <w:instrText xml:space="preserve"> ADDIN EN.CITE.DATA </w:instrText>
      </w:r>
      <w:r w:rsidR="00820E6F">
        <w:rPr>
          <w:rFonts w:eastAsia="Calibri" w:cs="Arial"/>
          <w:color w:val="000000" w:themeColor="text1"/>
        </w:rPr>
      </w:r>
      <w:r w:rsidR="00820E6F">
        <w:rPr>
          <w:rFonts w:eastAsia="Calibri" w:cs="Arial"/>
          <w:color w:val="000000" w:themeColor="text1"/>
        </w:rPr>
        <w:fldChar w:fldCharType="end"/>
      </w:r>
      <w:r w:rsidR="00BC23BC" w:rsidRPr="00FB3E26">
        <w:rPr>
          <w:rFonts w:eastAsia="Calibri" w:cs="Arial"/>
          <w:color w:val="000000" w:themeColor="text1"/>
        </w:rPr>
      </w:r>
      <w:r w:rsidR="00BC23BC" w:rsidRPr="00FB3E26">
        <w:rPr>
          <w:rFonts w:eastAsia="Calibri" w:cs="Arial"/>
          <w:color w:val="000000" w:themeColor="text1"/>
        </w:rPr>
        <w:fldChar w:fldCharType="separate"/>
      </w:r>
      <w:r w:rsidR="00820E6F">
        <w:rPr>
          <w:rFonts w:eastAsia="Calibri" w:cs="Arial"/>
          <w:noProof/>
          <w:color w:val="000000" w:themeColor="text1"/>
        </w:rPr>
        <w:t>(43, 44, 47, 48)</w:t>
      </w:r>
      <w:r w:rsidR="00BC23BC" w:rsidRPr="00FB3E26">
        <w:rPr>
          <w:rFonts w:eastAsia="Calibri" w:cs="Arial"/>
          <w:color w:val="000000" w:themeColor="text1"/>
        </w:rPr>
        <w:fldChar w:fldCharType="end"/>
      </w:r>
      <w:r w:rsidR="00BC23BC">
        <w:rPr>
          <w:rFonts w:eastAsia="Calibri" w:cs="Arial"/>
          <w:color w:val="000000" w:themeColor="text1"/>
        </w:rPr>
        <w:t xml:space="preserve">, due to different bacteria in the population acquiring different spacers </w:t>
      </w:r>
      <w:r w:rsidRPr="00831DB0">
        <w:rPr>
          <w:rFonts w:eastAsia="Calibri" w:cs="Arial"/>
          <w:color w:val="000000" w:themeColor="text1"/>
        </w:rPr>
        <w:fldChar w:fldCharType="begin"/>
      </w:r>
      <w:r w:rsidR="00820E6F">
        <w:rPr>
          <w:rFonts w:eastAsia="Calibri" w:cs="Arial"/>
          <w:color w:val="000000" w:themeColor="text1"/>
        </w:rPr>
        <w:instrText xml:space="preserve"> ADDIN EN.CITE &lt;EndNote&gt;&lt;Cite&gt;&lt;Author&gt;Westra&lt;/Author&gt;&lt;Year&gt;2017&lt;/Year&gt;&lt;RecNum&gt;265&lt;/RecNum&gt;&lt;DisplayText&gt;(33)&lt;/DisplayText&gt;&lt;record&gt;&lt;rec-number&gt;265&lt;/rec-number&gt;&lt;foreign-keys&gt;&lt;key app="EN" db-id="xrr2swwexa2rd8ed2d6xfwf20r9v5devt2e2" timestamp="1556229279" guid="d4d08dbc-e0b9-4216-9b2c-43db34907c7b"&gt;265&lt;/key&gt;&lt;/foreign-keys&gt;&lt;ref-type name="Journal Article"&gt;17&lt;/ref-type&gt;&lt;contributors&gt;&lt;authors&gt;&lt;author&gt;Westra, Edze R&lt;/author&gt;&lt;author&gt;Sünderhauf, David&lt;/author&gt;&lt;author&gt;Landsberger, Mariann&lt;/author&gt;&lt;author&gt;Buckling, Angus&lt;/author&gt;&lt;/authors&gt;&lt;/contributors&gt;&lt;titles&gt;&lt;title&gt;Mechanisms and consequences of diversity-generating immune strategies&lt;/title&gt;&lt;secondary-title&gt;Nature Reviews Immunology&lt;/secondary-title&gt;&lt;/titles&gt;&lt;periodical&gt;&lt;full-title&gt;Nature Reviews Immunology&lt;/full-title&gt;&lt;/periodical&gt;&lt;pages&gt;719&lt;/pages&gt;&lt;volume&gt;17&lt;/volume&gt;&lt;number&gt;11&lt;/number&gt;&lt;dates&gt;&lt;year&gt;2017&lt;/year&gt;&lt;/dates&gt;&lt;isbn&gt;1474-1741&lt;/isbn&gt;&lt;urls&gt;&lt;/urls&gt;&lt;/record&gt;&lt;/Cite&gt;&lt;/EndNote&gt;</w:instrText>
      </w:r>
      <w:r w:rsidRPr="00831DB0">
        <w:rPr>
          <w:rFonts w:eastAsia="Calibri" w:cs="Arial"/>
          <w:color w:val="000000" w:themeColor="text1"/>
        </w:rPr>
        <w:fldChar w:fldCharType="separate"/>
      </w:r>
      <w:r w:rsidR="00820E6F">
        <w:rPr>
          <w:rFonts w:eastAsia="Calibri" w:cs="Arial"/>
          <w:noProof/>
          <w:color w:val="000000" w:themeColor="text1"/>
        </w:rPr>
        <w:t>(33)</w:t>
      </w:r>
      <w:r w:rsidRPr="00831DB0">
        <w:rPr>
          <w:rFonts w:eastAsia="Calibri" w:cs="Arial"/>
          <w:color w:val="000000" w:themeColor="text1"/>
        </w:rPr>
        <w:fldChar w:fldCharType="end"/>
      </w:r>
      <w:r w:rsidR="00BC23BC">
        <w:rPr>
          <w:rFonts w:eastAsia="Calibri" w:cs="Arial"/>
          <w:color w:val="000000" w:themeColor="text1"/>
        </w:rPr>
        <w:t xml:space="preserve">. </w:t>
      </w:r>
      <w:r w:rsidR="00105788">
        <w:rPr>
          <w:rFonts w:eastAsia="Calibri" w:cs="Arial"/>
          <w:color w:val="000000" w:themeColor="text1"/>
        </w:rPr>
        <w:t>D</w:t>
      </w:r>
      <w:r w:rsidR="00BC23BC">
        <w:rPr>
          <w:rFonts w:eastAsia="Calibri" w:cs="Arial"/>
          <w:color w:val="000000" w:themeColor="text1"/>
        </w:rPr>
        <w:t xml:space="preserve">iversity has important implications for the coevolutionary interaction, as </w:t>
      </w:r>
      <w:r w:rsidRPr="00831DB0">
        <w:rPr>
          <w:rFonts w:eastAsia="Calibri" w:cs="Arial"/>
          <w:color w:val="000000" w:themeColor="text1"/>
        </w:rPr>
        <w:t xml:space="preserve">CRISPR diversity </w:t>
      </w:r>
      <w:r w:rsidR="00BC23BC">
        <w:rPr>
          <w:rFonts w:eastAsia="Calibri" w:cs="Arial"/>
          <w:color w:val="000000" w:themeColor="text1"/>
        </w:rPr>
        <w:t>can</w:t>
      </w:r>
      <w:r w:rsidRPr="00831DB0">
        <w:rPr>
          <w:rFonts w:eastAsia="Calibri" w:cs="Arial"/>
          <w:color w:val="000000" w:themeColor="text1"/>
        </w:rPr>
        <w:t xml:space="preserve"> </w:t>
      </w:r>
      <w:r w:rsidR="00BC23BC">
        <w:rPr>
          <w:rFonts w:eastAsia="Calibri" w:cs="Arial"/>
          <w:color w:val="000000" w:themeColor="text1"/>
        </w:rPr>
        <w:t>provide</w:t>
      </w:r>
      <w:r w:rsidRPr="00831DB0">
        <w:rPr>
          <w:rFonts w:eastAsia="Calibri" w:cs="Arial"/>
          <w:color w:val="000000" w:themeColor="text1"/>
        </w:rPr>
        <w:t xml:space="preserve"> </w:t>
      </w:r>
      <w:r w:rsidR="00E87F04">
        <w:rPr>
          <w:rFonts w:eastAsia="Calibri" w:cs="Arial"/>
          <w:color w:val="000000" w:themeColor="text1"/>
        </w:rPr>
        <w:t>increased resistance</w:t>
      </w:r>
      <w:r w:rsidRPr="00831DB0">
        <w:rPr>
          <w:rFonts w:eastAsia="Calibri" w:cs="Arial"/>
          <w:color w:val="000000" w:themeColor="text1"/>
        </w:rPr>
        <w:t xml:space="preserve"> </w:t>
      </w:r>
      <w:r w:rsidR="00E87F04">
        <w:rPr>
          <w:rFonts w:eastAsia="Calibri" w:cs="Arial"/>
          <w:color w:val="000000" w:themeColor="text1"/>
        </w:rPr>
        <w:t>by limiting the ability of phage to acquire the mutations needed to overcome CRISPR resistance</w:t>
      </w:r>
      <w:ins w:id="324" w:author="Common, Jack" w:date="2019-10-23T12:45:00Z">
        <w:r w:rsidR="008040DA">
          <w:rPr>
            <w:rFonts w:eastAsia="Calibri" w:cs="Arial"/>
            <w:color w:val="000000" w:themeColor="text1"/>
          </w:rPr>
          <w:t xml:space="preserve"> </w:t>
        </w:r>
      </w:ins>
      <w:r w:rsidR="00A53A6F">
        <w:rPr>
          <w:rFonts w:eastAsia="Calibri" w:cs="Arial"/>
          <w:color w:val="000000" w:themeColor="text1"/>
        </w:rPr>
        <w:fldChar w:fldCharType="begin"/>
      </w:r>
      <w:r w:rsidR="00820E6F">
        <w:rPr>
          <w:rFonts w:eastAsia="Calibri" w:cs="Arial"/>
          <w:color w:val="000000" w:themeColor="text1"/>
        </w:rPr>
        <w:instrText xml:space="preserve"> ADDIN EN.CITE &lt;EndNote&gt;&lt;Cite&gt;&lt;Author&gt;Common&lt;/Author&gt;&lt;Year&gt;2019&lt;/Year&gt;&lt;RecNum&gt;353&lt;/RecNum&gt;&lt;DisplayText&gt;(43)&lt;/DisplayText&gt;&lt;record&gt;&lt;rec-number&gt;353&lt;/rec-number&gt;&lt;foreign-keys&gt;&lt;key app="EN" db-id="xrr2swwexa2rd8ed2d6xfwf20r9v5devt2e2" timestamp="1556229298" guid="b36d6481-454c-470e-90a6-2fb60939ca8f"&gt;353&lt;/key&gt;&lt;/foreign-keys&gt;&lt;ref-type name="Journal Article"&gt;17&lt;/ref-type&gt;&lt;contributors&gt;&lt;authors&gt;&lt;author&gt;Common, Jack&lt;/author&gt;&lt;author&gt;Morley, Daniel&lt;/author&gt;&lt;author&gt;van Houte, Stineke&lt;/author&gt;&lt;author&gt;Westra, Edze R&lt;/author&gt;&lt;/authors&gt;&lt;/contributors&gt;&lt;titles&gt;&lt;title&gt;&lt;style face="normal" font="default" size="100%"&gt;CRISPR-Cas immunity leads to a coevolutionary arms race between &lt;/style&gt;&lt;style face="italic" font="default" size="100%"&gt;Streptococcus&lt;/style&gt;&lt;style face="normal" font="default" size="100%"&gt; &lt;/style&gt;&lt;style face="italic" font="default" size="100%"&gt;thermophilus&lt;/style&gt;&lt;style face="normal" font="default" size="100%"&gt; and lytic phage&lt;/style&gt;&lt;/title&gt;&lt;secondary-title&gt;Philosophical Transactions of the Royal Society B: Biological Sciences&lt;/secondary-title&gt;&lt;/titles&gt;&lt;periodical&gt;&lt;full-title&gt;Philosophical Transactions of the Royal Society B: Biological Sciences&lt;/full-title&gt;&lt;/periodical&gt;&lt;dates&gt;&lt;year&gt;2019&lt;/year&gt;&lt;/dates&gt;&lt;urls&gt;&lt;/urls&gt;&lt;electronic-resource-num&gt;10.1098/rstb.2018.0098&lt;/electronic-resource-num&gt;&lt;/record&gt;&lt;/Cite&gt;&lt;/EndNote&gt;</w:instrText>
      </w:r>
      <w:r w:rsidR="00A53A6F">
        <w:rPr>
          <w:rFonts w:eastAsia="Calibri" w:cs="Arial"/>
          <w:color w:val="000000" w:themeColor="text1"/>
        </w:rPr>
        <w:fldChar w:fldCharType="separate"/>
      </w:r>
      <w:r w:rsidR="00820E6F">
        <w:rPr>
          <w:rFonts w:eastAsia="Calibri" w:cs="Arial"/>
          <w:noProof/>
          <w:color w:val="000000" w:themeColor="text1"/>
        </w:rPr>
        <w:t>(43)</w:t>
      </w:r>
      <w:r w:rsidR="00A53A6F">
        <w:rPr>
          <w:rFonts w:eastAsia="Calibri" w:cs="Arial"/>
          <w:color w:val="000000" w:themeColor="text1"/>
        </w:rPr>
        <w:fldChar w:fldCharType="end"/>
      </w:r>
      <w:ins w:id="325" w:author="Common, Jack" w:date="2019-10-23T12:43:00Z">
        <w:r w:rsidR="001F5772">
          <w:rPr>
            <w:rFonts w:eastAsia="Calibri" w:cs="Arial"/>
            <w:color w:val="000000" w:themeColor="text1"/>
          </w:rPr>
          <w:t xml:space="preserve">. </w:t>
        </w:r>
      </w:ins>
      <w:del w:id="326" w:author="Common, Jack" w:date="2019-10-23T12:43:00Z">
        <w:r w:rsidR="00E87F04" w:rsidDel="001F5772">
          <w:rPr>
            <w:rFonts w:eastAsia="Calibri" w:cs="Arial"/>
            <w:color w:val="000000" w:themeColor="text1"/>
          </w:rPr>
          <w:delText>,</w:delText>
        </w:r>
      </w:del>
      <w:ins w:id="327" w:author="Common, Jack" w:date="2019-10-23T12:43:00Z">
        <w:r w:rsidR="001F5772">
          <w:rPr>
            <w:rFonts w:eastAsia="Calibri" w:cs="Arial"/>
            <w:color w:val="000000" w:themeColor="text1"/>
          </w:rPr>
          <w:t>P</w:t>
        </w:r>
      </w:ins>
      <w:ins w:id="328" w:author="Common, Jack" w:date="2019-10-23T12:42:00Z">
        <w:r w:rsidR="00A537FA" w:rsidRPr="00A537FA">
          <w:rPr>
            <w:rFonts w:eastAsia="Calibri" w:cs="Arial"/>
            <w:color w:val="000000" w:themeColor="text1"/>
          </w:rPr>
          <w:t xml:space="preserve">hage mutation is limited by mutation supply </w:t>
        </w:r>
        <w:r w:rsidR="00A537FA" w:rsidRPr="00A537FA">
          <w:rPr>
            <w:rFonts w:eastAsia="Calibri" w:cs="Arial"/>
            <w:color w:val="000000" w:themeColor="text1"/>
          </w:rPr>
          <w:fldChar w:fldCharType="begin">
            <w:fldData xml:space="preserve">PEVuZE5vdGU+PENpdGU+PEF1dGhvcj5MZW5za2k8L0F1dGhvcj48WWVhcj4xOTg1PC9ZZWFyPjxS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</w:fldData>
          </w:fldChar>
        </w:r>
      </w:ins>
      <w:r w:rsidR="00820E6F">
        <w:rPr>
          <w:rFonts w:eastAsia="Calibri" w:cs="Arial"/>
          <w:color w:val="000000" w:themeColor="text1"/>
        </w:rPr>
        <w:instrText xml:space="preserve"> ADDIN EN.CITE </w:instrText>
      </w:r>
      <w:r w:rsidR="00820E6F">
        <w:rPr>
          <w:rFonts w:eastAsia="Calibri" w:cs="Arial"/>
          <w:color w:val="000000" w:themeColor="text1"/>
        </w:rPr>
        <w:fldChar w:fldCharType="begin">
          <w:fldData xml:space="preserve">PEVuZE5vdGU+PENpdGU+PEF1dGhvcj5MZW5za2k8L0F1dGhvcj48WWVhcj4xOTg1PC9ZZWFyPjxS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</w:fldData>
        </w:fldChar>
      </w:r>
      <w:r w:rsidR="00820E6F">
        <w:rPr>
          <w:rFonts w:eastAsia="Calibri" w:cs="Arial"/>
          <w:color w:val="000000" w:themeColor="text1"/>
        </w:rPr>
        <w:instrText xml:space="preserve"> ADDIN EN.CITE.DATA </w:instrText>
      </w:r>
      <w:r w:rsidR="00820E6F">
        <w:rPr>
          <w:rFonts w:eastAsia="Calibri" w:cs="Arial"/>
          <w:color w:val="000000" w:themeColor="text1"/>
        </w:rPr>
      </w:r>
      <w:r w:rsidR="00820E6F">
        <w:rPr>
          <w:rFonts w:eastAsia="Calibri" w:cs="Arial"/>
          <w:color w:val="000000" w:themeColor="text1"/>
        </w:rPr>
        <w:fldChar w:fldCharType="end"/>
      </w:r>
      <w:ins w:id="329" w:author="Common, Jack" w:date="2019-10-23T12:42:00Z">
        <w:r w:rsidR="00A537FA" w:rsidRPr="00A537FA">
          <w:rPr>
            <w:rFonts w:eastAsia="Calibri" w:cs="Arial"/>
            <w:color w:val="000000" w:themeColor="text1"/>
          </w:rPr>
        </w:r>
        <w:r w:rsidR="00A537FA" w:rsidRPr="00A537FA">
          <w:rPr>
            <w:rFonts w:eastAsia="Calibri" w:cs="Arial"/>
            <w:color w:val="000000" w:themeColor="text1"/>
          </w:rPr>
          <w:fldChar w:fldCharType="separate"/>
        </w:r>
      </w:ins>
      <w:r w:rsidR="00820E6F">
        <w:rPr>
          <w:rFonts w:eastAsia="Calibri" w:cs="Arial"/>
          <w:noProof/>
          <w:color w:val="000000" w:themeColor="text1"/>
        </w:rPr>
        <w:t>(49-51)</w:t>
      </w:r>
      <w:ins w:id="330" w:author="Common, Jack" w:date="2019-10-23T12:42:00Z">
        <w:r w:rsidR="00A537FA" w:rsidRPr="00A537FA">
          <w:rPr>
            <w:rFonts w:eastAsia="Calibri" w:cs="Arial"/>
            <w:color w:val="000000" w:themeColor="text1"/>
          </w:rPr>
          <w:fldChar w:fldCharType="end"/>
        </w:r>
      </w:ins>
      <w:ins w:id="331" w:author="Common, Jack" w:date="2019-10-23T12:44:00Z">
        <w:r w:rsidR="008B3303">
          <w:rPr>
            <w:rFonts w:eastAsia="Calibri" w:cs="Arial"/>
            <w:color w:val="000000" w:themeColor="text1"/>
          </w:rPr>
          <w:t xml:space="preserve">, and </w:t>
        </w:r>
      </w:ins>
      <w:ins w:id="332" w:author="Common, Jack" w:date="2019-10-23T12:42:00Z">
        <w:r w:rsidR="00A537FA" w:rsidRPr="00A537FA">
          <w:rPr>
            <w:rFonts w:eastAsia="Calibri" w:cs="Arial"/>
            <w:color w:val="000000" w:themeColor="text1"/>
          </w:rPr>
          <w:t>full phage infectivity requires mutations in all the protospacers targeted by the host CRISPR array</w:t>
        </w:r>
      </w:ins>
      <w:ins w:id="333" w:author="Common, Jack" w:date="2019-10-23T12:44:00Z">
        <w:r w:rsidR="008B3303">
          <w:rPr>
            <w:rFonts w:eastAsia="Calibri" w:cs="Arial"/>
            <w:color w:val="000000" w:themeColor="text1"/>
          </w:rPr>
          <w:t xml:space="preserve">. This </w:t>
        </w:r>
      </w:ins>
      <w:ins w:id="334" w:author="Common, Jack" w:date="2019-10-23T12:42:00Z">
        <w:r w:rsidR="00A537FA" w:rsidRPr="00A537FA">
          <w:rPr>
            <w:rFonts w:eastAsia="Calibri" w:cs="Arial"/>
            <w:color w:val="000000" w:themeColor="text1"/>
          </w:rPr>
          <w:t xml:space="preserve">becomes </w:t>
        </w:r>
      </w:ins>
      <w:ins w:id="335" w:author="Common, Jack" w:date="2019-10-23T12:44:00Z">
        <w:r w:rsidR="008B3303">
          <w:rPr>
            <w:rFonts w:eastAsia="Calibri" w:cs="Arial"/>
            <w:color w:val="000000" w:themeColor="text1"/>
          </w:rPr>
          <w:t xml:space="preserve">more </w:t>
        </w:r>
      </w:ins>
      <w:ins w:id="336" w:author="Common, Jack" w:date="2019-10-23T12:42:00Z">
        <w:r w:rsidR="00A537FA" w:rsidRPr="00A537FA">
          <w:rPr>
            <w:rFonts w:eastAsia="Calibri" w:cs="Arial"/>
            <w:color w:val="000000" w:themeColor="text1"/>
          </w:rPr>
          <w:t xml:space="preserve">difficult </w:t>
        </w:r>
      </w:ins>
      <w:ins w:id="337" w:author="Common, Jack" w:date="2019-10-23T12:44:00Z">
        <w:r w:rsidR="008B3303">
          <w:rPr>
            <w:rFonts w:eastAsia="Calibri" w:cs="Arial"/>
            <w:color w:val="000000" w:themeColor="text1"/>
          </w:rPr>
          <w:t>as</w:t>
        </w:r>
      </w:ins>
      <w:ins w:id="338" w:author="Common, Jack" w:date="2019-10-23T12:42:00Z">
        <w:r w:rsidR="00A537FA" w:rsidRPr="00A537FA">
          <w:rPr>
            <w:rFonts w:eastAsia="Calibri" w:cs="Arial"/>
            <w:color w:val="000000" w:themeColor="text1"/>
          </w:rPr>
          <w:t xml:space="preserve"> individual</w:t>
        </w:r>
      </w:ins>
      <w:ins w:id="339" w:author="Common, Jack" w:date="2019-10-23T12:43:00Z">
        <w:r w:rsidR="008B3303">
          <w:rPr>
            <w:rFonts w:eastAsia="Calibri" w:cs="Arial"/>
            <w:color w:val="000000" w:themeColor="text1"/>
          </w:rPr>
          <w:t>-</w:t>
        </w:r>
      </w:ins>
      <w:ins w:id="340" w:author="Common, Jack" w:date="2019-10-23T12:42:00Z">
        <w:r w:rsidR="00A537FA" w:rsidRPr="00A537FA">
          <w:rPr>
            <w:rFonts w:eastAsia="Calibri" w:cs="Arial"/>
            <w:color w:val="000000" w:themeColor="text1"/>
          </w:rPr>
          <w:t>and population</w:t>
        </w:r>
      </w:ins>
      <w:ins w:id="341" w:author="Common, Jack" w:date="2019-10-23T12:43:00Z">
        <w:r w:rsidR="008B3303">
          <w:rPr>
            <w:rFonts w:eastAsia="Calibri" w:cs="Arial"/>
            <w:color w:val="000000" w:themeColor="text1"/>
          </w:rPr>
          <w:t>-level CRISPR diversity</w:t>
        </w:r>
      </w:ins>
      <w:ins w:id="342" w:author="Common, Jack" w:date="2019-10-23T12:42:00Z">
        <w:r w:rsidR="00A537FA" w:rsidRPr="00A537FA">
          <w:rPr>
            <w:rFonts w:eastAsia="Calibri" w:cs="Arial"/>
            <w:color w:val="000000" w:themeColor="text1"/>
          </w:rPr>
          <w:t xml:space="preserve"> </w:t>
        </w:r>
      </w:ins>
      <w:ins w:id="343" w:author="Common, Jack" w:date="2019-10-23T12:44:00Z">
        <w:r w:rsidR="008B3303">
          <w:rPr>
            <w:rFonts w:eastAsia="Calibri" w:cs="Arial"/>
            <w:color w:val="000000" w:themeColor="text1"/>
          </w:rPr>
          <w:t>increases</w:t>
        </w:r>
      </w:ins>
      <w:ins w:id="344" w:author="Common, Jack" w:date="2019-10-23T12:42:00Z">
        <w:r w:rsidR="00A537FA" w:rsidRPr="00A537FA">
          <w:rPr>
            <w:rFonts w:eastAsia="Calibri" w:cs="Arial"/>
            <w:color w:val="000000" w:themeColor="text1"/>
          </w:rPr>
          <w:t xml:space="preserve"> </w:t>
        </w:r>
        <w:r w:rsidR="00A537FA" w:rsidRPr="00A537FA">
          <w:rPr>
            <w:rFonts w:eastAsia="Calibri" w:cs="Arial"/>
            <w:color w:val="000000" w:themeColor="text1"/>
          </w:rPr>
          <w:fldChar w:fldCharType="begin"/>
        </w:r>
      </w:ins>
      <w:r w:rsidR="00820E6F">
        <w:rPr>
          <w:rFonts w:eastAsia="Calibri" w:cs="Arial"/>
          <w:color w:val="000000" w:themeColor="text1"/>
        </w:rPr>
        <w:instrText xml:space="preserve"> ADDIN EN.CITE &lt;EndNote&gt;&lt;Cite&gt;&lt;Author&gt;Levin&lt;/Author&gt;&lt;Year&gt;2013&lt;/Year&gt;&lt;RecNum&gt;5&lt;/RecNum&gt;&lt;DisplayText&gt;(50, 52)&lt;/DisplayText&gt;&lt;record&gt;&lt;rec-number&gt;5&lt;/rec-number&gt;&lt;foreign-keys&gt;&lt;key app="EN" db-id="fs2esxxsm0tvrgeez0ov00s4t5arzawa95t9"&gt;5&lt;/key&gt;&lt;/foreign-keys&gt;&lt;ref-type name="Journal Article"&gt;17&lt;/ref-type&gt;&lt;contributors&gt;&lt;authors&gt;&lt;author&gt;Levin, Bruce R&lt;/author&gt;&lt;author&gt;Moineau, Sylvain&lt;/author&gt;&lt;author&gt;Bushman, Mary&lt;/author&gt;&lt;author&gt;Barrangou, Rodolphe&lt;/author&gt;&lt;/authors&gt;&lt;/contributors&gt;&lt;titles&gt;&lt;title&gt;The population and evolutionary dynamics of phage and bacteria with CRISPR–mediated immunity&lt;/title&gt;&lt;secondary-title&gt;PLoS genetics&lt;/secondary-title&gt;&lt;/titles&gt;&lt;periodical&gt;&lt;full-title&gt;PLoS genetics&lt;/full-title&gt;&lt;/periodical&gt;&lt;pages&gt;e1003312&lt;/pages&gt;&lt;volume&gt;9&lt;/volume&gt;&lt;number&gt;3&lt;/number&gt;&lt;dates&gt;&lt;year&gt;2013&lt;/year&gt;&lt;/dates&gt;&lt;isbn&gt;1553-7404&lt;/isbn&gt;&lt;urls&gt;&lt;/urls&gt;&lt;/record&gt;&lt;/Cite&gt;&lt;Cite&gt;&lt;Author&gt;van Houte&lt;/Author&gt;&lt;Year&gt;2016&lt;/Year&gt;&lt;RecNum&gt;8&lt;/RecNum&gt;&lt;record&gt;&lt;rec-number&gt;8&lt;/rec-number&gt;&lt;foreign-keys&gt;&lt;key app="EN" db-id="fs2esxxsm0tvrgeez0ov00s4t5arzawa95t9"&gt;8&lt;/key&gt;&lt;/foreign-keys&gt;&lt;ref-type name="Journal Article"&gt;17&lt;/ref-type&gt;&lt;contributors&gt;&lt;authors&gt;&lt;author&gt;van Houte, Stineke&lt;/author&gt;&lt;author&gt;Ekroth, Alice KE&lt;/author&gt;&lt;author&gt;Broniewski, Jenny M&lt;/author&gt;&lt;author&gt;Chabas, Hélène&lt;/author&gt;&lt;author&gt;Ashby, Ben&lt;/author&gt;&lt;author&gt;Bondy-Denomy, Joseph&lt;/author&gt;&lt;author&gt;Gandon, Sylvain&lt;/author&gt;&lt;author&gt;Boots, Mike&lt;/author&gt;&lt;author&gt;Paterson, Steve&lt;/author&gt;&lt;author&gt;Buckling, Angus&lt;/author&gt;&lt;/authors&gt;&lt;/contributors&gt;&lt;titles&gt;&lt;title&gt;The diversity-generating benefits of a prokaryotic adaptive immune system&lt;/title&gt;&lt;secondary-title&gt;Nature&lt;/secondary-title&gt;&lt;/titles&gt;&lt;periodical&gt;&lt;full-title&gt;Nature&lt;/full-title&gt;&lt;/periodical&gt;&lt;pages&gt;385&lt;/pages&gt;&lt;volume&gt;532&lt;/volume&gt;&lt;number&gt;7599&lt;/number&gt;&lt;dates&gt;&lt;year&gt;2016&lt;/year&gt;&lt;/dates&gt;&lt;isbn&gt;1476-4687&lt;/isbn&gt;&lt;urls&gt;&lt;/urls&gt;&lt;/record&gt;&lt;/Cite&gt;&lt;/EndNote&gt;</w:instrText>
      </w:r>
      <w:ins w:id="345" w:author="Common, Jack" w:date="2019-10-23T12:42:00Z">
        <w:r w:rsidR="00A537FA" w:rsidRPr="00A537FA">
          <w:rPr>
            <w:rFonts w:eastAsia="Calibri" w:cs="Arial"/>
            <w:color w:val="000000" w:themeColor="text1"/>
          </w:rPr>
          <w:fldChar w:fldCharType="separate"/>
        </w:r>
      </w:ins>
      <w:r w:rsidR="00820E6F">
        <w:rPr>
          <w:rFonts w:eastAsia="Calibri" w:cs="Arial"/>
          <w:noProof/>
          <w:color w:val="000000" w:themeColor="text1"/>
        </w:rPr>
        <w:t>(50, 52)</w:t>
      </w:r>
      <w:ins w:id="346" w:author="Common, Jack" w:date="2019-10-23T12:42:00Z">
        <w:r w:rsidR="00A537FA" w:rsidRPr="00A537FA">
          <w:rPr>
            <w:rFonts w:eastAsia="Calibri" w:cs="Arial"/>
            <w:color w:val="000000" w:themeColor="text1"/>
          </w:rPr>
          <w:fldChar w:fldCharType="end"/>
        </w:r>
      </w:ins>
      <w:ins w:id="347" w:author="Common, Jack" w:date="2019-10-23T12:48:00Z">
        <w:r w:rsidR="004B11D6">
          <w:rPr>
            <w:rFonts w:eastAsia="Calibri" w:cs="Arial"/>
            <w:color w:val="000000" w:themeColor="text1"/>
          </w:rPr>
          <w:t xml:space="preserve">, and </w:t>
        </w:r>
      </w:ins>
      <w:del w:id="348" w:author="Common, Jack" w:date="2019-10-23T12:48:00Z">
        <w:r w:rsidR="00E87F04" w:rsidDel="004B11D6">
          <w:rPr>
            <w:rFonts w:eastAsia="Calibri" w:cs="Arial"/>
            <w:color w:val="000000" w:themeColor="text1"/>
          </w:rPr>
          <w:delText xml:space="preserve"> which in turn </w:delText>
        </w:r>
      </w:del>
      <w:r w:rsidR="00157B87">
        <w:rPr>
          <w:rFonts w:eastAsia="Calibri" w:cs="Arial"/>
          <w:color w:val="000000" w:themeColor="text1"/>
        </w:rPr>
        <w:t xml:space="preserve">can drive </w:t>
      </w:r>
      <w:r w:rsidR="00E87F04" w:rsidRPr="009C64AD">
        <w:rPr>
          <w:rFonts w:eastAsia="Calibri" w:cs="Arial"/>
          <w:color w:val="000000" w:themeColor="text1"/>
        </w:rPr>
        <w:t>rapid phage extinction</w:t>
      </w:r>
      <w:r w:rsidR="00E87F04" w:rsidRPr="00831DB0">
        <w:rPr>
          <w:rFonts w:eastAsia="Calibri" w:cs="Arial"/>
          <w:color w:val="000000" w:themeColor="text1"/>
        </w:rPr>
        <w:t xml:space="preserve"> </w:t>
      </w:r>
      <w:r w:rsidRPr="00634A04">
        <w:rPr>
          <w:rFonts w:eastAsia="Calibri" w:cs="Arial"/>
          <w:color w:val="000000" w:themeColor="text1"/>
        </w:rPr>
        <w:fldChar w:fldCharType="begin">
          <w:fldData xml:space="preserve">PEVuZE5vdGU+PENpdGU+PEF1dGhvcj52YW4gSG91dGU8L0F1dGhvcj48WWVhcj4yMDE2PC9ZZWFy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</w:fldData>
        </w:fldChar>
      </w:r>
      <w:r w:rsidR="00820E6F">
        <w:rPr>
          <w:rFonts w:eastAsia="Calibri" w:cs="Arial"/>
          <w:color w:val="000000" w:themeColor="text1"/>
        </w:rPr>
        <w:instrText xml:space="preserve"> ADDIN EN.CITE </w:instrText>
      </w:r>
      <w:r w:rsidR="00820E6F">
        <w:rPr>
          <w:rFonts w:eastAsia="Calibri" w:cs="Arial"/>
          <w:color w:val="000000" w:themeColor="text1"/>
        </w:rPr>
        <w:fldChar w:fldCharType="begin">
          <w:fldData xml:space="preserve">PEVuZE5vdGU+PENpdGU+PEF1dGhvcj52YW4gSG91dGU8L0F1dGhvcj48WWVhcj4yMDE2PC9ZZWFy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</w:fldData>
        </w:fldChar>
      </w:r>
      <w:r w:rsidR="00820E6F">
        <w:rPr>
          <w:rFonts w:eastAsia="Calibri" w:cs="Arial"/>
          <w:color w:val="000000" w:themeColor="text1"/>
        </w:rPr>
        <w:instrText xml:space="preserve"> ADDIN EN.CITE.DATA </w:instrText>
      </w:r>
      <w:r w:rsidR="00820E6F">
        <w:rPr>
          <w:rFonts w:eastAsia="Calibri" w:cs="Arial"/>
          <w:color w:val="000000" w:themeColor="text1"/>
        </w:rPr>
      </w:r>
      <w:r w:rsidR="00820E6F">
        <w:rPr>
          <w:rFonts w:eastAsia="Calibri" w:cs="Arial"/>
          <w:color w:val="000000" w:themeColor="text1"/>
        </w:rPr>
        <w:fldChar w:fldCharType="end"/>
      </w:r>
      <w:r w:rsidRPr="00634A04">
        <w:rPr>
          <w:rFonts w:eastAsia="Calibri" w:cs="Arial"/>
          <w:color w:val="000000" w:themeColor="text1"/>
        </w:rPr>
      </w:r>
      <w:r w:rsidRPr="00634A04">
        <w:rPr>
          <w:rFonts w:eastAsia="Calibri" w:cs="Arial"/>
          <w:color w:val="000000" w:themeColor="text1"/>
        </w:rPr>
        <w:fldChar w:fldCharType="separate"/>
      </w:r>
      <w:r w:rsidR="00820E6F">
        <w:rPr>
          <w:rFonts w:eastAsia="Calibri" w:cs="Arial"/>
          <w:noProof/>
          <w:color w:val="000000" w:themeColor="text1"/>
        </w:rPr>
        <w:t>(17, 18, 31)</w:t>
      </w:r>
      <w:r w:rsidRPr="00634A04">
        <w:rPr>
          <w:rFonts w:eastAsia="Calibri" w:cs="Arial"/>
          <w:color w:val="000000" w:themeColor="text1"/>
        </w:rPr>
        <w:fldChar w:fldCharType="end"/>
      </w:r>
      <w:r w:rsidR="00634A04">
        <w:rPr>
          <w:rFonts w:eastAsia="Calibri" w:cs="Arial"/>
          <w:color w:val="000000" w:themeColor="text1"/>
        </w:rPr>
        <w:t>.</w:t>
      </w:r>
    </w:p>
    <w:p w14:paraId="14088804" w14:textId="6C742AAE" w:rsidR="00E87F04" w:rsidRDefault="00E87F04">
      <w:pPr>
        <w:jc w:val="both"/>
        <w:rPr>
          <w:rFonts w:eastAsia="Calibri" w:cs="Arial"/>
          <w:color w:val="000000" w:themeColor="text1"/>
        </w:rPr>
        <w:pPrChange w:id="349" w:author="Common, Jack" w:date="2019-10-23T10:58:00Z">
          <w:pPr>
            <w:spacing w:line="480" w:lineRule="auto"/>
            <w:jc w:val="both"/>
          </w:pPr>
        </w:pPrChange>
      </w:pPr>
    </w:p>
    <w:p w14:paraId="32AB6155" w14:textId="34E94033" w:rsidR="00953909" w:rsidDel="00F17EFC" w:rsidRDefault="00157B87" w:rsidP="004C078D">
      <w:pPr>
        <w:jc w:val="both"/>
        <w:rPr>
          <w:del w:id="350" w:author="Common, Jack" w:date="2019-10-23T12:58:00Z"/>
          <w:rFonts w:eastAsia="Calibri" w:cs="Arial"/>
          <w:color w:val="000000" w:themeColor="text1"/>
        </w:rPr>
      </w:pPr>
      <w:r>
        <w:rPr>
          <w:rFonts w:eastAsia="Calibri" w:cs="Arial"/>
          <w:color w:val="000000" w:themeColor="text1"/>
        </w:rPr>
        <w:t>Apart from this evolutionary effect</w:t>
      </w:r>
      <w:r w:rsidR="00E87F04">
        <w:rPr>
          <w:rFonts w:eastAsia="Calibri" w:cs="Arial"/>
          <w:color w:val="000000" w:themeColor="text1"/>
        </w:rPr>
        <w:t>, theory predicts that even if a phage mutant evolved that can overcome one CRISPR resistance allele in the population, its ability to amplify will be reduced in a more diverse host population</w:t>
      </w:r>
      <w:ins w:id="351" w:author="Common, Jack" w:date="2019-10-24T11:06:00Z">
        <w:r w:rsidR="005E706D">
          <w:rPr>
            <w:rFonts w:eastAsia="Calibri" w:cs="Arial"/>
            <w:color w:val="000000" w:themeColor="text1"/>
          </w:rPr>
          <w:t xml:space="preserve"> </w:t>
        </w:r>
      </w:ins>
      <w:r w:rsidR="005E706D">
        <w:rPr>
          <w:rFonts w:eastAsia="Calibri" w:cs="Arial"/>
          <w:color w:val="000000" w:themeColor="text1"/>
        </w:rPr>
        <w:fldChar w:fldCharType="begin"/>
      </w:r>
      <w:r w:rsidR="005E706D">
        <w:rPr>
          <w:rFonts w:eastAsia="Calibri" w:cs="Arial"/>
          <w:color w:val="000000" w:themeColor="text1"/>
        </w:rPr>
        <w:instrText xml:space="preserve"> ADDIN EN.CITE &lt;EndNote&gt;&lt;Cite&gt;&lt;Author&gt;Lively&lt;/Author&gt;&lt;Year&gt;2010&lt;/Year&gt;&lt;RecNum&gt;98&lt;/RecNum&gt;&lt;DisplayText&gt;(21)&lt;/DisplayText&gt;&lt;record&gt;&lt;rec-number&gt;98&lt;/rec-number&gt;&lt;foreign-keys&gt;&lt;key app="EN" db-id="xrr2swwexa2rd8ed2d6xfwf20r9v5devt2e2" timestamp="1556229073" guid="fd06ecbb-91e8-41b2-8ab0-b1cb474655b0"&gt;98&lt;/key&gt;&lt;/foreign-keys&gt;&lt;ref-type name="Journal Article"&gt;17&lt;/ref-type&gt;&lt;contributors&gt;&lt;authors&gt;&lt;author&gt;Lively, C. M.&lt;/author&gt;&lt;/authors&gt;&lt;/contributors&gt;&lt;titles&gt;&lt;title&gt;The Effect of Host Genetic Diversity on Disease Spread&lt;/title&gt;&lt;secondary-title&gt;The American Naturalist&lt;/secondary-title&gt;&lt;/titles&gt;&lt;periodical&gt;&lt;full-title&gt;The American Naturalist&lt;/full-title&gt;&lt;/periodical&gt;&lt;pages&gt;E149-E152&lt;/pages&gt;&lt;volume&gt;175&lt;/volume&gt;&lt;number&gt;6&lt;/number&gt;&lt;dates&gt;&lt;year&gt;2010&lt;/year&gt;&lt;pub-dates&gt;&lt;date&gt;2010/06/01&lt;/date&gt;&lt;/pub-dates&gt;&lt;/dates&gt;&lt;publisher&gt;The University of Chicago Press&lt;/publisher&gt;&lt;isbn&gt;0003-0147&lt;/isbn&gt;&lt;urls&gt;&lt;related-urls&gt;&lt;url&gt;http://dx.doi.org/10.1086/652430&lt;/url&gt;&lt;/related-urls&gt;&lt;/urls&gt;&lt;electronic-resource-num&gt;10.1086/652430&lt;/electronic-resource-num&gt;&lt;access-date&gt;2016/09/20&lt;/access-date&gt;&lt;/record&gt;&lt;/Cite&gt;&lt;/EndNote&gt;</w:instrText>
      </w:r>
      <w:r w:rsidR="005E706D">
        <w:rPr>
          <w:rFonts w:eastAsia="Calibri" w:cs="Arial"/>
          <w:color w:val="000000" w:themeColor="text1"/>
        </w:rPr>
        <w:fldChar w:fldCharType="separate"/>
      </w:r>
      <w:r w:rsidR="005E706D">
        <w:rPr>
          <w:rFonts w:eastAsia="Calibri" w:cs="Arial"/>
          <w:noProof/>
          <w:color w:val="000000" w:themeColor="text1"/>
        </w:rPr>
        <w:t>(21)</w:t>
      </w:r>
      <w:r w:rsidR="005E706D">
        <w:rPr>
          <w:rFonts w:eastAsia="Calibri" w:cs="Arial"/>
          <w:color w:val="000000" w:themeColor="text1"/>
        </w:rPr>
        <w:fldChar w:fldCharType="end"/>
      </w:r>
      <w:del w:id="352" w:author="Common, Jack" w:date="2019-10-24T11:06:00Z">
        <w:r w:rsidR="00E87F04" w:rsidDel="005E706D">
          <w:rPr>
            <w:rFonts w:eastAsia="Calibri" w:cs="Arial"/>
            <w:color w:val="000000" w:themeColor="text1"/>
          </w:rPr>
          <w:delText xml:space="preserve"> (Lively 2010)</w:delText>
        </w:r>
      </w:del>
      <w:r w:rsidR="00E87F04">
        <w:rPr>
          <w:rFonts w:eastAsia="Calibri" w:cs="Arial"/>
          <w:color w:val="000000" w:themeColor="text1"/>
        </w:rPr>
        <w:t xml:space="preserve">. </w:t>
      </w:r>
      <w:del w:id="353" w:author="Common, Jack" w:date="2019-10-23T12:49:00Z">
        <w:r w:rsidR="00E87F04" w:rsidDel="001B7443">
          <w:rPr>
            <w:rFonts w:eastAsia="Calibri" w:cs="Arial"/>
            <w:color w:val="000000" w:themeColor="text1"/>
          </w:rPr>
          <w:delText>Moreover</w:delText>
        </w:r>
      </w:del>
      <w:ins w:id="354" w:author="Common, Jack" w:date="2019-10-23T12:49:00Z">
        <w:r w:rsidR="001B7443">
          <w:rPr>
            <w:rFonts w:eastAsia="Calibri" w:cs="Arial"/>
            <w:color w:val="000000" w:themeColor="text1"/>
          </w:rPr>
          <w:t xml:space="preserve">The resulting smaller phage population sizes are </w:t>
        </w:r>
      </w:ins>
      <w:del w:id="355" w:author="Common, Jack" w:date="2019-10-23T12:49:00Z">
        <w:r w:rsidR="00E87F04" w:rsidDel="001B7443">
          <w:rPr>
            <w:rFonts w:eastAsia="Calibri" w:cs="Arial"/>
            <w:color w:val="000000" w:themeColor="text1"/>
          </w:rPr>
          <w:delText xml:space="preserve">, this </w:delText>
        </w:r>
      </w:del>
      <w:r w:rsidR="00E87F04">
        <w:rPr>
          <w:rFonts w:eastAsia="Calibri" w:cs="Arial"/>
          <w:color w:val="000000" w:themeColor="text1"/>
        </w:rPr>
        <w:t xml:space="preserve">in turn </w:t>
      </w:r>
      <w:del w:id="356" w:author="Common, Jack" w:date="2019-10-23T12:49:00Z">
        <w:r w:rsidR="00E87F04" w:rsidDel="001B7443">
          <w:rPr>
            <w:rFonts w:eastAsia="Calibri" w:cs="Arial"/>
            <w:color w:val="000000" w:themeColor="text1"/>
          </w:rPr>
          <w:delText xml:space="preserve">is </w:delText>
        </w:r>
      </w:del>
      <w:r w:rsidR="00E87F04">
        <w:rPr>
          <w:rFonts w:eastAsia="Calibri" w:cs="Arial"/>
          <w:color w:val="000000" w:themeColor="text1"/>
        </w:rPr>
        <w:t>predicted to reduce the ability of the phage to evolve to overcome other CRISPR resistance alleles in the population</w:t>
      </w:r>
      <w:r w:rsidR="007C6F67">
        <w:rPr>
          <w:rFonts w:eastAsia="Calibri" w:cs="Arial"/>
          <w:color w:val="000000" w:themeColor="text1"/>
        </w:rPr>
        <w:t xml:space="preserve"> </w:t>
      </w:r>
      <w:r w:rsidR="00DF1346">
        <w:rPr>
          <w:rFonts w:eastAsia="Calibri" w:cs="Arial"/>
          <w:color w:val="000000" w:themeColor="text1"/>
        </w:rPr>
        <w:fldChar w:fldCharType="begin">
          <w:fldData xml:space="preserve">PEVuZE5vdGU+PENpdGU+PEF1dGhvcj5BbnRpYTwvQXV0aG9yPjxZZWFyPjIwMDM8L1llYXI+PFJl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</w:fldData>
        </w:fldChar>
      </w:r>
      <w:r w:rsidR="00820E6F">
        <w:rPr>
          <w:rFonts w:eastAsia="Calibri" w:cs="Arial"/>
          <w:color w:val="000000" w:themeColor="text1"/>
        </w:rPr>
        <w:instrText xml:space="preserve"> ADDIN EN.CITE </w:instrText>
      </w:r>
      <w:r w:rsidR="00820E6F">
        <w:rPr>
          <w:rFonts w:eastAsia="Calibri" w:cs="Arial"/>
          <w:color w:val="000000" w:themeColor="text1"/>
        </w:rPr>
        <w:fldChar w:fldCharType="begin">
          <w:fldData xml:space="preserve">PEVuZE5vdGU+PENpdGU+PEF1dGhvcj5BbnRpYTwvQXV0aG9yPjxZZWFyPjIwMDM8L1llYXI+PFJl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</w:fldData>
        </w:fldChar>
      </w:r>
      <w:r w:rsidR="00820E6F">
        <w:rPr>
          <w:rFonts w:eastAsia="Calibri" w:cs="Arial"/>
          <w:color w:val="000000" w:themeColor="text1"/>
        </w:rPr>
        <w:instrText xml:space="preserve"> ADDIN EN.CITE.DATA </w:instrText>
      </w:r>
      <w:r w:rsidR="00820E6F">
        <w:rPr>
          <w:rFonts w:eastAsia="Calibri" w:cs="Arial"/>
          <w:color w:val="000000" w:themeColor="text1"/>
        </w:rPr>
      </w:r>
      <w:r w:rsidR="00820E6F">
        <w:rPr>
          <w:rFonts w:eastAsia="Calibri" w:cs="Arial"/>
          <w:color w:val="000000" w:themeColor="text1"/>
        </w:rPr>
        <w:fldChar w:fldCharType="end"/>
      </w:r>
      <w:r w:rsidR="00DF1346">
        <w:rPr>
          <w:rFonts w:eastAsia="Calibri" w:cs="Arial"/>
          <w:color w:val="000000" w:themeColor="text1"/>
        </w:rPr>
      </w:r>
      <w:r w:rsidR="00DF1346">
        <w:rPr>
          <w:rFonts w:eastAsia="Calibri" w:cs="Arial"/>
          <w:color w:val="000000" w:themeColor="text1"/>
        </w:rPr>
        <w:fldChar w:fldCharType="separate"/>
      </w:r>
      <w:r w:rsidR="00820E6F">
        <w:rPr>
          <w:rFonts w:eastAsia="Calibri" w:cs="Arial"/>
          <w:noProof/>
          <w:color w:val="000000" w:themeColor="text1"/>
        </w:rPr>
        <w:t>(29, 31)</w:t>
      </w:r>
      <w:r w:rsidR="00DF1346">
        <w:rPr>
          <w:rFonts w:eastAsia="Calibri" w:cs="Arial"/>
          <w:color w:val="000000" w:themeColor="text1"/>
        </w:rPr>
        <w:fldChar w:fldCharType="end"/>
      </w:r>
      <w:ins w:id="357" w:author="Common, Jack" w:date="2019-10-23T12:49:00Z">
        <w:r w:rsidR="008A51DE">
          <w:rPr>
            <w:rFonts w:eastAsia="Calibri" w:cs="Arial"/>
            <w:color w:val="000000" w:themeColor="text1"/>
          </w:rPr>
          <w:t xml:space="preserve">. However, </w:t>
        </w:r>
      </w:ins>
      <w:del w:id="358" w:author="Common, Jack" w:date="2019-10-23T12:49:00Z">
        <w:r w:rsidR="00E87F04" w:rsidDel="008A51DE">
          <w:rPr>
            <w:rFonts w:eastAsia="Calibri" w:cs="Arial"/>
            <w:color w:val="000000" w:themeColor="text1"/>
          </w:rPr>
          <w:delText xml:space="preserve">, but </w:delText>
        </w:r>
      </w:del>
      <w:r w:rsidR="00E87F04">
        <w:rPr>
          <w:rFonts w:eastAsia="Calibri" w:cs="Arial"/>
          <w:color w:val="000000" w:themeColor="text1"/>
        </w:rPr>
        <w:t xml:space="preserve">these predictions remain untested. </w:t>
      </w:r>
      <w:r w:rsidR="00AE3500" w:rsidRPr="00831DB0">
        <w:rPr>
          <w:rFonts w:eastAsia="Calibri" w:cs="Arial"/>
          <w:color w:val="000000" w:themeColor="text1"/>
        </w:rPr>
        <w:t xml:space="preserve">We therefore set out to explicitly test the </w:t>
      </w:r>
      <w:del w:id="359" w:author="Common, Jack" w:date="2019-10-23T12:24:00Z">
        <w:r w:rsidR="00AE3500" w:rsidRPr="00831DB0" w:rsidDel="00D82B93">
          <w:rPr>
            <w:rFonts w:eastAsia="Calibri" w:cs="Arial"/>
            <w:color w:val="000000" w:themeColor="text1"/>
          </w:rPr>
          <w:delText>epidemiological</w:delText>
        </w:r>
      </w:del>
      <w:ins w:id="360" w:author="Common, Jack" w:date="2019-10-23T12:24:00Z">
        <w:r w:rsidR="00D82B93">
          <w:rPr>
            <w:rFonts w:eastAsia="Calibri" w:cs="Arial"/>
            <w:color w:val="000000" w:themeColor="text1"/>
          </w:rPr>
          <w:t>ecological</w:t>
        </w:r>
      </w:ins>
      <w:r w:rsidR="00AE3500" w:rsidRPr="00831DB0">
        <w:rPr>
          <w:rFonts w:eastAsia="Calibri" w:cs="Arial"/>
          <w:color w:val="000000" w:themeColor="text1"/>
        </w:rPr>
        <w:t xml:space="preserve"> role of host diversity </w:t>
      </w:r>
      <w:r w:rsidR="00EE48BF">
        <w:rPr>
          <w:rFonts w:eastAsia="Calibri" w:cs="Arial"/>
          <w:color w:val="000000" w:themeColor="text1"/>
        </w:rPr>
        <w:t>and its knock-on evolutionary effects</w:t>
      </w:r>
      <w:r w:rsidR="00EB06D8">
        <w:rPr>
          <w:rFonts w:eastAsia="Calibri" w:cs="Arial"/>
          <w:color w:val="000000" w:themeColor="text1"/>
        </w:rPr>
        <w:t xml:space="preserve"> </w:t>
      </w:r>
      <w:r w:rsidR="00AE3500" w:rsidRPr="00831DB0">
        <w:rPr>
          <w:rFonts w:eastAsia="Calibri" w:cs="Arial"/>
          <w:color w:val="000000" w:themeColor="text1"/>
        </w:rPr>
        <w:t xml:space="preserve">using the bacteria </w:t>
      </w:r>
      <w:r w:rsidR="00AE3500" w:rsidRPr="00831DB0">
        <w:rPr>
          <w:rFonts w:eastAsia="Calibri" w:cs="Arial"/>
          <w:i/>
          <w:iCs/>
          <w:color w:val="000000" w:themeColor="text1"/>
        </w:rPr>
        <w:t xml:space="preserve">Pseudomonas aeruginosa </w:t>
      </w:r>
      <w:r w:rsidR="00AE3500" w:rsidRPr="00831DB0">
        <w:rPr>
          <w:rFonts w:eastAsia="Calibri" w:cs="Arial"/>
          <w:color w:val="000000" w:themeColor="text1"/>
        </w:rPr>
        <w:t>and its lytic phage DMS3vir.</w:t>
      </w:r>
      <w:ins w:id="361" w:author="Common, Jack" w:date="2019-10-23T12:56:00Z">
        <w:r w:rsidR="00414CFF">
          <w:rPr>
            <w:rFonts w:eastAsia="Calibri" w:cs="Arial"/>
            <w:color w:val="000000" w:themeColor="text1"/>
          </w:rPr>
          <w:t xml:space="preserve"> </w:t>
        </w:r>
      </w:ins>
      <w:ins w:id="362" w:author="Common, Jack" w:date="2019-10-23T13:08:00Z">
        <w:r w:rsidR="00962170">
          <w:rPr>
            <w:rFonts w:eastAsia="Calibri" w:cs="Arial"/>
            <w:color w:val="000000" w:themeColor="text1"/>
          </w:rPr>
          <w:t>To</w:t>
        </w:r>
      </w:ins>
      <w:ins w:id="363" w:author="Common, Jack" w:date="2019-10-23T13:04:00Z">
        <w:r w:rsidR="004C078D" w:rsidRPr="00C03845">
          <w:rPr>
            <w:rFonts w:eastAsia="Calibri" w:cs="Arial"/>
            <w:color w:val="000000" w:themeColor="text1"/>
          </w:rPr>
          <w:t xml:space="preserve"> </w:t>
        </w:r>
      </w:ins>
      <w:ins w:id="364" w:author="Common, Jack" w:date="2019-10-23T13:08:00Z">
        <w:r w:rsidR="00962170">
          <w:rPr>
            <w:rFonts w:eastAsia="Calibri" w:cs="Arial"/>
            <w:color w:val="000000" w:themeColor="text1"/>
          </w:rPr>
          <w:t>focus</w:t>
        </w:r>
      </w:ins>
      <w:ins w:id="365" w:author="Common, Jack" w:date="2019-10-23T13:04:00Z">
        <w:r w:rsidR="004C078D" w:rsidRPr="00C03845">
          <w:rPr>
            <w:rFonts w:eastAsia="Calibri" w:cs="Arial"/>
            <w:color w:val="000000" w:themeColor="text1"/>
          </w:rPr>
          <w:t xml:space="preserve"> </w:t>
        </w:r>
        <w:r w:rsidR="004C078D">
          <w:rPr>
            <w:rFonts w:eastAsia="Calibri" w:cs="Arial"/>
            <w:color w:val="000000" w:themeColor="text1"/>
          </w:rPr>
          <w:t>our experiments</w:t>
        </w:r>
        <w:r w:rsidR="004C078D" w:rsidRPr="00C03845">
          <w:rPr>
            <w:rFonts w:eastAsia="Calibri" w:cs="Arial"/>
            <w:color w:val="000000" w:themeColor="text1"/>
          </w:rPr>
          <w:t xml:space="preserve"> on </w:t>
        </w:r>
        <w:r w:rsidR="004C078D">
          <w:rPr>
            <w:rFonts w:eastAsia="Calibri" w:cs="Arial"/>
            <w:color w:val="000000" w:themeColor="text1"/>
          </w:rPr>
          <w:t>ecology</w:t>
        </w:r>
        <w:r w:rsidR="004C078D" w:rsidRPr="00C03845">
          <w:rPr>
            <w:rFonts w:eastAsia="Calibri" w:cs="Arial"/>
            <w:color w:val="000000" w:themeColor="text1"/>
          </w:rPr>
          <w:t xml:space="preserve"> and provide a clearer link with existing theory</w:t>
        </w:r>
      </w:ins>
      <w:ins w:id="366" w:author="Common, Jack" w:date="2019-10-23T13:08:00Z">
        <w:r w:rsidR="00294856">
          <w:rPr>
            <w:rFonts w:eastAsia="Calibri" w:cs="Arial"/>
            <w:color w:val="000000" w:themeColor="text1"/>
          </w:rPr>
          <w:t>, we generated</w:t>
        </w:r>
      </w:ins>
      <w:ins w:id="367" w:author="Common, Jack" w:date="2019-10-23T13:04:00Z">
        <w:r w:rsidR="004C078D">
          <w:rPr>
            <w:rFonts w:eastAsia="Calibri" w:cs="Arial"/>
            <w:color w:val="000000" w:themeColor="text1"/>
          </w:rPr>
          <w:t xml:space="preserve"> </w:t>
        </w:r>
        <w:r w:rsidR="004C078D" w:rsidRPr="00C03845">
          <w:rPr>
            <w:rFonts w:eastAsia="Calibri" w:cs="Arial"/>
            <w:color w:val="000000" w:themeColor="text1"/>
          </w:rPr>
          <w:t xml:space="preserve">a precise matching allele </w:t>
        </w:r>
        <w:r w:rsidR="004C078D">
          <w:rPr>
            <w:rFonts w:eastAsia="Calibri" w:cs="Arial"/>
            <w:color w:val="000000" w:themeColor="text1"/>
          </w:rPr>
          <w:t>architecture</w:t>
        </w:r>
        <w:r w:rsidR="004C078D" w:rsidRPr="00C03845">
          <w:rPr>
            <w:rFonts w:eastAsia="Calibri" w:cs="Arial"/>
            <w:color w:val="000000" w:themeColor="text1"/>
          </w:rPr>
          <w:t xml:space="preserve"> of host-pathogen specificity </w:t>
        </w:r>
        <w:r w:rsidR="004C078D" w:rsidRPr="00C03845">
          <w:rPr>
            <w:rFonts w:eastAsia="Calibri" w:cs="Arial"/>
            <w:color w:val="000000" w:themeColor="text1"/>
          </w:rPr>
          <w:fldChar w:fldCharType="begin">
            <w:fldData xml:space="preserve">PEVuZE5vdGU+PENpdGU+PEF1dGhvcj5BZ3Jhd2FsPC9BdXRob3I+PFllYXI+MjAwMjwvWWVhcj48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</w:fldData>
          </w:fldChar>
        </w:r>
      </w:ins>
      <w:r w:rsidR="00820E6F">
        <w:rPr>
          <w:rFonts w:eastAsia="Calibri" w:cs="Arial"/>
          <w:color w:val="000000" w:themeColor="text1"/>
        </w:rPr>
        <w:instrText xml:space="preserve"> ADDIN EN.CITE </w:instrText>
      </w:r>
      <w:r w:rsidR="00820E6F">
        <w:rPr>
          <w:rFonts w:eastAsia="Calibri" w:cs="Arial"/>
          <w:color w:val="000000" w:themeColor="text1"/>
        </w:rPr>
        <w:fldChar w:fldCharType="begin">
          <w:fldData xml:space="preserve">PEVuZE5vdGU+PENpdGU+PEF1dGhvcj5BZ3Jhd2FsPC9BdXRob3I+PFllYXI+MjAwMjwvWWVhcj48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</w:fldData>
        </w:fldChar>
      </w:r>
      <w:r w:rsidR="00820E6F">
        <w:rPr>
          <w:rFonts w:eastAsia="Calibri" w:cs="Arial"/>
          <w:color w:val="000000" w:themeColor="text1"/>
        </w:rPr>
        <w:instrText xml:space="preserve"> ADDIN EN.CITE.DATA </w:instrText>
      </w:r>
      <w:r w:rsidR="00820E6F">
        <w:rPr>
          <w:rFonts w:eastAsia="Calibri" w:cs="Arial"/>
          <w:color w:val="000000" w:themeColor="text1"/>
        </w:rPr>
      </w:r>
      <w:r w:rsidR="00820E6F">
        <w:rPr>
          <w:rFonts w:eastAsia="Calibri" w:cs="Arial"/>
          <w:color w:val="000000" w:themeColor="text1"/>
        </w:rPr>
        <w:fldChar w:fldCharType="end"/>
      </w:r>
      <w:ins w:id="368" w:author="Common, Jack" w:date="2019-10-23T13:04:00Z">
        <w:r w:rsidR="004C078D" w:rsidRPr="00C03845">
          <w:rPr>
            <w:rFonts w:eastAsia="Calibri" w:cs="Arial"/>
            <w:color w:val="000000" w:themeColor="text1"/>
          </w:rPr>
        </w:r>
        <w:r w:rsidR="004C078D" w:rsidRPr="00C03845">
          <w:rPr>
            <w:rFonts w:eastAsia="Calibri" w:cs="Arial"/>
            <w:color w:val="000000" w:themeColor="text1"/>
          </w:rPr>
          <w:fldChar w:fldCharType="separate"/>
        </w:r>
      </w:ins>
      <w:r w:rsidR="00820E6F">
        <w:rPr>
          <w:rFonts w:eastAsia="Calibri" w:cs="Arial"/>
          <w:noProof/>
          <w:color w:val="000000" w:themeColor="text1"/>
        </w:rPr>
        <w:t>(21, 53, 54)</w:t>
      </w:r>
      <w:ins w:id="369" w:author="Common, Jack" w:date="2019-10-23T13:04:00Z">
        <w:r w:rsidR="004C078D" w:rsidRPr="00C03845">
          <w:rPr>
            <w:rFonts w:eastAsia="Calibri" w:cs="Arial"/>
            <w:color w:val="000000" w:themeColor="text1"/>
          </w:rPr>
          <w:fldChar w:fldCharType="end"/>
        </w:r>
        <w:r w:rsidR="004C078D">
          <w:rPr>
            <w:rFonts w:eastAsia="Calibri" w:cs="Arial"/>
            <w:color w:val="000000" w:themeColor="text1"/>
          </w:rPr>
          <w:t xml:space="preserve"> using the host’s CRISPR system and phage adaptation</w:t>
        </w:r>
        <w:r w:rsidR="004C078D" w:rsidRPr="00C03845">
          <w:rPr>
            <w:rFonts w:eastAsia="Calibri" w:cs="Arial"/>
            <w:color w:val="000000" w:themeColor="text1"/>
          </w:rPr>
          <w:t>.</w:t>
        </w:r>
        <w:r w:rsidR="004C078D">
          <w:rPr>
            <w:rFonts w:eastAsia="Calibri" w:cs="Arial"/>
            <w:color w:val="000000" w:themeColor="text1"/>
          </w:rPr>
          <w:t xml:space="preserve"> </w:t>
        </w:r>
      </w:ins>
      <w:moveToRangeStart w:id="370" w:author="Common, Jack" w:date="2019-10-23T12:58:00Z" w:name="move22727942"/>
      <w:moveTo w:id="371" w:author="Common, Jack" w:date="2019-10-23T12:58:00Z">
        <w:r w:rsidR="00953909" w:rsidRPr="00831DB0">
          <w:rPr>
            <w:rFonts w:eastAsia="Calibri" w:cs="Arial"/>
            <w:color w:val="000000" w:themeColor="text1"/>
          </w:rPr>
          <w:t xml:space="preserve">We </w:t>
        </w:r>
      </w:moveTo>
      <w:ins w:id="372" w:author="Common, Jack" w:date="2019-10-23T13:04:00Z">
        <w:r w:rsidR="004C078D">
          <w:rPr>
            <w:rFonts w:eastAsia="Calibri" w:cs="Arial"/>
            <w:color w:val="000000" w:themeColor="text1"/>
          </w:rPr>
          <w:t xml:space="preserve">then </w:t>
        </w:r>
      </w:ins>
      <w:moveTo w:id="373" w:author="Common, Jack" w:date="2019-10-23T12:58:00Z">
        <w:r w:rsidR="00953909" w:rsidRPr="00831DB0">
          <w:rPr>
            <w:rFonts w:eastAsia="Calibri" w:cs="Arial"/>
            <w:color w:val="000000" w:themeColor="text1"/>
          </w:rPr>
          <w:t xml:space="preserve">performed an experiment </w:t>
        </w:r>
        <w:r w:rsidR="00953909">
          <w:rPr>
            <w:rFonts w:eastAsia="Calibri" w:cs="Arial"/>
            <w:color w:val="000000" w:themeColor="text1"/>
          </w:rPr>
          <w:t>where we manipulated the</w:t>
        </w:r>
        <w:r w:rsidR="00953909" w:rsidRPr="00831DB0">
          <w:rPr>
            <w:rFonts w:eastAsia="Calibri" w:cs="Arial"/>
            <w:color w:val="000000" w:themeColor="text1"/>
          </w:rPr>
          <w:t xml:space="preserve"> degree of </w:t>
        </w:r>
        <w:r w:rsidR="00953909">
          <w:rPr>
            <w:rFonts w:eastAsia="Calibri" w:cs="Arial"/>
            <w:color w:val="000000" w:themeColor="text1"/>
          </w:rPr>
          <w:t>CRISPR</w:t>
        </w:r>
        <w:r w:rsidR="00953909" w:rsidRPr="00831DB0">
          <w:rPr>
            <w:rFonts w:eastAsia="Calibri" w:cs="Arial"/>
            <w:color w:val="000000" w:themeColor="text1"/>
          </w:rPr>
          <w:t xml:space="preserve"> diversity</w:t>
        </w:r>
        <w:r w:rsidR="00953909">
          <w:rPr>
            <w:rFonts w:eastAsia="Calibri" w:cs="Arial"/>
            <w:color w:val="000000" w:themeColor="text1"/>
          </w:rPr>
          <w:t xml:space="preserve"> in the host population by mixing different numbers of CRISPR-resistant clones</w:t>
        </w:r>
        <w:r w:rsidR="00953909" w:rsidRPr="00831DB0">
          <w:rPr>
            <w:rFonts w:eastAsia="Calibri" w:cs="Arial"/>
            <w:color w:val="000000" w:themeColor="text1"/>
          </w:rPr>
          <w:t xml:space="preserve">, and </w:t>
        </w:r>
        <w:r w:rsidR="00953909">
          <w:rPr>
            <w:rFonts w:eastAsia="Calibri" w:cs="Arial"/>
            <w:color w:val="000000" w:themeColor="text1"/>
          </w:rPr>
          <w:t>measured host fitness,</w:t>
        </w:r>
        <w:r w:rsidR="00953909" w:rsidRPr="00831DB0">
          <w:rPr>
            <w:rFonts w:eastAsia="Calibri" w:cs="Arial"/>
            <w:color w:val="000000" w:themeColor="text1"/>
          </w:rPr>
          <w:t xml:space="preserve"> phage </w:t>
        </w:r>
        <w:r w:rsidR="00953909">
          <w:rPr>
            <w:rFonts w:eastAsia="Calibri" w:cs="Arial"/>
            <w:color w:val="000000" w:themeColor="text1"/>
          </w:rPr>
          <w:t xml:space="preserve">population </w:t>
        </w:r>
        <w:r w:rsidR="00953909" w:rsidRPr="00831DB0">
          <w:rPr>
            <w:rFonts w:eastAsia="Calibri" w:cs="Arial"/>
            <w:color w:val="000000" w:themeColor="text1"/>
          </w:rPr>
          <w:t xml:space="preserve">dynamics and evolution, </w:t>
        </w:r>
        <w:r w:rsidR="00953909">
          <w:rPr>
            <w:rFonts w:eastAsia="Calibri" w:cs="Arial"/>
            <w:color w:val="000000" w:themeColor="text1"/>
          </w:rPr>
          <w:t>following infection with a phage that was pre-evolved to infect one CRISPR resistance allele in the population</w:t>
        </w:r>
        <w:r w:rsidR="00953909" w:rsidRPr="00831DB0">
          <w:rPr>
            <w:rFonts w:eastAsia="Calibri" w:cs="Arial"/>
            <w:color w:val="000000" w:themeColor="text1"/>
          </w:rPr>
          <w:t>.</w:t>
        </w:r>
        <w:del w:id="374" w:author="Common, Jack" w:date="2019-10-23T13:10:00Z">
          <w:r w:rsidR="00953909" w:rsidRPr="00831DB0" w:rsidDel="00F17EFC">
            <w:rPr>
              <w:rFonts w:eastAsia="Calibri" w:cs="Arial"/>
              <w:color w:val="000000" w:themeColor="text1"/>
            </w:rPr>
            <w:delText xml:space="preserve"> </w:delText>
          </w:r>
        </w:del>
      </w:moveTo>
    </w:p>
    <w:moveToRangeEnd w:id="370"/>
    <w:p w14:paraId="0F7DEB29" w14:textId="1879C59D" w:rsidR="00210B17" w:rsidDel="008926A8" w:rsidRDefault="00AE3500">
      <w:pPr>
        <w:jc w:val="both"/>
        <w:rPr>
          <w:del w:id="375" w:author="Common, Jack" w:date="2019-10-23T12:59:00Z"/>
          <w:moveFrom w:id="376" w:author="Common, Jack" w:date="2019-10-23T12:58:00Z"/>
          <w:rFonts w:eastAsia="Calibri" w:cs="Arial"/>
          <w:color w:val="000000" w:themeColor="text1"/>
        </w:rPr>
      </w:pPr>
      <w:del w:id="377" w:author="Common, Jack" w:date="2019-10-23T12:56:00Z">
        <w:r w:rsidRPr="00831DB0" w:rsidDel="00414CFF">
          <w:rPr>
            <w:rFonts w:eastAsia="Calibri" w:cs="Arial"/>
            <w:color w:val="000000" w:themeColor="text1"/>
          </w:rPr>
          <w:delText xml:space="preserve"> </w:delText>
        </w:r>
      </w:del>
      <w:moveFromRangeStart w:id="378" w:author="Common, Jack" w:date="2019-10-23T12:58:00Z" w:name="move22727942"/>
      <w:moveFrom w:id="379" w:author="Common, Jack" w:date="2019-10-23T12:58:00Z">
        <w:del w:id="380" w:author="Common, Jack" w:date="2019-10-23T13:04:00Z">
          <w:r w:rsidRPr="00831DB0" w:rsidDel="004C078D">
            <w:rPr>
              <w:rFonts w:eastAsia="Calibri" w:cs="Arial"/>
              <w:color w:val="000000" w:themeColor="text1"/>
            </w:rPr>
            <w:delText xml:space="preserve">We performed an experiment </w:delText>
          </w:r>
          <w:r w:rsidR="00150BDB" w:rsidDel="004C078D">
            <w:rPr>
              <w:rFonts w:eastAsia="Calibri" w:cs="Arial"/>
              <w:color w:val="000000" w:themeColor="text1"/>
            </w:rPr>
            <w:delText>where we manipulated the</w:delText>
          </w:r>
          <w:r w:rsidRPr="00831DB0" w:rsidDel="004C078D">
            <w:rPr>
              <w:rFonts w:eastAsia="Calibri" w:cs="Arial"/>
              <w:color w:val="000000" w:themeColor="text1"/>
            </w:rPr>
            <w:delText xml:space="preserve"> degree of </w:delText>
          </w:r>
          <w:r w:rsidR="00150BDB" w:rsidDel="004C078D">
            <w:rPr>
              <w:rFonts w:eastAsia="Calibri" w:cs="Arial"/>
              <w:color w:val="000000" w:themeColor="text1"/>
            </w:rPr>
            <w:delText>CRISPR</w:delText>
          </w:r>
          <w:r w:rsidR="00150BDB" w:rsidRPr="00831DB0" w:rsidDel="004C078D">
            <w:rPr>
              <w:rFonts w:eastAsia="Calibri" w:cs="Arial"/>
              <w:color w:val="000000" w:themeColor="text1"/>
            </w:rPr>
            <w:delText xml:space="preserve"> </w:delText>
          </w:r>
          <w:r w:rsidRPr="00831DB0" w:rsidDel="004C078D">
            <w:rPr>
              <w:rFonts w:eastAsia="Calibri" w:cs="Arial"/>
              <w:color w:val="000000" w:themeColor="text1"/>
            </w:rPr>
            <w:delText>diversity</w:delText>
          </w:r>
          <w:r w:rsidR="00150BDB" w:rsidDel="004C078D">
            <w:rPr>
              <w:rFonts w:eastAsia="Calibri" w:cs="Arial"/>
              <w:color w:val="000000" w:themeColor="text1"/>
            </w:rPr>
            <w:delText xml:space="preserve"> in the host population</w:delText>
          </w:r>
          <w:r w:rsidR="00157B87" w:rsidDel="004C078D">
            <w:rPr>
              <w:rFonts w:eastAsia="Calibri" w:cs="Arial"/>
              <w:color w:val="000000" w:themeColor="text1"/>
            </w:rPr>
            <w:delText xml:space="preserve"> by mixing different numbers of CRISPR-resistant clones</w:delText>
          </w:r>
          <w:r w:rsidRPr="00831DB0" w:rsidDel="004C078D">
            <w:rPr>
              <w:rFonts w:eastAsia="Calibri" w:cs="Arial"/>
              <w:color w:val="000000" w:themeColor="text1"/>
            </w:rPr>
            <w:delText xml:space="preserve">, and </w:delText>
          </w:r>
          <w:r w:rsidR="00150BDB" w:rsidDel="004C078D">
            <w:rPr>
              <w:rFonts w:eastAsia="Calibri" w:cs="Arial"/>
              <w:color w:val="000000" w:themeColor="text1"/>
            </w:rPr>
            <w:delText>measured host fitness,</w:delText>
          </w:r>
          <w:r w:rsidR="00150BDB" w:rsidRPr="00831DB0" w:rsidDel="004C078D">
            <w:rPr>
              <w:rFonts w:eastAsia="Calibri" w:cs="Arial"/>
              <w:color w:val="000000" w:themeColor="text1"/>
            </w:rPr>
            <w:delText xml:space="preserve"> </w:delText>
          </w:r>
          <w:r w:rsidRPr="00831DB0" w:rsidDel="004C078D">
            <w:rPr>
              <w:rFonts w:eastAsia="Calibri" w:cs="Arial"/>
              <w:color w:val="000000" w:themeColor="text1"/>
            </w:rPr>
            <w:delText xml:space="preserve">phage </w:delText>
          </w:r>
          <w:r w:rsidR="00150BDB" w:rsidDel="004C078D">
            <w:rPr>
              <w:rFonts w:eastAsia="Calibri" w:cs="Arial"/>
              <w:color w:val="000000" w:themeColor="text1"/>
            </w:rPr>
            <w:delText xml:space="preserve">population </w:delText>
          </w:r>
          <w:r w:rsidRPr="00831DB0" w:rsidDel="004C078D">
            <w:rPr>
              <w:rFonts w:eastAsia="Calibri" w:cs="Arial"/>
              <w:color w:val="000000" w:themeColor="text1"/>
            </w:rPr>
            <w:delText xml:space="preserve">dynamics and evolution, </w:delText>
          </w:r>
          <w:r w:rsidR="00150BDB" w:rsidDel="004C078D">
            <w:rPr>
              <w:rFonts w:eastAsia="Calibri" w:cs="Arial"/>
              <w:color w:val="000000" w:themeColor="text1"/>
            </w:rPr>
            <w:delText xml:space="preserve">following infection with a phage that was pre-evolved to infect one CRISPR </w:delText>
          </w:r>
          <w:r w:rsidR="008C628F" w:rsidDel="004C078D">
            <w:rPr>
              <w:rFonts w:eastAsia="Calibri" w:cs="Arial"/>
              <w:color w:val="000000" w:themeColor="text1"/>
            </w:rPr>
            <w:delText xml:space="preserve">resistance allele </w:delText>
          </w:r>
          <w:r w:rsidR="00150BDB" w:rsidDel="004C078D">
            <w:rPr>
              <w:rFonts w:eastAsia="Calibri" w:cs="Arial"/>
              <w:color w:val="000000" w:themeColor="text1"/>
            </w:rPr>
            <w:delText>in the population</w:delText>
          </w:r>
          <w:r w:rsidRPr="00831DB0" w:rsidDel="004C078D">
            <w:rPr>
              <w:rFonts w:eastAsia="Calibri" w:cs="Arial"/>
              <w:color w:val="000000" w:themeColor="text1"/>
            </w:rPr>
            <w:delText>.</w:delText>
          </w:r>
        </w:del>
        <w:del w:id="381" w:author="Common, Jack" w:date="2019-10-23T12:59:00Z">
          <w:r w:rsidRPr="00831DB0" w:rsidDel="008926A8">
            <w:rPr>
              <w:rFonts w:eastAsia="Calibri" w:cs="Arial"/>
              <w:color w:val="000000" w:themeColor="text1"/>
            </w:rPr>
            <w:delText xml:space="preserve"> </w:delText>
          </w:r>
          <w:r w:rsidR="00210B17" w:rsidRPr="009C0FC6" w:rsidDel="008926A8">
            <w:rPr>
              <w:rFonts w:cs="Arial"/>
              <w:color w:val="000000" w:themeColor="text1"/>
            </w:rPr>
            <w:br w:type="page"/>
          </w:r>
        </w:del>
      </w:moveFrom>
    </w:p>
    <w:moveFromRangeEnd w:id="378"/>
    <w:p w14:paraId="70B386CC" w14:textId="7B294D3E" w:rsidR="00BA78A7" w:rsidRPr="009C0FC6" w:rsidDel="00331E42" w:rsidRDefault="00BA78A7">
      <w:pPr>
        <w:jc w:val="both"/>
        <w:rPr>
          <w:del w:id="382" w:author="Common, Jack" w:date="2019-10-23T11:58:00Z"/>
          <w:rFonts w:cs="Arial"/>
          <w:bCs/>
          <w:lang w:val="en-US"/>
        </w:rPr>
        <w:pPrChange w:id="383" w:author="Common, Jack" w:date="2019-10-23T13:04:00Z">
          <w:pPr>
            <w:pStyle w:val="Heading1"/>
            <w:spacing w:line="480" w:lineRule="auto"/>
          </w:pPr>
        </w:pPrChange>
      </w:pPr>
      <w:del w:id="384" w:author="Common, Jack" w:date="2019-10-23T11:58:00Z">
        <w:r w:rsidRPr="009C0FC6" w:rsidDel="00331E42">
          <w:rPr>
            <w:rFonts w:cs="Arial"/>
            <w:b/>
            <w:bCs/>
            <w:lang w:val="en-US"/>
          </w:rPr>
          <w:delText>Materials &amp; Methods</w:delText>
        </w:r>
      </w:del>
    </w:p>
    <w:p w14:paraId="30EAC716" w14:textId="7A852D8B" w:rsidR="0051543D" w:rsidRPr="009C0FC6" w:rsidDel="00331E42" w:rsidRDefault="0051543D">
      <w:pPr>
        <w:jc w:val="both"/>
        <w:rPr>
          <w:del w:id="385" w:author="Common, Jack" w:date="2019-10-23T11:58:00Z"/>
          <w:rFonts w:cs="Arial"/>
          <w:color w:val="000000" w:themeColor="text1"/>
        </w:rPr>
        <w:pPrChange w:id="386" w:author="Common, Jack" w:date="2019-10-23T13:04:00Z">
          <w:pPr>
            <w:spacing w:line="480" w:lineRule="auto"/>
            <w:jc w:val="both"/>
          </w:pPr>
        </w:pPrChange>
      </w:pPr>
    </w:p>
    <w:p w14:paraId="12BA3B06" w14:textId="1590284F" w:rsidR="0051543D" w:rsidRPr="009C0FC6" w:rsidDel="00331E42" w:rsidRDefault="0051543D">
      <w:pPr>
        <w:jc w:val="both"/>
        <w:rPr>
          <w:del w:id="387" w:author="Common, Jack" w:date="2019-10-23T11:58:00Z"/>
          <w:rFonts w:cs="Arial"/>
          <w:iCs/>
        </w:rPr>
        <w:pPrChange w:id="388" w:author="Common, Jack" w:date="2019-10-23T13:04:00Z">
          <w:pPr>
            <w:pStyle w:val="Heading2"/>
            <w:spacing w:line="480" w:lineRule="auto"/>
          </w:pPr>
        </w:pPrChange>
      </w:pPr>
      <w:del w:id="389" w:author="Common, Jack" w:date="2019-10-23T11:58:00Z">
        <w:r w:rsidRPr="009C0FC6" w:rsidDel="00331E42">
          <w:rPr>
            <w:rFonts w:cs="Arial"/>
            <w:i/>
            <w:iCs/>
          </w:rPr>
          <w:delText>Bacterial strains and phage</w:delText>
        </w:r>
      </w:del>
    </w:p>
    <w:p w14:paraId="745DA139" w14:textId="56671F23" w:rsidR="006405D8" w:rsidRPr="009C0FC6" w:rsidDel="00331E42" w:rsidRDefault="006405D8">
      <w:pPr>
        <w:jc w:val="both"/>
        <w:rPr>
          <w:del w:id="390" w:author="Common, Jack" w:date="2019-10-23T11:58:00Z"/>
          <w:lang w:val="en-US"/>
        </w:rPr>
        <w:pPrChange w:id="391" w:author="Common, Jack" w:date="2019-10-23T13:04:00Z">
          <w:pPr>
            <w:spacing w:line="480" w:lineRule="auto"/>
            <w:jc w:val="both"/>
          </w:pPr>
        </w:pPrChange>
      </w:pPr>
    </w:p>
    <w:p w14:paraId="2D76A578" w14:textId="3BEDB27A" w:rsidR="0051543D" w:rsidRPr="009C0FC6" w:rsidDel="00331E42" w:rsidRDefault="0051543D">
      <w:pPr>
        <w:jc w:val="both"/>
        <w:rPr>
          <w:del w:id="392" w:author="Common, Jack" w:date="2019-10-23T11:58:00Z"/>
          <w:rFonts w:cs="Arial"/>
          <w:color w:val="000000" w:themeColor="text1"/>
        </w:rPr>
        <w:pPrChange w:id="393" w:author="Common, Jack" w:date="2019-10-23T13:04:00Z">
          <w:pPr>
            <w:spacing w:line="480" w:lineRule="auto"/>
            <w:jc w:val="both"/>
          </w:pPr>
        </w:pPrChange>
      </w:pPr>
      <w:del w:id="394" w:author="Common, Jack" w:date="2019-10-23T11:58:00Z">
        <w:r w:rsidRPr="00831DB0" w:rsidDel="00331E42">
          <w:rPr>
            <w:rFonts w:cs="Arial"/>
            <w:color w:val="000000" w:themeColor="text1"/>
          </w:rPr>
          <w:delText xml:space="preserve">Evolution experiments were carried out using </w:delText>
        </w:r>
        <w:r w:rsidRPr="00831DB0" w:rsidDel="00331E42">
          <w:rPr>
            <w:rFonts w:cs="Arial"/>
            <w:i/>
            <w:color w:val="000000" w:themeColor="text1"/>
          </w:rPr>
          <w:delText>Pseudomonas aeruginosa</w:delText>
        </w:r>
        <w:r w:rsidR="002E70A6" w:rsidRPr="00831DB0" w:rsidDel="00331E42">
          <w:rPr>
            <w:rFonts w:cs="Arial"/>
            <w:color w:val="000000" w:themeColor="text1"/>
          </w:rPr>
          <w:delText xml:space="preserve"> UCBPP-PA14</w:delText>
        </w:r>
        <w:r w:rsidR="00DB249E" w:rsidDel="00331E42">
          <w:rPr>
            <w:rFonts w:cs="Arial"/>
            <w:color w:val="000000" w:themeColor="text1"/>
          </w:rPr>
          <w:delText xml:space="preserve"> (which has two CRISPR loci, CRISPR1 and CRISPR2)</w:delText>
        </w:r>
        <w:r w:rsidR="002E70A6" w:rsidRPr="00831DB0" w:rsidDel="00331E42">
          <w:rPr>
            <w:rFonts w:cs="Arial"/>
            <w:color w:val="000000" w:themeColor="text1"/>
          </w:rPr>
          <w:delText xml:space="preserve">, </w:delText>
        </w:r>
        <w:r w:rsidRPr="00831DB0" w:rsidDel="00331E42">
          <w:rPr>
            <w:rFonts w:cs="Arial"/>
            <w:color w:val="000000" w:themeColor="text1"/>
          </w:rPr>
          <w:delText xml:space="preserve">UCBPP-PA14 </w:delText>
        </w:r>
        <w:r w:rsidRPr="00831DB0" w:rsidDel="00331E42">
          <w:rPr>
            <w:rFonts w:cs="Arial"/>
            <w:i/>
            <w:color w:val="000000" w:themeColor="text1"/>
          </w:rPr>
          <w:delText xml:space="preserve">∆pilA </w:delText>
        </w:r>
        <w:r w:rsidRPr="00831DB0" w:rsidDel="00331E42">
          <w:rPr>
            <w:rFonts w:cs="Arial"/>
            <w:color w:val="000000" w:themeColor="text1"/>
          </w:rPr>
          <w:delText>(</w:delText>
        </w:r>
        <w:r w:rsidR="00B43FA1" w:rsidDel="00331E42">
          <w:rPr>
            <w:rFonts w:cs="Arial"/>
            <w:color w:val="000000" w:themeColor="text1"/>
          </w:rPr>
          <w:delText>this</w:delText>
        </w:r>
        <w:r w:rsidR="00B43FA1" w:rsidRPr="00831DB0" w:rsidDel="00331E42">
          <w:rPr>
            <w:rFonts w:cs="Arial"/>
            <w:color w:val="000000" w:themeColor="text1"/>
          </w:rPr>
          <w:delText xml:space="preserve"> </w:delText>
        </w:r>
        <w:r w:rsidRPr="00831DB0" w:rsidDel="00331E42">
          <w:rPr>
            <w:rFonts w:cs="Arial"/>
            <w:color w:val="000000" w:themeColor="text1"/>
          </w:rPr>
          <w:delText xml:space="preserve">strain </w:delText>
        </w:r>
        <w:r w:rsidR="00B43FA1" w:rsidDel="00331E42">
          <w:rPr>
            <w:rFonts w:cs="Arial"/>
            <w:color w:val="000000" w:themeColor="text1"/>
          </w:rPr>
          <w:delText>lacks</w:delText>
        </w:r>
        <w:r w:rsidR="00D76A24" w:rsidDel="00331E42">
          <w:rPr>
            <w:rFonts w:cs="Arial"/>
            <w:color w:val="000000" w:themeColor="text1"/>
          </w:rPr>
          <w:delText xml:space="preserve"> the pilus, which is the phage DMS3 receptor, and therefore </w:delText>
        </w:r>
        <w:r w:rsidR="008C628F" w:rsidDel="00331E42">
          <w:rPr>
            <w:rFonts w:cs="Arial"/>
            <w:color w:val="000000" w:themeColor="text1"/>
          </w:rPr>
          <w:delText>displays</w:delText>
        </w:r>
        <w:r w:rsidR="008C628F" w:rsidRPr="00831DB0" w:rsidDel="00331E42">
          <w:rPr>
            <w:rFonts w:cs="Arial"/>
            <w:color w:val="000000" w:themeColor="text1"/>
          </w:rPr>
          <w:delText xml:space="preserve"> </w:delText>
        </w:r>
        <w:r w:rsidRPr="00831DB0" w:rsidDel="00331E42">
          <w:rPr>
            <w:rFonts w:cs="Arial"/>
            <w:color w:val="000000" w:themeColor="text1"/>
          </w:rPr>
          <w:delText>surface-based resistance) and phage DMS3vir</w:delText>
        </w:r>
        <w:r w:rsidR="00072326" w:rsidDel="00331E42">
          <w:rPr>
            <w:rFonts w:cs="Arial"/>
            <w:color w:val="000000" w:themeColor="text1"/>
          </w:rPr>
          <w:delText xml:space="preserve"> </w:delText>
        </w:r>
        <w:r w:rsidR="00072326" w:rsidRPr="00831DB0" w:rsidDel="00331E42">
          <w:rPr>
            <w:rFonts w:cs="Arial"/>
            <w:color w:val="000000" w:themeColor="text1"/>
          </w:rPr>
          <w:fldChar w:fldCharType="begin"/>
        </w:r>
        <w:r w:rsidR="00AE2EA5" w:rsidDel="00331E42">
          <w:rPr>
            <w:rFonts w:cs="Arial"/>
            <w:color w:val="000000" w:themeColor="text1"/>
          </w:rPr>
          <w:delInstrText xml:space="preserve"> ADDIN EN.CITE &lt;EndNote&gt;&lt;Cite&gt;&lt;Author&gt;Zegans&lt;/Author&gt;&lt;Year&gt;2009&lt;/Year&gt;&lt;RecNum&gt;316&lt;/RecNum&gt;&lt;DisplayText&gt;(Zegans&lt;style face="italic"&gt; et al.&lt;/style&gt;, 2009)&lt;/DisplayText&gt;&lt;record&gt;&lt;rec-number&gt;316&lt;/rec-number&gt;&lt;foreign-keys&gt;&lt;key app="EN" db-id="xrr2swwexa2rd8ed2d6xfwf20r9v5devt2e2" timestamp="1556229289" guid="a02d153d-2cff-4d7e-803f-9f0513aca131"&gt;316&lt;/key&gt;&lt;/foreign-keys&gt;&lt;ref-type name="Journal Article"&gt;17&lt;/ref-type&gt;&lt;contributors&gt;&lt;authors&gt;&lt;author&gt;Zegans, Michael E&lt;/author&gt;&lt;author&gt;Wagner, Jeffrey C&lt;/author&gt;&lt;author&gt;Cady, Kyle C&lt;/author&gt;&lt;author&gt;Murphy, Daniel M&lt;/author&gt;&lt;author&gt;Hammond, John H&lt;/author&gt;&lt;author&gt;O&amp;apos;Toole, George A&lt;/author&gt;&lt;/authors&gt;&lt;/contributors&gt;&lt;titles&gt;&lt;title&gt;&lt;style face="normal" font="default" size="100%"&gt;Interaction between bacteriophage DMS3 and host CRISPR region inhibits group behaviors of &lt;/style&gt;&lt;style face="italic" font="default" size="100%"&gt;Pseudomonas aeruginosa&lt;/style&gt;&lt;/title&gt;&lt;secondary-title&gt;Journal of Bacteriology&lt;/secondary-title&gt;&lt;/titles&gt;&lt;periodical&gt;&lt;full-title&gt;Journal of bacteriology&lt;/full-title&gt;&lt;/periodical&gt;&lt;pages&gt;210-219&lt;/pages&gt;&lt;volume&gt;191&lt;/volume&gt;&lt;number&gt;1&lt;/number&gt;&lt;dates&gt;&lt;year&gt;2009&lt;/year&gt;&lt;/dates&gt;&lt;isbn&gt;0021-9193&lt;/isbn&gt;&lt;urls&gt;&lt;/urls&gt;&lt;/record&gt;&lt;/Cite&gt;&lt;/EndNote&gt;</w:delInstrText>
        </w:r>
        <w:r w:rsidR="00072326" w:rsidRPr="00831DB0" w:rsidDel="00331E42">
          <w:rPr>
            <w:rFonts w:cs="Arial"/>
            <w:color w:val="000000" w:themeColor="text1"/>
          </w:rPr>
          <w:fldChar w:fldCharType="separate"/>
        </w:r>
        <w:r w:rsidR="00072326" w:rsidRPr="00831DB0" w:rsidDel="00331E42">
          <w:rPr>
            <w:rFonts w:cs="Arial"/>
            <w:noProof/>
            <w:color w:val="000000" w:themeColor="text1"/>
          </w:rPr>
          <w:delText>(Zegans</w:delText>
        </w:r>
        <w:r w:rsidR="00072326" w:rsidRPr="00831DB0" w:rsidDel="00331E42">
          <w:rPr>
            <w:rFonts w:cs="Arial"/>
            <w:i/>
            <w:noProof/>
            <w:color w:val="000000" w:themeColor="text1"/>
          </w:rPr>
          <w:delText xml:space="preserve"> et al.</w:delText>
        </w:r>
        <w:r w:rsidR="00072326" w:rsidRPr="00831DB0" w:rsidDel="00331E42">
          <w:rPr>
            <w:rFonts w:cs="Arial"/>
            <w:noProof/>
            <w:color w:val="000000" w:themeColor="text1"/>
          </w:rPr>
          <w:delText>, 2009)</w:delText>
        </w:r>
        <w:r w:rsidR="00072326" w:rsidRPr="00831DB0" w:rsidDel="00331E42">
          <w:rPr>
            <w:rFonts w:cs="Arial"/>
            <w:color w:val="000000" w:themeColor="text1"/>
          </w:rPr>
          <w:fldChar w:fldCharType="end"/>
        </w:r>
        <w:r w:rsidRPr="00831DB0" w:rsidDel="00331E42">
          <w:rPr>
            <w:rFonts w:cs="Arial"/>
            <w:color w:val="000000" w:themeColor="text1"/>
          </w:rPr>
          <w:delText xml:space="preserve">. We used </w:delText>
        </w:r>
        <w:r w:rsidRPr="00831DB0" w:rsidDel="00331E42">
          <w:rPr>
            <w:rFonts w:cs="Arial"/>
            <w:i/>
            <w:color w:val="000000" w:themeColor="text1"/>
          </w:rPr>
          <w:delText>P. aeruginosa</w:delText>
        </w:r>
        <w:r w:rsidRPr="00831DB0" w:rsidDel="00331E42">
          <w:rPr>
            <w:rFonts w:cs="Arial"/>
            <w:color w:val="000000" w:themeColor="text1"/>
          </w:rPr>
          <w:delText xml:space="preserve"> UCBPP-PA14 </w:delText>
        </w:r>
        <w:r w:rsidRPr="00831DB0" w:rsidDel="00331E42">
          <w:rPr>
            <w:rFonts w:cs="Arial"/>
            <w:i/>
            <w:color w:val="000000" w:themeColor="text1"/>
          </w:rPr>
          <w:delText>csy3::lacZ</w:delText>
        </w:r>
        <w:r w:rsidR="00072326" w:rsidDel="00331E42">
          <w:rPr>
            <w:rFonts w:cs="Arial"/>
            <w:color w:val="000000" w:themeColor="text1"/>
          </w:rPr>
          <w:delText xml:space="preserve"> </w:delText>
        </w:r>
        <w:r w:rsidR="00072326" w:rsidRPr="00831DB0" w:rsidDel="00331E42">
          <w:rPr>
            <w:rFonts w:cs="Arial"/>
            <w:color w:val="000000" w:themeColor="text1"/>
          </w:rPr>
          <w:fldChar w:fldCharType="begin"/>
        </w:r>
        <w:r w:rsidR="00AE2EA5" w:rsidDel="00331E42">
          <w:rPr>
            <w:rFonts w:cs="Arial"/>
            <w:color w:val="000000" w:themeColor="text1"/>
          </w:rPr>
          <w:delInstrText xml:space="preserve"> ADDIN EN.CITE &lt;EndNote&gt;&lt;Cite&gt;&lt;Author&gt;Cady&lt;/Author&gt;&lt;Year&gt;2012&lt;/Year&gt;&lt;RecNum&gt;306&lt;/RecNum&gt;&lt;DisplayText&gt;(Cady&lt;style face="italic"&gt; et al.&lt;/style&gt;, 2012)&lt;/DisplayText&gt;&lt;record&gt;&lt;rec-number&gt;306&lt;/rec-number&gt;&lt;foreign-keys&gt;&lt;key app="EN" db-id="xrr2swwexa2rd8ed2d6xfwf20r9v5devt2e2" timestamp="1556229284" guid="4311771d-db61-4c30-8478-a95704f2268f"&gt;306&lt;/key&gt;&lt;/foreign-keys&gt;&lt;ref-type name="Journal Article"&gt;17&lt;/ref-type&gt;&lt;contributors&gt;&lt;authors&gt;&lt;author&gt;Cady, Kyle C.&lt;/author&gt;&lt;author&gt;Bondy-Denomy, Joe&lt;/author&gt;&lt;author&gt;Heussler, Gary E.&lt;/author&gt;&lt;author&gt;Davidson, Alan R.&lt;/author&gt;&lt;author&gt;O&amp;apos;Toole, George A.&lt;/author&gt;&lt;/authors&gt;&lt;/contributors&gt;&lt;titles&gt;&lt;title&gt;&lt;style face="normal" font="default" size="100%"&gt;The CRISPR/Cas Adaptive Immune System of &lt;/style&gt;&lt;style face="italic" font="default" size="100%"&gt;Pseudomonas aeruginosa&lt;/style&gt;&lt;style face="normal" font="default" size="100%"&gt; Mediates Resistance to Naturally Occurring and Engineered Phages&lt;/style&gt;&lt;/title&gt;&lt;secondary-title&gt;Journal of Bacteriology&lt;/secondary-title&gt;&lt;/titles&gt;&lt;periodical&gt;&lt;full-title&gt;Journal of bacteriology&lt;/full-title&gt;&lt;/periodical&gt;&lt;pages&gt;5728-5738&lt;/pages&gt;&lt;volume&gt;194&lt;/volume&gt;&lt;number&gt;21&lt;/number&gt;&lt;dates&gt;&lt;year&gt;2012&lt;/year&gt;&lt;pub-dates&gt;&lt;date&gt;November 1, 2012&lt;/date&gt;&lt;/pub-dates&gt;&lt;/dates&gt;&lt;urls&gt;&lt;related-urls&gt;&lt;url&gt;http://jb.asm.org/content/194/21/5728.abstract&lt;/url&gt;&lt;/related-urls&gt;&lt;/urls&gt;&lt;electronic-resource-num&gt;10.1128/jb.01184-12&lt;/electronic-resource-num&gt;&lt;/record&gt;&lt;/Cite&gt;&lt;/EndNote&gt;</w:delInstrText>
        </w:r>
        <w:r w:rsidR="00072326" w:rsidRPr="00831DB0" w:rsidDel="00331E42">
          <w:rPr>
            <w:rFonts w:cs="Arial"/>
            <w:color w:val="000000" w:themeColor="text1"/>
          </w:rPr>
          <w:fldChar w:fldCharType="separate"/>
        </w:r>
        <w:r w:rsidR="00072326" w:rsidRPr="00831DB0" w:rsidDel="00331E42">
          <w:rPr>
            <w:rFonts w:cs="Arial"/>
            <w:noProof/>
            <w:color w:val="000000" w:themeColor="text1"/>
          </w:rPr>
          <w:delText>(Cady</w:delText>
        </w:r>
        <w:r w:rsidR="00072326" w:rsidRPr="00831DB0" w:rsidDel="00331E42">
          <w:rPr>
            <w:rFonts w:cs="Arial"/>
            <w:i/>
            <w:noProof/>
            <w:color w:val="000000" w:themeColor="text1"/>
          </w:rPr>
          <w:delText xml:space="preserve"> et al.</w:delText>
        </w:r>
        <w:r w:rsidR="00072326" w:rsidRPr="00831DB0" w:rsidDel="00331E42">
          <w:rPr>
            <w:rFonts w:cs="Arial"/>
            <w:noProof/>
            <w:color w:val="000000" w:themeColor="text1"/>
          </w:rPr>
          <w:delText>, 2012)</w:delText>
        </w:r>
        <w:r w:rsidR="00072326" w:rsidRPr="00831DB0" w:rsidDel="00331E42">
          <w:rPr>
            <w:rFonts w:cs="Arial"/>
            <w:color w:val="000000" w:themeColor="text1"/>
          </w:rPr>
          <w:fldChar w:fldCharType="end"/>
        </w:r>
        <w:r w:rsidRPr="00831DB0" w:rsidDel="00331E42">
          <w:rPr>
            <w:rFonts w:cs="Arial"/>
            <w:color w:val="000000" w:themeColor="text1"/>
          </w:rPr>
          <w:delText xml:space="preserve">, which carries an inactive CRISPR-Cas system, </w:delText>
        </w:r>
        <w:r w:rsidR="00D76A24" w:rsidDel="00331E42">
          <w:rPr>
            <w:rFonts w:cs="Arial"/>
            <w:color w:val="000000" w:themeColor="text1"/>
          </w:rPr>
          <w:delText>for</w:delText>
        </w:r>
        <w:r w:rsidR="00D76A24" w:rsidRPr="00831DB0" w:rsidDel="00331E42">
          <w:rPr>
            <w:rFonts w:cs="Arial"/>
            <w:color w:val="000000" w:themeColor="text1"/>
          </w:rPr>
          <w:delText xml:space="preserve"> </w:delText>
        </w:r>
        <w:r w:rsidRPr="00831DB0" w:rsidDel="00331E42">
          <w:rPr>
            <w:rFonts w:cs="Arial"/>
            <w:color w:val="000000" w:themeColor="text1"/>
          </w:rPr>
          <w:delText>phage</w:delText>
        </w:r>
        <w:r w:rsidR="00A8678E" w:rsidDel="00331E42">
          <w:rPr>
            <w:rFonts w:cs="Arial"/>
            <w:color w:val="000000" w:themeColor="text1"/>
          </w:rPr>
          <w:delText xml:space="preserve"> </w:delText>
        </w:r>
        <w:r w:rsidR="00D76A24" w:rsidDel="00331E42">
          <w:rPr>
            <w:rFonts w:cs="Arial"/>
            <w:color w:val="000000" w:themeColor="text1"/>
          </w:rPr>
          <w:delText xml:space="preserve">amplification, </w:delText>
        </w:r>
        <w:r w:rsidR="00D82B1F" w:rsidRPr="00831DB0" w:rsidDel="00331E42">
          <w:rPr>
            <w:rFonts w:cs="Arial"/>
            <w:color w:val="000000" w:themeColor="text1"/>
          </w:rPr>
          <w:delText xml:space="preserve">and for top lawns in phage spot </w:delText>
        </w:r>
        <w:r w:rsidR="00D33ECE" w:rsidRPr="00831DB0" w:rsidDel="00331E42">
          <w:rPr>
            <w:rFonts w:cs="Arial"/>
            <w:color w:val="000000" w:themeColor="text1"/>
          </w:rPr>
          <w:delText xml:space="preserve">and plaque </w:delText>
        </w:r>
        <w:r w:rsidR="00D82B1F" w:rsidRPr="00831DB0" w:rsidDel="00331E42">
          <w:rPr>
            <w:rFonts w:cs="Arial"/>
            <w:color w:val="000000" w:themeColor="text1"/>
          </w:rPr>
          <w:delText>assays</w:delText>
        </w:r>
        <w:r w:rsidRPr="00831DB0" w:rsidDel="00331E42">
          <w:rPr>
            <w:rFonts w:cs="Arial"/>
            <w:color w:val="000000" w:themeColor="text1"/>
          </w:rPr>
          <w:delText xml:space="preserve">. </w:delText>
        </w:r>
        <w:r w:rsidRPr="00831DB0" w:rsidDel="00331E42">
          <w:rPr>
            <w:rFonts w:cs="Arial"/>
            <w:i/>
            <w:color w:val="000000" w:themeColor="text1"/>
          </w:rPr>
          <w:delText xml:space="preserve">P. aeruginosa </w:delText>
        </w:r>
        <w:r w:rsidRPr="00831DB0" w:rsidDel="00331E42">
          <w:rPr>
            <w:rFonts w:cs="Arial"/>
            <w:color w:val="000000" w:themeColor="text1"/>
          </w:rPr>
          <w:delText xml:space="preserve">PA14 </w:delText>
        </w:r>
        <w:r w:rsidRPr="00831DB0" w:rsidDel="00331E42">
          <w:rPr>
            <w:rFonts w:cs="Arial"/>
            <w:i/>
            <w:color w:val="000000" w:themeColor="text1"/>
          </w:rPr>
          <w:delText>csy3::lacZ, Escherichia coli</w:delText>
        </w:r>
        <w:r w:rsidRPr="00831DB0" w:rsidDel="00331E42">
          <w:rPr>
            <w:rFonts w:cs="Arial"/>
            <w:color w:val="000000" w:themeColor="text1"/>
          </w:rPr>
          <w:delText xml:space="preserve"> DH5α</w:delText>
        </w:r>
        <w:r w:rsidRPr="00831DB0" w:rsidDel="00331E42">
          <w:rPr>
            <w:rFonts w:cs="Arial"/>
            <w:i/>
            <w:color w:val="000000" w:themeColor="text1"/>
          </w:rPr>
          <w:delText xml:space="preserve"> </w:delText>
        </w:r>
        <w:r w:rsidRPr="00831DB0" w:rsidDel="00331E42">
          <w:rPr>
            <w:rFonts w:cs="Arial"/>
            <w:color w:val="000000" w:themeColor="text1"/>
          </w:rPr>
          <w:delText xml:space="preserve">(NEB), </w:delText>
        </w:r>
        <w:r w:rsidRPr="00831DB0" w:rsidDel="00331E42">
          <w:rPr>
            <w:rFonts w:cs="Arial"/>
            <w:i/>
            <w:color w:val="000000" w:themeColor="text1"/>
          </w:rPr>
          <w:delText xml:space="preserve">E. coli </w:delText>
        </w:r>
        <w:r w:rsidRPr="00831DB0" w:rsidDel="00331E42">
          <w:rPr>
            <w:rFonts w:cs="Arial"/>
            <w:color w:val="000000" w:themeColor="text1"/>
          </w:rPr>
          <w:delText>CC118 λpir (NEB), and</w:delText>
        </w:r>
        <w:r w:rsidRPr="00831DB0" w:rsidDel="00331E42">
          <w:rPr>
            <w:rFonts w:cs="Arial"/>
            <w:i/>
            <w:color w:val="000000" w:themeColor="text1"/>
          </w:rPr>
          <w:delText xml:space="preserve"> E. coli </w:delText>
        </w:r>
        <w:r w:rsidRPr="00831DB0" w:rsidDel="00331E42">
          <w:rPr>
            <w:rFonts w:cs="Arial"/>
            <w:color w:val="000000" w:themeColor="text1"/>
          </w:rPr>
          <w:delText>MFD</w:delText>
        </w:r>
        <w:r w:rsidRPr="00831DB0" w:rsidDel="00331E42">
          <w:rPr>
            <w:rFonts w:cs="Arial"/>
            <w:i/>
            <w:color w:val="000000" w:themeColor="text1"/>
          </w:rPr>
          <w:delText xml:space="preserve">pir </w:delText>
        </w:r>
        <w:r w:rsidRPr="00831DB0" w:rsidDel="00331E42">
          <w:rPr>
            <w:rFonts w:cs="Arial"/>
            <w:color w:val="000000" w:themeColor="text1"/>
          </w:rPr>
          <w:fldChar w:fldCharType="begin"/>
        </w:r>
        <w:r w:rsidR="00AE2EA5" w:rsidDel="00331E42">
          <w:rPr>
            <w:rFonts w:cs="Arial"/>
            <w:color w:val="000000" w:themeColor="text1"/>
          </w:rPr>
          <w:delInstrText xml:space="preserve"> ADDIN EN.CITE &lt;EndNote&gt;&lt;Cite&gt;&lt;Author&gt;Ferrieres&lt;/Author&gt;&lt;Year&gt;2010&lt;/Year&gt;&lt;RecNum&gt;313&lt;/RecNum&gt;&lt;DisplayText&gt;(Ferrieres&lt;style face="italic"&gt; et al.&lt;/style&gt;, 2010)&lt;/DisplayText&gt;&lt;record&gt;&lt;rec-number&gt;313&lt;/rec-number&gt;&lt;foreign-keys&gt;&lt;key app="EN" db-id="xrr2swwexa2rd8ed2d6xfwf20r9v5devt2e2" timestamp="1556229289" guid="05972986-cf7a-4e05-a7bc-8cd74097db0e"&gt;313&lt;/key&gt;&lt;/foreign-keys&gt;&lt;ref-type name="Journal Article"&gt;17&lt;/ref-type&gt;&lt;contributors&gt;&lt;authors&gt;&lt;author&gt;Ferrieres, Lionel&lt;/author&gt;&lt;author&gt;Hémery, Gaëlle&lt;/author&gt;&lt;author&gt;Nham, Toan&lt;/author&gt;&lt;author&gt;Guérout, Anne-Marie&lt;/author&gt;&lt;author&gt;Mazel, Didier&lt;/author&gt;&lt;author&gt;Beloin, Christophe&lt;/author&gt;&lt;author&gt;Ghigo, Jean-Marc&lt;/author&gt;&lt;/authors&gt;&lt;/contributors&gt;&lt;titles&gt;&lt;title&gt;&lt;style face="normal" font="default" size="100%"&gt;Silent mischief: bacteriophage Mu insertions contaminate products of &lt;/style&gt;&lt;style face="italic" font="default" size="100%"&gt;Escherichia coli &lt;/style&gt;&lt;style face="normal" font="default" size="100%"&gt;random mutagenesis performed using suicidal transposon delivery plasmids mobilized by broad-host-range RP4 conjugative machinery&lt;/style&gt;&lt;/title&gt;&lt;secondary-title&gt;Journal of Bacteriology&lt;/secondary-title&gt;&lt;/titles&gt;&lt;periodical&gt;&lt;full-title&gt;Journal of bacteriology&lt;/full-title&gt;&lt;/periodical&gt;&lt;pages&gt;6418-6427&lt;/pages&gt;&lt;volume&gt;192&lt;/volume&gt;&lt;number&gt;24&lt;/number&gt;&lt;dates&gt;&lt;year&gt;2010&lt;/year&gt;&lt;/dates&gt;&lt;isbn&gt;0021-9193&lt;/isbn&gt;&lt;urls&gt;&lt;/urls&gt;&lt;/record&gt;&lt;/Cite&gt;&lt;/EndNote&gt;</w:delInstrText>
        </w:r>
        <w:r w:rsidRPr="00831DB0" w:rsidDel="00331E42">
          <w:rPr>
            <w:rFonts w:cs="Arial"/>
            <w:color w:val="000000" w:themeColor="text1"/>
          </w:rPr>
          <w:fldChar w:fldCharType="separate"/>
        </w:r>
        <w:r w:rsidR="00224010" w:rsidRPr="00831DB0" w:rsidDel="00331E42">
          <w:rPr>
            <w:rFonts w:cs="Arial"/>
            <w:noProof/>
            <w:color w:val="000000" w:themeColor="text1"/>
          </w:rPr>
          <w:delText>(Ferrieres</w:delText>
        </w:r>
        <w:r w:rsidR="00224010" w:rsidRPr="00831DB0" w:rsidDel="00331E42">
          <w:rPr>
            <w:rFonts w:cs="Arial"/>
            <w:i/>
            <w:noProof/>
            <w:color w:val="000000" w:themeColor="text1"/>
          </w:rPr>
          <w:delText xml:space="preserve"> et al.</w:delText>
        </w:r>
        <w:r w:rsidR="00224010" w:rsidRPr="00831DB0" w:rsidDel="00331E42">
          <w:rPr>
            <w:rFonts w:cs="Arial"/>
            <w:noProof/>
            <w:color w:val="000000" w:themeColor="text1"/>
          </w:rPr>
          <w:delText>, 2010)</w:delText>
        </w:r>
        <w:r w:rsidRPr="00831DB0" w:rsidDel="00331E42">
          <w:rPr>
            <w:rFonts w:cs="Arial"/>
            <w:color w:val="000000" w:themeColor="text1"/>
          </w:rPr>
          <w:fldChar w:fldCharType="end"/>
        </w:r>
        <w:r w:rsidRPr="00831DB0" w:rsidDel="00331E42">
          <w:rPr>
            <w:rFonts w:cs="Arial"/>
            <w:i/>
            <w:color w:val="000000" w:themeColor="text1"/>
          </w:rPr>
          <w:delText xml:space="preserve"> </w:delText>
        </w:r>
        <w:r w:rsidRPr="00831DB0" w:rsidDel="00331E42">
          <w:rPr>
            <w:rFonts w:cs="Arial"/>
            <w:color w:val="000000" w:themeColor="text1"/>
          </w:rPr>
          <w:delText>were used for molecular cloning</w:delText>
        </w:r>
        <w:r w:rsidR="00831DB0" w:rsidDel="00331E42">
          <w:rPr>
            <w:rFonts w:cs="Arial"/>
            <w:color w:val="000000" w:themeColor="text1"/>
          </w:rPr>
          <w:delText>.</w:delText>
        </w:r>
        <w:r w:rsidRPr="009C0FC6" w:rsidDel="00331E42">
          <w:rPr>
            <w:rFonts w:cs="Arial"/>
            <w:color w:val="000000" w:themeColor="text1"/>
          </w:rPr>
          <w:delText xml:space="preserve"> </w:delText>
        </w:r>
      </w:del>
    </w:p>
    <w:p w14:paraId="3BB6AEAE" w14:textId="28E4C0FF" w:rsidR="0051543D" w:rsidRPr="009C0FC6" w:rsidDel="00331E42" w:rsidRDefault="0051543D">
      <w:pPr>
        <w:jc w:val="both"/>
        <w:rPr>
          <w:del w:id="395" w:author="Common, Jack" w:date="2019-10-23T11:58:00Z"/>
        </w:rPr>
        <w:pPrChange w:id="396" w:author="Common, Jack" w:date="2019-10-23T13:04:00Z">
          <w:pPr>
            <w:spacing w:line="480" w:lineRule="auto"/>
            <w:jc w:val="both"/>
          </w:pPr>
        </w:pPrChange>
      </w:pPr>
    </w:p>
    <w:p w14:paraId="7D31B800" w14:textId="2A45713D" w:rsidR="006405D8" w:rsidRPr="007C4099" w:rsidDel="00331E42" w:rsidRDefault="008A52A1">
      <w:pPr>
        <w:jc w:val="both"/>
        <w:rPr>
          <w:del w:id="397" w:author="Common, Jack" w:date="2019-10-23T11:58:00Z"/>
        </w:rPr>
        <w:pPrChange w:id="398" w:author="Common, Jack" w:date="2019-10-23T13:04:00Z">
          <w:pPr>
            <w:pStyle w:val="Heading2"/>
            <w:spacing w:line="480" w:lineRule="auto"/>
          </w:pPr>
        </w:pPrChange>
      </w:pPr>
      <w:del w:id="399" w:author="Common, Jack" w:date="2019-10-23T11:58:00Z">
        <w:r w:rsidRPr="00831DB0" w:rsidDel="00331E42">
          <w:rPr>
            <w:rFonts w:cs="Arial"/>
            <w:i/>
            <w:iCs/>
            <w:color w:val="000000" w:themeColor="text1"/>
          </w:rPr>
          <w:delText xml:space="preserve">Library of </w:delText>
        </w:r>
        <w:r w:rsidR="0051543D" w:rsidRPr="00831DB0" w:rsidDel="00331E42">
          <w:rPr>
            <w:rFonts w:cs="Arial"/>
            <w:i/>
            <w:iCs/>
            <w:color w:val="000000" w:themeColor="text1"/>
          </w:rPr>
          <w:delText>BIM</w:delText>
        </w:r>
        <w:r w:rsidRPr="00831DB0" w:rsidDel="00331E42">
          <w:rPr>
            <w:rFonts w:cs="Arial"/>
            <w:i/>
            <w:iCs/>
            <w:color w:val="000000" w:themeColor="text1"/>
          </w:rPr>
          <w:delText xml:space="preserve">s and escape </w:delText>
        </w:r>
        <w:r w:rsidR="0051543D" w:rsidRPr="00831DB0" w:rsidDel="00331E42">
          <w:rPr>
            <w:rFonts w:cs="Arial"/>
            <w:i/>
            <w:iCs/>
            <w:color w:val="000000" w:themeColor="text1"/>
          </w:rPr>
          <w:delText>phage</w:delText>
        </w:r>
        <w:r w:rsidRPr="00831DB0" w:rsidDel="00331E42">
          <w:rPr>
            <w:rFonts w:cs="Arial"/>
            <w:i/>
            <w:iCs/>
            <w:color w:val="000000" w:themeColor="text1"/>
          </w:rPr>
          <w:delText>s</w:delText>
        </w:r>
      </w:del>
    </w:p>
    <w:p w14:paraId="53762DAF" w14:textId="4515EE3A" w:rsidR="0051543D" w:rsidRPr="00831DB0" w:rsidDel="00331E42" w:rsidRDefault="0051543D">
      <w:pPr>
        <w:jc w:val="both"/>
        <w:rPr>
          <w:del w:id="400" w:author="Common, Jack" w:date="2019-10-23T11:58:00Z"/>
          <w:lang w:val="en-US"/>
        </w:rPr>
        <w:pPrChange w:id="401" w:author="Common, Jack" w:date="2019-10-23T13:04:00Z">
          <w:pPr>
            <w:spacing w:line="480" w:lineRule="auto"/>
            <w:jc w:val="both"/>
          </w:pPr>
        </w:pPrChange>
      </w:pPr>
    </w:p>
    <w:p w14:paraId="02B94B5F" w14:textId="44261828" w:rsidR="008A52A1" w:rsidDel="00331E42" w:rsidRDefault="0051543D">
      <w:pPr>
        <w:jc w:val="both"/>
        <w:rPr>
          <w:del w:id="402" w:author="Common, Jack" w:date="2019-10-23T11:58:00Z"/>
          <w:rFonts w:cs="Arial"/>
          <w:color w:val="000000" w:themeColor="text1"/>
        </w:rPr>
        <w:pPrChange w:id="403" w:author="Common, Jack" w:date="2019-10-23T13:04:00Z">
          <w:pPr>
            <w:spacing w:line="480" w:lineRule="auto"/>
            <w:jc w:val="both"/>
          </w:pPr>
        </w:pPrChange>
      </w:pPr>
      <w:del w:id="404" w:author="Common, Jack" w:date="2019-10-23T11:58:00Z">
        <w:r w:rsidRPr="00831DB0" w:rsidDel="00331E42">
          <w:rPr>
            <w:rFonts w:cs="Arial"/>
            <w:iCs/>
            <w:color w:val="000000" w:themeColor="text1"/>
          </w:rPr>
          <w:delText xml:space="preserve">To control the levels of CRISPR diversity in our evolution experiments, we established a library of 24 </w:delText>
        </w:r>
        <w:r w:rsidRPr="00831DB0" w:rsidDel="00331E42">
          <w:rPr>
            <w:rFonts w:cs="Arial"/>
            <w:i/>
            <w:iCs/>
            <w:color w:val="000000" w:themeColor="text1"/>
          </w:rPr>
          <w:delText xml:space="preserve">P. aeruginosa </w:delText>
        </w:r>
        <w:r w:rsidRPr="00831DB0" w:rsidDel="00331E42">
          <w:rPr>
            <w:rFonts w:cs="Arial"/>
            <w:iCs/>
            <w:color w:val="000000" w:themeColor="text1"/>
          </w:rPr>
          <w:delText>PA14 clones each carrying a single spacer in CRISPR2</w:delText>
        </w:r>
        <w:r w:rsidR="00DB249E" w:rsidDel="00331E42">
          <w:rPr>
            <w:rFonts w:cs="Arial"/>
            <w:iCs/>
            <w:color w:val="000000" w:themeColor="text1"/>
          </w:rPr>
          <w:delText xml:space="preserve"> </w:delText>
        </w:r>
        <w:r w:rsidRPr="00831DB0" w:rsidDel="00331E42">
          <w:rPr>
            <w:rFonts w:cs="Arial"/>
            <w:color w:val="000000" w:themeColor="text1"/>
          </w:rPr>
          <w:delText>(bacteriophage-insensitive mutants; BIMs)</w:delText>
        </w:r>
        <w:r w:rsidRPr="00831DB0" w:rsidDel="00331E42">
          <w:rPr>
            <w:rFonts w:cs="Arial"/>
            <w:iCs/>
            <w:color w:val="000000" w:themeColor="text1"/>
          </w:rPr>
          <w:delText xml:space="preserve">. </w:delText>
        </w:r>
        <w:r w:rsidR="00D0596F" w:rsidDel="00331E42">
          <w:rPr>
            <w:rFonts w:cs="Arial"/>
            <w:iCs/>
          </w:rPr>
          <w:delText>11</w:delText>
        </w:r>
        <w:r w:rsidR="006F0B2D" w:rsidRPr="000A1C2C" w:rsidDel="00331E42">
          <w:rPr>
            <w:rFonts w:cs="Arial"/>
            <w:iCs/>
          </w:rPr>
          <w:delText xml:space="preserve"> </w:delText>
        </w:r>
        <w:r w:rsidR="006F0B2D" w:rsidRPr="000A1C2C" w:rsidDel="00331E42">
          <w:rPr>
            <w:rFonts w:cs="Arial"/>
            <w:i/>
            <w:iCs/>
          </w:rPr>
          <w:delText xml:space="preserve">P. aeruginosa </w:delText>
        </w:r>
        <w:r w:rsidR="006F0B2D" w:rsidRPr="000A1C2C" w:rsidDel="00331E42">
          <w:rPr>
            <w:rFonts w:cs="Arial"/>
            <w:iCs/>
          </w:rPr>
          <w:delText>PA14</w:delText>
        </w:r>
        <w:r w:rsidR="006F0B2D" w:rsidRPr="000A1C2C" w:rsidDel="00331E42">
          <w:rPr>
            <w:rFonts w:cs="Arial"/>
            <w:i/>
            <w:iCs/>
          </w:rPr>
          <w:delText xml:space="preserve"> </w:delText>
        </w:r>
        <w:r w:rsidR="006F0B2D" w:rsidRPr="000A1C2C" w:rsidDel="00331E42">
          <w:rPr>
            <w:rFonts w:cs="Arial"/>
          </w:rPr>
          <w:delText xml:space="preserve">BIMs </w:delText>
        </w:r>
        <w:r w:rsidR="00E34FBF" w:rsidDel="00331E42">
          <w:rPr>
            <w:rFonts w:cs="Arial"/>
          </w:rPr>
          <w:delText xml:space="preserve">that </w:delText>
        </w:r>
        <w:r w:rsidR="001B7F98" w:rsidDel="00331E42">
          <w:rPr>
            <w:rFonts w:cs="Arial"/>
          </w:rPr>
          <w:delText xml:space="preserve">were known to have a single CRISPR2 spacer </w:delText>
        </w:r>
        <w:r w:rsidR="006F0B2D" w:rsidRPr="000A1C2C" w:rsidDel="00331E42">
          <w:rPr>
            <w:rFonts w:cs="Arial"/>
          </w:rPr>
          <w:delText>were selected from the collection of clones used in</w:delText>
        </w:r>
        <w:r w:rsidR="003A796C" w:rsidDel="00331E42">
          <w:rPr>
            <w:rFonts w:cs="Arial"/>
          </w:rPr>
          <w:delText xml:space="preserve"> </w:delText>
        </w:r>
        <w:r w:rsidR="003A796C" w:rsidDel="00331E42">
          <w:rPr>
            <w:rFonts w:cs="Arial"/>
          </w:rPr>
          <w:fldChar w:fldCharType="begin"/>
        </w:r>
        <w:r w:rsidR="00AE2EA5" w:rsidDel="00331E42">
          <w:rPr>
            <w:rFonts w:cs="Arial"/>
          </w:rPr>
          <w:delInstrText xml:space="preserve"> ADDIN EN.CITE &lt;EndNote&gt;&lt;Cite AuthorYear="1"&gt;&lt;Author&gt;van Houte&lt;/Author&gt;&lt;Year&gt;2016&lt;/Year&gt;&lt;RecNum&gt;350&lt;/RecNum&gt;&lt;DisplayText&gt;van Houte&lt;style face="italic"&gt; et al.&lt;/style&gt; (2016)&lt;/DisplayText&gt;&lt;record&gt;&lt;rec-number&gt;350&lt;/rec-number&gt;&lt;foreign-keys&gt;&lt;key app="EN" db-id="xrr2swwexa2rd8ed2d6xfwf20r9v5devt2e2" timestamp="1556229298" guid="8a722732-c548-403d-a12d-f6b5b4f7e13f"&gt;350&lt;/key&gt;&lt;/foreign-keys&gt;&lt;ref-type name="Journal Article"&gt;17&lt;/ref-type&gt;&lt;contributors&gt;&lt;authors&gt;&lt;author&gt;van Houte, Stineke&lt;/author&gt;&lt;author&gt;Ekroth, Alice K E&lt;/author&gt;&lt;author&gt;Broniewski, Jenny M&lt;/author&gt;&lt;author&gt;Chabas, Hélène&lt;/author&gt;&lt;author&gt;Ashby, Ben&lt;/author&gt;&lt;author&gt;Bondy-Denomy, Joseph&lt;/author&gt;&lt;author&gt;Gandon, Sylvain&lt;/author&gt;&lt;author&gt;Boots, Mike&lt;/author&gt;&lt;author&gt;Paterson, Steve&lt;/author&gt;&lt;author&gt;Buckling, Angus&lt;/author&gt;&lt;author&gt;Westra, Edze R&lt;/author&gt;&lt;/authors&gt;&lt;/contributors&gt;&lt;titles&gt;&lt;title&gt;The diversity-generating benefits of a prokaryotic adaptive immune system&lt;/title&gt;&lt;secondary-title&gt;Nature&lt;/secondary-title&gt;&lt;/titles&gt;&lt;periodical&gt;&lt;full-title&gt;Nature&lt;/full-title&gt;&lt;/periodical&gt;&lt;pages&gt;385-388&lt;/pages&gt;&lt;volume&gt;532&lt;/volume&gt;&lt;number&gt;7599&lt;/number&gt;&lt;dates&gt;&lt;year&gt;2016&lt;/year&gt;&lt;pub-dates&gt;&lt;date&gt;04/21/print&lt;/date&gt;&lt;/pub-dates&gt;&lt;/dates&gt;&lt;publisher&gt;Nature Publishing Group, a division of Macmillan Publishers Limited. All Rights Reserved.&lt;/publisher&gt;&lt;isbn&gt;0028-0836&lt;/isbn&gt;&lt;work-type&gt;Letter&lt;/work-type&gt;&lt;urls&gt;&lt;related-urls&gt;&lt;url&gt;http://dx.doi.org/10.1038/nature17436&lt;/url&gt;&lt;/related-urls&gt;&lt;/urls&gt;&lt;electronic-resource-num&gt;10.1038/nature17436&lt;/electronic-resource-num&gt;&lt;/record&gt;&lt;/Cite&gt;&lt;/EndNote&gt;</w:delInstrText>
        </w:r>
        <w:r w:rsidR="003A796C" w:rsidDel="00331E42">
          <w:rPr>
            <w:rFonts w:cs="Arial"/>
          </w:rPr>
          <w:fldChar w:fldCharType="separate"/>
        </w:r>
        <w:r w:rsidR="003A796C" w:rsidDel="00331E42">
          <w:rPr>
            <w:rFonts w:cs="Arial"/>
            <w:noProof/>
          </w:rPr>
          <w:delText>van Houte</w:delText>
        </w:r>
        <w:r w:rsidR="003A796C" w:rsidRPr="003A796C" w:rsidDel="00331E42">
          <w:rPr>
            <w:rFonts w:cs="Arial"/>
            <w:i/>
            <w:noProof/>
          </w:rPr>
          <w:delText xml:space="preserve"> et al.</w:delText>
        </w:r>
        <w:r w:rsidR="003A796C" w:rsidDel="00331E42">
          <w:rPr>
            <w:rFonts w:cs="Arial"/>
            <w:noProof/>
          </w:rPr>
          <w:delText xml:space="preserve"> (2016)</w:delText>
        </w:r>
        <w:r w:rsidR="003A796C" w:rsidDel="00331E42">
          <w:rPr>
            <w:rFonts w:cs="Arial"/>
          </w:rPr>
          <w:fldChar w:fldCharType="end"/>
        </w:r>
        <w:r w:rsidR="00A917CA" w:rsidDel="00331E42">
          <w:rPr>
            <w:rFonts w:cs="Arial"/>
          </w:rPr>
          <w:delText xml:space="preserve">. </w:delText>
        </w:r>
        <w:r w:rsidR="00792792" w:rsidRPr="000A1C2C" w:rsidDel="00331E42">
          <w:rPr>
            <w:rFonts w:cs="Arial"/>
          </w:rPr>
          <w:delText xml:space="preserve">The </w:delText>
        </w:r>
        <w:r w:rsidR="00792792" w:rsidDel="00331E42">
          <w:rPr>
            <w:rFonts w:cs="Arial"/>
          </w:rPr>
          <w:delText>additional</w:delText>
        </w:r>
        <w:r w:rsidR="00792792" w:rsidRPr="000A1C2C" w:rsidDel="00331E42">
          <w:rPr>
            <w:rFonts w:cs="Arial"/>
          </w:rPr>
          <w:delText xml:space="preserve"> </w:delText>
        </w:r>
        <w:r w:rsidR="00B413F5" w:rsidDel="00331E42">
          <w:rPr>
            <w:rFonts w:cs="Arial"/>
          </w:rPr>
          <w:delText>13</w:delText>
        </w:r>
        <w:r w:rsidR="00792792" w:rsidRPr="000A1C2C" w:rsidDel="00331E42">
          <w:rPr>
            <w:rFonts w:cs="Arial"/>
          </w:rPr>
          <w:delText xml:space="preserve"> BIMs were generated by evolving </w:delText>
        </w:r>
        <w:r w:rsidR="00792792" w:rsidRPr="000A1C2C" w:rsidDel="00331E42">
          <w:rPr>
            <w:rFonts w:cs="Arial"/>
            <w:i/>
            <w:iCs/>
          </w:rPr>
          <w:delText xml:space="preserve">P. aeruginosa </w:delText>
        </w:r>
        <w:r w:rsidR="00792792" w:rsidRPr="000A1C2C" w:rsidDel="00331E42">
          <w:rPr>
            <w:rFonts w:cs="Arial"/>
          </w:rPr>
          <w:delText>PA14 in the presence of DMS3vir</w:delText>
        </w:r>
        <w:r w:rsidR="00B413F5" w:rsidDel="00331E42">
          <w:rPr>
            <w:rFonts w:cs="Arial"/>
          </w:rPr>
          <w:delText>.</w:delText>
        </w:r>
        <w:r w:rsidR="00A81C0D" w:rsidDel="00331E42">
          <w:rPr>
            <w:rFonts w:cs="Arial"/>
          </w:rPr>
          <w:delText xml:space="preserve"> </w:delText>
        </w:r>
        <w:r w:rsidR="00A81C0D" w:rsidRPr="000A1C2C" w:rsidDel="00331E42">
          <w:rPr>
            <w:rFonts w:cs="Arial"/>
          </w:rPr>
          <w:delText xml:space="preserve">6ml of M9 </w:delText>
        </w:r>
        <w:r w:rsidR="00A81C0D" w:rsidDel="00331E42">
          <w:rPr>
            <w:rFonts w:cs="Arial"/>
          </w:rPr>
          <w:delText>minimal media (</w:delText>
        </w:r>
        <w:r w:rsidR="00A81C0D" w:rsidRPr="000A1C2C" w:rsidDel="00331E42">
          <w:rPr>
            <w:rFonts w:cs="Arial"/>
          </w:rPr>
          <w:delText>supplemented with 0.2% glucose</w:delText>
        </w:r>
        <w:r w:rsidR="00A81C0D" w:rsidDel="00331E42">
          <w:rPr>
            <w:rFonts w:cs="Arial"/>
          </w:rPr>
          <w:delText xml:space="preserve">; </w:delText>
        </w:r>
        <w:r w:rsidR="00A81C0D" w:rsidRPr="000A1C2C" w:rsidDel="00331E42">
          <w:rPr>
            <w:rFonts w:cs="Arial"/>
          </w:rPr>
          <w:delText>M9m) was inoculated with approximately 10</w:delText>
        </w:r>
        <w:r w:rsidR="00A81C0D" w:rsidRPr="000A1C2C" w:rsidDel="00331E42">
          <w:rPr>
            <w:rFonts w:cs="Arial"/>
            <w:vertAlign w:val="superscript"/>
          </w:rPr>
          <w:delText>6</w:delText>
        </w:r>
        <w:r w:rsidR="00A81C0D" w:rsidRPr="000A1C2C" w:rsidDel="00331E42">
          <w:rPr>
            <w:rFonts w:cs="Arial"/>
          </w:rPr>
          <w:delText xml:space="preserve"> colony-forming units (cfu) of WT </w:delText>
        </w:r>
        <w:r w:rsidR="00A81C0D" w:rsidRPr="000A1C2C" w:rsidDel="00331E42">
          <w:rPr>
            <w:rFonts w:cs="Arial"/>
            <w:i/>
            <w:iCs/>
          </w:rPr>
          <w:delText xml:space="preserve">P. aeruginosa </w:delText>
        </w:r>
        <w:r w:rsidR="00A81C0D" w:rsidRPr="000A1C2C" w:rsidDel="00331E42">
          <w:rPr>
            <w:rFonts w:cs="Arial"/>
          </w:rPr>
          <w:delText>and 10</w:delText>
        </w:r>
        <w:r w:rsidR="00A81C0D" w:rsidRPr="000A1C2C" w:rsidDel="00331E42">
          <w:rPr>
            <w:rFonts w:cs="Arial"/>
            <w:vertAlign w:val="superscript"/>
          </w:rPr>
          <w:delText>4</w:delText>
        </w:r>
        <w:r w:rsidR="00A81C0D" w:rsidRPr="000A1C2C" w:rsidDel="00331E42">
          <w:rPr>
            <w:rFonts w:cs="Arial"/>
          </w:rPr>
          <w:delText xml:space="preserve"> plaque-forming units (pfu) of phage in glass vials.</w:delText>
        </w:r>
        <w:r w:rsidR="00FD1D4B" w:rsidDel="00331E42">
          <w:rPr>
            <w:rFonts w:cs="Arial"/>
          </w:rPr>
          <w:delText xml:space="preserve"> After 24hrs</w:delText>
        </w:r>
        <w:r w:rsidR="00A81C0D" w:rsidRPr="000A1C2C" w:rsidDel="00331E42">
          <w:rPr>
            <w:rFonts w:cs="Arial"/>
          </w:rPr>
          <w:delText xml:space="preserve">, samples from </w:delText>
        </w:r>
        <w:r w:rsidR="00727FEF" w:rsidDel="00331E42">
          <w:rPr>
            <w:rFonts w:cs="Arial"/>
          </w:rPr>
          <w:delText xml:space="preserve">the infection </w:delText>
        </w:r>
        <w:r w:rsidR="00A81C0D" w:rsidRPr="000A1C2C" w:rsidDel="00331E42">
          <w:rPr>
            <w:rFonts w:cs="Arial"/>
          </w:rPr>
          <w:delText xml:space="preserve">were plated on LB agar. Potential CRISPR clones were identified </w:delText>
        </w:r>
        <w:r w:rsidR="008C628F" w:rsidRPr="000A1C2C" w:rsidDel="00331E42">
          <w:rPr>
            <w:rFonts w:cs="Arial"/>
          </w:rPr>
          <w:delText xml:space="preserve">through </w:delText>
        </w:r>
        <w:r w:rsidR="008C628F" w:rsidDel="00331E42">
          <w:rPr>
            <w:rFonts w:cs="Arial"/>
            <w:color w:val="000000" w:themeColor="text1"/>
          </w:rPr>
          <w:delText>phenotypic</w:delText>
        </w:r>
        <w:r w:rsidR="008A52A1" w:rsidDel="00331E42">
          <w:rPr>
            <w:rFonts w:cs="Arial"/>
            <w:color w:val="000000" w:themeColor="text1"/>
          </w:rPr>
          <w:delText xml:space="preserve"> and PCR analyses as described previously (Westra 2015; van Houte 2016).</w:delText>
        </w:r>
        <w:r w:rsidR="008A52A1" w:rsidRPr="008A52A1" w:rsidDel="00331E42">
          <w:rPr>
            <w:rFonts w:cs="Arial"/>
            <w:iCs/>
            <w:color w:val="000000" w:themeColor="text1"/>
          </w:rPr>
          <w:delText xml:space="preserve"> </w:delText>
        </w:r>
        <w:r w:rsidR="00DF61B1" w:rsidDel="00331E42">
          <w:rPr>
            <w:rFonts w:cs="Arial"/>
            <w:iCs/>
            <w:color w:val="000000" w:themeColor="text1"/>
          </w:rPr>
          <w:delText xml:space="preserve">CRISPR amplicon sequencing </w:delText>
        </w:r>
        <w:r w:rsidR="008A52A1" w:rsidRPr="007C4F59" w:rsidDel="00331E42">
          <w:rPr>
            <w:rFonts w:cs="Arial"/>
            <w:color w:val="000000" w:themeColor="text1"/>
          </w:rPr>
          <w:delText>(SourceBioscience, UK)</w:delText>
        </w:r>
        <w:r w:rsidR="008A52A1" w:rsidDel="00331E42">
          <w:rPr>
            <w:rFonts w:cs="Arial"/>
            <w:color w:val="000000" w:themeColor="text1"/>
          </w:rPr>
          <w:delText xml:space="preserve"> </w:delText>
        </w:r>
        <w:r w:rsidR="003A796C" w:rsidDel="00331E42">
          <w:rPr>
            <w:rFonts w:cs="Arial"/>
            <w:iCs/>
            <w:color w:val="000000" w:themeColor="text1"/>
          </w:rPr>
          <w:delText>confirmed</w:delText>
        </w:r>
        <w:r w:rsidR="00DF61B1" w:rsidDel="00331E42">
          <w:rPr>
            <w:rFonts w:cs="Arial"/>
            <w:iCs/>
            <w:color w:val="000000" w:themeColor="text1"/>
          </w:rPr>
          <w:delText xml:space="preserve"> that e</w:delText>
        </w:r>
        <w:r w:rsidR="00DF61B1" w:rsidRPr="00831DB0" w:rsidDel="00331E42">
          <w:rPr>
            <w:rFonts w:cs="Arial"/>
            <w:iCs/>
            <w:color w:val="000000" w:themeColor="text1"/>
          </w:rPr>
          <w:delText xml:space="preserve">ach </w:delText>
        </w:r>
        <w:r w:rsidRPr="00831DB0" w:rsidDel="00331E42">
          <w:rPr>
            <w:rFonts w:cs="Arial"/>
            <w:iCs/>
            <w:color w:val="000000" w:themeColor="text1"/>
          </w:rPr>
          <w:delText xml:space="preserve">spacer carried by a BIM was unique, </w:delText>
        </w:r>
        <w:r w:rsidR="008C628F" w:rsidRPr="00831DB0" w:rsidDel="00331E42">
          <w:rPr>
            <w:rFonts w:cs="Arial"/>
            <w:iCs/>
            <w:color w:val="000000" w:themeColor="text1"/>
          </w:rPr>
          <w:delText>s</w:delText>
        </w:r>
        <w:r w:rsidR="008C628F" w:rsidDel="00331E42">
          <w:rPr>
            <w:rFonts w:cs="Arial"/>
            <w:iCs/>
            <w:color w:val="000000" w:themeColor="text1"/>
          </w:rPr>
          <w:delText>o</w:delText>
        </w:r>
        <w:r w:rsidR="008C628F" w:rsidRPr="00831DB0" w:rsidDel="00331E42">
          <w:rPr>
            <w:rFonts w:cs="Arial"/>
            <w:iCs/>
            <w:color w:val="000000" w:themeColor="text1"/>
          </w:rPr>
          <w:delText xml:space="preserve"> </w:delText>
        </w:r>
        <w:r w:rsidRPr="00831DB0" w:rsidDel="00331E42">
          <w:rPr>
            <w:rFonts w:cs="Arial"/>
            <w:iCs/>
            <w:color w:val="000000" w:themeColor="text1"/>
          </w:rPr>
          <w:delText xml:space="preserve">that </w:delText>
        </w:r>
        <w:r w:rsidR="008C628F" w:rsidDel="00331E42">
          <w:rPr>
            <w:rFonts w:cs="Arial"/>
            <w:iCs/>
            <w:color w:val="000000" w:themeColor="text1"/>
          </w:rPr>
          <w:delText xml:space="preserve">all </w:delText>
        </w:r>
        <w:r w:rsidRPr="00831DB0" w:rsidDel="00331E42">
          <w:rPr>
            <w:rFonts w:cs="Arial"/>
            <w:iCs/>
            <w:color w:val="000000" w:themeColor="text1"/>
          </w:rPr>
          <w:delText>clones</w:delText>
        </w:r>
        <w:r w:rsidR="008C628F" w:rsidDel="00331E42">
          <w:rPr>
            <w:rFonts w:cs="Arial"/>
            <w:iCs/>
            <w:color w:val="000000" w:themeColor="text1"/>
          </w:rPr>
          <w:delText xml:space="preserve"> used in downstream experiments carried a different spacer</w:delText>
        </w:r>
        <w:r w:rsidR="003A796C" w:rsidDel="00331E42">
          <w:rPr>
            <w:rFonts w:cs="Arial"/>
            <w:iCs/>
            <w:color w:val="000000" w:themeColor="text1"/>
          </w:rPr>
          <w:delText xml:space="preserve">. </w:delText>
        </w:r>
        <w:r w:rsidR="003A796C" w:rsidRPr="002B2BEF" w:rsidDel="00331E42">
          <w:rPr>
            <w:rFonts w:cs="Arial"/>
            <w:color w:val="000000" w:themeColor="text1"/>
          </w:rPr>
          <w:delText>Spacer sequences were mapped against the DMS3vir genome (</w:delText>
        </w:r>
        <w:r w:rsidR="009C0FC6" w:rsidDel="00331E42">
          <w:rPr>
            <w:rFonts w:cs="Arial"/>
            <w:color w:val="000000" w:themeColor="text1"/>
          </w:rPr>
          <w:delText>Genbank a</w:delText>
        </w:r>
        <w:r w:rsidR="003A796C" w:rsidRPr="002B2BEF" w:rsidDel="00331E42">
          <w:rPr>
            <w:rFonts w:cs="Arial"/>
            <w:color w:val="000000" w:themeColor="text1"/>
          </w:rPr>
          <w:delText xml:space="preserve">ccession: NC_008717.1) using Geneious v9.1.8 </w:delText>
        </w:r>
        <w:r w:rsidR="003A796C" w:rsidRPr="002B2BEF" w:rsidDel="00331E42">
          <w:rPr>
            <w:rFonts w:cs="Arial"/>
            <w:color w:val="000000" w:themeColor="text1"/>
          </w:rPr>
          <w:fldChar w:fldCharType="begin"/>
        </w:r>
        <w:r w:rsidR="00AE2EA5" w:rsidDel="00331E42">
          <w:rPr>
            <w:rFonts w:cs="Arial"/>
            <w:color w:val="000000" w:themeColor="text1"/>
          </w:rPr>
          <w:delInstrText xml:space="preserve"> ADDIN EN.CITE &lt;EndNote&gt;&lt;Cite&gt;&lt;Author&gt;Kearse&lt;/Author&gt;&lt;Year&gt;2012&lt;/Year&gt;&lt;RecNum&gt;147&lt;/RecNum&gt;&lt;DisplayText&gt;(Kearse&lt;style face="italic"&gt; et al.&lt;/style&gt;, 2012)&lt;/DisplayText&gt;&lt;record&gt;&lt;rec-number&gt;147&lt;/rec-number&gt;&lt;foreign-keys&gt;&lt;key app="EN" db-id="xrr2swwexa2rd8ed2d6xfwf20r9v5devt2e2" timestamp="1556229233" guid="7cad0728-ce28-4219-8fc1-b98d0288599d"&gt;147&lt;/key&gt;&lt;/foreign-keys&gt;&lt;ref-type name="Journal Article"&gt;17&lt;/ref-type&gt;&lt;contributors&gt;&lt;authors&gt;&lt;author&gt;Kearse, Matthew&lt;/author&gt;&lt;author&gt;Moir, Richard&lt;/author&gt;&lt;author&gt;Wilson, Amy&lt;/author&gt;&lt;author&gt;Stones-Havas, Steven&lt;/author&gt;&lt;author&gt;Cheung, Matthew&lt;/author&gt;&lt;author&gt;Sturrock, Shane&lt;/author&gt;&lt;author&gt;Buxton, Simon&lt;/author&gt;&lt;author&gt;Cooper, Alex&lt;/author&gt;&lt;author&gt;Markowitz, Sidney&lt;/author&gt;&lt;author&gt;Duran, Chris&lt;/author&gt;&lt;/authors&gt;&lt;/contributors&gt;&lt;titles&gt;&lt;title&gt;Geneious Basic: an integrated and extendable desktop software platform for the organization and analysis of sequence data&lt;/title&gt;&lt;secondary-title&gt;Bioinformatics&lt;/secondary-title&gt;&lt;/titles&gt;&lt;periodical&gt;&lt;full-title&gt;Bioinformatics&lt;/full-title&gt;&lt;/periodical&gt;&lt;pages&gt;1647-1649&lt;/pages&gt;&lt;volume&gt;28&lt;/volume&gt;&lt;number&gt;12&lt;/number&gt;&lt;dates&gt;&lt;year&gt;2012&lt;/year&gt;&lt;/dates&gt;&lt;isbn&gt;1367-4803&lt;/isbn&gt;&lt;urls&gt;&lt;/urls&gt;&lt;/record&gt;&lt;/Cite&gt;&lt;/EndNote&gt;</w:delInstrText>
        </w:r>
        <w:r w:rsidR="003A796C" w:rsidRPr="002B2BEF" w:rsidDel="00331E42">
          <w:rPr>
            <w:rFonts w:cs="Arial"/>
            <w:color w:val="000000" w:themeColor="text1"/>
          </w:rPr>
          <w:fldChar w:fldCharType="separate"/>
        </w:r>
        <w:r w:rsidR="003A796C" w:rsidRPr="002B2BEF" w:rsidDel="00331E42">
          <w:rPr>
            <w:rFonts w:cs="Arial"/>
            <w:noProof/>
            <w:color w:val="000000" w:themeColor="text1"/>
          </w:rPr>
          <w:delText>(Kearse</w:delText>
        </w:r>
        <w:r w:rsidR="003A796C" w:rsidRPr="002B2BEF" w:rsidDel="00331E42">
          <w:rPr>
            <w:rFonts w:cs="Arial"/>
            <w:i/>
            <w:noProof/>
            <w:color w:val="000000" w:themeColor="text1"/>
          </w:rPr>
          <w:delText xml:space="preserve"> et al.</w:delText>
        </w:r>
        <w:r w:rsidR="003A796C" w:rsidRPr="002B2BEF" w:rsidDel="00331E42">
          <w:rPr>
            <w:rFonts w:cs="Arial"/>
            <w:noProof/>
            <w:color w:val="000000" w:themeColor="text1"/>
          </w:rPr>
          <w:delText>, 2012)</w:delText>
        </w:r>
        <w:r w:rsidR="003A796C" w:rsidRPr="002B2BEF" w:rsidDel="00331E42">
          <w:rPr>
            <w:rFonts w:cs="Arial"/>
            <w:color w:val="000000" w:themeColor="text1"/>
          </w:rPr>
          <w:fldChar w:fldCharType="end"/>
        </w:r>
        <w:r w:rsidR="003A796C" w:rsidDel="00331E42">
          <w:rPr>
            <w:rFonts w:cs="Arial"/>
            <w:color w:val="000000" w:themeColor="text1"/>
          </w:rPr>
          <w:delText xml:space="preserve"> </w:delText>
        </w:r>
        <w:r w:rsidR="003A796C" w:rsidDel="00331E42">
          <w:rPr>
            <w:rFonts w:cs="Arial"/>
            <w:iCs/>
            <w:color w:val="000000" w:themeColor="text1"/>
          </w:rPr>
          <w:delText>to confirm that</w:delText>
        </w:r>
        <w:r w:rsidRPr="00831DB0" w:rsidDel="00331E42">
          <w:rPr>
            <w:rFonts w:cs="Arial"/>
            <w:iCs/>
            <w:color w:val="000000" w:themeColor="text1"/>
          </w:rPr>
          <w:delText xml:space="preserve"> spacers did not target overlapping regions of the phage genome</w:delText>
        </w:r>
        <w:r w:rsidR="008A52A1" w:rsidDel="00331E42">
          <w:rPr>
            <w:rFonts w:cs="Arial"/>
            <w:iCs/>
            <w:color w:val="000000" w:themeColor="text1"/>
          </w:rPr>
          <w:delText>.</w:delText>
        </w:r>
        <w:r w:rsidR="008A52A1" w:rsidDel="00331E42">
          <w:rPr>
            <w:rFonts w:cs="Arial"/>
            <w:color w:val="000000" w:themeColor="text1"/>
          </w:rPr>
          <w:delText xml:space="preserve"> </w:delText>
        </w:r>
        <w:r w:rsidR="00CE1FCD" w:rsidDel="00331E42">
          <w:rPr>
            <w:rFonts w:cs="Arial"/>
            <w:color w:val="000000" w:themeColor="text1"/>
          </w:rPr>
          <w:delText>See</w:delText>
        </w:r>
        <w:r w:rsidR="00506B35" w:rsidDel="00331E42">
          <w:rPr>
            <w:rFonts w:cs="Arial"/>
            <w:color w:val="000000" w:themeColor="text1"/>
          </w:rPr>
          <w:delText xml:space="preserve"> </w:delText>
        </w:r>
        <w:r w:rsidR="00506B35" w:rsidDel="00331E42">
          <w:rPr>
            <w:rFonts w:cs="Arial"/>
            <w:b/>
            <w:bCs/>
            <w:color w:val="000000" w:themeColor="text1"/>
          </w:rPr>
          <w:delText xml:space="preserve">Table S1 </w:delText>
        </w:r>
        <w:r w:rsidR="00506B35" w:rsidDel="00331E42">
          <w:rPr>
            <w:rFonts w:cs="Arial"/>
            <w:color w:val="000000" w:themeColor="text1"/>
          </w:rPr>
          <w:delText xml:space="preserve">in </w:delText>
        </w:r>
        <w:r w:rsidR="00506B35" w:rsidDel="00331E42">
          <w:rPr>
            <w:rFonts w:cs="Arial"/>
            <w:b/>
            <w:bCs/>
            <w:color w:val="000000" w:themeColor="text1"/>
          </w:rPr>
          <w:delText xml:space="preserve">Supporting Information </w:delText>
        </w:r>
        <w:r w:rsidR="00506B35" w:rsidDel="00331E42">
          <w:rPr>
            <w:rFonts w:cs="Arial"/>
            <w:color w:val="000000" w:themeColor="text1"/>
          </w:rPr>
          <w:delText>t</w:delText>
        </w:r>
        <w:r w:rsidR="003A796C" w:rsidRPr="00506B35" w:rsidDel="00331E42">
          <w:rPr>
            <w:rFonts w:cs="Arial"/>
            <w:color w:val="000000" w:themeColor="text1"/>
          </w:rPr>
          <w:delText>he</w:delText>
        </w:r>
        <w:r w:rsidR="003A796C" w:rsidDel="00331E42">
          <w:rPr>
            <w:rFonts w:cs="Arial"/>
            <w:color w:val="000000" w:themeColor="text1"/>
          </w:rPr>
          <w:delText xml:space="preserve"> s</w:delText>
        </w:r>
        <w:r w:rsidR="008A52A1" w:rsidRPr="002B2BEF" w:rsidDel="00331E42">
          <w:rPr>
            <w:rFonts w:cs="Arial"/>
            <w:color w:val="000000" w:themeColor="text1"/>
          </w:rPr>
          <w:delText>pacer sequences of each BIM.</w:delText>
        </w:r>
        <w:r w:rsidR="008A52A1" w:rsidDel="00331E42">
          <w:rPr>
            <w:rFonts w:cs="Arial"/>
            <w:color w:val="000000" w:themeColor="text1"/>
          </w:rPr>
          <w:delText xml:space="preserve"> </w:delText>
        </w:r>
      </w:del>
    </w:p>
    <w:p w14:paraId="29CFA761" w14:textId="047987E8" w:rsidR="008A52A1" w:rsidDel="00331E42" w:rsidRDefault="008A52A1">
      <w:pPr>
        <w:jc w:val="both"/>
        <w:rPr>
          <w:del w:id="405" w:author="Common, Jack" w:date="2019-10-23T11:58:00Z"/>
          <w:rFonts w:cs="Arial"/>
          <w:iCs/>
          <w:color w:val="000000" w:themeColor="text1"/>
        </w:rPr>
        <w:pPrChange w:id="406" w:author="Common, Jack" w:date="2019-10-23T13:04:00Z">
          <w:pPr>
            <w:spacing w:line="480" w:lineRule="auto"/>
            <w:jc w:val="both"/>
          </w:pPr>
        </w:pPrChange>
      </w:pPr>
    </w:p>
    <w:p w14:paraId="0FCE68AC" w14:textId="0834FB6B" w:rsidR="0051543D" w:rsidRPr="00831DB0" w:rsidDel="00331E42" w:rsidRDefault="00DF61B1">
      <w:pPr>
        <w:jc w:val="both"/>
        <w:rPr>
          <w:del w:id="407" w:author="Common, Jack" w:date="2019-10-23T11:58:00Z"/>
          <w:rFonts w:cs="Arial"/>
          <w:color w:val="000000" w:themeColor="text1"/>
        </w:rPr>
        <w:pPrChange w:id="408" w:author="Common, Jack" w:date="2019-10-23T13:04:00Z">
          <w:pPr>
            <w:spacing w:line="480" w:lineRule="auto"/>
            <w:jc w:val="both"/>
          </w:pPr>
        </w:pPrChange>
      </w:pPr>
      <w:del w:id="409" w:author="Common, Jack" w:date="2019-10-23T11:58:00Z">
        <w:r w:rsidDel="00331E42">
          <w:rPr>
            <w:rFonts w:cs="Arial"/>
            <w:iCs/>
            <w:color w:val="000000" w:themeColor="text1"/>
          </w:rPr>
          <w:delText>Next</w:delText>
        </w:r>
        <w:r w:rsidR="0051543D" w:rsidRPr="00831DB0" w:rsidDel="00331E42">
          <w:rPr>
            <w:rFonts w:cs="Arial"/>
            <w:iCs/>
            <w:color w:val="000000" w:themeColor="text1"/>
          </w:rPr>
          <w:delText xml:space="preserve">, we </w:delText>
        </w:r>
        <w:r w:rsidR="008A52A1" w:rsidDel="00331E42">
          <w:rPr>
            <w:rFonts w:cs="Arial"/>
            <w:iCs/>
            <w:color w:val="000000" w:themeColor="text1"/>
          </w:rPr>
          <w:delText>independently evolved</w:delText>
        </w:r>
        <w:r w:rsidR="008A52A1" w:rsidRPr="00831DB0" w:rsidDel="00331E42">
          <w:rPr>
            <w:rFonts w:cs="Arial"/>
            <w:iCs/>
            <w:color w:val="000000" w:themeColor="text1"/>
          </w:rPr>
          <w:delText xml:space="preserve"> </w:delText>
        </w:r>
        <w:r w:rsidR="0051543D" w:rsidRPr="00831DB0" w:rsidDel="00331E42">
          <w:rPr>
            <w:rFonts w:cs="Arial"/>
            <w:iCs/>
            <w:color w:val="000000" w:themeColor="text1"/>
          </w:rPr>
          <w:delText xml:space="preserve">24 phage </w:delText>
        </w:r>
        <w:r w:rsidR="00D76A24" w:rsidDel="00331E42">
          <w:rPr>
            <w:rFonts w:cs="Arial"/>
            <w:iCs/>
            <w:color w:val="000000" w:themeColor="text1"/>
          </w:rPr>
          <w:delText>clones</w:delText>
        </w:r>
        <w:r w:rsidR="00D76A24" w:rsidRPr="00831DB0" w:rsidDel="00331E42">
          <w:rPr>
            <w:rFonts w:cs="Arial"/>
            <w:iCs/>
            <w:color w:val="000000" w:themeColor="text1"/>
          </w:rPr>
          <w:delText xml:space="preserve"> </w:delText>
        </w:r>
        <w:r w:rsidR="0051543D" w:rsidRPr="00831DB0" w:rsidDel="00331E42">
          <w:rPr>
            <w:rFonts w:cs="Arial"/>
            <w:iCs/>
            <w:color w:val="000000" w:themeColor="text1"/>
          </w:rPr>
          <w:delText xml:space="preserve">that could infect each </w:delText>
        </w:r>
        <w:r w:rsidDel="00331E42">
          <w:rPr>
            <w:rFonts w:cs="Arial"/>
            <w:iCs/>
            <w:color w:val="000000" w:themeColor="text1"/>
          </w:rPr>
          <w:delText xml:space="preserve">BIM </w:delText>
        </w:r>
        <w:r w:rsidR="00261C54" w:rsidRPr="00831DB0" w:rsidDel="00331E42">
          <w:rPr>
            <w:rFonts w:cs="Arial"/>
            <w:iCs/>
            <w:color w:val="000000" w:themeColor="text1"/>
          </w:rPr>
          <w:delText>(escape phage)</w:delText>
        </w:r>
        <w:r w:rsidR="00F24DEE" w:rsidDel="00331E42">
          <w:rPr>
            <w:rFonts w:cs="Arial"/>
            <w:iCs/>
            <w:color w:val="000000" w:themeColor="text1"/>
          </w:rPr>
          <w:delText xml:space="preserve">. </w:delText>
        </w:r>
        <w:r w:rsidR="00F24DEE" w:rsidRPr="000A1C2C" w:rsidDel="00331E42">
          <w:rPr>
            <w:rFonts w:cs="Arial"/>
          </w:rPr>
          <w:delText>15ml LB was inoculated with approximately 10</w:delText>
        </w:r>
        <w:r w:rsidR="00F24DEE" w:rsidRPr="000A1C2C" w:rsidDel="00331E42">
          <w:rPr>
            <w:rFonts w:cs="Arial"/>
            <w:vertAlign w:val="superscript"/>
          </w:rPr>
          <w:delText>6</w:delText>
        </w:r>
        <w:r w:rsidR="00F24DEE" w:rsidRPr="000A1C2C" w:rsidDel="00331E42">
          <w:rPr>
            <w:rFonts w:cs="Arial"/>
          </w:rPr>
          <w:delText xml:space="preserve"> cfu of a single BIM and </w:delText>
        </w:r>
        <w:r w:rsidR="00A60E5C" w:rsidDel="00331E42">
          <w:rPr>
            <w:rFonts w:cs="Arial"/>
          </w:rPr>
          <w:delText xml:space="preserve">approximately </w:delText>
        </w:r>
        <w:r w:rsidR="00F24DEE" w:rsidRPr="000A1C2C" w:rsidDel="00331E42">
          <w:rPr>
            <w:rFonts w:cs="Arial"/>
          </w:rPr>
          <w:delText>10</w:delText>
        </w:r>
        <w:r w:rsidR="00F24DEE" w:rsidRPr="000A1C2C" w:rsidDel="00331E42">
          <w:rPr>
            <w:rFonts w:cs="Arial"/>
            <w:vertAlign w:val="superscript"/>
          </w:rPr>
          <w:delText>6</w:delText>
        </w:r>
        <w:r w:rsidR="00F24DEE" w:rsidRPr="000A1C2C" w:rsidDel="00331E42">
          <w:rPr>
            <w:rFonts w:cs="Arial"/>
          </w:rPr>
          <w:delText xml:space="preserve"> pfu DMS3vir. We also added approximately 10</w:delText>
        </w:r>
        <w:r w:rsidR="00F24DEE" w:rsidRPr="000A1C2C" w:rsidDel="00331E42">
          <w:rPr>
            <w:rFonts w:cs="Arial"/>
            <w:vertAlign w:val="superscript"/>
          </w:rPr>
          <w:delText>6</w:delText>
        </w:r>
        <w:r w:rsidR="00F24DEE" w:rsidRPr="000A1C2C" w:rsidDel="00331E42">
          <w:rPr>
            <w:rFonts w:cs="Arial"/>
          </w:rPr>
          <w:delText xml:space="preserve"> of </w:delText>
        </w:r>
        <w:r w:rsidR="00F24DEE" w:rsidRPr="000A1C2C" w:rsidDel="00331E42">
          <w:rPr>
            <w:rFonts w:cs="Arial"/>
            <w:i/>
            <w:iCs/>
          </w:rPr>
          <w:delText xml:space="preserve">P. aeruginosa </w:delText>
        </w:r>
        <w:r w:rsidR="00F24DEE" w:rsidRPr="000A1C2C" w:rsidDel="00331E42">
          <w:rPr>
            <w:rFonts w:cs="Arial"/>
            <w:iCs/>
          </w:rPr>
          <w:delText xml:space="preserve">PA14 </w:delText>
        </w:r>
        <w:r w:rsidR="00F24DEE" w:rsidRPr="000A1C2C" w:rsidDel="00331E42">
          <w:rPr>
            <w:rFonts w:cs="Arial"/>
            <w:i/>
            <w:iCs/>
          </w:rPr>
          <w:delText>csy3::</w:delText>
        </w:r>
        <w:r w:rsidR="00F24DEE" w:rsidRPr="000A1C2C" w:rsidDel="00331E42">
          <w:rPr>
            <w:rFonts w:cs="Arial"/>
            <w:i/>
          </w:rPr>
          <w:delText>lacZ</w:delText>
        </w:r>
        <w:r w:rsidR="00F24DEE" w:rsidRPr="000A1C2C" w:rsidDel="00331E42">
          <w:rPr>
            <w:rFonts w:cs="Arial"/>
          </w:rPr>
          <w:delText xml:space="preserve"> to provide a pool of sensitive hosts on which phage could replicate and hence supply novel escape mutations. </w:delText>
        </w:r>
        <w:r w:rsidR="005D1378" w:rsidRPr="00831DB0" w:rsidDel="00331E42">
          <w:rPr>
            <w:rFonts w:cs="Arial"/>
            <w:color w:val="000000" w:themeColor="text1"/>
          </w:rPr>
          <w:delText>Phage extracted from these amplifications were plaque-purified to ensure a monoclonal phage stock.</w:delText>
        </w:r>
        <w:r w:rsidR="0051543D" w:rsidRPr="00831DB0" w:rsidDel="00331E42">
          <w:rPr>
            <w:rFonts w:cs="Arial"/>
            <w:color w:val="000000" w:themeColor="text1"/>
          </w:rPr>
          <w:delText xml:space="preserve"> </w:delText>
        </w:r>
        <w:r w:rsidR="005D1378" w:rsidRPr="00831DB0" w:rsidDel="00331E42">
          <w:rPr>
            <w:rFonts w:cs="Arial"/>
            <w:color w:val="000000" w:themeColor="text1"/>
          </w:rPr>
          <w:delText>Each escape phage was challenged against the entire BIM library t</w:delText>
        </w:r>
        <w:r w:rsidR="0051543D" w:rsidRPr="00831DB0" w:rsidDel="00331E42">
          <w:rPr>
            <w:rFonts w:cs="Arial"/>
            <w:color w:val="000000" w:themeColor="text1"/>
          </w:rPr>
          <w:delText xml:space="preserve">o check for a one-to-one infection match. A successful infection was defined if a clear lysis zone was visible in the top lawn of the target BIM. </w:delText>
        </w:r>
      </w:del>
    </w:p>
    <w:p w14:paraId="7C924AB9" w14:textId="739DFA54" w:rsidR="0051543D" w:rsidRPr="009C0FC6" w:rsidDel="00331E42" w:rsidRDefault="0051543D">
      <w:pPr>
        <w:jc w:val="both"/>
        <w:rPr>
          <w:del w:id="410" w:author="Common, Jack" w:date="2019-10-23T11:58:00Z"/>
          <w:rFonts w:cs="Arial"/>
          <w:color w:val="000000" w:themeColor="text1"/>
        </w:rPr>
        <w:pPrChange w:id="411" w:author="Common, Jack" w:date="2019-10-23T13:04:00Z">
          <w:pPr>
            <w:spacing w:line="480" w:lineRule="auto"/>
            <w:jc w:val="both"/>
          </w:pPr>
        </w:pPrChange>
      </w:pPr>
    </w:p>
    <w:p w14:paraId="13499CE9" w14:textId="2EFCC509" w:rsidR="0051543D" w:rsidRPr="009C0FC6" w:rsidDel="00331E42" w:rsidRDefault="0051543D">
      <w:pPr>
        <w:jc w:val="both"/>
        <w:rPr>
          <w:del w:id="412" w:author="Common, Jack" w:date="2019-10-23T11:58:00Z"/>
          <w:rFonts w:cs="Arial"/>
          <w:iCs/>
        </w:rPr>
        <w:pPrChange w:id="413" w:author="Common, Jack" w:date="2019-10-23T13:04:00Z">
          <w:pPr>
            <w:pStyle w:val="Heading2"/>
            <w:spacing w:line="480" w:lineRule="auto"/>
          </w:pPr>
        </w:pPrChange>
      </w:pPr>
      <w:del w:id="414" w:author="Common, Jack" w:date="2019-10-23T11:58:00Z">
        <w:r w:rsidRPr="009C0FC6" w:rsidDel="00331E42">
          <w:rPr>
            <w:rFonts w:cs="Arial"/>
            <w:i/>
            <w:iCs/>
          </w:rPr>
          <w:delText>Generating labelled BIMs</w:delText>
        </w:r>
      </w:del>
    </w:p>
    <w:p w14:paraId="47E199EE" w14:textId="321FC4A2" w:rsidR="006405D8" w:rsidRPr="009A2AC0" w:rsidDel="00331E42" w:rsidRDefault="006405D8">
      <w:pPr>
        <w:jc w:val="both"/>
        <w:rPr>
          <w:del w:id="415" w:author="Common, Jack" w:date="2019-10-23T11:58:00Z"/>
        </w:rPr>
        <w:pPrChange w:id="416" w:author="Common, Jack" w:date="2019-10-23T13:04:00Z">
          <w:pPr>
            <w:spacing w:line="480" w:lineRule="auto"/>
            <w:jc w:val="both"/>
          </w:pPr>
        </w:pPrChange>
      </w:pPr>
    </w:p>
    <w:p w14:paraId="70363CFF" w14:textId="0DA9AB80" w:rsidR="0051543D" w:rsidRPr="009C0FC6" w:rsidDel="00331E42" w:rsidRDefault="0051543D">
      <w:pPr>
        <w:jc w:val="both"/>
        <w:rPr>
          <w:del w:id="417" w:author="Common, Jack" w:date="2019-10-23T11:58:00Z"/>
          <w:rFonts w:cs="Arial"/>
          <w:color w:val="000000" w:themeColor="text1"/>
        </w:rPr>
        <w:pPrChange w:id="418" w:author="Common, Jack" w:date="2019-10-23T13:04:00Z">
          <w:pPr>
            <w:spacing w:line="480" w:lineRule="auto"/>
            <w:jc w:val="both"/>
          </w:pPr>
        </w:pPrChange>
      </w:pPr>
      <w:del w:id="419" w:author="Common, Jack" w:date="2019-10-23T11:58:00Z">
        <w:r w:rsidRPr="009C0FC6" w:rsidDel="00331E42">
          <w:rPr>
            <w:rFonts w:cs="Arial"/>
            <w:color w:val="000000" w:themeColor="text1"/>
          </w:rPr>
          <w:delText xml:space="preserve">To </w:delText>
        </w:r>
        <w:r w:rsidR="00D76A24" w:rsidDel="00331E42">
          <w:rPr>
            <w:rFonts w:cs="Arial"/>
            <w:color w:val="000000" w:themeColor="text1"/>
          </w:rPr>
          <w:delText xml:space="preserve">be able to </w:delText>
        </w:r>
        <w:r w:rsidRPr="009C0FC6" w:rsidDel="00331E42">
          <w:rPr>
            <w:rFonts w:cs="Arial"/>
            <w:color w:val="000000" w:themeColor="text1"/>
          </w:rPr>
          <w:delText xml:space="preserve">monitor the population dynamics and relative fitness of </w:delText>
        </w:r>
        <w:r w:rsidR="00D76A24" w:rsidDel="00331E42">
          <w:rPr>
            <w:rFonts w:cs="Arial"/>
            <w:color w:val="000000" w:themeColor="text1"/>
          </w:rPr>
          <w:delText>individual bacterial</w:delText>
        </w:r>
        <w:r w:rsidRPr="009C0FC6" w:rsidDel="00331E42">
          <w:rPr>
            <w:rFonts w:cs="Arial"/>
            <w:color w:val="000000" w:themeColor="text1"/>
          </w:rPr>
          <w:delText xml:space="preserve"> clone</w:delText>
        </w:r>
        <w:r w:rsidR="00D76A24" w:rsidDel="00331E42">
          <w:rPr>
            <w:rFonts w:cs="Arial"/>
            <w:color w:val="000000" w:themeColor="text1"/>
          </w:rPr>
          <w:delText>s within the mixed populations</w:delText>
        </w:r>
        <w:r w:rsidRPr="009C0FC6" w:rsidDel="00331E42">
          <w:rPr>
            <w:rFonts w:cs="Arial"/>
            <w:color w:val="000000" w:themeColor="text1"/>
          </w:rPr>
          <w:delText xml:space="preserve"> over the course of the co-culture experiment, we transformed 8 BIMs to </w:delText>
        </w:r>
        <w:r w:rsidRPr="00831DB0" w:rsidDel="00331E42">
          <w:rPr>
            <w:rFonts w:cs="Arial"/>
            <w:color w:val="000000" w:themeColor="text1"/>
          </w:rPr>
          <w:delText xml:space="preserve">carry a </w:delText>
        </w:r>
        <w:r w:rsidR="004427EE" w:rsidDel="00331E42">
          <w:rPr>
            <w:rFonts w:cs="Arial"/>
            <w:i/>
            <w:color w:val="000000" w:themeColor="text1"/>
          </w:rPr>
          <w:delText>l</w:delText>
        </w:r>
        <w:r w:rsidRPr="00831DB0" w:rsidDel="00331E42">
          <w:rPr>
            <w:rFonts w:cs="Arial"/>
            <w:i/>
            <w:color w:val="000000" w:themeColor="text1"/>
          </w:rPr>
          <w:delText>acZ</w:delText>
        </w:r>
        <w:r w:rsidRPr="00831DB0" w:rsidDel="00331E42">
          <w:rPr>
            <w:rFonts w:cs="Arial"/>
            <w:color w:val="000000" w:themeColor="text1"/>
          </w:rPr>
          <w:delText xml:space="preserve"> reporter </w:delText>
        </w:r>
        <w:r w:rsidRPr="009C0FC6" w:rsidDel="00331E42">
          <w:rPr>
            <w:rFonts w:cs="Arial"/>
            <w:color w:val="000000" w:themeColor="text1"/>
          </w:rPr>
          <w:delText xml:space="preserve">gene. </w:delText>
        </w:r>
        <w:r w:rsidR="0011581C" w:rsidDel="00331E42">
          <w:rPr>
            <w:rFonts w:cs="Arial"/>
            <w:color w:val="000000" w:themeColor="text1"/>
          </w:rPr>
          <w:delText xml:space="preserve">The </w:delText>
        </w:r>
        <w:r w:rsidR="0011581C" w:rsidRPr="009C0FC6" w:rsidDel="00331E42">
          <w:rPr>
            <w:rFonts w:cs="Arial"/>
            <w:i/>
            <w:color w:val="000000" w:themeColor="text1"/>
          </w:rPr>
          <w:delText>LacZ</w:delText>
        </w:r>
        <w:r w:rsidR="0011581C" w:rsidDel="00331E42">
          <w:rPr>
            <w:rFonts w:cs="Arial"/>
            <w:color w:val="000000" w:themeColor="text1"/>
          </w:rPr>
          <w:delText xml:space="preserve"> gene</w:delText>
        </w:r>
        <w:r w:rsidR="0011581C" w:rsidRPr="0011581C" w:rsidDel="00331E42">
          <w:rPr>
            <w:rFonts w:cs="Arial"/>
            <w:color w:val="000000" w:themeColor="text1"/>
          </w:rPr>
          <w:delText xml:space="preserve"> encodes the β-galactosidase enzyme that hydrolyses </w:delText>
        </w:r>
        <w:r w:rsidR="0011581C" w:rsidRPr="00AB06C0" w:rsidDel="00331E42">
          <w:rPr>
            <w:rFonts w:eastAsia="Times New Roman" w:cs="Arial"/>
            <w:color w:val="000000" w:themeColor="text1"/>
            <w:bdr w:val="none" w:sz="0" w:space="0" w:color="auto" w:frame="1"/>
            <w:shd w:val="clear" w:color="auto" w:fill="FFFFFF"/>
          </w:rPr>
          <w:delText>5-bromo-4-chloro-3-indolyl-β-D-galactopyranoside (</w:delText>
        </w:r>
        <w:r w:rsidR="0011581C" w:rsidRPr="00AB06C0" w:rsidDel="00331E42">
          <w:rPr>
            <w:rFonts w:eastAsia="Times New Roman" w:cs="Arial"/>
            <w:color w:val="000000" w:themeColor="text1"/>
            <w:shd w:val="clear" w:color="auto" w:fill="FFFFFF"/>
          </w:rPr>
          <w:delText>X-gal)</w:delText>
        </w:r>
        <w:r w:rsidR="0011581C" w:rsidRPr="0011581C" w:rsidDel="00331E42">
          <w:rPr>
            <w:rFonts w:cs="Arial"/>
            <w:color w:val="000000" w:themeColor="text1"/>
          </w:rPr>
          <w:delText>, resulting in th</w:delText>
        </w:r>
        <w:r w:rsidR="0011581C" w:rsidDel="00331E42">
          <w:rPr>
            <w:rFonts w:cs="Arial"/>
            <w:color w:val="000000" w:themeColor="text1"/>
          </w:rPr>
          <w:delText xml:space="preserve">e production of a blue pigment. </w:delText>
        </w:r>
        <w:r w:rsidRPr="009C0FC6" w:rsidDel="00331E42">
          <w:rPr>
            <w:rFonts w:cs="Arial"/>
            <w:color w:val="000000" w:themeColor="text1"/>
          </w:rPr>
          <w:delText xml:space="preserve">The BIMs chosen for transformation were such that a single clone could be monitored in each of the 3-clone mixtures (that </w:delText>
        </w:r>
        <w:r w:rsidR="00261C54" w:rsidRPr="009C0FC6" w:rsidDel="00331E42">
          <w:rPr>
            <w:rFonts w:cs="Arial"/>
            <w:color w:val="000000" w:themeColor="text1"/>
          </w:rPr>
          <w:delText>is, BIMs 1, 4, 7, 10, 13, 19, and</w:delText>
        </w:r>
        <w:r w:rsidRPr="009C0FC6" w:rsidDel="00331E42">
          <w:rPr>
            <w:rFonts w:cs="Arial"/>
            <w:color w:val="000000" w:themeColor="text1"/>
          </w:rPr>
          <w:delText xml:space="preserve"> 22</w:delText>
        </w:r>
        <w:r w:rsidR="00FF721E" w:rsidRPr="009C0FC6" w:rsidDel="00331E42">
          <w:rPr>
            <w:rFonts w:cs="Arial"/>
            <w:color w:val="000000" w:themeColor="text1"/>
          </w:rPr>
          <w:delText xml:space="preserve">; see </w:delText>
        </w:r>
        <w:r w:rsidR="00FF721E" w:rsidRPr="009C0FC6" w:rsidDel="00331E42">
          <w:rPr>
            <w:rFonts w:cs="Arial"/>
            <w:b/>
            <w:color w:val="000000" w:themeColor="text1"/>
          </w:rPr>
          <w:delText>Table S</w:delText>
        </w:r>
        <w:r w:rsidR="00831DB0" w:rsidDel="00331E42">
          <w:rPr>
            <w:rFonts w:cs="Arial"/>
            <w:b/>
            <w:color w:val="000000" w:themeColor="text1"/>
          </w:rPr>
          <w:delText>1</w:delText>
        </w:r>
        <w:r w:rsidRPr="009C0FC6" w:rsidDel="00331E42">
          <w:rPr>
            <w:rFonts w:cs="Arial"/>
            <w:color w:val="000000" w:themeColor="text1"/>
          </w:rPr>
          <w:delText>)</w:delText>
        </w:r>
        <w:r w:rsidR="0011581C" w:rsidDel="00331E42">
          <w:rPr>
            <w:rFonts w:cs="Arial"/>
            <w:color w:val="000000" w:themeColor="text1"/>
          </w:rPr>
          <w:delText xml:space="preserve">, which </w:delText>
        </w:r>
        <w:r w:rsidRPr="009C0FC6" w:rsidDel="00331E42">
          <w:rPr>
            <w:rFonts w:cs="Arial"/>
            <w:color w:val="000000" w:themeColor="text1"/>
          </w:rPr>
          <w:delText xml:space="preserve">enabled us to measure relative frequency and fitness of a labelled BIM through time </w:delText>
        </w:r>
        <w:r w:rsidR="008A52A1" w:rsidDel="00331E42">
          <w:rPr>
            <w:rFonts w:cs="Arial"/>
            <w:color w:val="000000" w:themeColor="text1"/>
          </w:rPr>
          <w:delText>by performing</w:delText>
        </w:r>
        <w:r w:rsidR="008A52A1" w:rsidRPr="009C0FC6" w:rsidDel="00331E42">
          <w:rPr>
            <w:rFonts w:cs="Arial"/>
            <w:color w:val="000000" w:themeColor="text1"/>
          </w:rPr>
          <w:delText xml:space="preserve"> </w:delText>
        </w:r>
        <w:r w:rsidRPr="009C0FC6" w:rsidDel="00331E42">
          <w:rPr>
            <w:rFonts w:cs="Arial"/>
            <w:color w:val="000000" w:themeColor="text1"/>
          </w:rPr>
          <w:delText xml:space="preserve">a </w:delText>
        </w:r>
        <w:r w:rsidR="003021CA" w:rsidRPr="009C0FC6" w:rsidDel="00331E42">
          <w:rPr>
            <w:rFonts w:cs="Arial"/>
            <w:color w:val="000000" w:themeColor="text1"/>
          </w:rPr>
          <w:delText>blue</w:delText>
        </w:r>
        <w:r w:rsidR="00F714A0" w:rsidRPr="0011581C" w:rsidDel="00331E42">
          <w:rPr>
            <w:rFonts w:cs="Arial"/>
            <w:color w:val="000000" w:themeColor="text1"/>
          </w:rPr>
          <w:delText>:</w:delText>
        </w:r>
        <w:r w:rsidRPr="009C0FC6" w:rsidDel="00331E42">
          <w:rPr>
            <w:rFonts w:cs="Arial"/>
            <w:color w:val="000000" w:themeColor="text1"/>
          </w:rPr>
          <w:delText>white screen</w:delText>
        </w:r>
        <w:r w:rsidR="008A52A1" w:rsidRPr="0011581C" w:rsidDel="00331E42">
          <w:rPr>
            <w:rFonts w:cs="Arial"/>
            <w:color w:val="000000" w:themeColor="text1"/>
          </w:rPr>
          <w:delText xml:space="preserve"> when plating on LB agar </w:delText>
        </w:r>
        <w:r w:rsidR="00BB37E7" w:rsidRPr="0011581C" w:rsidDel="00331E42">
          <w:rPr>
            <w:rFonts w:cs="Arial"/>
            <w:color w:val="000000" w:themeColor="text1"/>
          </w:rPr>
          <w:delText>supplemented with 40</w:delText>
        </w:r>
        <w:r w:rsidR="00BB37E7" w:rsidRPr="009C0FC6" w:rsidDel="00331E42">
          <w:rPr>
            <w:rFonts w:ascii="Symbol" w:hAnsi="Symbol" w:cs="Arial"/>
            <w:color w:val="000000" w:themeColor="text1"/>
          </w:rPr>
          <w:delText></w:delText>
        </w:r>
        <w:r w:rsidR="00BB37E7" w:rsidRPr="0011581C" w:rsidDel="00331E42">
          <w:rPr>
            <w:rFonts w:cs="Arial"/>
            <w:color w:val="000000" w:themeColor="text1"/>
          </w:rPr>
          <w:delText>g/ml</w:delText>
        </w:r>
        <w:r w:rsidR="008A52A1" w:rsidRPr="0011581C" w:rsidDel="00331E42">
          <w:rPr>
            <w:rFonts w:cs="Arial"/>
            <w:color w:val="000000" w:themeColor="text1"/>
          </w:rPr>
          <w:delText xml:space="preserve"> </w:delText>
        </w:r>
        <w:r w:rsidR="0011581C" w:rsidDel="00331E42">
          <w:rPr>
            <w:rFonts w:eastAsia="Times New Roman" w:cs="Arial"/>
            <w:color w:val="000000" w:themeColor="text1"/>
            <w:shd w:val="clear" w:color="auto" w:fill="FFFFFF"/>
          </w:rPr>
          <w:delText>X-gal</w:delText>
        </w:r>
        <w:r w:rsidR="005A50B9" w:rsidRPr="009C0FC6" w:rsidDel="00331E42">
          <w:rPr>
            <w:rFonts w:eastAsia="Times New Roman" w:cs="Arial"/>
            <w:color w:val="000000" w:themeColor="text1"/>
            <w:shd w:val="clear" w:color="auto" w:fill="FFFFFF"/>
          </w:rPr>
          <w:delText>.</w:delText>
        </w:r>
      </w:del>
    </w:p>
    <w:p w14:paraId="6BCEFA98" w14:textId="41250A44" w:rsidR="0051543D" w:rsidDel="00331E42" w:rsidRDefault="0051543D">
      <w:pPr>
        <w:jc w:val="both"/>
        <w:rPr>
          <w:del w:id="420" w:author="Common, Jack" w:date="2019-10-23T11:58:00Z"/>
          <w:rFonts w:cs="Arial"/>
          <w:color w:val="000000" w:themeColor="text1"/>
        </w:rPr>
        <w:pPrChange w:id="421" w:author="Common, Jack" w:date="2019-10-23T13:04:00Z">
          <w:pPr>
            <w:spacing w:line="480" w:lineRule="auto"/>
            <w:jc w:val="both"/>
          </w:pPr>
        </w:pPrChange>
      </w:pPr>
    </w:p>
    <w:p w14:paraId="03B59B77" w14:textId="12D9F40C" w:rsidR="00302411" w:rsidRPr="00A61296" w:rsidDel="00331E42" w:rsidRDefault="0011581C">
      <w:pPr>
        <w:jc w:val="both"/>
        <w:rPr>
          <w:del w:id="422" w:author="Common, Jack" w:date="2019-10-23T11:58:00Z"/>
          <w:rFonts w:cs="Arial"/>
          <w:color w:val="000000" w:themeColor="text1"/>
        </w:rPr>
        <w:pPrChange w:id="423" w:author="Common, Jack" w:date="2019-10-23T13:04:00Z">
          <w:pPr>
            <w:spacing w:line="480" w:lineRule="auto"/>
            <w:jc w:val="both"/>
          </w:pPr>
        </w:pPrChange>
      </w:pPr>
      <w:del w:id="424" w:author="Common, Jack" w:date="2019-10-23T11:58:00Z">
        <w:r w:rsidDel="00331E42">
          <w:rPr>
            <w:rFonts w:cs="Arial"/>
            <w:color w:val="000000" w:themeColor="text1"/>
          </w:rPr>
          <w:delText>All cloning</w:delText>
        </w:r>
        <w:r w:rsidR="00F827F4" w:rsidDel="00331E42">
          <w:rPr>
            <w:rFonts w:cs="Arial"/>
            <w:color w:val="000000" w:themeColor="text1"/>
          </w:rPr>
          <w:delText xml:space="preserve"> reactions </w:delText>
        </w:r>
        <w:r w:rsidDel="00331E42">
          <w:rPr>
            <w:rFonts w:cs="Arial"/>
            <w:color w:val="000000" w:themeColor="text1"/>
          </w:rPr>
          <w:delText xml:space="preserve">to generate the labelled BIMs </w:delText>
        </w:r>
        <w:r w:rsidR="00F827F4" w:rsidDel="00331E42">
          <w:rPr>
            <w:rFonts w:cs="Arial"/>
            <w:color w:val="000000" w:themeColor="text1"/>
          </w:rPr>
          <w:delText>were carried out according to manufacturers</w:delText>
        </w:r>
        <w:r w:rsidR="00072326" w:rsidDel="00331E42">
          <w:rPr>
            <w:rFonts w:cs="Arial"/>
            <w:color w:val="000000" w:themeColor="text1"/>
          </w:rPr>
          <w:delText>’</w:delText>
        </w:r>
        <w:r w:rsidR="00F827F4" w:rsidDel="00331E42">
          <w:rPr>
            <w:rFonts w:cs="Arial"/>
            <w:color w:val="000000" w:themeColor="text1"/>
          </w:rPr>
          <w:delText xml:space="preserve"> instructions unless stated otherwise. Restriction enzymes, Antarctic phosphatase, and T4 DNA ligase were purchased from NEB; HF versions were used if available.</w:delText>
        </w:r>
        <w:r w:rsidR="001D185E" w:rsidDel="00331E42">
          <w:rPr>
            <w:rFonts w:cs="Arial"/>
            <w:color w:val="000000" w:themeColor="text1"/>
          </w:rPr>
          <w:delText xml:space="preserve"> </w:delText>
        </w:r>
        <w:r w:rsidR="003E26D1" w:rsidDel="00331E42">
          <w:rPr>
            <w:rFonts w:cs="Arial"/>
            <w:color w:val="000000" w:themeColor="text1"/>
          </w:rPr>
          <w:delText xml:space="preserve">Strains, primers, and plasmids used for molecular work are outlined in </w:delText>
        </w:r>
        <w:r w:rsidR="003E26D1" w:rsidDel="00331E42">
          <w:rPr>
            <w:rFonts w:cs="Arial"/>
            <w:b/>
            <w:bCs/>
            <w:color w:val="000000" w:themeColor="text1"/>
          </w:rPr>
          <w:delText>Table S</w:delText>
        </w:r>
        <w:r w:rsidR="00831DB0" w:rsidDel="00331E42">
          <w:rPr>
            <w:rFonts w:cs="Arial"/>
            <w:b/>
            <w:bCs/>
            <w:color w:val="000000" w:themeColor="text1"/>
          </w:rPr>
          <w:delText>2</w:delText>
        </w:r>
        <w:r w:rsidR="003E26D1" w:rsidDel="00331E42">
          <w:rPr>
            <w:rFonts w:cs="Arial"/>
            <w:color w:val="000000" w:themeColor="text1"/>
          </w:rPr>
          <w:delText>.</w:delText>
        </w:r>
        <w:r w:rsidDel="00331E42">
          <w:rPr>
            <w:rFonts w:cs="Arial"/>
            <w:color w:val="000000" w:themeColor="text1"/>
          </w:rPr>
          <w:delText xml:space="preserve"> </w:delText>
        </w:r>
        <w:r w:rsidR="0051543D" w:rsidRPr="009C0FC6" w:rsidDel="00331E42">
          <w:rPr>
            <w:rFonts w:cs="Arial"/>
            <w:color w:val="000000" w:themeColor="text1"/>
          </w:rPr>
          <w:delText xml:space="preserve">We </w:delText>
        </w:r>
        <w:r w:rsidR="00BB37E7" w:rsidDel="00331E42">
          <w:rPr>
            <w:rFonts w:cs="Arial"/>
            <w:color w:val="000000" w:themeColor="text1"/>
          </w:rPr>
          <w:delText>used the</w:delText>
        </w:r>
        <w:r w:rsidR="0051543D" w:rsidRPr="009C0FC6" w:rsidDel="00331E42">
          <w:rPr>
            <w:rFonts w:cs="Arial"/>
            <w:color w:val="000000" w:themeColor="text1"/>
          </w:rPr>
          <w:delText xml:space="preserve"> </w:delText>
        </w:r>
        <w:r w:rsidR="00BB37E7" w:rsidRPr="00867AEA" w:rsidDel="00331E42">
          <w:rPr>
            <w:rFonts w:cs="Arial"/>
            <w:color w:val="000000" w:themeColor="text1"/>
          </w:rPr>
          <w:delText xml:space="preserve">synthetic mini-Tn5 transposon vector </w:delText>
        </w:r>
        <w:r w:rsidR="0051543D" w:rsidRPr="009C0FC6" w:rsidDel="00331E42">
          <w:rPr>
            <w:rFonts w:cs="Arial"/>
            <w:color w:val="000000" w:themeColor="text1"/>
          </w:rPr>
          <w:delText>pBAM</w:delText>
        </w:r>
        <w:r w:rsidR="003E26D1" w:rsidDel="00331E42">
          <w:rPr>
            <w:rFonts w:cs="Arial"/>
            <w:color w:val="000000" w:themeColor="text1"/>
          </w:rPr>
          <w:delText>D</w:delText>
        </w:r>
        <w:r w:rsidR="0051543D" w:rsidRPr="009C0FC6" w:rsidDel="00331E42">
          <w:rPr>
            <w:rFonts w:cs="Arial"/>
            <w:color w:val="000000" w:themeColor="text1"/>
          </w:rPr>
          <w:delText>1</w:delText>
        </w:r>
        <w:r w:rsidR="003E26D1" w:rsidDel="00331E42">
          <w:rPr>
            <w:rFonts w:cs="Arial"/>
            <w:color w:val="000000" w:themeColor="text1"/>
          </w:rPr>
          <w:delText>-6</w:delText>
        </w:r>
        <w:r w:rsidR="0051543D" w:rsidRPr="009C0FC6" w:rsidDel="00331E42">
          <w:rPr>
            <w:rFonts w:cs="Arial"/>
            <w:color w:val="000000" w:themeColor="text1"/>
          </w:rPr>
          <w:delText xml:space="preserve"> </w:delText>
        </w:r>
        <w:r w:rsidR="00831DB0" w:rsidDel="00331E42">
          <w:rPr>
            <w:rFonts w:cs="Arial"/>
            <w:color w:val="000000" w:themeColor="text1"/>
          </w:rPr>
          <w:fldChar w:fldCharType="begin"/>
        </w:r>
        <w:r w:rsidR="009C0FC6" w:rsidDel="00331E42">
          <w:rPr>
            <w:rFonts w:cs="Arial"/>
            <w:color w:val="000000" w:themeColor="text1"/>
          </w:rPr>
          <w:delInstrText xml:space="preserve"> ADDIN EN.CITE &lt;EndNote&gt;&lt;Cite&gt;&lt;Author&gt;Martínez-García&lt;/Author&gt;&lt;Year&gt;2014&lt;/Year&gt;&lt;RecNum&gt;1750&lt;/RecNum&gt;&lt;DisplayText&gt;(Martínez-García&lt;style face="italic"&gt; et al.&lt;/style&gt;, 2014)&lt;/DisplayText&gt;&lt;record&gt;&lt;rec-number&gt;1750&lt;/rec-number&gt;&lt;foreign-keys&gt;&lt;key app="EN" db-id="es529ptxovvregexae9v20vfwwzddw2zv59z" timestamp="1568636980"&gt;1750&lt;/key&gt;&lt;/foreign-keys&gt;&lt;ref-type name="Journal Article"&gt;17&lt;/ref-type&gt;&lt;contributors&gt;&lt;authors&gt;&lt;author&gt;Martínez-García, Esteban&lt;/author&gt;&lt;author&gt;Aparicio, Tomás&lt;/author&gt;&lt;author&gt;de Lorenzo, Víctor&lt;/author&gt;&lt;author&gt;Nikel, Pablo I&lt;/author&gt;&lt;/authors&gt;&lt;/contributors&gt;&lt;titles&gt;&lt;title&gt;New transposon tools tailored for metabolic engineering of Gram-negative microbial cell factories&lt;/title&gt;&lt;secondary-title&gt;Frontiers in Bioengineering and Biotechnology&lt;/secondary-title&gt;&lt;/titles&gt;&lt;periodical&gt;&lt;full-title&gt;Frontiers in Bioengineering and Biotechnology&lt;/full-title&gt;&lt;/periodical&gt;&lt;pages&gt;46&lt;/pages&gt;&lt;volume&gt;2&lt;/volume&gt;&lt;dates&gt;&lt;year&gt;2014&lt;/year&gt;&lt;/dates&gt;&lt;isbn&gt;2296-4185&lt;/isbn&gt;&lt;urls&gt;&lt;/urls&gt;&lt;/record&gt;&lt;/Cite&gt;&lt;/EndNote&gt;</w:delInstrText>
        </w:r>
        <w:r w:rsidR="00831DB0" w:rsidDel="00331E42">
          <w:rPr>
            <w:rFonts w:cs="Arial"/>
            <w:color w:val="000000" w:themeColor="text1"/>
          </w:rPr>
          <w:fldChar w:fldCharType="separate"/>
        </w:r>
        <w:r w:rsidR="00831DB0" w:rsidDel="00331E42">
          <w:rPr>
            <w:rFonts w:cs="Arial"/>
            <w:noProof/>
            <w:color w:val="000000" w:themeColor="text1"/>
          </w:rPr>
          <w:delText>(Martínez-García</w:delText>
        </w:r>
        <w:r w:rsidR="00831DB0" w:rsidRPr="00831DB0" w:rsidDel="00331E42">
          <w:rPr>
            <w:rFonts w:cs="Arial"/>
            <w:i/>
            <w:noProof/>
            <w:color w:val="000000" w:themeColor="text1"/>
          </w:rPr>
          <w:delText xml:space="preserve"> et al.</w:delText>
        </w:r>
        <w:r w:rsidR="00831DB0" w:rsidDel="00331E42">
          <w:rPr>
            <w:rFonts w:cs="Arial"/>
            <w:noProof/>
            <w:color w:val="000000" w:themeColor="text1"/>
          </w:rPr>
          <w:delText>, 2014)</w:delText>
        </w:r>
        <w:r w:rsidR="00831DB0" w:rsidDel="00331E42">
          <w:rPr>
            <w:rFonts w:cs="Arial"/>
            <w:color w:val="000000" w:themeColor="text1"/>
          </w:rPr>
          <w:fldChar w:fldCharType="end"/>
        </w:r>
        <w:r w:rsidR="00831DB0" w:rsidDel="00331E42">
          <w:rPr>
            <w:rFonts w:cs="Arial"/>
            <w:color w:val="000000" w:themeColor="text1"/>
          </w:rPr>
          <w:delText xml:space="preserve"> </w:delText>
        </w:r>
        <w:r w:rsidR="00BB37E7" w:rsidDel="00331E42">
          <w:rPr>
            <w:rFonts w:cs="Arial"/>
            <w:color w:val="000000" w:themeColor="text1"/>
          </w:rPr>
          <w:delText xml:space="preserve">to </w:delText>
        </w:r>
        <w:r w:rsidR="00CE39AB" w:rsidDel="00331E42">
          <w:rPr>
            <w:rFonts w:cs="Arial"/>
            <w:color w:val="000000" w:themeColor="text1"/>
          </w:rPr>
          <w:delText>deliver the</w:delText>
        </w:r>
        <w:r w:rsidR="00E91C46" w:rsidDel="00331E42">
          <w:rPr>
            <w:rFonts w:cs="Arial"/>
            <w:color w:val="000000" w:themeColor="text1"/>
          </w:rPr>
          <w:delText xml:space="preserve"> </w:delText>
        </w:r>
        <w:r w:rsidR="00E91C46" w:rsidDel="00331E42">
          <w:rPr>
            <w:rFonts w:cs="Arial"/>
            <w:i/>
            <w:color w:val="000000" w:themeColor="text1"/>
          </w:rPr>
          <w:delText>l</w:delText>
        </w:r>
        <w:r w:rsidR="0051543D" w:rsidRPr="00831DB0" w:rsidDel="00331E42">
          <w:rPr>
            <w:rFonts w:cs="Arial"/>
            <w:i/>
            <w:color w:val="000000" w:themeColor="text1"/>
          </w:rPr>
          <w:delText>acZ</w:delText>
        </w:r>
        <w:r w:rsidR="0051543D" w:rsidRPr="009C0FC6" w:rsidDel="00331E42">
          <w:rPr>
            <w:rFonts w:cs="Arial"/>
            <w:i/>
            <w:color w:val="000000" w:themeColor="text1"/>
          </w:rPr>
          <w:delText xml:space="preserve"> </w:delText>
        </w:r>
        <w:r w:rsidR="0051543D" w:rsidRPr="009C0FC6" w:rsidDel="00331E42">
          <w:rPr>
            <w:rFonts w:cs="Arial"/>
            <w:color w:val="000000" w:themeColor="text1"/>
          </w:rPr>
          <w:delText>gene</w:delText>
        </w:r>
        <w:r w:rsidR="00CE39AB" w:rsidDel="00331E42">
          <w:rPr>
            <w:rFonts w:cs="Arial"/>
            <w:color w:val="000000" w:themeColor="text1"/>
          </w:rPr>
          <w:delText xml:space="preserve"> to target BIMs</w:delText>
        </w:r>
        <w:r w:rsidR="00B65A29" w:rsidDel="00331E42">
          <w:rPr>
            <w:rFonts w:cs="Arial"/>
            <w:color w:val="000000" w:themeColor="text1"/>
          </w:rPr>
          <w:delText xml:space="preserve">. </w:delText>
        </w:r>
        <w:r w:rsidR="00B65A29" w:rsidRPr="00B65A29" w:rsidDel="00331E42">
          <w:rPr>
            <w:rFonts w:cs="Arial"/>
            <w:iCs/>
            <w:color w:val="000000" w:themeColor="text1"/>
          </w:rPr>
          <w:delText>pBAM</w:delText>
        </w:r>
        <w:r w:rsidR="003E26D1" w:rsidDel="00331E42">
          <w:rPr>
            <w:rFonts w:cs="Arial"/>
            <w:iCs/>
            <w:color w:val="000000" w:themeColor="text1"/>
          </w:rPr>
          <w:delText>D</w:delText>
        </w:r>
        <w:r w:rsidR="00B65A29" w:rsidRPr="00B65A29" w:rsidDel="00331E42">
          <w:rPr>
            <w:rFonts w:cs="Arial"/>
            <w:iCs/>
            <w:color w:val="000000" w:themeColor="text1"/>
          </w:rPr>
          <w:delText>1</w:delText>
        </w:r>
        <w:r w:rsidR="003E26D1" w:rsidDel="00331E42">
          <w:rPr>
            <w:rFonts w:cs="Arial"/>
            <w:iCs/>
            <w:color w:val="000000" w:themeColor="text1"/>
          </w:rPr>
          <w:delText>-6</w:delText>
        </w:r>
        <w:r w:rsidR="00B65A29" w:rsidRPr="00B65A29" w:rsidDel="00331E42">
          <w:rPr>
            <w:rFonts w:cs="Arial"/>
            <w:iCs/>
            <w:color w:val="000000" w:themeColor="text1"/>
          </w:rPr>
          <w:delText xml:space="preserve"> is a</w:delText>
        </w:r>
        <w:r w:rsidR="00CE39AB" w:rsidDel="00331E42">
          <w:rPr>
            <w:rFonts w:cs="Arial"/>
            <w:iCs/>
            <w:color w:val="000000" w:themeColor="text1"/>
          </w:rPr>
          <w:delText xml:space="preserve"> non-replicative vector in </w:delText>
        </w:r>
        <w:r w:rsidR="00CE39AB" w:rsidDel="00331E42">
          <w:rPr>
            <w:rFonts w:cs="Arial"/>
            <w:i/>
            <w:color w:val="000000" w:themeColor="text1"/>
          </w:rPr>
          <w:delText>P. aeruginosa</w:delText>
        </w:r>
        <w:r w:rsidR="005A50B9" w:rsidRPr="005A50B9" w:rsidDel="00331E42">
          <w:rPr>
            <w:rFonts w:cs="Arial"/>
            <w:iCs/>
            <w:color w:val="000000" w:themeColor="text1"/>
          </w:rPr>
          <w:delText xml:space="preserve"> </w:delText>
        </w:r>
        <w:r w:rsidR="005A50B9" w:rsidDel="00331E42">
          <w:rPr>
            <w:rFonts w:cs="Arial"/>
            <w:iCs/>
            <w:color w:val="000000" w:themeColor="text1"/>
          </w:rPr>
          <w:delText>encoding a Tn5 transposase</w:delText>
        </w:r>
        <w:r w:rsidR="00CE39AB" w:rsidDel="00331E42">
          <w:rPr>
            <w:rFonts w:cs="Arial"/>
            <w:iCs/>
            <w:color w:val="000000" w:themeColor="text1"/>
          </w:rPr>
          <w:delText xml:space="preserve">, </w:delText>
        </w:r>
        <w:r w:rsidR="005A50B9" w:rsidDel="00331E42">
          <w:rPr>
            <w:rFonts w:cs="Arial"/>
            <w:iCs/>
            <w:color w:val="000000" w:themeColor="text1"/>
          </w:rPr>
          <w:delText>which</w:delText>
        </w:r>
        <w:r w:rsidR="00CE39AB" w:rsidDel="00331E42">
          <w:rPr>
            <w:rFonts w:cs="Arial"/>
            <w:iCs/>
            <w:color w:val="000000" w:themeColor="text1"/>
          </w:rPr>
          <w:delText xml:space="preserve"> </w:delText>
        </w:r>
        <w:r w:rsidR="005A50B9" w:rsidDel="00331E42">
          <w:rPr>
            <w:rFonts w:cs="Arial"/>
            <w:iCs/>
            <w:color w:val="000000" w:themeColor="text1"/>
          </w:rPr>
          <w:delText>allows for</w:delText>
        </w:r>
        <w:r w:rsidR="00CE39AB" w:rsidDel="00331E42">
          <w:rPr>
            <w:rFonts w:cs="Arial"/>
            <w:iCs/>
            <w:color w:val="000000" w:themeColor="text1"/>
          </w:rPr>
          <w:delText xml:space="preserve"> insertion of a gentamicin resistance gene (GmR) as well as any cargo genes into the bacterial chromosome.</w:delText>
        </w:r>
        <w:r w:rsidR="00A13175" w:rsidDel="00331E42">
          <w:rPr>
            <w:rFonts w:cs="Arial"/>
            <w:iCs/>
            <w:color w:val="000000" w:themeColor="text1"/>
          </w:rPr>
          <w:delText xml:space="preserve"> </w:delText>
        </w:r>
        <w:r w:rsidR="00F827F4" w:rsidDel="00331E42">
          <w:rPr>
            <w:rFonts w:cs="Arial"/>
            <w:iCs/>
            <w:color w:val="000000" w:themeColor="text1"/>
          </w:rPr>
          <w:delText xml:space="preserve">To introduce </w:delText>
        </w:r>
        <w:r w:rsidR="00F827F4" w:rsidDel="00331E42">
          <w:rPr>
            <w:rFonts w:cs="Arial"/>
            <w:i/>
            <w:color w:val="000000" w:themeColor="text1"/>
          </w:rPr>
          <w:delText>lacZ</w:delText>
        </w:r>
        <w:r w:rsidR="00F827F4" w:rsidDel="00331E42">
          <w:rPr>
            <w:rFonts w:cs="Arial"/>
            <w:iCs/>
            <w:color w:val="000000" w:themeColor="text1"/>
          </w:rPr>
          <w:delText xml:space="preserve"> as a cargo gene, we amplified it</w:delText>
        </w:r>
        <w:r w:rsidR="0051543D" w:rsidRPr="009C0FC6" w:rsidDel="00331E42">
          <w:rPr>
            <w:rFonts w:cs="Arial"/>
            <w:color w:val="000000" w:themeColor="text1"/>
          </w:rPr>
          <w:delText xml:space="preserve"> from PA14 </w:delText>
        </w:r>
        <w:r w:rsidR="0051543D" w:rsidRPr="009C0FC6" w:rsidDel="00331E42">
          <w:rPr>
            <w:rFonts w:cs="Arial"/>
            <w:i/>
            <w:color w:val="000000" w:themeColor="text1"/>
          </w:rPr>
          <w:delText>csy3::lacZ</w:delText>
        </w:r>
        <w:r w:rsidR="00B65A29" w:rsidDel="00331E42">
          <w:rPr>
            <w:rFonts w:cs="Arial"/>
            <w:i/>
            <w:color w:val="000000" w:themeColor="text1"/>
          </w:rPr>
          <w:delText xml:space="preserve"> </w:delText>
        </w:r>
        <w:r w:rsidR="00B65A29" w:rsidRPr="00B65A29" w:rsidDel="00331E42">
          <w:rPr>
            <w:rFonts w:cs="Arial"/>
            <w:iCs/>
            <w:color w:val="000000" w:themeColor="text1"/>
          </w:rPr>
          <w:delText xml:space="preserve">using primers </w:delText>
        </w:r>
        <w:r w:rsidR="003E26D1" w:rsidDel="00331E42">
          <w:rPr>
            <w:rFonts w:cs="Arial"/>
            <w:iCs/>
            <w:color w:val="000000" w:themeColor="text1"/>
          </w:rPr>
          <w:delText>lacZ_amp_fw and lacZ_amp_rv (</w:delText>
        </w:r>
        <w:r w:rsidR="003E26D1" w:rsidDel="00331E42">
          <w:rPr>
            <w:rFonts w:cs="Arial"/>
            <w:b/>
            <w:bCs/>
            <w:iCs/>
            <w:color w:val="000000" w:themeColor="text1"/>
          </w:rPr>
          <w:delText>Table S</w:delText>
        </w:r>
        <w:r w:rsidR="00831DB0" w:rsidDel="00331E42">
          <w:rPr>
            <w:rFonts w:cs="Arial"/>
            <w:b/>
            <w:bCs/>
            <w:iCs/>
            <w:color w:val="000000" w:themeColor="text1"/>
          </w:rPr>
          <w:delText>2</w:delText>
        </w:r>
        <w:r w:rsidR="003E26D1" w:rsidRPr="009C0FC6" w:rsidDel="00331E42">
          <w:rPr>
            <w:rFonts w:cs="Arial"/>
            <w:iCs/>
            <w:color w:val="000000" w:themeColor="text1"/>
          </w:rPr>
          <w:delText>)</w:delText>
        </w:r>
        <w:r w:rsidR="00F827F4" w:rsidDel="00331E42">
          <w:rPr>
            <w:rFonts w:cs="Arial"/>
            <w:iCs/>
            <w:color w:val="000000" w:themeColor="text1"/>
          </w:rPr>
          <w:delText xml:space="preserve"> using Phusion High-Fidelity Polymerase (ThermoFisher)</w:delText>
        </w:r>
        <w:r w:rsidR="00F031CE" w:rsidDel="00331E42">
          <w:rPr>
            <w:rFonts w:cs="Arial"/>
            <w:color w:val="000000" w:themeColor="text1"/>
          </w:rPr>
          <w:delText>.</w:delText>
        </w:r>
        <w:r w:rsidR="00F827F4" w:rsidDel="00331E42">
          <w:rPr>
            <w:rFonts w:cs="Arial"/>
            <w:color w:val="000000" w:themeColor="text1"/>
          </w:rPr>
          <w:delText xml:space="preserve"> The PCR product was cleaned up (QIAgen PCR cleanup kit) and sub-cloned </w:delText>
        </w:r>
        <w:r w:rsidR="00BA14D4" w:rsidDel="00331E42">
          <w:rPr>
            <w:rFonts w:cs="Arial"/>
            <w:color w:val="000000" w:themeColor="text1"/>
          </w:rPr>
          <w:delText>into pMA</w:delText>
        </w:r>
        <w:r w:rsidR="001D185E" w:rsidDel="00331E42">
          <w:rPr>
            <w:rFonts w:cs="Arial"/>
            <w:color w:val="000000" w:themeColor="text1"/>
          </w:rPr>
          <w:delText>-</w:delText>
        </w:r>
        <w:r w:rsidR="00BA14D4" w:rsidDel="00331E42">
          <w:rPr>
            <w:rFonts w:cs="Arial"/>
            <w:color w:val="000000" w:themeColor="text1"/>
          </w:rPr>
          <w:delText>RQ_Cas (Walker-Sünderhauf, unpublished)</w:delText>
        </w:r>
        <w:r w:rsidR="001D185E" w:rsidDel="00331E42">
          <w:rPr>
            <w:rFonts w:cs="Arial"/>
            <w:color w:val="000000" w:themeColor="text1"/>
          </w:rPr>
          <w:delText xml:space="preserve"> using NcoI-HF and KpnI-HF </w:delText>
        </w:r>
        <w:r w:rsidR="00BA14D4" w:rsidDel="00331E42">
          <w:rPr>
            <w:rFonts w:cs="Arial"/>
            <w:color w:val="000000" w:themeColor="text1"/>
          </w:rPr>
          <w:delText xml:space="preserve">to </w:delText>
        </w:r>
        <w:r w:rsidR="005A50B9" w:rsidDel="00331E42">
          <w:rPr>
            <w:rFonts w:cs="Arial"/>
            <w:color w:val="000000" w:themeColor="text1"/>
          </w:rPr>
          <w:delText xml:space="preserve">generate a construct </w:delText>
        </w:r>
        <w:r w:rsidR="00E57144" w:rsidDel="00331E42">
          <w:rPr>
            <w:rFonts w:cs="Arial"/>
            <w:color w:val="000000" w:themeColor="text1"/>
          </w:rPr>
          <w:delText xml:space="preserve">in which </w:delText>
        </w:r>
        <w:r w:rsidR="00BA14D4" w:rsidDel="00331E42">
          <w:rPr>
            <w:rFonts w:cs="Arial"/>
            <w:i/>
            <w:iCs/>
            <w:color w:val="000000" w:themeColor="text1"/>
          </w:rPr>
          <w:delText>lacZ</w:delText>
        </w:r>
        <w:r w:rsidR="00BA14D4" w:rsidDel="00331E42">
          <w:rPr>
            <w:rFonts w:cs="Arial"/>
            <w:color w:val="000000" w:themeColor="text1"/>
          </w:rPr>
          <w:delText xml:space="preserve"> </w:delText>
        </w:r>
        <w:r w:rsidR="005A50B9" w:rsidDel="00331E42">
          <w:rPr>
            <w:rFonts w:cs="Arial"/>
            <w:color w:val="000000" w:themeColor="text1"/>
          </w:rPr>
          <w:delText xml:space="preserve">gene </w:delText>
        </w:r>
        <w:r w:rsidR="00E57144" w:rsidDel="00331E42">
          <w:rPr>
            <w:rFonts w:cs="Arial"/>
            <w:color w:val="000000" w:themeColor="text1"/>
          </w:rPr>
          <w:delText>expression is driven by a</w:delText>
        </w:r>
        <w:r w:rsidR="005A50B9" w:rsidDel="00331E42">
          <w:rPr>
            <w:rFonts w:cs="Arial"/>
            <w:color w:val="000000" w:themeColor="text1"/>
          </w:rPr>
          <w:delText xml:space="preserve"> </w:delText>
        </w:r>
        <w:r w:rsidR="00BA14D4" w:rsidDel="00331E42">
          <w:rPr>
            <w:rFonts w:cs="Arial"/>
            <w:color w:val="000000" w:themeColor="text1"/>
          </w:rPr>
          <w:delText>constitutive</w:delText>
        </w:r>
        <w:r w:rsidR="00656E5F" w:rsidDel="00331E42">
          <w:rPr>
            <w:rFonts w:cs="Arial"/>
            <w:color w:val="000000" w:themeColor="text1"/>
          </w:rPr>
          <w:delText xml:space="preserve"> </w:delText>
        </w:r>
        <w:r w:rsidR="00656E5F" w:rsidDel="00331E42">
          <w:rPr>
            <w:rFonts w:cs="Arial"/>
            <w:color w:val="000000" w:themeColor="text1"/>
          </w:rPr>
          <w:sym w:font="Symbol" w:char="F062"/>
        </w:r>
        <w:r w:rsidR="00656E5F" w:rsidDel="00331E42">
          <w:rPr>
            <w:rFonts w:cs="Arial"/>
            <w:color w:val="000000" w:themeColor="text1"/>
          </w:rPr>
          <w:delText>-lactamase</w:delText>
        </w:r>
        <w:r w:rsidR="00BA14D4" w:rsidDel="00331E42">
          <w:rPr>
            <w:rFonts w:cs="Arial"/>
            <w:color w:val="000000" w:themeColor="text1"/>
          </w:rPr>
          <w:delText xml:space="preserve"> promoter </w:delText>
        </w:r>
        <w:r w:rsidR="00656E5F" w:rsidDel="00331E42">
          <w:rPr>
            <w:rFonts w:cs="Arial"/>
            <w:color w:val="000000" w:themeColor="text1"/>
          </w:rPr>
          <w:delText>P3 (</w:delText>
        </w:r>
        <w:r w:rsidR="006B33FB" w:rsidDel="00331E42">
          <w:rPr>
            <w:rFonts w:cs="Arial"/>
            <w:color w:val="000000" w:themeColor="text1"/>
          </w:rPr>
          <w:delText>Genbank accession</w:delText>
        </w:r>
        <w:r w:rsidR="009C0FC6" w:rsidDel="00331E42">
          <w:rPr>
            <w:rFonts w:cs="Arial"/>
            <w:color w:val="000000" w:themeColor="text1"/>
          </w:rPr>
          <w:delText xml:space="preserve">: </w:delText>
        </w:r>
        <w:r w:rsidR="006B33FB" w:rsidDel="00331E42">
          <w:rPr>
            <w:rFonts w:cs="Arial"/>
            <w:color w:val="000000" w:themeColor="text1"/>
          </w:rPr>
          <w:delText>J01749, region 4156..4233</w:delText>
        </w:r>
        <w:r w:rsidR="00656E5F" w:rsidDel="00331E42">
          <w:rPr>
            <w:rFonts w:cs="Arial"/>
            <w:color w:val="000000" w:themeColor="text1"/>
          </w:rPr>
          <w:delText>).</w:delText>
        </w:r>
        <w:r w:rsidR="0001132A" w:rsidDel="00331E42">
          <w:rPr>
            <w:rFonts w:cs="Arial"/>
            <w:color w:val="000000" w:themeColor="text1"/>
          </w:rPr>
          <w:delText xml:space="preserve"> Using standard molecular cloning protocols</w:delText>
        </w:r>
        <w:r w:rsidR="00B838D1" w:rsidDel="00331E42">
          <w:rPr>
            <w:rFonts w:cs="Arial"/>
            <w:color w:val="000000" w:themeColor="text1"/>
          </w:rPr>
          <w:delText xml:space="preserve"> </w:delText>
        </w:r>
        <w:r w:rsidR="0001132A" w:rsidDel="00331E42">
          <w:rPr>
            <w:rFonts w:cs="Arial"/>
            <w:color w:val="000000" w:themeColor="text1"/>
          </w:rPr>
          <w:delText xml:space="preserve">and restriction enzymes HindIII-HF and KpnI-HF, </w:delText>
        </w:r>
        <w:r w:rsidR="00FB63FE" w:rsidRPr="000A1C2C" w:rsidDel="00331E42">
          <w:rPr>
            <w:rFonts w:cs="Arial"/>
            <w:color w:val="000000" w:themeColor="text1"/>
          </w:rPr>
          <w:delText xml:space="preserve">this promoter </w:delText>
        </w:r>
        <w:r w:rsidR="005A50B9" w:rsidDel="00331E42">
          <w:rPr>
            <w:rFonts w:cs="Arial"/>
            <w:color w:val="000000" w:themeColor="text1"/>
          </w:rPr>
          <w:delText>and the downstream</w:delText>
        </w:r>
        <w:r w:rsidR="005A50B9" w:rsidRPr="000A1C2C" w:rsidDel="00331E42">
          <w:rPr>
            <w:rFonts w:cs="Arial"/>
            <w:color w:val="000000" w:themeColor="text1"/>
          </w:rPr>
          <w:delText xml:space="preserve"> </w:delText>
        </w:r>
        <w:r w:rsidR="00FB63FE" w:rsidRPr="000A1C2C" w:rsidDel="00331E42">
          <w:rPr>
            <w:rFonts w:cs="Arial"/>
            <w:i/>
            <w:color w:val="000000" w:themeColor="text1"/>
          </w:rPr>
          <w:delText xml:space="preserve">lacZ </w:delText>
        </w:r>
        <w:r w:rsidR="005A50B9" w:rsidDel="00331E42">
          <w:rPr>
            <w:rFonts w:cs="Arial"/>
            <w:color w:val="000000" w:themeColor="text1"/>
          </w:rPr>
          <w:delText xml:space="preserve">gene </w:delText>
        </w:r>
        <w:r w:rsidR="00FB63FE" w:rsidRPr="000A1C2C" w:rsidDel="00331E42">
          <w:rPr>
            <w:rFonts w:cs="Arial"/>
            <w:color w:val="000000" w:themeColor="text1"/>
          </w:rPr>
          <w:delText>was inserted into pBAM</w:delText>
        </w:r>
        <w:r w:rsidR="00475D6F" w:rsidDel="00331E42">
          <w:rPr>
            <w:rFonts w:cs="Arial"/>
            <w:color w:val="000000" w:themeColor="text1"/>
          </w:rPr>
          <w:delText>D</w:delText>
        </w:r>
        <w:r w:rsidR="00FB63FE" w:rsidRPr="000A1C2C" w:rsidDel="00331E42">
          <w:rPr>
            <w:rFonts w:cs="Arial"/>
            <w:color w:val="000000" w:themeColor="text1"/>
          </w:rPr>
          <w:delText>1</w:delText>
        </w:r>
        <w:r w:rsidR="00475D6F" w:rsidDel="00331E42">
          <w:rPr>
            <w:rFonts w:cs="Arial"/>
            <w:color w:val="000000" w:themeColor="text1"/>
          </w:rPr>
          <w:delText>-6</w:delText>
        </w:r>
        <w:r w:rsidR="00FB63FE" w:rsidRPr="000A1C2C" w:rsidDel="00331E42">
          <w:rPr>
            <w:rFonts w:cs="Arial"/>
            <w:color w:val="000000" w:themeColor="text1"/>
          </w:rPr>
          <w:delText xml:space="preserve"> to generate pBAM1(Gm)_lacZ</w:delText>
        </w:r>
        <w:r w:rsidR="00D25F77" w:rsidRPr="009C0FC6" w:rsidDel="00331E42">
          <w:rPr>
            <w:rFonts w:cs="Arial"/>
            <w:color w:val="000000" w:themeColor="text1"/>
          </w:rPr>
          <w:delText>.</w:delText>
        </w:r>
        <w:r w:rsidR="000665A1" w:rsidDel="00331E42">
          <w:rPr>
            <w:rFonts w:cs="Arial"/>
            <w:color w:val="000000" w:themeColor="text1"/>
          </w:rPr>
          <w:delText xml:space="preserve"> pBAM1(Gm)_lacZ was transferred into </w:delText>
        </w:r>
        <w:r w:rsidR="000665A1" w:rsidDel="00331E42">
          <w:rPr>
            <w:rFonts w:cs="Arial"/>
            <w:i/>
            <w:iCs/>
            <w:color w:val="000000" w:themeColor="text1"/>
          </w:rPr>
          <w:delText>E. coli</w:delText>
        </w:r>
        <w:r w:rsidR="000665A1" w:rsidDel="00331E42">
          <w:rPr>
            <w:rFonts w:cs="Arial"/>
            <w:color w:val="000000" w:themeColor="text1"/>
          </w:rPr>
          <w:delText xml:space="preserve"> MFD</w:delText>
        </w:r>
        <w:r w:rsidR="002F5529" w:rsidDel="00331E42">
          <w:rPr>
            <w:rFonts w:cs="Arial"/>
            <w:i/>
            <w:iCs/>
            <w:color w:val="000000" w:themeColor="text1"/>
          </w:rPr>
          <w:delText>pir</w:delText>
        </w:r>
        <w:r w:rsidR="002F5529" w:rsidDel="00331E42">
          <w:rPr>
            <w:rFonts w:cs="Arial"/>
            <w:color w:val="000000" w:themeColor="text1"/>
          </w:rPr>
          <w:delText xml:space="preserve"> </w:delText>
        </w:r>
        <w:r w:rsidR="00E84AF7" w:rsidDel="00331E42">
          <w:rPr>
            <w:rFonts w:cs="Arial"/>
            <w:color w:val="000000" w:themeColor="text1"/>
          </w:rPr>
          <w:delText>by electroporation.</w:delText>
        </w:r>
      </w:del>
    </w:p>
    <w:p w14:paraId="76D29145" w14:textId="4E743D76" w:rsidR="00302411" w:rsidDel="00331E42" w:rsidRDefault="00302411">
      <w:pPr>
        <w:jc w:val="both"/>
        <w:rPr>
          <w:del w:id="425" w:author="Common, Jack" w:date="2019-10-23T11:58:00Z"/>
          <w:rFonts w:cs="Arial"/>
          <w:color w:val="000000" w:themeColor="text1"/>
        </w:rPr>
        <w:pPrChange w:id="426" w:author="Common, Jack" w:date="2019-10-23T13:04:00Z">
          <w:pPr>
            <w:spacing w:line="480" w:lineRule="auto"/>
            <w:jc w:val="both"/>
          </w:pPr>
        </w:pPrChange>
      </w:pPr>
    </w:p>
    <w:p w14:paraId="35663D7D" w14:textId="19D17074" w:rsidR="0043542A" w:rsidDel="00331E42" w:rsidRDefault="00967B58">
      <w:pPr>
        <w:jc w:val="both"/>
        <w:rPr>
          <w:del w:id="427" w:author="Common, Jack" w:date="2019-10-23T11:58:00Z"/>
          <w:rFonts w:cs="Arial"/>
          <w:color w:val="000000" w:themeColor="text1"/>
        </w:rPr>
        <w:pPrChange w:id="428" w:author="Common, Jack" w:date="2019-10-23T13:04:00Z">
          <w:pPr>
            <w:spacing w:line="480" w:lineRule="auto"/>
            <w:jc w:val="both"/>
          </w:pPr>
        </w:pPrChange>
      </w:pPr>
      <w:del w:id="429" w:author="Common, Jack" w:date="2019-10-23T11:58:00Z">
        <w:r w:rsidRPr="00967B58" w:rsidDel="00331E42">
          <w:rPr>
            <w:rFonts w:cs="Arial"/>
            <w:color w:val="000000" w:themeColor="text1"/>
          </w:rPr>
          <w:delText>Tn5 insertions of the recipient BIMs were carried out by conjugative pBAM1(Gm)</w:delText>
        </w:r>
        <w:r w:rsidR="00302411" w:rsidDel="00331E42">
          <w:rPr>
            <w:rFonts w:cs="Arial"/>
            <w:color w:val="000000" w:themeColor="text1"/>
          </w:rPr>
          <w:delText xml:space="preserve">_lacZ </w:delText>
        </w:r>
        <w:r w:rsidRPr="00967B58" w:rsidDel="00331E42">
          <w:rPr>
            <w:rFonts w:cs="Arial"/>
            <w:color w:val="000000" w:themeColor="text1"/>
          </w:rPr>
          <w:delText xml:space="preserve">delivery. </w:delText>
        </w:r>
        <w:r w:rsidRPr="00967B58" w:rsidDel="00331E42">
          <w:rPr>
            <w:rFonts w:cs="Arial"/>
            <w:i/>
            <w:color w:val="000000" w:themeColor="text1"/>
          </w:rPr>
          <w:delText>E. coli MFD</w:delText>
        </w:r>
        <w:r w:rsidRPr="00967B58" w:rsidDel="00331E42">
          <w:rPr>
            <w:rFonts w:cs="Arial"/>
            <w:color w:val="000000" w:themeColor="text1"/>
          </w:rPr>
          <w:delText xml:space="preserve">pir + pBAM1(Gm)_lacZ was used as donor and grown </w:delText>
        </w:r>
        <w:r w:rsidR="0040214C" w:rsidDel="00331E42">
          <w:rPr>
            <w:rFonts w:cs="Arial"/>
            <w:color w:val="000000" w:themeColor="text1"/>
          </w:rPr>
          <w:delText xml:space="preserve">overnight </w:delText>
        </w:r>
        <w:r w:rsidRPr="00967B58" w:rsidDel="00331E42">
          <w:rPr>
            <w:rFonts w:cs="Arial"/>
            <w:color w:val="000000" w:themeColor="text1"/>
          </w:rPr>
          <w:delText xml:space="preserve">in 5ml LB + 0.3mM </w:delText>
        </w:r>
        <w:r w:rsidR="006D38A4" w:rsidDel="00331E42">
          <w:rPr>
            <w:rFonts w:cs="Arial"/>
            <w:color w:val="000000" w:themeColor="text1"/>
          </w:rPr>
          <w:delText>diaminopimelic acid (</w:delText>
        </w:r>
        <w:r w:rsidRPr="00967B58" w:rsidDel="00331E42">
          <w:rPr>
            <w:rFonts w:cs="Arial"/>
            <w:color w:val="000000" w:themeColor="text1"/>
          </w:rPr>
          <w:delText>DAP</w:delText>
        </w:r>
        <w:r w:rsidR="006D38A4" w:rsidDel="00331E42">
          <w:rPr>
            <w:rFonts w:cs="Arial"/>
            <w:color w:val="000000" w:themeColor="text1"/>
          </w:rPr>
          <w:delText>)</w:delText>
        </w:r>
        <w:r w:rsidRPr="00967B58" w:rsidDel="00331E42">
          <w:rPr>
            <w:rFonts w:cs="Arial"/>
            <w:color w:val="000000" w:themeColor="text1"/>
          </w:rPr>
          <w:delText xml:space="preserve"> + 30 µg/ml </w:delText>
        </w:r>
        <w:r w:rsidR="00BA221B" w:rsidDel="00331E42">
          <w:rPr>
            <w:rFonts w:cs="Arial"/>
            <w:color w:val="000000" w:themeColor="text1"/>
          </w:rPr>
          <w:delText>g</w:delText>
        </w:r>
        <w:r w:rsidRPr="00967B58" w:rsidDel="00331E42">
          <w:rPr>
            <w:rFonts w:cs="Arial"/>
            <w:color w:val="000000" w:themeColor="text1"/>
          </w:rPr>
          <w:delText>entamicin at 37˚C, 180 rpm. Recipient BIMs were grown overnight in 5ml LB at 37˚C</w:delText>
        </w:r>
        <w:r w:rsidR="00BA221B" w:rsidDel="00331E42">
          <w:rPr>
            <w:rFonts w:cs="Arial"/>
            <w:color w:val="000000" w:themeColor="text1"/>
          </w:rPr>
          <w:delText>, 180rpm</w:delText>
        </w:r>
        <w:r w:rsidRPr="00967B58" w:rsidDel="00331E42">
          <w:rPr>
            <w:rFonts w:cs="Arial"/>
            <w:color w:val="000000" w:themeColor="text1"/>
          </w:rPr>
          <w:delText xml:space="preserve">. 10ml </w:delText>
        </w:r>
        <w:r w:rsidR="0040214C" w:rsidDel="00331E42">
          <w:rPr>
            <w:rFonts w:cs="Arial"/>
            <w:color w:val="000000" w:themeColor="text1"/>
          </w:rPr>
          <w:delText xml:space="preserve">of fresh media was inoculated from these </w:delText>
        </w:r>
        <w:r w:rsidRPr="00967B58" w:rsidDel="00331E42">
          <w:rPr>
            <w:rFonts w:cs="Arial"/>
            <w:color w:val="000000" w:themeColor="text1"/>
          </w:rPr>
          <w:delText>overnight cultures</w:delText>
        </w:r>
        <w:r w:rsidR="0040214C" w:rsidDel="00331E42">
          <w:rPr>
            <w:rFonts w:cs="Arial"/>
            <w:color w:val="000000" w:themeColor="text1"/>
          </w:rPr>
          <w:delText xml:space="preserve">, and </w:delText>
        </w:r>
        <w:r w:rsidRPr="00967B58" w:rsidDel="00331E42">
          <w:rPr>
            <w:rFonts w:cs="Arial"/>
            <w:color w:val="000000" w:themeColor="text1"/>
          </w:rPr>
          <w:delText>grown</w:delText>
        </w:r>
        <w:r w:rsidR="0040214C" w:rsidDel="00331E42">
          <w:rPr>
            <w:rFonts w:cs="Arial"/>
            <w:color w:val="000000" w:themeColor="text1"/>
          </w:rPr>
          <w:delText xml:space="preserve"> at 37˚C and 250rpm</w:delText>
        </w:r>
        <w:r w:rsidRPr="00967B58" w:rsidDel="00331E42">
          <w:rPr>
            <w:rFonts w:cs="Arial"/>
            <w:color w:val="000000" w:themeColor="text1"/>
          </w:rPr>
          <w:delText xml:space="preserve"> until OD</w:delText>
        </w:r>
        <w:r w:rsidRPr="00967B58" w:rsidDel="00331E42">
          <w:rPr>
            <w:rFonts w:cs="Arial"/>
            <w:color w:val="000000" w:themeColor="text1"/>
            <w:vertAlign w:val="subscript"/>
          </w:rPr>
          <w:delText>600</w:delText>
        </w:r>
        <w:r w:rsidR="0040214C" w:rsidDel="00331E42">
          <w:rPr>
            <w:rFonts w:cs="Arial"/>
            <w:color w:val="000000" w:themeColor="text1"/>
            <w:vertAlign w:val="subscript"/>
          </w:rPr>
          <w:delText xml:space="preserve"> </w:delText>
        </w:r>
        <w:r w:rsidRPr="00967B58" w:rsidDel="00331E42">
          <w:rPr>
            <w:rFonts w:cs="Arial"/>
            <w:color w:val="000000" w:themeColor="text1"/>
          </w:rPr>
          <w:delText>~</w:delText>
        </w:r>
        <w:r w:rsidR="0040214C" w:rsidDel="00331E42">
          <w:rPr>
            <w:rFonts w:cs="Arial"/>
            <w:color w:val="000000" w:themeColor="text1"/>
          </w:rPr>
          <w:delText xml:space="preserve"> </w:delText>
        </w:r>
        <w:r w:rsidRPr="00967B58" w:rsidDel="00331E42">
          <w:rPr>
            <w:rFonts w:cs="Arial"/>
            <w:color w:val="000000" w:themeColor="text1"/>
          </w:rPr>
          <w:delText xml:space="preserve">0.6, then pelleted and washed twice in </w:delText>
        </w:r>
        <w:r w:rsidR="0040214C" w:rsidDel="00331E42">
          <w:rPr>
            <w:rFonts w:cs="Arial"/>
            <w:color w:val="000000" w:themeColor="text1"/>
          </w:rPr>
          <w:delText xml:space="preserve">1x </w:delText>
        </w:r>
        <w:r w:rsidRPr="00967B58" w:rsidDel="00331E42">
          <w:rPr>
            <w:rFonts w:cs="Arial"/>
            <w:color w:val="000000" w:themeColor="text1"/>
          </w:rPr>
          <w:delText xml:space="preserve">M9 salts, and resuspended in 1ml </w:delText>
        </w:r>
        <w:r w:rsidR="0040214C" w:rsidDel="00331E42">
          <w:rPr>
            <w:rFonts w:cs="Arial"/>
            <w:color w:val="000000" w:themeColor="text1"/>
          </w:rPr>
          <w:delText xml:space="preserve">1 x </w:delText>
        </w:r>
        <w:r w:rsidRPr="00967B58" w:rsidDel="00331E42">
          <w:rPr>
            <w:rFonts w:cs="Arial"/>
            <w:color w:val="000000" w:themeColor="text1"/>
          </w:rPr>
          <w:delText xml:space="preserve">M9 salts. 600µl of donors were mixed with 200µl recipients, pelleted, and resuspended to a volume of 100µl. The entire donor-recipient mixture was pipetted onto sterile 0.2µm </w:delText>
        </w:r>
        <w:r w:rsidR="00B838D1" w:rsidDel="00331E42">
          <w:rPr>
            <w:rFonts w:cs="Arial"/>
            <w:color w:val="000000" w:themeColor="text1"/>
          </w:rPr>
          <w:delText xml:space="preserve">microfiber glass </w:delText>
        </w:r>
        <w:r w:rsidRPr="00967B58" w:rsidDel="00331E42">
          <w:rPr>
            <w:rFonts w:cs="Arial"/>
            <w:color w:val="000000" w:themeColor="text1"/>
          </w:rPr>
          <w:delText xml:space="preserve">filters </w:delText>
        </w:r>
        <w:r w:rsidR="00B838D1" w:rsidDel="00331E42">
          <w:rPr>
            <w:rFonts w:cs="Arial"/>
            <w:color w:val="000000" w:themeColor="text1"/>
          </w:rPr>
          <w:delText xml:space="preserve">(Whatman) </w:delText>
        </w:r>
        <w:r w:rsidRPr="00967B58" w:rsidDel="00331E42">
          <w:rPr>
            <w:rFonts w:cs="Arial"/>
            <w:color w:val="000000" w:themeColor="text1"/>
          </w:rPr>
          <w:delText>on LB</w:delText>
        </w:r>
        <w:r w:rsidR="00072326" w:rsidDel="00331E42">
          <w:rPr>
            <w:rFonts w:cs="Arial"/>
            <w:color w:val="000000" w:themeColor="text1"/>
          </w:rPr>
          <w:delText xml:space="preserve"> agar</w:delText>
        </w:r>
        <w:r w:rsidRPr="00967B58" w:rsidDel="00331E42">
          <w:rPr>
            <w:rFonts w:cs="Arial"/>
            <w:color w:val="000000" w:themeColor="text1"/>
          </w:rPr>
          <w:delText xml:space="preserve"> + 0.3mM DAP plates and incubated for 2 days at 37˚C.</w:delText>
        </w:r>
        <w:r w:rsidR="00302411" w:rsidDel="00331E42">
          <w:rPr>
            <w:rFonts w:cs="Arial"/>
            <w:color w:val="000000" w:themeColor="text1"/>
          </w:rPr>
          <w:delText xml:space="preserve"> </w:delText>
        </w:r>
        <w:r w:rsidRPr="00967B58" w:rsidDel="00331E42">
          <w:rPr>
            <w:rFonts w:cs="Arial"/>
            <w:color w:val="000000" w:themeColor="text1"/>
          </w:rPr>
          <w:delText>To recover cells, filters were placed into 2.5ml LB and vortexed. 100µl of recovered cells were plated onto LB</w:delText>
        </w:r>
        <w:r w:rsidR="00072326" w:rsidDel="00331E42">
          <w:rPr>
            <w:rFonts w:cs="Arial"/>
            <w:color w:val="000000" w:themeColor="text1"/>
          </w:rPr>
          <w:delText xml:space="preserve"> agar</w:delText>
        </w:r>
        <w:r w:rsidRPr="00967B58" w:rsidDel="00331E42">
          <w:rPr>
            <w:rFonts w:cs="Arial"/>
            <w:color w:val="000000" w:themeColor="text1"/>
          </w:rPr>
          <w:delText xml:space="preserve"> + 30 µg/ml </w:delText>
        </w:r>
        <w:r w:rsidR="009640B2" w:rsidDel="00331E42">
          <w:rPr>
            <w:rFonts w:cs="Arial"/>
            <w:color w:val="000000" w:themeColor="text1"/>
          </w:rPr>
          <w:delText>g</w:delText>
        </w:r>
        <w:r w:rsidRPr="00967B58" w:rsidDel="00331E42">
          <w:rPr>
            <w:rFonts w:cs="Arial"/>
            <w:color w:val="000000" w:themeColor="text1"/>
          </w:rPr>
          <w:delText xml:space="preserve">entamicin + 40µg/ml X-gal + 0.1mM IPTG plates and incubated at 37˚C for 2 days to select for </w:delText>
        </w:r>
        <w:r w:rsidR="00B838D1" w:rsidDel="00331E42">
          <w:rPr>
            <w:rFonts w:cs="Arial"/>
            <w:color w:val="000000" w:themeColor="text1"/>
          </w:rPr>
          <w:delText>BIMs with Tn5 insertions in their genome (a</w:delText>
        </w:r>
        <w:r w:rsidRPr="00967B58" w:rsidDel="00331E42">
          <w:rPr>
            <w:rFonts w:cs="Arial"/>
            <w:color w:val="000000" w:themeColor="text1"/>
          </w:rPr>
          <w:delText>bsence of DAP selects against the donor strain).</w:delText>
        </w:r>
      </w:del>
    </w:p>
    <w:p w14:paraId="1D2FB4A9" w14:textId="12D3D847" w:rsidR="0043542A" w:rsidDel="00331E42" w:rsidRDefault="0043542A">
      <w:pPr>
        <w:jc w:val="both"/>
        <w:rPr>
          <w:del w:id="430" w:author="Common, Jack" w:date="2019-10-23T11:58:00Z"/>
          <w:rFonts w:cs="Arial"/>
          <w:color w:val="000000" w:themeColor="text1"/>
        </w:rPr>
        <w:pPrChange w:id="431" w:author="Common, Jack" w:date="2019-10-23T13:04:00Z">
          <w:pPr>
            <w:spacing w:line="480" w:lineRule="auto"/>
            <w:jc w:val="both"/>
          </w:pPr>
        </w:pPrChange>
      </w:pPr>
    </w:p>
    <w:p w14:paraId="778A4298" w14:textId="6BFCAA03" w:rsidR="0051543D" w:rsidRPr="00831DB0" w:rsidDel="00331E42" w:rsidRDefault="0051543D">
      <w:pPr>
        <w:jc w:val="both"/>
        <w:rPr>
          <w:del w:id="432" w:author="Common, Jack" w:date="2019-10-23T11:58:00Z"/>
          <w:rFonts w:cs="Arial"/>
          <w:color w:val="000000" w:themeColor="text1"/>
        </w:rPr>
        <w:pPrChange w:id="433" w:author="Common, Jack" w:date="2019-10-23T13:04:00Z">
          <w:pPr>
            <w:spacing w:line="480" w:lineRule="auto"/>
            <w:jc w:val="both"/>
          </w:pPr>
        </w:pPrChange>
      </w:pPr>
      <w:del w:id="434" w:author="Common, Jack" w:date="2019-10-23T11:58:00Z">
        <w:r w:rsidRPr="009C0FC6" w:rsidDel="00331E42">
          <w:rPr>
            <w:rFonts w:cs="Arial"/>
            <w:color w:val="000000" w:themeColor="text1"/>
          </w:rPr>
          <w:delText xml:space="preserve">Because Tn5 inserts </w:delText>
        </w:r>
        <w:r w:rsidR="00D76A24" w:rsidDel="00331E42">
          <w:rPr>
            <w:rFonts w:cs="Arial"/>
            <w:color w:val="000000" w:themeColor="text1"/>
          </w:rPr>
          <w:delText xml:space="preserve">at </w:delText>
        </w:r>
        <w:r w:rsidR="00D76A24" w:rsidRPr="00AD1144" w:rsidDel="00331E42">
          <w:rPr>
            <w:rFonts w:cs="Arial"/>
            <w:color w:val="000000" w:themeColor="text1"/>
          </w:rPr>
          <w:delText>random</w:delText>
        </w:r>
        <w:r w:rsidR="00D76A24" w:rsidDel="00331E42">
          <w:rPr>
            <w:rFonts w:cs="Arial"/>
            <w:color w:val="000000" w:themeColor="text1"/>
          </w:rPr>
          <w:delText xml:space="preserve"> positions</w:delText>
        </w:r>
        <w:r w:rsidR="00D76A24" w:rsidRPr="00AD1144" w:rsidDel="00331E42">
          <w:rPr>
            <w:rFonts w:cs="Arial"/>
            <w:color w:val="000000" w:themeColor="text1"/>
          </w:rPr>
          <w:delText xml:space="preserve"> </w:delText>
        </w:r>
        <w:r w:rsidRPr="009C0FC6" w:rsidDel="00331E42">
          <w:rPr>
            <w:rFonts w:cs="Arial"/>
            <w:color w:val="000000" w:themeColor="text1"/>
          </w:rPr>
          <w:delText xml:space="preserve">in the </w:delText>
        </w:r>
        <w:r w:rsidRPr="009C0FC6" w:rsidDel="00331E42">
          <w:rPr>
            <w:rFonts w:cs="Arial"/>
            <w:i/>
            <w:color w:val="000000" w:themeColor="text1"/>
          </w:rPr>
          <w:delText xml:space="preserve">P. aeruginosa </w:delText>
        </w:r>
        <w:r w:rsidRPr="009C0FC6" w:rsidDel="00331E42">
          <w:rPr>
            <w:rFonts w:cs="Arial"/>
            <w:color w:val="000000" w:themeColor="text1"/>
          </w:rPr>
          <w:delText>genome</w:delText>
        </w:r>
        <w:r w:rsidR="00D76A24" w:rsidDel="00331E42">
          <w:rPr>
            <w:rFonts w:cs="Arial"/>
            <w:color w:val="000000" w:themeColor="text1"/>
          </w:rPr>
          <w:delText>, this</w:delText>
        </w:r>
        <w:r w:rsidR="00D25F77" w:rsidRPr="009C0FC6" w:rsidDel="00331E42">
          <w:rPr>
            <w:rFonts w:cs="Arial"/>
            <w:color w:val="000000" w:themeColor="text1"/>
          </w:rPr>
          <w:delText xml:space="preserve"> may affect fitness</w:delText>
        </w:r>
        <w:r w:rsidR="00D76A24" w:rsidDel="00331E42">
          <w:rPr>
            <w:rFonts w:cs="Arial"/>
            <w:color w:val="000000" w:themeColor="text1"/>
          </w:rPr>
          <w:delText>. We therefore</w:delText>
        </w:r>
        <w:r w:rsidR="00D76A24" w:rsidRPr="009C0FC6" w:rsidDel="00331E42">
          <w:rPr>
            <w:rFonts w:cs="Arial"/>
            <w:color w:val="000000" w:themeColor="text1"/>
          </w:rPr>
          <w:delText xml:space="preserve"> </w:delText>
        </w:r>
        <w:r w:rsidR="00D25F77" w:rsidRPr="009C0FC6" w:rsidDel="00331E42">
          <w:rPr>
            <w:rFonts w:cs="Arial"/>
            <w:color w:val="000000" w:themeColor="text1"/>
          </w:rPr>
          <w:delText>sampled three blue colonies of the transformants and conducted 24hr competition experiments against their untransformed counterpart</w:delText>
        </w:r>
        <w:r w:rsidR="00D76A24" w:rsidDel="00331E42">
          <w:rPr>
            <w:rFonts w:cs="Arial"/>
            <w:color w:val="000000" w:themeColor="text1"/>
          </w:rPr>
          <w:delText xml:space="preserve"> to verify their fitness was unaffected</w:delText>
        </w:r>
        <w:r w:rsidR="00D25F77" w:rsidRPr="009C0FC6" w:rsidDel="00331E42">
          <w:rPr>
            <w:rFonts w:cs="Arial"/>
            <w:color w:val="000000" w:themeColor="text1"/>
          </w:rPr>
          <w:delText>. T</w:delText>
        </w:r>
        <w:r w:rsidRPr="009C0FC6" w:rsidDel="00331E42">
          <w:rPr>
            <w:rFonts w:cs="Arial"/>
            <w:color w:val="000000" w:themeColor="text1"/>
          </w:rPr>
          <w:delText xml:space="preserve">he </w:delText>
        </w:r>
        <w:r w:rsidR="002F4488" w:rsidRPr="009C0FC6" w:rsidDel="00331E42">
          <w:rPr>
            <w:rFonts w:cs="Arial"/>
            <w:color w:val="000000" w:themeColor="text1"/>
          </w:rPr>
          <w:delText xml:space="preserve">relative fitness of the transformed BIM was </w:delText>
        </w:r>
        <w:r w:rsidRPr="009C0FC6" w:rsidDel="00331E42">
          <w:rPr>
            <w:rFonts w:cs="Arial"/>
            <w:color w:val="000000" w:themeColor="text1"/>
          </w:rPr>
          <w:delText>calculated</w:delText>
        </w:r>
        <w:r w:rsidR="002F4488" w:rsidRPr="009C0FC6" w:rsidDel="00331E42">
          <w:rPr>
            <w:rFonts w:cs="Arial"/>
            <w:color w:val="000000" w:themeColor="text1"/>
          </w:rPr>
          <w:delText xml:space="preserve"> </w:delText>
        </w:r>
        <w:r w:rsidR="00D76A24" w:rsidDel="00331E42">
          <w:rPr>
            <w:rFonts w:cs="Arial"/>
            <w:color w:val="000000" w:themeColor="text1"/>
          </w:rPr>
          <w:delText xml:space="preserve">as described previously </w:delText>
        </w:r>
        <w:r w:rsidR="002F4488" w:rsidRPr="00831DB0" w:rsidDel="00331E42">
          <w:rPr>
            <w:rFonts w:cs="Arial"/>
            <w:color w:val="000000" w:themeColor="text1"/>
          </w:rPr>
          <w:delText>(</w:delText>
        </w:r>
        <w:r w:rsidR="001638E4" w:rsidRPr="00831DB0" w:rsidDel="00331E42">
          <w:rPr>
            <w:rFonts w:cs="Arial"/>
            <w:i/>
            <w:color w:val="000000" w:themeColor="text1"/>
          </w:rPr>
          <w:delText>W</w:delText>
        </w:r>
        <w:r w:rsidR="001638E4" w:rsidDel="00331E42">
          <w:rPr>
            <w:rFonts w:cs="Arial"/>
            <w:color w:val="000000" w:themeColor="text1"/>
            <w:vertAlign w:val="subscript"/>
          </w:rPr>
          <w:delText>n</w:delText>
        </w:r>
        <w:r w:rsidR="002F4488" w:rsidRPr="00831DB0" w:rsidDel="00331E42">
          <w:rPr>
            <w:rFonts w:cs="Arial"/>
            <w:color w:val="000000" w:themeColor="text1"/>
          </w:rPr>
          <w:delText xml:space="preserve"> = [(fraction strain A at t</w:delText>
        </w:r>
        <w:r w:rsidR="001638E4" w:rsidDel="00331E42">
          <w:rPr>
            <w:rFonts w:cs="Arial"/>
            <w:color w:val="000000" w:themeColor="text1"/>
            <w:vertAlign w:val="subscript"/>
          </w:rPr>
          <w:delText>n</w:delText>
        </w:r>
        <w:r w:rsidR="002F4488" w:rsidRPr="00831DB0" w:rsidDel="00331E42">
          <w:rPr>
            <w:rFonts w:cs="Arial"/>
            <w:color w:val="000000" w:themeColor="text1"/>
          </w:rPr>
          <w:delText>) * (1 –</w:delText>
        </w:r>
        <w:r w:rsidR="00E53238" w:rsidDel="00331E42">
          <w:rPr>
            <w:rFonts w:cs="Arial"/>
            <w:color w:val="000000" w:themeColor="text1"/>
          </w:rPr>
          <w:delText xml:space="preserve"> </w:delText>
        </w:r>
        <w:r w:rsidR="002F4488" w:rsidRPr="00831DB0" w:rsidDel="00331E42">
          <w:rPr>
            <w:rFonts w:cs="Arial"/>
            <w:color w:val="000000" w:themeColor="text1"/>
          </w:rPr>
          <w:delText>(fraction stain A at t</w:delText>
        </w:r>
        <w:r w:rsidR="001638E4" w:rsidDel="00331E42">
          <w:rPr>
            <w:rFonts w:cs="Arial"/>
            <w:color w:val="000000" w:themeColor="text1"/>
            <w:vertAlign w:val="subscript"/>
          </w:rPr>
          <w:delText>0</w:delText>
        </w:r>
        <w:r w:rsidR="002F4488" w:rsidRPr="00831DB0" w:rsidDel="00331E42">
          <w:rPr>
            <w:rFonts w:cs="Arial"/>
            <w:color w:val="000000" w:themeColor="text1"/>
          </w:rPr>
          <w:delText>)) ] / [(fraction strain A at t</w:delText>
        </w:r>
        <w:r w:rsidR="001638E4" w:rsidDel="00331E42">
          <w:rPr>
            <w:rFonts w:cs="Arial"/>
            <w:color w:val="000000" w:themeColor="text1"/>
            <w:vertAlign w:val="subscript"/>
          </w:rPr>
          <w:delText>0</w:delText>
        </w:r>
        <w:r w:rsidR="002F4488" w:rsidRPr="00831DB0" w:rsidDel="00331E42">
          <w:rPr>
            <w:rFonts w:cs="Arial"/>
            <w:color w:val="000000" w:themeColor="text1"/>
          </w:rPr>
          <w:delText>) * (1 –</w:delText>
        </w:r>
        <w:r w:rsidR="00E53238" w:rsidDel="00331E42">
          <w:rPr>
            <w:rFonts w:cs="Arial"/>
            <w:color w:val="000000" w:themeColor="text1"/>
          </w:rPr>
          <w:delText xml:space="preserve"> </w:delText>
        </w:r>
        <w:r w:rsidR="002F4488" w:rsidRPr="00831DB0" w:rsidDel="00331E42">
          <w:rPr>
            <w:rFonts w:cs="Arial"/>
            <w:color w:val="000000" w:themeColor="text1"/>
          </w:rPr>
          <w:delText>(fraction strain A at t</w:delText>
        </w:r>
        <w:r w:rsidR="001638E4" w:rsidDel="00331E42">
          <w:rPr>
            <w:rFonts w:cs="Arial"/>
            <w:color w:val="000000" w:themeColor="text1"/>
            <w:vertAlign w:val="subscript"/>
          </w:rPr>
          <w:delText>n</w:delText>
        </w:r>
        <w:r w:rsidR="002F4488" w:rsidRPr="00831DB0" w:rsidDel="00331E42">
          <w:rPr>
            <w:rFonts w:cs="Arial"/>
            <w:color w:val="000000" w:themeColor="text1"/>
          </w:rPr>
          <w:delText>)])</w:delText>
        </w:r>
        <w:r w:rsidR="002F4488" w:rsidRPr="00831DB0" w:rsidDel="00331E42">
          <w:rPr>
            <w:rFonts w:cs="Arial"/>
            <w:color w:val="000000" w:themeColor="text1"/>
          </w:rPr>
          <w:fldChar w:fldCharType="begin"/>
        </w:r>
        <w:r w:rsidR="006F00CA" w:rsidDel="00331E42">
          <w:rPr>
            <w:rFonts w:cs="Arial"/>
            <w:color w:val="000000" w:themeColor="text1"/>
          </w:rPr>
          <w:delInstrText xml:space="preserve"> ADDIN EN.CITE &lt;EndNote&gt;&lt;Cite&gt;&lt;Author&gt;Westra&lt;/Author&gt;&lt;Year&gt;2015&lt;/Year&gt;&lt;RecNum&gt;28&lt;/RecNum&gt;&lt;DisplayText&gt;(Westra&lt;style face="italic"&gt; et al.&lt;/style&gt;, 2015)&lt;/DisplayText&gt;&lt;record&gt;&lt;rec-number&gt;28&lt;/rec-number&gt;&lt;foreign-keys&gt;&lt;key app="EN" db-id="es529ptxovvregexae9v20vfwwzddw2zv59z" timestamp="1477668134"&gt;28&lt;/key&gt;&lt;/foreign-keys&gt;&lt;ref-type name="Journal Article"&gt;17&lt;/ref-type&gt;&lt;contributors&gt;&lt;authors&gt;&lt;author&gt;Westra, Edze R&lt;/author&gt;&lt;author&gt;van Houte, Stineke&lt;/author&gt;&lt;author&gt;Oyesiku-Blakemore, Sam&lt;/author&gt;&lt;author&gt;Makin, Ben&lt;/author&gt;&lt;author&gt;Broniewski, Jenny M&lt;/author&gt;&lt;author&gt;Best, Alex&lt;/author&gt;&lt;author&gt;Bondy-Denomy, Joseph&lt;/author&gt;&lt;author&gt;Davidson, Alan&lt;/author&gt;&lt;author&gt;Boots, Mike&lt;/author&gt;&lt;author&gt;Buckling, Angus&lt;/author&gt;&lt;/authors&gt;&lt;/contributors&gt;&lt;titles&gt;&lt;title&gt;Parasite Exposure Drives Selective Evolution of Constitutive versus Inducible Defense&lt;/title&gt;&lt;secondary-title&gt;Current Biology&lt;/secondary-title&gt;&lt;/titles&gt;&lt;periodical&gt;&lt;full-title&gt;Current Biology&lt;/full-title&gt;&lt;abbr-1&gt;Curr. Biol.&lt;/abbr-1&gt;&lt;abbr-2&gt;Curr Biol&lt;/abbr-2&gt;&lt;/periodical&gt;&lt;pages&gt;1043-1049&lt;/pages&gt;&lt;volume&gt;25&lt;/volume&gt;&lt;number&gt;8&lt;/number&gt;&lt;dates&gt;&lt;year&gt;2015&lt;/year&gt;&lt;/dates&gt;&lt;publisher&gt;Elsevier&lt;/publisher&gt;&lt;isbn&gt;0960-9822&lt;/isbn&gt;&lt;urls&gt;&lt;related-urls&gt;&lt;url&gt;http://dx.doi.org/10.1016/j.cub.2015.01.065&lt;/url&gt;&lt;/related-urls&gt;&lt;/urls&gt;&lt;electronic-resource-num&gt;10.1016/j.cub.2015.01.065&lt;/electronic-resource-num&gt;&lt;access-date&gt;2016/09/19&lt;/access-date&gt;&lt;/record&gt;&lt;/Cite&gt;&lt;/EndNote&gt;</w:delInstrText>
        </w:r>
        <w:r w:rsidR="002F4488" w:rsidRPr="00831DB0" w:rsidDel="00331E42">
          <w:rPr>
            <w:rFonts w:cs="Arial"/>
            <w:color w:val="000000" w:themeColor="text1"/>
          </w:rPr>
          <w:fldChar w:fldCharType="separate"/>
        </w:r>
        <w:r w:rsidR="00AB436D" w:rsidRPr="00831DB0" w:rsidDel="00331E42">
          <w:rPr>
            <w:rFonts w:cs="Arial"/>
            <w:noProof/>
            <w:color w:val="000000" w:themeColor="text1"/>
          </w:rPr>
          <w:delText>(Westra</w:delText>
        </w:r>
        <w:r w:rsidR="00AB436D" w:rsidRPr="00831DB0" w:rsidDel="00331E42">
          <w:rPr>
            <w:rFonts w:cs="Arial"/>
            <w:i/>
            <w:noProof/>
            <w:color w:val="000000" w:themeColor="text1"/>
          </w:rPr>
          <w:delText xml:space="preserve"> et al.</w:delText>
        </w:r>
        <w:r w:rsidR="00AB436D" w:rsidRPr="00831DB0" w:rsidDel="00331E42">
          <w:rPr>
            <w:rFonts w:cs="Arial"/>
            <w:noProof/>
            <w:color w:val="000000" w:themeColor="text1"/>
          </w:rPr>
          <w:delText>, 2015)</w:delText>
        </w:r>
        <w:r w:rsidR="002F4488" w:rsidRPr="00831DB0" w:rsidDel="00331E42">
          <w:rPr>
            <w:rFonts w:cs="Arial"/>
            <w:color w:val="000000" w:themeColor="text1"/>
          </w:rPr>
          <w:fldChar w:fldCharType="end"/>
        </w:r>
        <w:r w:rsidR="002F4488" w:rsidRPr="00831DB0" w:rsidDel="00331E42">
          <w:rPr>
            <w:rFonts w:cs="Arial"/>
            <w:color w:val="000000" w:themeColor="text1"/>
          </w:rPr>
          <w:delText xml:space="preserve">. </w:delText>
        </w:r>
        <w:r w:rsidR="000A660E" w:rsidDel="00331E42">
          <w:rPr>
            <w:rFonts w:cs="Arial"/>
            <w:color w:val="000000" w:themeColor="text1"/>
          </w:rPr>
          <w:delText>If Tn5 insertion disrupted the CRISPR-Cas system</w:delText>
        </w:r>
        <w:r w:rsidR="00432825" w:rsidDel="00331E42">
          <w:rPr>
            <w:rFonts w:cs="Arial"/>
            <w:color w:val="000000" w:themeColor="text1"/>
          </w:rPr>
          <w:delText xml:space="preserve">, the transformed BIM would regain susceptibility to ancestral DMS3vir. We therefore checked for this </w:delText>
        </w:r>
        <w:r w:rsidR="002C72F3" w:rsidDel="00331E42">
          <w:rPr>
            <w:rFonts w:cs="Arial"/>
            <w:color w:val="000000" w:themeColor="text1"/>
          </w:rPr>
          <w:delText xml:space="preserve">by </w:delText>
        </w:r>
        <w:r w:rsidR="00D541E3" w:rsidDel="00331E42">
          <w:rPr>
            <w:rFonts w:eastAsiaTheme="minorEastAsia" w:cs="Arial"/>
            <w:color w:val="000000" w:themeColor="text1"/>
          </w:rPr>
          <w:delText>spott</w:delText>
        </w:r>
        <w:r w:rsidR="002C72F3" w:rsidDel="00331E42">
          <w:rPr>
            <w:rFonts w:eastAsiaTheme="minorEastAsia" w:cs="Arial"/>
            <w:color w:val="000000" w:themeColor="text1"/>
          </w:rPr>
          <w:delText>ing</w:delText>
        </w:r>
        <w:r w:rsidRPr="00831DB0" w:rsidDel="00331E42">
          <w:rPr>
            <w:rFonts w:eastAsiaTheme="minorEastAsia" w:cs="Arial"/>
            <w:color w:val="000000" w:themeColor="text1"/>
          </w:rPr>
          <w:delText xml:space="preserve"> </w:delText>
        </w:r>
        <w:r w:rsidR="00DA1CD8" w:rsidRPr="00831DB0" w:rsidDel="00331E42">
          <w:rPr>
            <w:rFonts w:eastAsiaTheme="minorEastAsia" w:cs="Arial"/>
            <w:color w:val="000000" w:themeColor="text1"/>
          </w:rPr>
          <w:delText>ancestral DMS3vir</w:delText>
        </w:r>
        <w:r w:rsidR="002C72F3" w:rsidDel="00331E42">
          <w:rPr>
            <w:rFonts w:eastAsiaTheme="minorEastAsia" w:cs="Arial"/>
            <w:color w:val="000000" w:themeColor="text1"/>
          </w:rPr>
          <w:delText xml:space="preserve"> on a top lawn of the transformed BIM.</w:delText>
        </w:r>
        <w:r w:rsidR="002738F4" w:rsidDel="00331E42">
          <w:rPr>
            <w:rFonts w:eastAsiaTheme="minorEastAsia" w:cs="Arial"/>
            <w:color w:val="000000" w:themeColor="text1"/>
          </w:rPr>
          <w:delText xml:space="preserve"> </w:delText>
        </w:r>
        <w:r w:rsidR="002C72F3" w:rsidDel="00331E42">
          <w:rPr>
            <w:rFonts w:eastAsiaTheme="minorEastAsia" w:cs="Arial"/>
            <w:color w:val="000000" w:themeColor="text1"/>
          </w:rPr>
          <w:delText>If no clear lysis</w:delText>
        </w:r>
        <w:r w:rsidR="009640B2" w:rsidDel="00331E42">
          <w:rPr>
            <w:rFonts w:eastAsiaTheme="minorEastAsia" w:cs="Arial"/>
            <w:color w:val="000000" w:themeColor="text1"/>
          </w:rPr>
          <w:delText xml:space="preserve"> zone</w:delText>
        </w:r>
        <w:r w:rsidR="002C72F3" w:rsidDel="00331E42">
          <w:rPr>
            <w:rFonts w:eastAsiaTheme="minorEastAsia" w:cs="Arial"/>
            <w:color w:val="000000" w:themeColor="text1"/>
          </w:rPr>
          <w:delText xml:space="preserve"> </w:delText>
        </w:r>
        <w:r w:rsidR="009640B2" w:rsidDel="00331E42">
          <w:rPr>
            <w:rFonts w:eastAsiaTheme="minorEastAsia" w:cs="Arial"/>
            <w:color w:val="000000" w:themeColor="text1"/>
          </w:rPr>
          <w:delText xml:space="preserve">was visible on the top lawn, </w:delText>
        </w:r>
        <w:r w:rsidR="001C0F4C" w:rsidDel="00331E42">
          <w:rPr>
            <w:rFonts w:eastAsiaTheme="minorEastAsia" w:cs="Arial"/>
            <w:color w:val="000000" w:themeColor="text1"/>
          </w:rPr>
          <w:delText xml:space="preserve">we determined that the CRISPR-Cas system was functional. </w:delText>
        </w:r>
      </w:del>
    </w:p>
    <w:p w14:paraId="7B5FEBA6" w14:textId="57131AB1" w:rsidR="00BB5A57" w:rsidRPr="009C0FC6" w:rsidDel="00331E42" w:rsidRDefault="00BB5A57">
      <w:pPr>
        <w:jc w:val="both"/>
        <w:rPr>
          <w:del w:id="435" w:author="Common, Jack" w:date="2019-10-23T11:58:00Z"/>
          <w:rFonts w:eastAsiaTheme="minorEastAsia" w:cs="Arial"/>
          <w:color w:val="000000" w:themeColor="text1"/>
        </w:rPr>
        <w:pPrChange w:id="436" w:author="Common, Jack" w:date="2019-10-23T13:04:00Z">
          <w:pPr>
            <w:spacing w:line="480" w:lineRule="auto"/>
            <w:jc w:val="both"/>
          </w:pPr>
        </w:pPrChange>
      </w:pPr>
    </w:p>
    <w:p w14:paraId="29E044E7" w14:textId="3091EC94" w:rsidR="00BB5A57" w:rsidRPr="009C0FC6" w:rsidDel="00331E42" w:rsidRDefault="00597318">
      <w:pPr>
        <w:jc w:val="both"/>
        <w:rPr>
          <w:del w:id="437" w:author="Common, Jack" w:date="2019-10-23T11:58:00Z"/>
          <w:rFonts w:cs="Arial"/>
          <w:iCs/>
        </w:rPr>
        <w:pPrChange w:id="438" w:author="Common, Jack" w:date="2019-10-23T13:04:00Z">
          <w:pPr>
            <w:pStyle w:val="Heading2"/>
            <w:spacing w:line="480" w:lineRule="auto"/>
          </w:pPr>
        </w:pPrChange>
      </w:pPr>
      <w:del w:id="439" w:author="Common, Jack" w:date="2019-10-23T11:58:00Z">
        <w:r w:rsidRPr="009C0FC6" w:rsidDel="00331E42">
          <w:rPr>
            <w:rFonts w:cs="Arial"/>
            <w:i/>
            <w:iCs/>
          </w:rPr>
          <w:delText>Co-culture experiment</w:delText>
        </w:r>
      </w:del>
    </w:p>
    <w:p w14:paraId="3C83FE6E" w14:textId="692DA615" w:rsidR="006405D8" w:rsidRPr="009C0FC6" w:rsidDel="00331E42" w:rsidRDefault="006405D8">
      <w:pPr>
        <w:jc w:val="both"/>
        <w:rPr>
          <w:del w:id="440" w:author="Common, Jack" w:date="2019-10-23T11:58:00Z"/>
        </w:rPr>
        <w:pPrChange w:id="441" w:author="Common, Jack" w:date="2019-10-23T13:04:00Z">
          <w:pPr>
            <w:spacing w:line="480" w:lineRule="auto"/>
            <w:jc w:val="both"/>
          </w:pPr>
        </w:pPrChange>
      </w:pPr>
    </w:p>
    <w:p w14:paraId="4301E707" w14:textId="7206E700" w:rsidR="00C46A11" w:rsidRPr="009C64AD" w:rsidDel="00331E42" w:rsidRDefault="000C4074">
      <w:pPr>
        <w:jc w:val="both"/>
        <w:rPr>
          <w:del w:id="442" w:author="Common, Jack" w:date="2019-10-23T11:58:00Z"/>
          <w:rFonts w:cs="Arial"/>
          <w:color w:val="000000" w:themeColor="text1"/>
        </w:rPr>
        <w:pPrChange w:id="443" w:author="Common, Jack" w:date="2019-10-23T13:04:00Z">
          <w:pPr>
            <w:spacing w:line="480" w:lineRule="auto"/>
            <w:jc w:val="both"/>
          </w:pPr>
        </w:pPrChange>
      </w:pPr>
      <w:del w:id="444" w:author="Common, Jack" w:date="2019-10-23T11:58:00Z">
        <w:r w:rsidRPr="00831DB0" w:rsidDel="00331E42">
          <w:rPr>
            <w:rFonts w:cs="Arial"/>
            <w:color w:val="000000" w:themeColor="text1"/>
          </w:rPr>
          <w:delText xml:space="preserve">We designed 5 treatments </w:delText>
        </w:r>
        <w:r w:rsidR="00B00361" w:rsidDel="00331E42">
          <w:rPr>
            <w:rFonts w:cs="Arial"/>
            <w:color w:val="000000" w:themeColor="text1"/>
          </w:rPr>
          <w:delText xml:space="preserve">in which we manipulated the level of CRISPR spacer </w:delText>
        </w:r>
        <w:r w:rsidR="00923112" w:rsidDel="00331E42">
          <w:rPr>
            <w:rFonts w:cs="Arial"/>
            <w:color w:val="000000" w:themeColor="text1"/>
          </w:rPr>
          <w:delText>diversity</w:delText>
        </w:r>
        <w:r w:rsidRPr="00831DB0" w:rsidDel="00331E42">
          <w:rPr>
            <w:rFonts w:cs="Arial"/>
            <w:color w:val="000000" w:themeColor="text1"/>
          </w:rPr>
          <w:delText>, based on the BIM library</w:delText>
        </w:r>
        <w:r w:rsidR="00E51C66" w:rsidRPr="00831DB0" w:rsidDel="00331E42">
          <w:rPr>
            <w:rFonts w:cs="Arial"/>
            <w:color w:val="000000" w:themeColor="text1"/>
          </w:rPr>
          <w:delText>:</w:delText>
        </w:r>
        <w:r w:rsidRPr="00831DB0" w:rsidDel="00331E42">
          <w:rPr>
            <w:rFonts w:cs="Arial"/>
            <w:color w:val="000000" w:themeColor="text1"/>
          </w:rPr>
          <w:delText xml:space="preserve"> </w:delText>
        </w:r>
        <w:r w:rsidR="00BB37E7" w:rsidDel="00331E42">
          <w:rPr>
            <w:rFonts w:cs="Arial"/>
            <w:color w:val="000000" w:themeColor="text1"/>
          </w:rPr>
          <w:delText>monocultures (</w:delText>
        </w:r>
        <w:r w:rsidRPr="00831DB0" w:rsidDel="00331E42">
          <w:rPr>
            <w:rFonts w:cs="Arial"/>
            <w:color w:val="000000" w:themeColor="text1"/>
          </w:rPr>
          <w:delText>1-clone</w:delText>
        </w:r>
        <w:r w:rsidR="00BB37E7" w:rsidDel="00331E42">
          <w:rPr>
            <w:rFonts w:cs="Arial"/>
            <w:color w:val="000000" w:themeColor="text1"/>
          </w:rPr>
          <w:delText>)</w:delText>
        </w:r>
        <w:r w:rsidRPr="00831DB0" w:rsidDel="00331E42">
          <w:rPr>
            <w:rFonts w:cs="Arial"/>
            <w:color w:val="000000" w:themeColor="text1"/>
          </w:rPr>
          <w:delText xml:space="preserve">, </w:delText>
        </w:r>
        <w:r w:rsidR="00BB37E7" w:rsidDel="00331E42">
          <w:rPr>
            <w:rFonts w:cs="Arial"/>
            <w:color w:val="000000" w:themeColor="text1"/>
          </w:rPr>
          <w:delText xml:space="preserve">or </w:delText>
        </w:r>
        <w:r w:rsidR="00B00361" w:rsidDel="00331E42">
          <w:rPr>
            <w:rFonts w:cs="Arial"/>
            <w:color w:val="000000" w:themeColor="text1"/>
          </w:rPr>
          <w:delText xml:space="preserve">polycultures consisting </w:delText>
        </w:r>
        <w:r w:rsidR="00BB37E7" w:rsidDel="00331E42">
          <w:rPr>
            <w:rFonts w:cs="Arial"/>
            <w:color w:val="000000" w:themeColor="text1"/>
          </w:rPr>
          <w:delText xml:space="preserve">of </w:delText>
        </w:r>
        <w:r w:rsidRPr="00831DB0" w:rsidDel="00331E42">
          <w:rPr>
            <w:rFonts w:cs="Arial"/>
            <w:color w:val="000000" w:themeColor="text1"/>
          </w:rPr>
          <w:delText>3, 6, 12</w:delText>
        </w:r>
        <w:r w:rsidR="00BB37E7" w:rsidDel="00331E42">
          <w:rPr>
            <w:rFonts w:cs="Arial"/>
            <w:color w:val="000000" w:themeColor="text1"/>
          </w:rPr>
          <w:delText xml:space="preserve"> </w:delText>
        </w:r>
        <w:r w:rsidRPr="00831DB0" w:rsidDel="00331E42">
          <w:rPr>
            <w:rFonts w:cs="Arial"/>
            <w:color w:val="000000" w:themeColor="text1"/>
          </w:rPr>
          <w:delText>and 24</w:delText>
        </w:r>
        <w:r w:rsidR="00BB37E7" w:rsidDel="00331E42">
          <w:rPr>
            <w:rFonts w:cs="Arial"/>
            <w:color w:val="000000" w:themeColor="text1"/>
          </w:rPr>
          <w:delText xml:space="preserve"> </w:delText>
        </w:r>
        <w:r w:rsidRPr="00831DB0" w:rsidDel="00331E42">
          <w:rPr>
            <w:rFonts w:cs="Arial"/>
            <w:color w:val="000000" w:themeColor="text1"/>
          </w:rPr>
          <w:delText>clone</w:delText>
        </w:r>
        <w:r w:rsidR="00BB37E7" w:rsidDel="00331E42">
          <w:rPr>
            <w:rFonts w:cs="Arial"/>
            <w:color w:val="000000" w:themeColor="text1"/>
          </w:rPr>
          <w:delText>s</w:delText>
        </w:r>
        <w:r w:rsidRPr="00831DB0" w:rsidDel="00331E42">
          <w:rPr>
            <w:rFonts w:cs="Arial"/>
            <w:color w:val="000000" w:themeColor="text1"/>
          </w:rPr>
          <w:delText xml:space="preserve">. For </w:delText>
        </w:r>
        <w:r w:rsidR="00BB37E7" w:rsidDel="00331E42">
          <w:rPr>
            <w:rFonts w:cs="Arial"/>
            <w:color w:val="000000" w:themeColor="text1"/>
          </w:rPr>
          <w:delText xml:space="preserve">each of </w:delText>
        </w:r>
        <w:r w:rsidRPr="00831DB0" w:rsidDel="00331E42">
          <w:rPr>
            <w:rFonts w:cs="Arial"/>
            <w:color w:val="000000" w:themeColor="text1"/>
          </w:rPr>
          <w:delText xml:space="preserve">the polyclonal treatments, a </w:delText>
        </w:r>
        <w:r w:rsidR="00BB37E7" w:rsidDel="00331E42">
          <w:rPr>
            <w:rFonts w:cs="Arial"/>
            <w:color w:val="000000" w:themeColor="text1"/>
          </w:rPr>
          <w:delText xml:space="preserve">single </w:delText>
        </w:r>
        <w:r w:rsidRPr="00831DB0" w:rsidDel="00331E42">
          <w:rPr>
            <w:rFonts w:cs="Arial"/>
            <w:color w:val="000000" w:themeColor="text1"/>
          </w:rPr>
          <w:delText xml:space="preserve">BIM </w:delText>
        </w:r>
        <w:r w:rsidR="005D1378" w:rsidRPr="00831DB0" w:rsidDel="00331E42">
          <w:rPr>
            <w:rFonts w:cs="Arial"/>
            <w:color w:val="000000" w:themeColor="text1"/>
          </w:rPr>
          <w:delText>carrying the</w:delText>
        </w:r>
        <w:r w:rsidRPr="00831DB0" w:rsidDel="00331E42">
          <w:rPr>
            <w:rFonts w:cs="Arial"/>
            <w:color w:val="000000" w:themeColor="text1"/>
          </w:rPr>
          <w:delText xml:space="preserve"> </w:delText>
        </w:r>
        <w:r w:rsidRPr="00831DB0" w:rsidDel="00331E42">
          <w:rPr>
            <w:rFonts w:cs="Arial"/>
            <w:i/>
            <w:color w:val="000000" w:themeColor="text1"/>
          </w:rPr>
          <w:delText xml:space="preserve">lacZ </w:delText>
        </w:r>
        <w:r w:rsidRPr="00831DB0" w:rsidDel="00331E42">
          <w:rPr>
            <w:rFonts w:cs="Arial"/>
            <w:color w:val="000000" w:themeColor="text1"/>
          </w:rPr>
          <w:delText>reporter gene was included. From fresh overnight cultures of each BIM, we made mixes of equal proportion of each clone corresponding to the diversity treatments.</w:delText>
        </w:r>
        <w:r w:rsidR="002617FA" w:rsidRPr="00831DB0" w:rsidDel="00331E42">
          <w:rPr>
            <w:rFonts w:cs="Arial"/>
            <w:color w:val="000000" w:themeColor="text1"/>
          </w:rPr>
          <w:delText xml:space="preserve"> To monitor the population dynamics and </w:delText>
        </w:r>
        <w:r w:rsidR="00DE18C3" w:rsidDel="00331E42">
          <w:rPr>
            <w:rFonts w:cs="Arial"/>
            <w:color w:val="000000" w:themeColor="text1"/>
          </w:rPr>
          <w:delText>competitive performance</w:delText>
        </w:r>
        <w:r w:rsidR="002617FA" w:rsidRPr="00831DB0" w:rsidDel="00331E42">
          <w:rPr>
            <w:rFonts w:cs="Arial"/>
            <w:color w:val="000000" w:themeColor="text1"/>
          </w:rPr>
          <w:delText xml:space="preserve"> of </w:delText>
        </w:r>
        <w:r w:rsidR="00A23B4F" w:rsidDel="00331E42">
          <w:rPr>
            <w:rFonts w:cs="Arial"/>
            <w:color w:val="000000" w:themeColor="text1"/>
          </w:rPr>
          <w:delText xml:space="preserve">the </w:delText>
        </w:r>
        <w:r w:rsidR="002617FA" w:rsidRPr="00831DB0" w:rsidDel="00331E42">
          <w:rPr>
            <w:rFonts w:cs="Arial"/>
            <w:color w:val="000000" w:themeColor="text1"/>
          </w:rPr>
          <w:delText>CRISPR-</w:delText>
        </w:r>
        <w:r w:rsidR="00A23B4F" w:rsidDel="00331E42">
          <w:rPr>
            <w:rFonts w:cs="Arial"/>
            <w:color w:val="000000" w:themeColor="text1"/>
          </w:rPr>
          <w:delText>resistant population as a whole</w:delText>
        </w:r>
        <w:r w:rsidR="005274DD" w:rsidRPr="00831DB0" w:rsidDel="00331E42">
          <w:rPr>
            <w:rFonts w:cs="Arial"/>
            <w:color w:val="000000" w:themeColor="text1"/>
          </w:rPr>
          <w:delText>,</w:delText>
        </w:r>
        <w:r w:rsidR="002617FA" w:rsidRPr="00831DB0" w:rsidDel="00331E42">
          <w:rPr>
            <w:rFonts w:cs="Arial"/>
            <w:color w:val="000000" w:themeColor="text1"/>
          </w:rPr>
          <w:delText xml:space="preserve"> </w:delText>
        </w:r>
        <w:r w:rsidR="00E47A89" w:rsidRPr="00831DB0" w:rsidDel="00331E42">
          <w:rPr>
            <w:rFonts w:cs="Arial"/>
            <w:color w:val="000000" w:themeColor="text1"/>
          </w:rPr>
          <w:delText>we</w:delText>
        </w:r>
        <w:r w:rsidR="002617FA" w:rsidRPr="00831DB0" w:rsidDel="00331E42">
          <w:rPr>
            <w:rFonts w:cs="Arial"/>
            <w:color w:val="000000" w:themeColor="text1"/>
          </w:rPr>
          <w:delText xml:space="preserve"> also added </w:delText>
        </w:r>
        <w:r w:rsidR="005274DD" w:rsidRPr="00831DB0" w:rsidDel="00331E42">
          <w:rPr>
            <w:rFonts w:cs="Arial"/>
            <w:color w:val="000000" w:themeColor="text1"/>
          </w:rPr>
          <w:delText xml:space="preserve">PA14 </w:delText>
        </w:r>
        <w:r w:rsidR="005274DD" w:rsidRPr="00831DB0" w:rsidDel="00331E42">
          <w:rPr>
            <w:rFonts w:cs="Arial"/>
            <w:i/>
            <w:color w:val="000000" w:themeColor="text1"/>
          </w:rPr>
          <w:delText>∆pilA</w:delText>
        </w:r>
        <w:r w:rsidR="007B12BC" w:rsidRPr="00831DB0" w:rsidDel="00331E42">
          <w:rPr>
            <w:rFonts w:cs="Arial"/>
            <w:i/>
            <w:color w:val="000000" w:themeColor="text1"/>
          </w:rPr>
          <w:delText xml:space="preserve"> </w:delText>
        </w:r>
        <w:r w:rsidR="007B12BC" w:rsidRPr="00831DB0" w:rsidDel="00331E42">
          <w:rPr>
            <w:rFonts w:cs="Arial"/>
            <w:color w:val="000000" w:themeColor="text1"/>
          </w:rPr>
          <w:delText>(surface mutant; SM</w:delText>
        </w:r>
        <w:r w:rsidR="0011581C" w:rsidDel="00331E42">
          <w:rPr>
            <w:rFonts w:cs="Arial"/>
            <w:color w:val="000000" w:themeColor="text1"/>
          </w:rPr>
          <w:delText>, which is fully resistant to phage DMS3vir and has a distinct “smooth” colony morphology</w:delText>
        </w:r>
        <w:r w:rsidR="007B12BC" w:rsidRPr="00831DB0" w:rsidDel="00331E42">
          <w:rPr>
            <w:rFonts w:cs="Arial"/>
            <w:color w:val="000000" w:themeColor="text1"/>
          </w:rPr>
          <w:delText>)</w:delText>
        </w:r>
        <w:r w:rsidR="005274DD" w:rsidRPr="00831DB0" w:rsidDel="00331E42">
          <w:rPr>
            <w:rFonts w:cs="Arial"/>
            <w:color w:val="000000" w:themeColor="text1"/>
          </w:rPr>
          <w:delText xml:space="preserve"> </w:delText>
        </w:r>
        <w:r w:rsidR="00790F00" w:rsidRPr="00831DB0" w:rsidDel="00331E42">
          <w:rPr>
            <w:rFonts w:cs="Arial"/>
            <w:color w:val="000000" w:themeColor="text1"/>
          </w:rPr>
          <w:delText xml:space="preserve">to each mix </w:delText>
        </w:r>
        <w:r w:rsidR="005274DD" w:rsidRPr="00831DB0" w:rsidDel="00331E42">
          <w:rPr>
            <w:rFonts w:cs="Arial"/>
            <w:color w:val="000000" w:themeColor="text1"/>
          </w:rPr>
          <w:delText>in equal proportion to the CRISPR population</w:delText>
        </w:r>
        <w:r w:rsidR="00AE2B69" w:rsidRPr="00831DB0" w:rsidDel="00331E42">
          <w:rPr>
            <w:rFonts w:cs="Arial"/>
            <w:color w:val="000000" w:themeColor="text1"/>
          </w:rPr>
          <w:delText>.</w:delText>
        </w:r>
        <w:r w:rsidRPr="00831DB0" w:rsidDel="00331E42">
          <w:rPr>
            <w:rFonts w:cs="Arial"/>
            <w:color w:val="000000" w:themeColor="text1"/>
          </w:rPr>
          <w:delText xml:space="preserve"> We then inoculated 6ml of M9</w:delText>
        </w:r>
        <w:r w:rsidR="00A81C0D" w:rsidDel="00331E42">
          <w:rPr>
            <w:rFonts w:cs="Arial"/>
            <w:color w:val="000000" w:themeColor="text1"/>
          </w:rPr>
          <w:delText xml:space="preserve">m </w:delText>
        </w:r>
        <w:r w:rsidRPr="00831DB0" w:rsidDel="00331E42">
          <w:rPr>
            <w:rFonts w:cs="Arial"/>
            <w:color w:val="000000" w:themeColor="text1"/>
          </w:rPr>
          <w:delText xml:space="preserve">1:100 from each mix. </w:delText>
        </w:r>
        <w:r w:rsidR="00597318" w:rsidRPr="00831DB0" w:rsidDel="00331E42">
          <w:rPr>
            <w:rFonts w:cs="Arial"/>
            <w:color w:val="000000" w:themeColor="text1"/>
          </w:rPr>
          <w:delText>Approximately 1x10</w:delText>
        </w:r>
        <w:r w:rsidR="0000288F" w:rsidRPr="00831DB0" w:rsidDel="00331E42">
          <w:rPr>
            <w:rFonts w:cs="Arial"/>
            <w:color w:val="000000" w:themeColor="text1"/>
            <w:vertAlign w:val="superscript"/>
          </w:rPr>
          <w:delText>6</w:delText>
        </w:r>
        <w:r w:rsidR="00597318" w:rsidRPr="00831DB0" w:rsidDel="00331E42">
          <w:rPr>
            <w:rFonts w:cs="Arial"/>
            <w:color w:val="000000" w:themeColor="text1"/>
          </w:rPr>
          <w:delText xml:space="preserve"> pfu </w:delText>
        </w:r>
        <w:r w:rsidR="003E6E28" w:rsidRPr="00831DB0" w:rsidDel="00331E42">
          <w:rPr>
            <w:rFonts w:cs="Arial"/>
            <w:color w:val="000000" w:themeColor="text1"/>
          </w:rPr>
          <w:delText>ml</w:delText>
        </w:r>
        <w:r w:rsidR="003E6E28" w:rsidRPr="00831DB0" w:rsidDel="00331E42">
          <w:rPr>
            <w:rFonts w:cs="Arial"/>
            <w:color w:val="000000" w:themeColor="text1"/>
            <w:vertAlign w:val="superscript"/>
          </w:rPr>
          <w:delText xml:space="preserve">-1 </w:delText>
        </w:r>
        <w:r w:rsidR="00590E8C" w:rsidRPr="00831DB0" w:rsidDel="00331E42">
          <w:rPr>
            <w:rFonts w:cs="Arial"/>
            <w:color w:val="000000" w:themeColor="text1"/>
          </w:rPr>
          <w:delText xml:space="preserve">of </w:delText>
        </w:r>
        <w:r w:rsidR="0000288F" w:rsidRPr="00831DB0" w:rsidDel="00331E42">
          <w:rPr>
            <w:rFonts w:cs="Arial"/>
            <w:color w:val="000000" w:themeColor="text1"/>
          </w:rPr>
          <w:delText xml:space="preserve">the escape phage targeting </w:delText>
        </w:r>
        <w:r w:rsidR="00590E8C" w:rsidRPr="00831DB0" w:rsidDel="00331E42">
          <w:rPr>
            <w:rFonts w:cs="Arial"/>
            <w:color w:val="000000" w:themeColor="text1"/>
          </w:rPr>
          <w:delText xml:space="preserve">the labelled BIM </w:delText>
        </w:r>
        <w:r w:rsidR="003E6E28" w:rsidRPr="00831DB0" w:rsidDel="00331E42">
          <w:rPr>
            <w:rFonts w:cs="Arial"/>
            <w:color w:val="000000" w:themeColor="text1"/>
          </w:rPr>
          <w:delText>were</w:delText>
        </w:r>
        <w:r w:rsidR="00590E8C" w:rsidRPr="00831DB0" w:rsidDel="00331E42">
          <w:rPr>
            <w:rFonts w:cs="Arial"/>
            <w:color w:val="000000" w:themeColor="text1"/>
          </w:rPr>
          <w:delText xml:space="preserve"> then</w:delText>
        </w:r>
        <w:r w:rsidR="00597318" w:rsidRPr="00831DB0" w:rsidDel="00331E42">
          <w:rPr>
            <w:rFonts w:cs="Arial"/>
            <w:color w:val="000000" w:themeColor="text1"/>
          </w:rPr>
          <w:delText xml:space="preserve"> added to each vial. </w:delText>
        </w:r>
        <w:r w:rsidR="00590E8C" w:rsidRPr="00831DB0" w:rsidDel="00331E42">
          <w:rPr>
            <w:rFonts w:cs="Arial"/>
            <w:color w:val="000000" w:themeColor="text1"/>
          </w:rPr>
          <w:delText>We also established 1- and 24-clone treatments with ancestral phage as controls. Polyclonal treatments consisted of 8 biological replicates (</w:delText>
        </w:r>
        <w:r w:rsidR="00590E8C" w:rsidRPr="00831DB0" w:rsidDel="00331E42">
          <w:rPr>
            <w:rFonts w:cs="Arial"/>
            <w:i/>
            <w:color w:val="000000" w:themeColor="text1"/>
          </w:rPr>
          <w:delText>N</w:delText>
        </w:r>
        <w:r w:rsidR="00590E8C" w:rsidRPr="00831DB0" w:rsidDel="00331E42">
          <w:rPr>
            <w:rFonts w:cs="Arial"/>
            <w:color w:val="000000" w:themeColor="text1"/>
          </w:rPr>
          <w:delText>=8) to ensure that both BIMs and phage were equally represented across treatments, while the 1-clone treatment</w:delText>
        </w:r>
        <w:r w:rsidR="006679AA" w:rsidRPr="00831DB0" w:rsidDel="00331E42">
          <w:rPr>
            <w:rFonts w:cs="Arial"/>
            <w:color w:val="000000" w:themeColor="text1"/>
          </w:rPr>
          <w:delText>s</w:delText>
        </w:r>
        <w:r w:rsidR="00590E8C" w:rsidRPr="00831DB0" w:rsidDel="00331E42">
          <w:rPr>
            <w:rFonts w:cs="Arial"/>
            <w:color w:val="000000" w:themeColor="text1"/>
          </w:rPr>
          <w:delText xml:space="preserve"> consisted of 24 biological replicates (</w:delText>
        </w:r>
        <w:r w:rsidR="00590E8C" w:rsidRPr="00831DB0" w:rsidDel="00331E42">
          <w:rPr>
            <w:rFonts w:cs="Arial"/>
            <w:i/>
            <w:color w:val="000000" w:themeColor="text1"/>
          </w:rPr>
          <w:delText>N</w:delText>
        </w:r>
        <w:r w:rsidR="00590E8C" w:rsidRPr="00831DB0" w:rsidDel="00331E42">
          <w:rPr>
            <w:rFonts w:cs="Arial"/>
            <w:color w:val="000000" w:themeColor="text1"/>
          </w:rPr>
          <w:delText>=24)</w:delText>
        </w:r>
        <w:r w:rsidR="006679AA" w:rsidRPr="00831DB0" w:rsidDel="00331E42">
          <w:rPr>
            <w:rFonts w:cs="Arial"/>
            <w:color w:val="000000" w:themeColor="text1"/>
          </w:rPr>
          <w:delText xml:space="preserve">. </w:delText>
        </w:r>
        <w:r w:rsidR="00C46A11" w:rsidRPr="009C64AD" w:rsidDel="00331E42">
          <w:rPr>
            <w:rFonts w:cs="Arial"/>
            <w:color w:val="000000" w:themeColor="text1"/>
          </w:rPr>
          <w:delText>Glass vials were incubated at 37˚C while shaking at 180rpm. At 1, 2, and 3 days-post infection (dpi), the sampling of the phage and bacterial culture was repeated as described. Cultures were transferred 1:100 to fresh media after sampling had been carried out. The experiment was terminated at 3 dpi.</w:delText>
        </w:r>
        <w:r w:rsidR="00C46A11" w:rsidDel="00331E42">
          <w:rPr>
            <w:rFonts w:cs="Arial"/>
            <w:color w:val="000000" w:themeColor="text1"/>
          </w:rPr>
          <w:delText xml:space="preserve"> </w:delText>
        </w:r>
      </w:del>
    </w:p>
    <w:p w14:paraId="2C35A921" w14:textId="0DD8D660" w:rsidR="00590E8C" w:rsidRPr="009C0FC6" w:rsidDel="00331E42" w:rsidRDefault="00590E8C">
      <w:pPr>
        <w:jc w:val="both"/>
        <w:rPr>
          <w:del w:id="445" w:author="Common, Jack" w:date="2019-10-23T11:58:00Z"/>
          <w:rFonts w:cs="Arial"/>
          <w:color w:val="000000" w:themeColor="text1"/>
        </w:rPr>
        <w:pPrChange w:id="446" w:author="Common, Jack" w:date="2019-10-23T13:04:00Z">
          <w:pPr>
            <w:spacing w:line="480" w:lineRule="auto"/>
            <w:jc w:val="both"/>
          </w:pPr>
        </w:pPrChange>
      </w:pPr>
    </w:p>
    <w:p w14:paraId="394F2AF9" w14:textId="1A243C42" w:rsidR="00FE5B39" w:rsidDel="00331E42" w:rsidRDefault="00C46A11">
      <w:pPr>
        <w:jc w:val="both"/>
        <w:rPr>
          <w:del w:id="447" w:author="Common, Jack" w:date="2019-10-23T11:58:00Z"/>
          <w:rFonts w:cs="Arial"/>
          <w:color w:val="000000" w:themeColor="text1"/>
        </w:rPr>
        <w:pPrChange w:id="448" w:author="Common, Jack" w:date="2019-10-23T13:04:00Z">
          <w:pPr>
            <w:spacing w:line="480" w:lineRule="auto"/>
            <w:jc w:val="both"/>
          </w:pPr>
        </w:pPrChange>
      </w:pPr>
      <w:del w:id="449" w:author="Common, Jack" w:date="2019-10-23T11:58:00Z">
        <w:r w:rsidDel="00331E42">
          <w:rPr>
            <w:rFonts w:cs="Arial"/>
            <w:color w:val="000000" w:themeColor="text1"/>
          </w:rPr>
          <w:delText xml:space="preserve">Each day </w:delText>
        </w:r>
        <w:r w:rsidR="00597318" w:rsidRPr="009C0FC6" w:rsidDel="00331E42">
          <w:rPr>
            <w:rFonts w:cs="Arial"/>
            <w:color w:val="000000" w:themeColor="text1"/>
          </w:rPr>
          <w:delText xml:space="preserve">180μl of culture was taken from each vial and phage was extracted using chloroform. Phage titres were determined by serially diluting extracted phage in 1x M9 salts, and then spotting 5μl of each dilution on a top lawn of </w:delText>
        </w:r>
        <w:r w:rsidR="00597318" w:rsidRPr="009C0FC6" w:rsidDel="00331E42">
          <w:rPr>
            <w:rFonts w:cs="Arial"/>
            <w:i/>
            <w:color w:val="000000" w:themeColor="text1"/>
          </w:rPr>
          <w:delText>P. aeruginosa</w:delText>
        </w:r>
        <w:r w:rsidR="00597318" w:rsidRPr="009C0FC6" w:rsidDel="00331E42">
          <w:rPr>
            <w:rFonts w:cs="Arial"/>
            <w:color w:val="000000" w:themeColor="text1"/>
          </w:rPr>
          <w:delText xml:space="preserve"> PA14 </w:delText>
        </w:r>
        <w:r w:rsidR="00597318" w:rsidRPr="009C0FC6" w:rsidDel="00331E42">
          <w:rPr>
            <w:rFonts w:cs="Arial"/>
            <w:i/>
            <w:color w:val="000000" w:themeColor="text1"/>
          </w:rPr>
          <w:delText>csy3::lacZ</w:delText>
        </w:r>
        <w:r w:rsidR="0000288F" w:rsidRPr="009C0FC6" w:rsidDel="00331E42">
          <w:rPr>
            <w:rFonts w:cs="Arial"/>
            <w:color w:val="000000" w:themeColor="text1"/>
          </w:rPr>
          <w:delText>, which was then incubated at 37˚C for 24hrs</w:delText>
        </w:r>
        <w:r w:rsidR="00597318" w:rsidRPr="009C0FC6" w:rsidDel="00331E42">
          <w:rPr>
            <w:rFonts w:cs="Arial"/>
            <w:color w:val="000000" w:themeColor="text1"/>
          </w:rPr>
          <w:delText xml:space="preserve">. </w:delText>
        </w:r>
        <w:r w:rsidR="0000288F" w:rsidRPr="009C0FC6" w:rsidDel="00331E42">
          <w:rPr>
            <w:rFonts w:cs="Arial"/>
            <w:color w:val="000000" w:themeColor="text1"/>
          </w:rPr>
          <w:delText xml:space="preserve">Phage titres were calculated from this assay. </w:delText>
        </w:r>
        <w:r w:rsidR="00597318" w:rsidRPr="009C0FC6" w:rsidDel="00331E42">
          <w:rPr>
            <w:rFonts w:cs="Arial"/>
            <w:color w:val="000000" w:themeColor="text1"/>
          </w:rPr>
          <w:delText>The detection limit of phage spot assays is 10</w:delText>
        </w:r>
        <w:r w:rsidR="00597318" w:rsidRPr="009C0FC6" w:rsidDel="00331E42">
          <w:rPr>
            <w:rFonts w:cs="Arial"/>
            <w:color w:val="000000" w:themeColor="text1"/>
            <w:vertAlign w:val="superscript"/>
          </w:rPr>
          <w:delText>2</w:delText>
        </w:r>
        <w:r w:rsidR="00597318" w:rsidRPr="009C0FC6" w:rsidDel="00331E42">
          <w:rPr>
            <w:rFonts w:cs="Arial"/>
            <w:color w:val="000000" w:themeColor="text1"/>
          </w:rPr>
          <w:delText xml:space="preserve"> pfu ml</w:delText>
        </w:r>
        <w:r w:rsidR="00597318" w:rsidRPr="009C0FC6" w:rsidDel="00331E42">
          <w:rPr>
            <w:rFonts w:cs="Arial"/>
            <w:color w:val="000000" w:themeColor="text1"/>
            <w:vertAlign w:val="superscript"/>
          </w:rPr>
          <w:delText>–1</w:delText>
        </w:r>
        <w:r w:rsidR="00597318" w:rsidRPr="009C0FC6" w:rsidDel="00331E42">
          <w:rPr>
            <w:rFonts w:cs="Arial"/>
            <w:color w:val="000000" w:themeColor="text1"/>
          </w:rPr>
          <w:delText xml:space="preserve">. </w:delText>
        </w:r>
        <w:r w:rsidR="00A23B4F" w:rsidDel="00331E42">
          <w:rPr>
            <w:rFonts w:cs="Arial"/>
            <w:color w:val="000000" w:themeColor="text1"/>
          </w:rPr>
          <w:delText xml:space="preserve">To monitor bacterial densities, </w:delText>
        </w:r>
        <w:r w:rsidR="00597318" w:rsidRPr="009C0FC6" w:rsidDel="00331E42">
          <w:rPr>
            <w:rFonts w:cs="Arial"/>
            <w:color w:val="000000" w:themeColor="text1"/>
          </w:rPr>
          <w:delText xml:space="preserve">culture </w:delText>
        </w:r>
        <w:r w:rsidR="00F614B0" w:rsidDel="00331E42">
          <w:rPr>
            <w:rFonts w:cs="Arial"/>
            <w:color w:val="000000" w:themeColor="text1"/>
          </w:rPr>
          <w:delText xml:space="preserve">samples </w:delText>
        </w:r>
        <w:r w:rsidR="00597318" w:rsidRPr="009C0FC6" w:rsidDel="00331E42">
          <w:rPr>
            <w:rFonts w:cs="Arial"/>
            <w:color w:val="000000" w:themeColor="text1"/>
          </w:rPr>
          <w:delText xml:space="preserve">were serially diluted in </w:delText>
        </w:r>
        <w:r w:rsidR="0000288F" w:rsidRPr="009C0FC6" w:rsidDel="00331E42">
          <w:rPr>
            <w:rFonts w:cs="Arial"/>
            <w:color w:val="000000" w:themeColor="text1"/>
          </w:rPr>
          <w:delText>1x M9 salts</w:delText>
        </w:r>
        <w:r w:rsidR="00597318" w:rsidRPr="009C0FC6" w:rsidDel="00331E42">
          <w:rPr>
            <w:rFonts w:cs="Arial"/>
            <w:color w:val="000000" w:themeColor="text1"/>
          </w:rPr>
          <w:delText xml:space="preserve">, </w:delText>
        </w:r>
        <w:r w:rsidR="0000288F" w:rsidRPr="009C0FC6" w:rsidDel="00331E42">
          <w:rPr>
            <w:rFonts w:cs="Arial"/>
            <w:color w:val="000000" w:themeColor="text1"/>
          </w:rPr>
          <w:delText xml:space="preserve">and then </w:delText>
        </w:r>
        <w:r w:rsidR="00597318" w:rsidRPr="009C0FC6" w:rsidDel="00331E42">
          <w:rPr>
            <w:rFonts w:cs="Arial"/>
            <w:color w:val="000000" w:themeColor="text1"/>
          </w:rPr>
          <w:delText>plated on</w:delText>
        </w:r>
        <w:r w:rsidR="0000288F" w:rsidRPr="009C0FC6" w:rsidDel="00331E42">
          <w:rPr>
            <w:rFonts w:cs="Arial"/>
            <w:color w:val="000000" w:themeColor="text1"/>
          </w:rPr>
          <w:delText xml:space="preserve"> LB agar + 40µg/ml X-gal + 0.1mM IPTG</w:delText>
        </w:r>
        <w:r w:rsidR="00597318" w:rsidRPr="009C0FC6" w:rsidDel="00331E42">
          <w:rPr>
            <w:rFonts w:cs="Arial"/>
            <w:color w:val="000000" w:themeColor="text1"/>
          </w:rPr>
          <w:delText xml:space="preserve">, and incubated </w:delText>
        </w:r>
        <w:r w:rsidR="0000288F" w:rsidRPr="009C0FC6" w:rsidDel="00331E42">
          <w:rPr>
            <w:rFonts w:cs="Arial"/>
            <w:color w:val="000000" w:themeColor="text1"/>
          </w:rPr>
          <w:delText>for 48hrs</w:delText>
        </w:r>
        <w:r w:rsidR="00597318" w:rsidRPr="009C0FC6" w:rsidDel="00331E42">
          <w:rPr>
            <w:rFonts w:cs="Arial"/>
            <w:color w:val="000000" w:themeColor="text1"/>
          </w:rPr>
          <w:delText xml:space="preserve"> at 37˚C</w:delText>
        </w:r>
        <w:r w:rsidR="0000288F" w:rsidRPr="009C0FC6" w:rsidDel="00331E42">
          <w:rPr>
            <w:rFonts w:cs="Arial"/>
            <w:color w:val="000000" w:themeColor="text1"/>
          </w:rPr>
          <w:delText xml:space="preserve">. The density of </w:delText>
        </w:r>
        <w:r w:rsidR="007B12BC" w:rsidRPr="009C0FC6" w:rsidDel="00331E42">
          <w:rPr>
            <w:rFonts w:cs="Arial"/>
            <w:color w:val="000000" w:themeColor="text1"/>
          </w:rPr>
          <w:delText>SM</w:delText>
        </w:r>
        <w:r w:rsidR="0000288F" w:rsidRPr="009C0FC6" w:rsidDel="00331E42">
          <w:rPr>
            <w:rFonts w:cs="Arial"/>
            <w:color w:val="000000" w:themeColor="text1"/>
          </w:rPr>
          <w:delText xml:space="preserve">, CRISPR and the labelled BIM was then calculated. SM were differentiated from CRISPR clones by their “smooth” colony morphology, and the labelled BIM was identified by the blue:white screen. </w:delText>
        </w:r>
      </w:del>
    </w:p>
    <w:p w14:paraId="3B77723D" w14:textId="7B287428" w:rsidR="00FE5B39" w:rsidDel="00331E42" w:rsidRDefault="00FE5B39">
      <w:pPr>
        <w:jc w:val="both"/>
        <w:rPr>
          <w:del w:id="450" w:author="Common, Jack" w:date="2019-10-23T11:58:00Z"/>
          <w:rFonts w:cs="Arial"/>
          <w:color w:val="000000" w:themeColor="text1"/>
        </w:rPr>
        <w:pPrChange w:id="451" w:author="Common, Jack" w:date="2019-10-23T13:04:00Z">
          <w:pPr>
            <w:spacing w:line="480" w:lineRule="auto"/>
            <w:jc w:val="both"/>
          </w:pPr>
        </w:pPrChange>
      </w:pPr>
    </w:p>
    <w:p w14:paraId="2FAD90AA" w14:textId="3E938EA0" w:rsidR="0000288F" w:rsidRPr="00831DB0" w:rsidDel="00331E42" w:rsidRDefault="00FE5B39">
      <w:pPr>
        <w:jc w:val="both"/>
        <w:rPr>
          <w:del w:id="452" w:author="Common, Jack" w:date="2019-10-23T11:58:00Z"/>
          <w:rFonts w:cs="Arial"/>
          <w:color w:val="000000" w:themeColor="text1"/>
        </w:rPr>
        <w:pPrChange w:id="453" w:author="Common, Jack" w:date="2019-10-23T13:04:00Z">
          <w:pPr>
            <w:spacing w:line="480" w:lineRule="auto"/>
            <w:jc w:val="both"/>
          </w:pPr>
        </w:pPrChange>
      </w:pPr>
      <w:del w:id="454" w:author="Common, Jack" w:date="2019-10-23T11:58:00Z">
        <w:r w:rsidDel="00331E42">
          <w:rPr>
            <w:rFonts w:cs="Arial"/>
            <w:color w:val="000000" w:themeColor="text1"/>
          </w:rPr>
          <w:delText xml:space="preserve">We assessed the competitive performance of the CRISPR relative to SM clones and the labelled BIM relative to </w:delText>
        </w:r>
        <w:r w:rsidR="00F614B0" w:rsidDel="00331E42">
          <w:rPr>
            <w:rFonts w:cs="Arial"/>
            <w:color w:val="000000" w:themeColor="text1"/>
          </w:rPr>
          <w:delText>non-labelled BIMs</w:delText>
        </w:r>
        <w:r w:rsidDel="00331E42">
          <w:rPr>
            <w:rFonts w:cs="Arial"/>
            <w:color w:val="000000" w:themeColor="text1"/>
          </w:rPr>
          <w:delText xml:space="preserve"> by calculating selection rate </w:delText>
        </w:r>
        <w:r w:rsidR="00821B3F" w:rsidDel="00331E42">
          <w:rPr>
            <w:rFonts w:cs="Arial"/>
            <w:color w:val="000000" w:themeColor="text1"/>
          </w:rPr>
          <w:delText>(</w:delText>
        </w:r>
        <w:r w:rsidR="00821B3F" w:rsidDel="00331E42">
          <w:rPr>
            <w:rFonts w:cs="Arial"/>
            <w:i/>
            <w:color w:val="000000" w:themeColor="text1"/>
          </w:rPr>
          <w:delText>r</w:delText>
        </w:r>
        <w:r w:rsidR="001638E4" w:rsidDel="00331E42">
          <w:rPr>
            <w:rFonts w:cs="Arial"/>
            <w:i/>
            <w:color w:val="000000" w:themeColor="text1"/>
            <w:vertAlign w:val="subscript"/>
          </w:rPr>
          <w:delText>n</w:delText>
        </w:r>
        <w:r w:rsidR="00821B3F" w:rsidDel="00331E42">
          <w:rPr>
            <w:rFonts w:cs="Arial"/>
            <w:color w:val="000000" w:themeColor="text1"/>
          </w:rPr>
          <w:delText xml:space="preserve"> = </w:delText>
        </w:r>
        <w:r w:rsidR="001638E4" w:rsidDel="00331E42">
          <w:rPr>
            <w:rFonts w:cs="Arial"/>
            <w:color w:val="000000" w:themeColor="text1"/>
          </w:rPr>
          <w:delText>(</w:delText>
        </w:r>
        <w:r w:rsidR="00821B3F" w:rsidDel="00331E42">
          <w:rPr>
            <w:rFonts w:cs="Arial"/>
            <w:color w:val="000000" w:themeColor="text1"/>
          </w:rPr>
          <w:delText>ln</w:delText>
        </w:r>
        <w:r w:rsidR="001638E4" w:rsidDel="00331E42">
          <w:rPr>
            <w:rFonts w:cs="Arial"/>
            <w:color w:val="000000" w:themeColor="text1"/>
          </w:rPr>
          <w:delText xml:space="preserve"> </w:delText>
        </w:r>
        <w:r w:rsidR="00821B3F" w:rsidDel="00331E42">
          <w:rPr>
            <w:rFonts w:cs="Arial"/>
            <w:color w:val="000000" w:themeColor="text1"/>
          </w:rPr>
          <w:delText>[density strain A at t</w:delText>
        </w:r>
        <w:r w:rsidR="001638E4" w:rsidDel="00331E42">
          <w:rPr>
            <w:rFonts w:cs="Arial"/>
            <w:color w:val="000000" w:themeColor="text1"/>
            <w:vertAlign w:val="subscript"/>
          </w:rPr>
          <w:delText>n</w:delText>
        </w:r>
        <w:r w:rsidR="001638E4" w:rsidDel="00331E42">
          <w:rPr>
            <w:rFonts w:cs="Arial"/>
            <w:color w:val="000000" w:themeColor="text1"/>
          </w:rPr>
          <w:delText>/density strain A at t</w:delText>
        </w:r>
        <w:r w:rsidR="001638E4" w:rsidDel="00331E42">
          <w:rPr>
            <w:rFonts w:cs="Arial"/>
            <w:color w:val="000000" w:themeColor="text1"/>
            <w:vertAlign w:val="subscript"/>
          </w:rPr>
          <w:delText>n-1</w:delText>
        </w:r>
        <w:r w:rsidR="001638E4" w:rsidDel="00331E42">
          <w:rPr>
            <w:rFonts w:cs="Arial"/>
            <w:color w:val="000000" w:themeColor="text1"/>
          </w:rPr>
          <w:delText>] – ln[density strain B at t</w:delText>
        </w:r>
        <w:r w:rsidR="001638E4" w:rsidDel="00331E42">
          <w:rPr>
            <w:rFonts w:cs="Arial"/>
            <w:color w:val="000000" w:themeColor="text1"/>
            <w:vertAlign w:val="subscript"/>
          </w:rPr>
          <w:delText>n</w:delText>
        </w:r>
        <w:r w:rsidR="001638E4" w:rsidDel="00331E42">
          <w:rPr>
            <w:rFonts w:cs="Arial"/>
            <w:color w:val="000000" w:themeColor="text1"/>
          </w:rPr>
          <w:delText>/density strain B at t</w:delText>
        </w:r>
        <w:r w:rsidR="001638E4" w:rsidDel="00331E42">
          <w:rPr>
            <w:rFonts w:cs="Arial"/>
            <w:color w:val="000000" w:themeColor="text1"/>
            <w:vertAlign w:val="subscript"/>
          </w:rPr>
          <w:delText>n-1</w:delText>
        </w:r>
        <w:r w:rsidR="001638E4" w:rsidDel="00331E42">
          <w:rPr>
            <w:rFonts w:cs="Arial"/>
            <w:color w:val="000000" w:themeColor="text1"/>
          </w:rPr>
          <w:delText>])/day)</w:delText>
        </w:r>
        <w:r w:rsidR="002B0560" w:rsidDel="00331E42">
          <w:rPr>
            <w:rFonts w:cs="Arial"/>
            <w:color w:val="000000" w:themeColor="text1"/>
          </w:rPr>
          <w:delText xml:space="preserve"> </w:delText>
        </w:r>
        <w:r w:rsidR="002B0560" w:rsidDel="00331E42">
          <w:rPr>
            <w:rFonts w:cs="Arial"/>
            <w:color w:val="000000" w:themeColor="text1"/>
          </w:rPr>
          <w:fldChar w:fldCharType="begin"/>
        </w:r>
        <w:r w:rsidR="009C0FC6" w:rsidDel="00331E42">
          <w:rPr>
            <w:rFonts w:cs="Arial"/>
            <w:color w:val="000000" w:themeColor="text1"/>
          </w:rPr>
          <w:delInstrText xml:space="preserve"> ADDIN EN.CITE &lt;EndNote&gt;&lt;Cite&gt;&lt;Author&gt;Lenski&lt;/Author&gt;&lt;Year&gt;1991&lt;/Year&gt;&lt;RecNum&gt;1723&lt;/RecNum&gt;&lt;DisplayText&gt;(Lenski, 1991; Travisano &amp;amp; Lenski, 1996)&lt;/DisplayText&gt;&lt;record&gt;&lt;rec-number&gt;1723&lt;/rec-number&gt;&lt;foreign-keys&gt;&lt;key app="EN" db-id="es529ptxovvregexae9v20vfwwzddw2zv59z" timestamp="1563371614"&gt;1723&lt;/key&gt;&lt;/foreign-keys&gt;&lt;ref-type name="Journal Article"&gt;17&lt;/ref-type&gt;&lt;contributors&gt;&lt;authors&gt;&lt;author&gt;Lenski, Richard E&lt;/author&gt;&lt;/authors&gt;&lt;/contributors&gt;&lt;titles&gt;&lt;title&gt;Quantifying fitness and gene stability in microorganisms&lt;/title&gt;&lt;secondary-title&gt;Biotechnology&lt;/secondary-title&gt;&lt;/titles&gt;&lt;periodical&gt;&lt;full-title&gt;Biotechnology&lt;/full-title&gt;&lt;abbr-1&gt;Biotechnology&lt;/abbr-1&gt;&lt;abbr-2&gt;Biotechnology&lt;/abbr-2&gt;&lt;/periodical&gt;&lt;pages&gt;173-192&lt;/pages&gt;&lt;volume&gt;15&lt;/volume&gt;&lt;dates&gt;&lt;year&gt;1991&lt;/year&gt;&lt;/dates&gt;&lt;isbn&gt;0740-7378&lt;/isbn&gt;&lt;urls&gt;&lt;/urls&gt;&lt;/record&gt;&lt;/Cite&gt;&lt;Cite&gt;&lt;Author&gt;Travisano&lt;/Author&gt;&lt;Year&gt;1996&lt;/Year&gt;&lt;RecNum&gt;1722&lt;/RecNum&gt;&lt;record&gt;&lt;rec-number&gt;1722&lt;/rec-number&gt;&lt;foreign-keys&gt;&lt;key app="EN" db-id="es529ptxovvregexae9v20vfwwzddw2zv59z" timestamp="1563371594"&gt;1722&lt;/key&gt;&lt;/foreign-keys&gt;&lt;ref-type name="Journal Article"&gt;17&lt;/ref-type&gt;&lt;contributors&gt;&lt;authors&gt;&lt;author&gt;Travisano, Michael&lt;/author&gt;&lt;author&gt;Lenski, Richard E&lt;/author&gt;&lt;/authors&gt;&lt;/contributors&gt;&lt;titles&gt;&lt;title&gt;Long-term experimental evolution in Escherichia coli. IV. Targets of selection and the specificity of adaptation&lt;/title&gt;&lt;secondary-title&gt;Genetics&lt;/secondary-title&gt;&lt;/titles&gt;&lt;periodical&gt;&lt;full-title&gt;Genetics&lt;/full-title&gt;&lt;abbr-1&gt;Genetics&lt;/abbr-1&gt;&lt;abbr-2&gt;Genetics&lt;/abbr-2&gt;&lt;/periodical&gt;&lt;pages&gt;15-26&lt;/pages&gt;&lt;volume&gt;143&lt;/volume&gt;&lt;number&gt;1&lt;/number&gt;&lt;dates&gt;&lt;year&gt;1996&lt;/year&gt;&lt;/dates&gt;&lt;isbn&gt;0016-6731&lt;/isbn&gt;&lt;urls&gt;&lt;/urls&gt;&lt;/record&gt;&lt;/Cite&gt;&lt;/EndNote&gt;</w:delInstrText>
        </w:r>
        <w:r w:rsidR="002B0560" w:rsidDel="00331E42">
          <w:rPr>
            <w:rFonts w:cs="Arial"/>
            <w:color w:val="000000" w:themeColor="text1"/>
          </w:rPr>
          <w:fldChar w:fldCharType="separate"/>
        </w:r>
        <w:r w:rsidR="002B0560" w:rsidDel="00331E42">
          <w:rPr>
            <w:rFonts w:cs="Arial"/>
            <w:noProof/>
            <w:color w:val="000000" w:themeColor="text1"/>
          </w:rPr>
          <w:delText>(Lenski, 1991; Travisano &amp; Lenski, 1996)</w:delText>
        </w:r>
        <w:r w:rsidR="002B0560" w:rsidDel="00331E42">
          <w:rPr>
            <w:rFonts w:cs="Arial"/>
            <w:color w:val="000000" w:themeColor="text1"/>
          </w:rPr>
          <w:fldChar w:fldCharType="end"/>
        </w:r>
        <w:r w:rsidR="00B42BEB" w:rsidDel="00331E42">
          <w:rPr>
            <w:rFonts w:cs="Arial"/>
            <w:color w:val="000000" w:themeColor="text1"/>
          </w:rPr>
          <w:delText xml:space="preserve">, which </w:delText>
        </w:r>
        <w:r w:rsidR="001638E4" w:rsidDel="00331E42">
          <w:rPr>
            <w:rFonts w:cs="Arial"/>
            <w:color w:val="000000" w:themeColor="text1"/>
          </w:rPr>
          <w:delText xml:space="preserve">expresses competitive performance as the natural log of the relative change in density of one competitor against another. </w:delText>
        </w:r>
      </w:del>
    </w:p>
    <w:p w14:paraId="5BFCB582" w14:textId="3DD378CD" w:rsidR="00D55040" w:rsidRPr="009C0FC6" w:rsidDel="00331E42" w:rsidRDefault="00D55040">
      <w:pPr>
        <w:jc w:val="both"/>
        <w:rPr>
          <w:del w:id="455" w:author="Common, Jack" w:date="2019-10-23T11:58:00Z"/>
          <w:rFonts w:cs="Arial"/>
          <w:color w:val="000000" w:themeColor="text1"/>
        </w:rPr>
        <w:pPrChange w:id="456" w:author="Common, Jack" w:date="2019-10-23T13:04:00Z">
          <w:pPr>
            <w:spacing w:line="480" w:lineRule="auto"/>
            <w:jc w:val="both"/>
          </w:pPr>
        </w:pPrChange>
      </w:pPr>
    </w:p>
    <w:p w14:paraId="08CC1851" w14:textId="22CD0129" w:rsidR="00D55040" w:rsidRPr="009C0FC6" w:rsidDel="00331E42" w:rsidRDefault="006468B7">
      <w:pPr>
        <w:jc w:val="both"/>
        <w:rPr>
          <w:del w:id="457" w:author="Common, Jack" w:date="2019-10-23T11:58:00Z"/>
          <w:rFonts w:cs="Arial"/>
          <w:iCs/>
        </w:rPr>
        <w:pPrChange w:id="458" w:author="Common, Jack" w:date="2019-10-23T13:04:00Z">
          <w:pPr>
            <w:pStyle w:val="Heading2"/>
            <w:spacing w:line="480" w:lineRule="auto"/>
          </w:pPr>
        </w:pPrChange>
      </w:pPr>
      <w:del w:id="459" w:author="Common, Jack" w:date="2019-10-23T11:58:00Z">
        <w:r w:rsidRPr="009C0FC6" w:rsidDel="00331E42">
          <w:rPr>
            <w:rFonts w:cs="Arial"/>
            <w:i/>
            <w:iCs/>
          </w:rPr>
          <w:delText>Phage evolution</w:delText>
        </w:r>
      </w:del>
    </w:p>
    <w:p w14:paraId="67004570" w14:textId="2DB24DA6" w:rsidR="006405D8" w:rsidRPr="009A2AC0" w:rsidDel="00331E42" w:rsidRDefault="006405D8">
      <w:pPr>
        <w:jc w:val="both"/>
        <w:rPr>
          <w:del w:id="460" w:author="Common, Jack" w:date="2019-10-23T11:58:00Z"/>
        </w:rPr>
        <w:pPrChange w:id="461" w:author="Common, Jack" w:date="2019-10-23T13:04:00Z">
          <w:pPr>
            <w:spacing w:line="480" w:lineRule="auto"/>
            <w:jc w:val="both"/>
          </w:pPr>
        </w:pPrChange>
      </w:pPr>
    </w:p>
    <w:p w14:paraId="3D3DB8D0" w14:textId="1ECEB597" w:rsidR="00377309" w:rsidRPr="00831DB0" w:rsidDel="00331E42" w:rsidRDefault="00A7586A">
      <w:pPr>
        <w:jc w:val="both"/>
        <w:rPr>
          <w:del w:id="462" w:author="Common, Jack" w:date="2019-10-23T11:58:00Z"/>
          <w:rFonts w:cs="Arial"/>
          <w:color w:val="000000" w:themeColor="text1"/>
        </w:rPr>
        <w:pPrChange w:id="463" w:author="Common, Jack" w:date="2019-10-23T13:04:00Z">
          <w:pPr>
            <w:spacing w:line="480" w:lineRule="auto"/>
            <w:jc w:val="both"/>
          </w:pPr>
        </w:pPrChange>
      </w:pPr>
      <w:del w:id="464" w:author="Common, Jack" w:date="2019-10-23T11:58:00Z">
        <w:r w:rsidRPr="00831DB0" w:rsidDel="00331E42">
          <w:rPr>
            <w:rFonts w:cs="Arial"/>
            <w:color w:val="000000" w:themeColor="text1"/>
          </w:rPr>
          <w:delText>We examined phage evolution during the experiment by</w:delText>
        </w:r>
        <w:r w:rsidR="00D33ECE" w:rsidRPr="00831DB0" w:rsidDel="00331E42">
          <w:rPr>
            <w:rFonts w:cs="Arial"/>
            <w:color w:val="000000" w:themeColor="text1"/>
          </w:rPr>
          <w:delText xml:space="preserve"> </w:delText>
        </w:r>
        <w:r w:rsidR="006468B7" w:rsidRPr="00831DB0" w:rsidDel="00331E42">
          <w:rPr>
            <w:rFonts w:cs="Arial"/>
            <w:color w:val="000000" w:themeColor="text1"/>
          </w:rPr>
          <w:delText>sampling</w:delText>
        </w:r>
        <w:r w:rsidR="00D33ECE" w:rsidRPr="00831DB0" w:rsidDel="00331E42">
          <w:rPr>
            <w:rFonts w:cs="Arial"/>
            <w:color w:val="000000" w:themeColor="text1"/>
          </w:rPr>
          <w:delText xml:space="preserve"> 12 </w:delText>
        </w:r>
        <w:r w:rsidR="00C46A11" w:rsidRPr="00831DB0" w:rsidDel="00331E42">
          <w:rPr>
            <w:rFonts w:cs="Arial"/>
            <w:color w:val="000000" w:themeColor="text1"/>
          </w:rPr>
          <w:delText xml:space="preserve">individual plaques </w:delText>
        </w:r>
        <w:r w:rsidR="00D33ECE" w:rsidRPr="00831DB0" w:rsidDel="00331E42">
          <w:rPr>
            <w:rFonts w:cs="Arial"/>
            <w:color w:val="000000" w:themeColor="text1"/>
          </w:rPr>
          <w:delText>from each replicate</w:delText>
        </w:r>
        <w:r w:rsidRPr="00831DB0" w:rsidDel="00331E42">
          <w:rPr>
            <w:rFonts w:cs="Arial"/>
            <w:color w:val="000000" w:themeColor="text1"/>
          </w:rPr>
          <w:delText xml:space="preserve"> that had detectable levels of phage from </w:delText>
        </w:r>
        <w:r w:rsidR="00FC3806" w:rsidDel="00331E42">
          <w:rPr>
            <w:rFonts w:cs="Arial"/>
            <w:iCs/>
            <w:color w:val="000000" w:themeColor="text1"/>
          </w:rPr>
          <w:delText>1</w:delText>
        </w:r>
        <w:r w:rsidRPr="00831DB0" w:rsidDel="00331E42">
          <w:rPr>
            <w:rFonts w:cs="Arial"/>
            <w:color w:val="000000" w:themeColor="text1"/>
          </w:rPr>
          <w:delText xml:space="preserve"> to </w:delText>
        </w:r>
        <w:r w:rsidR="00FC3806" w:rsidDel="00331E42">
          <w:rPr>
            <w:rFonts w:cs="Arial"/>
            <w:iCs/>
            <w:color w:val="000000" w:themeColor="text1"/>
          </w:rPr>
          <w:delText>3 dpi</w:delText>
        </w:r>
        <w:r w:rsidR="00C46A11" w:rsidDel="00331E42">
          <w:rPr>
            <w:rFonts w:cs="Arial"/>
            <w:color w:val="000000" w:themeColor="text1"/>
          </w:rPr>
          <w:delText xml:space="preserve">, which were amplified on </w:delText>
        </w:r>
        <w:r w:rsidR="00D33ECE" w:rsidRPr="00831DB0" w:rsidDel="00331E42">
          <w:rPr>
            <w:rFonts w:cs="Arial"/>
            <w:color w:val="000000" w:themeColor="text1"/>
          </w:rPr>
          <w:delText xml:space="preserve">PA14 </w:delText>
        </w:r>
        <w:r w:rsidR="00D33ECE" w:rsidRPr="00831DB0" w:rsidDel="00331E42">
          <w:rPr>
            <w:rFonts w:cs="Arial"/>
            <w:i/>
            <w:color w:val="000000" w:themeColor="text1"/>
          </w:rPr>
          <w:delText xml:space="preserve">csy3::lacZ </w:delText>
        </w:r>
        <w:r w:rsidR="00D33ECE" w:rsidRPr="00831DB0" w:rsidDel="00331E42">
          <w:rPr>
            <w:rFonts w:cs="Arial"/>
            <w:color w:val="000000" w:themeColor="text1"/>
          </w:rPr>
          <w:delText xml:space="preserve">overnight in LB, at 37˚C and shaking at 180rpm. Phage were extracted using chloroform, and then diluted 1000-fold. Samples of each phage were then </w:delText>
        </w:r>
        <w:r w:rsidR="00A23B4F" w:rsidDel="00331E42">
          <w:rPr>
            <w:rFonts w:cs="Arial"/>
            <w:color w:val="000000" w:themeColor="text1"/>
          </w:rPr>
          <w:delText>applied</w:delText>
        </w:r>
        <w:r w:rsidR="00A23B4F" w:rsidRPr="00831DB0" w:rsidDel="00331E42">
          <w:rPr>
            <w:rFonts w:cs="Arial"/>
            <w:color w:val="000000" w:themeColor="text1"/>
          </w:rPr>
          <w:delText xml:space="preserve"> </w:delText>
        </w:r>
        <w:r w:rsidR="00D33ECE" w:rsidRPr="00831DB0" w:rsidDel="00331E42">
          <w:rPr>
            <w:rFonts w:cs="Arial"/>
            <w:color w:val="000000" w:themeColor="text1"/>
          </w:rPr>
          <w:delText xml:space="preserve">on </w:delText>
        </w:r>
        <w:r w:rsidR="003B202D" w:rsidRPr="00831DB0" w:rsidDel="00331E42">
          <w:rPr>
            <w:rFonts w:cs="Arial"/>
            <w:color w:val="000000" w:themeColor="text1"/>
          </w:rPr>
          <w:delText xml:space="preserve">lawns of each of the 24 BIMs and </w:delText>
        </w:r>
        <w:r w:rsidR="00D33ECE" w:rsidRPr="00831DB0" w:rsidDel="00331E42">
          <w:rPr>
            <w:rFonts w:cs="Arial"/>
            <w:color w:val="000000" w:themeColor="text1"/>
          </w:rPr>
          <w:delText xml:space="preserve">WT PA14 </w:delText>
        </w:r>
        <w:r w:rsidR="00C90B08" w:rsidRPr="00831DB0" w:rsidDel="00331E42">
          <w:rPr>
            <w:rFonts w:cs="Arial"/>
            <w:i/>
            <w:iCs/>
            <w:color w:val="000000" w:themeColor="text1"/>
          </w:rPr>
          <w:delText>csy3::lacZ</w:delText>
        </w:r>
        <w:r w:rsidR="00D33ECE" w:rsidRPr="00831DB0" w:rsidDel="00331E42">
          <w:rPr>
            <w:rFonts w:cs="Arial"/>
            <w:color w:val="000000" w:themeColor="text1"/>
          </w:rPr>
          <w:delText>.</w:delText>
        </w:r>
        <w:r w:rsidRPr="00831DB0" w:rsidDel="00331E42">
          <w:rPr>
            <w:rFonts w:cs="Arial"/>
            <w:color w:val="000000" w:themeColor="text1"/>
          </w:rPr>
          <w:delText xml:space="preserve"> A successful infection </w:delText>
        </w:r>
        <w:r w:rsidR="00942A02" w:rsidRPr="00831DB0" w:rsidDel="00331E42">
          <w:rPr>
            <w:rFonts w:cs="Arial"/>
            <w:color w:val="000000" w:themeColor="text1"/>
          </w:rPr>
          <w:delText>was</w:delText>
        </w:r>
        <w:r w:rsidRPr="00831DB0" w:rsidDel="00331E42">
          <w:rPr>
            <w:rFonts w:cs="Arial"/>
            <w:color w:val="000000" w:themeColor="text1"/>
          </w:rPr>
          <w:delText xml:space="preserve"> indicated by a clear lysis zone on the top lawn. </w:delText>
        </w:r>
        <w:r w:rsidR="006468B7" w:rsidRPr="00831DB0" w:rsidDel="00331E42">
          <w:rPr>
            <w:rFonts w:cs="Arial"/>
            <w:color w:val="000000" w:themeColor="text1"/>
          </w:rPr>
          <w:delText>Phage were classified according to whether they had expanded their infectivity range (could infect the original susceptible clone and a new clone in the BIM library)</w:delText>
        </w:r>
        <w:r w:rsidR="00A23B4F" w:rsidDel="00331E42">
          <w:rPr>
            <w:rFonts w:cs="Arial"/>
            <w:color w:val="000000" w:themeColor="text1"/>
          </w:rPr>
          <w:delText xml:space="preserve">. </w:delText>
        </w:r>
        <w:r w:rsidR="00F614B0" w:rsidDel="00331E42">
          <w:rPr>
            <w:rFonts w:cs="Arial"/>
            <w:color w:val="000000" w:themeColor="text1"/>
          </w:rPr>
          <w:delText>Of the phages that</w:delText>
        </w:r>
        <w:r w:rsidR="00DD2815" w:rsidDel="00331E42">
          <w:rPr>
            <w:rFonts w:cs="Arial"/>
            <w:color w:val="000000" w:themeColor="text1"/>
          </w:rPr>
          <w:delText xml:space="preserve"> </w:delText>
        </w:r>
        <w:r w:rsidR="006468B7" w:rsidRPr="00831DB0" w:rsidDel="00331E42">
          <w:rPr>
            <w:rFonts w:cs="Arial"/>
            <w:color w:val="000000" w:themeColor="text1"/>
          </w:rPr>
          <w:delText>had undergone a host shift (lost infectivity to the original clone and could only infect a new clone)</w:delText>
        </w:r>
        <w:r w:rsidR="00F614B0" w:rsidDel="00331E42">
          <w:rPr>
            <w:rFonts w:cs="Arial"/>
            <w:color w:val="000000" w:themeColor="text1"/>
          </w:rPr>
          <w:delText>,</w:delText>
        </w:r>
        <w:r w:rsidR="00DD2815" w:rsidDel="00331E42">
          <w:rPr>
            <w:rFonts w:cs="Arial"/>
            <w:color w:val="000000" w:themeColor="text1"/>
          </w:rPr>
          <w:delText xml:space="preserve"> </w:delText>
        </w:r>
        <w:r w:rsidR="00F614B0" w:rsidDel="00331E42">
          <w:rPr>
            <w:rFonts w:cs="Arial"/>
            <w:color w:val="000000" w:themeColor="text1"/>
          </w:rPr>
          <w:delText>w</w:delText>
        </w:r>
        <w:r w:rsidR="00DD2815" w:rsidDel="00331E42">
          <w:rPr>
            <w:rFonts w:cs="Arial"/>
            <w:color w:val="000000" w:themeColor="text1"/>
          </w:rPr>
          <w:delText>e confi</w:delText>
        </w:r>
        <w:r w:rsidR="005B0DA4" w:rsidDel="00331E42">
          <w:rPr>
            <w:rFonts w:cs="Arial"/>
            <w:color w:val="000000" w:themeColor="text1"/>
          </w:rPr>
          <w:delText>r</w:delText>
        </w:r>
        <w:r w:rsidR="00DD2815" w:rsidDel="00331E42">
          <w:rPr>
            <w:rFonts w:cs="Arial"/>
            <w:color w:val="000000" w:themeColor="text1"/>
          </w:rPr>
          <w:delText xml:space="preserve">med </w:delText>
        </w:r>
        <w:r w:rsidR="005B0DA4" w:rsidDel="00331E42">
          <w:rPr>
            <w:rFonts w:cs="Arial"/>
            <w:color w:val="000000" w:themeColor="text1"/>
          </w:rPr>
          <w:delText>th</w:delText>
        </w:r>
        <w:r w:rsidR="00F614B0" w:rsidDel="00331E42">
          <w:rPr>
            <w:rFonts w:cs="Arial"/>
            <w:color w:val="000000" w:themeColor="text1"/>
          </w:rPr>
          <w:delText>eir expanded infectivity range</w:delText>
        </w:r>
        <w:r w:rsidR="005B0DA4" w:rsidDel="00331E42">
          <w:rPr>
            <w:rFonts w:cs="Arial"/>
            <w:color w:val="000000" w:themeColor="text1"/>
          </w:rPr>
          <w:delText xml:space="preserve"> </w:delText>
        </w:r>
        <w:r w:rsidR="00775013" w:rsidRPr="00831DB0" w:rsidDel="00331E42">
          <w:rPr>
            <w:rFonts w:cs="Arial"/>
            <w:color w:val="000000" w:themeColor="text1"/>
          </w:rPr>
          <w:delText xml:space="preserve">by sequencing </w:delText>
        </w:r>
        <w:r w:rsidR="005B0F5A" w:rsidRPr="00831DB0" w:rsidDel="00331E42">
          <w:rPr>
            <w:rFonts w:cs="Arial"/>
            <w:color w:val="000000" w:themeColor="text1"/>
          </w:rPr>
          <w:delText>the old and new protospacers on the evolved phage</w:delText>
        </w:r>
        <w:r w:rsidR="00775013" w:rsidRPr="00831DB0" w:rsidDel="00331E42">
          <w:rPr>
            <w:rFonts w:cs="Arial"/>
            <w:color w:val="000000" w:themeColor="text1"/>
          </w:rPr>
          <w:delText xml:space="preserve"> </w:delText>
        </w:r>
        <w:r w:rsidR="00A23B4F" w:rsidDel="00331E42">
          <w:rPr>
            <w:rFonts w:cs="Arial"/>
            <w:color w:val="000000" w:themeColor="text1"/>
          </w:rPr>
          <w:delText xml:space="preserve">genome </w:delText>
        </w:r>
        <w:r w:rsidR="00775013" w:rsidRPr="00831DB0" w:rsidDel="00331E42">
          <w:rPr>
            <w:rFonts w:cs="Arial"/>
            <w:color w:val="000000" w:themeColor="text1"/>
          </w:rPr>
          <w:delText>(SourceBioscience,</w:delText>
        </w:r>
        <w:r w:rsidR="00F714A0" w:rsidRPr="00831DB0" w:rsidDel="00331E42">
          <w:rPr>
            <w:rFonts w:cs="Arial"/>
            <w:color w:val="000000" w:themeColor="text1"/>
          </w:rPr>
          <w:delText xml:space="preserve"> </w:delText>
        </w:r>
        <w:r w:rsidR="00775013" w:rsidRPr="00831DB0" w:rsidDel="00331E42">
          <w:rPr>
            <w:rFonts w:cs="Arial"/>
            <w:color w:val="000000" w:themeColor="text1"/>
          </w:rPr>
          <w:delText>UK)</w:delText>
        </w:r>
        <w:r w:rsidR="005B0F5A" w:rsidRPr="00831DB0" w:rsidDel="00331E42">
          <w:rPr>
            <w:rFonts w:cs="Arial"/>
            <w:color w:val="000000" w:themeColor="text1"/>
          </w:rPr>
          <w:delText>.</w:delText>
        </w:r>
        <w:r w:rsidR="00377309" w:rsidDel="00331E42">
          <w:rPr>
            <w:rFonts w:cs="Arial"/>
            <w:color w:val="000000" w:themeColor="text1"/>
          </w:rPr>
          <w:delText xml:space="preserve"> </w:delText>
        </w:r>
        <w:r w:rsidR="005B0F5A" w:rsidRPr="00831DB0" w:rsidDel="00331E42">
          <w:rPr>
            <w:rFonts w:cs="Arial"/>
            <w:color w:val="000000" w:themeColor="text1"/>
          </w:rPr>
          <w:delText xml:space="preserve">We </w:delText>
        </w:r>
        <w:r w:rsidR="005B2F49" w:rsidDel="00331E42">
          <w:rPr>
            <w:rFonts w:cs="Arial"/>
            <w:color w:val="000000" w:themeColor="text1"/>
          </w:rPr>
          <w:delText>also sequenced</w:delText>
        </w:r>
        <w:r w:rsidR="005B2F49" w:rsidRPr="00831DB0" w:rsidDel="00331E42">
          <w:rPr>
            <w:rFonts w:cs="Arial"/>
            <w:color w:val="000000" w:themeColor="text1"/>
          </w:rPr>
          <w:delText xml:space="preserve"> </w:delText>
        </w:r>
        <w:r w:rsidR="005B0F5A" w:rsidRPr="00831DB0" w:rsidDel="00331E42">
          <w:rPr>
            <w:rFonts w:cs="Arial"/>
            <w:color w:val="000000" w:themeColor="text1"/>
          </w:rPr>
          <w:delText xml:space="preserve">the </w:delText>
        </w:r>
        <w:r w:rsidR="00DB4368" w:rsidDel="00331E42">
          <w:rPr>
            <w:rFonts w:cs="Arial"/>
            <w:color w:val="000000" w:themeColor="text1"/>
          </w:rPr>
          <w:delText>relevant protospacers of the pre-evolved escape</w:delText>
        </w:r>
        <w:r w:rsidR="005B0F5A" w:rsidRPr="00831DB0" w:rsidDel="00331E42">
          <w:rPr>
            <w:rFonts w:cs="Arial"/>
            <w:color w:val="000000" w:themeColor="text1"/>
          </w:rPr>
          <w:delText xml:space="preserve"> phage from the BIM-phage library and ancestral DMS3vir.</w:delText>
        </w:r>
        <w:r w:rsidR="00775013" w:rsidRPr="00831DB0" w:rsidDel="00331E42">
          <w:rPr>
            <w:rFonts w:cs="Arial"/>
            <w:color w:val="000000" w:themeColor="text1"/>
          </w:rPr>
          <w:delText xml:space="preserve"> </w:delText>
        </w:r>
        <w:r w:rsidR="00E31FEE" w:rsidDel="00331E42">
          <w:rPr>
            <w:rFonts w:cs="Arial"/>
            <w:color w:val="000000" w:themeColor="text1"/>
          </w:rPr>
          <w:delText xml:space="preserve">Primers are given in </w:delText>
        </w:r>
        <w:r w:rsidR="00E31FEE" w:rsidDel="00331E42">
          <w:rPr>
            <w:rFonts w:cs="Arial"/>
            <w:b/>
            <w:bCs/>
            <w:color w:val="000000" w:themeColor="text1"/>
          </w:rPr>
          <w:delText>Table S</w:delText>
        </w:r>
        <w:r w:rsidR="00831DB0" w:rsidDel="00331E42">
          <w:rPr>
            <w:rFonts w:cs="Arial"/>
            <w:b/>
            <w:bCs/>
            <w:color w:val="000000" w:themeColor="text1"/>
          </w:rPr>
          <w:delText>3</w:delText>
        </w:r>
        <w:r w:rsidR="00E31FEE" w:rsidDel="00331E42">
          <w:rPr>
            <w:rFonts w:cs="Arial"/>
            <w:color w:val="000000" w:themeColor="text1"/>
          </w:rPr>
          <w:delText xml:space="preserve">. </w:delText>
        </w:r>
      </w:del>
    </w:p>
    <w:p w14:paraId="3A805CA1" w14:textId="7B193506" w:rsidR="0051543D" w:rsidRPr="00831DB0" w:rsidDel="00331E42" w:rsidRDefault="0051543D">
      <w:pPr>
        <w:jc w:val="both"/>
        <w:rPr>
          <w:del w:id="465" w:author="Common, Jack" w:date="2019-10-23T11:58:00Z"/>
          <w:rFonts w:eastAsiaTheme="minorEastAsia" w:cs="Arial"/>
          <w:color w:val="000000" w:themeColor="text1"/>
        </w:rPr>
        <w:pPrChange w:id="466" w:author="Common, Jack" w:date="2019-10-23T13:04:00Z">
          <w:pPr>
            <w:spacing w:line="480" w:lineRule="auto"/>
            <w:jc w:val="both"/>
          </w:pPr>
        </w:pPrChange>
      </w:pPr>
    </w:p>
    <w:p w14:paraId="48111BF3" w14:textId="5A7F73E6" w:rsidR="0051543D" w:rsidRPr="00831DB0" w:rsidDel="00331E42" w:rsidRDefault="00323171">
      <w:pPr>
        <w:jc w:val="both"/>
        <w:rPr>
          <w:del w:id="467" w:author="Common, Jack" w:date="2019-10-23T11:58:00Z"/>
          <w:rFonts w:cs="Arial"/>
          <w:iCs/>
        </w:rPr>
        <w:pPrChange w:id="468" w:author="Common, Jack" w:date="2019-10-23T13:04:00Z">
          <w:pPr>
            <w:pStyle w:val="Heading2"/>
            <w:spacing w:line="480" w:lineRule="auto"/>
            <w:jc w:val="both"/>
          </w:pPr>
        </w:pPrChange>
      </w:pPr>
      <w:del w:id="469" w:author="Common, Jack" w:date="2019-10-23T11:58:00Z">
        <w:r w:rsidRPr="00831DB0" w:rsidDel="00331E42">
          <w:rPr>
            <w:rFonts w:cs="Arial"/>
            <w:i/>
            <w:iCs/>
          </w:rPr>
          <w:delText>Statistical</w:delText>
        </w:r>
        <w:r w:rsidR="0051543D" w:rsidRPr="00831DB0" w:rsidDel="00331E42">
          <w:rPr>
            <w:rFonts w:cs="Arial"/>
            <w:i/>
            <w:iCs/>
          </w:rPr>
          <w:delText xml:space="preserve"> analyses</w:delText>
        </w:r>
      </w:del>
    </w:p>
    <w:p w14:paraId="63DC485B" w14:textId="668E3311" w:rsidR="006405D8" w:rsidRPr="009A2AC0" w:rsidDel="00331E42" w:rsidRDefault="006405D8">
      <w:pPr>
        <w:jc w:val="both"/>
        <w:rPr>
          <w:del w:id="470" w:author="Common, Jack" w:date="2019-10-23T11:58:00Z"/>
        </w:rPr>
        <w:pPrChange w:id="471" w:author="Common, Jack" w:date="2019-10-23T13:04:00Z">
          <w:pPr>
            <w:spacing w:line="480" w:lineRule="auto"/>
            <w:jc w:val="both"/>
          </w:pPr>
        </w:pPrChange>
      </w:pPr>
    </w:p>
    <w:p w14:paraId="529B8881" w14:textId="6B3F01E0" w:rsidR="008E114D" w:rsidRPr="00A93A7C" w:rsidRDefault="00AE2EA5">
      <w:pPr>
        <w:jc w:val="both"/>
        <w:rPr>
          <w:rFonts w:cs="Arial"/>
          <w:color w:val="000000" w:themeColor="text1"/>
        </w:rPr>
        <w:pPrChange w:id="472" w:author="Common, Jack" w:date="2019-10-23T13:04:00Z">
          <w:pPr>
            <w:spacing w:line="480" w:lineRule="auto"/>
            <w:jc w:val="both"/>
          </w:pPr>
        </w:pPrChange>
      </w:pPr>
      <w:del w:id="473" w:author="Common, Jack" w:date="2019-10-23T11:41:00Z">
        <w:r w:rsidDel="00DB4989">
          <w:rPr>
            <w:rFonts w:cs="Arial"/>
          </w:rPr>
          <w:fldChar w:fldCharType="begin"/>
        </w:r>
        <w:r w:rsidDel="00DB4989">
          <w:rPr>
            <w:rFonts w:cs="Arial"/>
          </w:rPr>
          <w:delInstrText xml:space="preserve"> ADDIN EN.CITE &lt;EndNote&gt;&lt;Cite&gt;&lt;Author&gt;Bates&lt;/Author&gt;&lt;Year&gt;2015&lt;/Year&gt;&lt;RecNum&gt;251&lt;/RecNum&gt;&lt;DisplayText&gt;(Bates, 2015)&lt;/DisplayText&gt;&lt;record&gt;&lt;rec-number&gt;251&lt;/rec-number&gt;&lt;foreign-keys&gt;&lt;key app="EN" db-id="xrr2swwexa2rd8ed2d6xfwf20r9v5devt2e2" timestamp="1556229279" guid="aaf8d0fd-5853-4875-b012-c3a4d20e2513"&gt;251&lt;/key&gt;&lt;/foreign-keys&gt;&lt;ref-type name="Journal Article"&gt;17&lt;/ref-type&gt;&lt;contributors&gt;&lt;authors&gt;&lt;author&gt;Bates, D.; Maechler, M.; Bolker, B.; Walker, S.&lt;/author&gt;&lt;/authors&gt;&lt;/contributors&gt;&lt;titles&gt;&lt;title&gt;Fitting Linear Mixed-Effects Models using lme4&lt;/title&gt;&lt;secondary-title&gt;Journal of Statistical Software&lt;/secondary-title&gt;&lt;/titles&gt;&lt;periodical&gt;&lt;full-title&gt;Journal of Statistical Software&lt;/full-title&gt;&lt;/periodical&gt;&lt;pages&gt;1-48&lt;/pages&gt;&lt;volume&gt;67&lt;/volume&gt;&lt;number&gt;1&lt;/number&gt;&lt;dates&gt;&lt;year&gt;2015&lt;/year&gt;&lt;/dates&gt;&lt;urls&gt;&lt;/urls&gt;&lt;electronic-resource-num&gt;10.18637/jss.v067.i01.&lt;/electronic-resource-num&gt;&lt;/record&gt;&lt;/Cite&gt;&lt;/EndNote&gt;</w:delInstrText>
        </w:r>
        <w:r w:rsidDel="00DB4989">
          <w:rPr>
            <w:rFonts w:cs="Arial"/>
          </w:rPr>
          <w:fldChar w:fldCharType="separate"/>
        </w:r>
        <w:r w:rsidDel="00DB4989">
          <w:rPr>
            <w:rFonts w:cs="Arial"/>
            <w:noProof/>
          </w:rPr>
          <w:delText>(Bates, 2015)</w:delText>
        </w:r>
        <w:r w:rsidDel="00DB4989">
          <w:rPr>
            <w:rFonts w:cs="Arial"/>
          </w:rPr>
          <w:fldChar w:fldCharType="end"/>
        </w:r>
      </w:del>
      <w:del w:id="474" w:author="Common, Jack" w:date="2019-10-23T10:59:00Z">
        <w:r w:rsidR="0051543D" w:rsidRPr="00A93A7C" w:rsidDel="00775041">
          <w:rPr>
            <w:rFonts w:cs="Arial"/>
            <w:color w:val="000000" w:themeColor="text1"/>
          </w:rPr>
          <w:delText xml:space="preserve">All statistical analyses were carried out in R v3.5.2 </w:delText>
        </w:r>
        <w:r w:rsidR="0051543D" w:rsidRPr="00523448" w:rsidDel="00775041">
          <w:rPr>
            <w:rFonts w:cs="Arial"/>
            <w:color w:val="000000" w:themeColor="text1"/>
          </w:rPr>
          <w:fldChar w:fldCharType="begin"/>
        </w:r>
        <w:r w:rsidR="00146D50" w:rsidRPr="00A93A7C" w:rsidDel="00775041">
          <w:rPr>
            <w:rFonts w:cs="Arial"/>
            <w:color w:val="000000" w:themeColor="text1"/>
          </w:rPr>
          <w:delInstrText xml:space="preserve"> ADDIN EN.CITE &lt;EndNote&gt;&lt;Cite&gt;&lt;Author&gt;R Core Team&lt;/Author&gt;&lt;Year&gt;2018&lt;/Year&gt;&lt;RecNum&gt;143&lt;/RecNum&gt;&lt;DisplayText&gt;(R Core Team, 2018)&lt;/DisplayText&gt;&lt;record&gt;&lt;rec-number&gt;143&lt;/rec-number&gt;&lt;foreign-keys&gt;&lt;key app="EN" db-id="es529ptxovvregexae9v20vfwwzddw2zv59z" timestamp="1487347520"&gt;143&lt;/key&gt;&lt;/foreign-keys&gt;&lt;ref-type name="Computer Program"&gt;9&lt;/ref-type&gt;&lt;contributors&gt;&lt;authors&gt;&lt;author&gt;R Core Team,&lt;/author&gt;&lt;/authors&gt;&lt;/contributors&gt;&lt;titles&gt;&lt;title&gt;R: A language and environment for statistical computing&lt;/title&gt;&lt;/titles&gt;&lt;edition&gt;3.5.2 &amp;quot;Eggshell Igloo&amp;quot;&lt;/edition&gt;&lt;dates&gt;&lt;year&gt;2018&lt;/year&gt;&lt;/dates&gt;&lt;pub-location&gt;Vienna, Austria&lt;/pub-location&gt;&lt;publisher&gt;R Foundation for Statistical Computing&lt;/publisher&gt;&lt;urls&gt;&lt;related-urls&gt;&lt;url&gt;http://www.R-project.org/&lt;/url&gt;&lt;/related-urls&gt;&lt;/urls&gt;&lt;/record&gt;&lt;/Cite&gt;&lt;/EndNote&gt;</w:delInstrText>
        </w:r>
        <w:r w:rsidR="0051543D" w:rsidRPr="00523448" w:rsidDel="00775041">
          <w:rPr>
            <w:rFonts w:cs="Arial"/>
            <w:color w:val="000000" w:themeColor="text1"/>
          </w:rPr>
          <w:fldChar w:fldCharType="separate"/>
        </w:r>
        <w:r w:rsidR="00224010" w:rsidRPr="00A93A7C" w:rsidDel="00775041">
          <w:rPr>
            <w:rFonts w:cs="Arial"/>
            <w:noProof/>
            <w:color w:val="000000" w:themeColor="text1"/>
          </w:rPr>
          <w:delText>(R Core Team, 2018)</w:delText>
        </w:r>
        <w:r w:rsidR="0051543D" w:rsidRPr="00523448" w:rsidDel="00775041">
          <w:rPr>
            <w:rFonts w:cs="Arial"/>
            <w:color w:val="000000" w:themeColor="text1"/>
          </w:rPr>
          <w:fldChar w:fldCharType="end"/>
        </w:r>
        <w:r w:rsidR="0051543D" w:rsidRPr="00A93A7C" w:rsidDel="00775041">
          <w:rPr>
            <w:rFonts w:cs="Arial"/>
            <w:color w:val="000000" w:themeColor="text1"/>
          </w:rPr>
          <w:delText xml:space="preserve">. The packages dplyr </w:delText>
        </w:r>
        <w:r w:rsidR="0051543D" w:rsidRPr="00523448" w:rsidDel="00775041">
          <w:rPr>
            <w:rFonts w:cs="Arial"/>
            <w:color w:val="000000" w:themeColor="text1"/>
          </w:rPr>
          <w:fldChar w:fldCharType="begin"/>
        </w:r>
        <w:r w:rsidR="00146D50" w:rsidRPr="00A93A7C" w:rsidDel="00775041">
          <w:rPr>
            <w:rFonts w:cs="Arial"/>
            <w:color w:val="000000" w:themeColor="text1"/>
          </w:rPr>
          <w:delInstrText xml:space="preserve"> ADDIN EN.CITE &lt;EndNote&gt;&lt;Cite&gt;&lt;Author&gt;Wickham&lt;/Author&gt;&lt;Year&gt;2018&lt;/Year&gt;&lt;RecNum&gt;336&lt;/RecNum&gt;&lt;DisplayText&gt;(Wickham&lt;style face="italic"&gt; et al.&lt;/style&gt;, 2018)&lt;/DisplayText&gt;&lt;record&gt;&lt;rec-number&gt;336&lt;/rec-number&gt;&lt;foreign-keys&gt;&lt;key app="EN" db-id="es529ptxovvregexae9v20vfwwzddw2zv59z" timestamp="1551880730"&gt;336&lt;/key&gt;&lt;/foreign-keys&gt;&lt;ref-type name="Computer Program"&gt;9&lt;/ref-type&gt;&lt;contributors&gt;&lt;authors&gt;&lt;author&gt;Wickham, H.&lt;/author&gt;&lt;author&gt;François, R.&lt;/author&gt;&lt;author&gt;Henry, L.&lt;/author&gt;&lt;author&gt;Mûller, Kirill&lt;/author&gt;&lt;/authors&gt;&lt;/contributors&gt;&lt;titles&gt;&lt;title&gt;dplyr: A Grammar of Data Manipulation&lt;/title&gt;&lt;/titles&gt;&lt;edition&gt;0.7.8&lt;/edition&gt;&lt;dates&gt;&lt;year&gt;2018&lt;/year&gt;&lt;/dates&gt;&lt;urls&gt;&lt;related-urls&gt;&lt;url&gt;https://CRAN.R-project.org/package=dplyr&lt;/url&gt;&lt;/related-urls&gt;&lt;/urls&gt;&lt;/record&gt;&lt;/Cite&gt;&lt;/EndNote&gt;</w:delInstrText>
        </w:r>
        <w:r w:rsidR="0051543D" w:rsidRPr="00523448" w:rsidDel="00775041">
          <w:rPr>
            <w:rFonts w:cs="Arial"/>
            <w:color w:val="000000" w:themeColor="text1"/>
          </w:rPr>
          <w:fldChar w:fldCharType="separate"/>
        </w:r>
        <w:r w:rsidR="00224010" w:rsidRPr="00A93A7C" w:rsidDel="00775041">
          <w:rPr>
            <w:rFonts w:cs="Arial"/>
            <w:noProof/>
            <w:color w:val="000000" w:themeColor="text1"/>
          </w:rPr>
          <w:delText>(Wickham</w:delText>
        </w:r>
        <w:r w:rsidR="00224010" w:rsidRPr="00A93A7C" w:rsidDel="00775041">
          <w:rPr>
            <w:rFonts w:cs="Arial"/>
            <w:i/>
            <w:noProof/>
            <w:color w:val="000000" w:themeColor="text1"/>
          </w:rPr>
          <w:delText xml:space="preserve"> et al.</w:delText>
        </w:r>
        <w:r w:rsidR="00224010" w:rsidRPr="00A93A7C" w:rsidDel="00775041">
          <w:rPr>
            <w:rFonts w:cs="Arial"/>
            <w:noProof/>
            <w:color w:val="000000" w:themeColor="text1"/>
          </w:rPr>
          <w:delText>, 2018)</w:delText>
        </w:r>
        <w:r w:rsidR="0051543D" w:rsidRPr="00523448" w:rsidDel="00775041">
          <w:rPr>
            <w:rFonts w:cs="Arial"/>
            <w:color w:val="000000" w:themeColor="text1"/>
          </w:rPr>
          <w:fldChar w:fldCharType="end"/>
        </w:r>
        <w:r w:rsidR="0051543D" w:rsidRPr="00A93A7C" w:rsidDel="00775041">
          <w:rPr>
            <w:rFonts w:cs="Arial"/>
            <w:color w:val="000000" w:themeColor="text1"/>
          </w:rPr>
          <w:delText xml:space="preserve">, tidyr </w:delText>
        </w:r>
        <w:r w:rsidR="0051543D" w:rsidRPr="00523448" w:rsidDel="00775041">
          <w:rPr>
            <w:rFonts w:cs="Arial"/>
            <w:color w:val="000000" w:themeColor="text1"/>
          </w:rPr>
          <w:fldChar w:fldCharType="begin"/>
        </w:r>
        <w:r w:rsidR="00146D50" w:rsidRPr="00A93A7C" w:rsidDel="00775041">
          <w:rPr>
            <w:rFonts w:cs="Arial"/>
            <w:color w:val="000000" w:themeColor="text1"/>
          </w:rPr>
          <w:delInstrText xml:space="preserve"> ADDIN EN.CITE &lt;EndNote&gt;&lt;Cite&gt;&lt;Author&gt;Henry&lt;/Author&gt;&lt;Year&gt;2018&lt;/Year&gt;&lt;RecNum&gt;338&lt;/RecNum&gt;&lt;DisplayText&gt;(Henry &amp;amp; Wickham, 2018)&lt;/DisplayText&gt;&lt;record&gt;&lt;rec-number&gt;338&lt;/rec-number&gt;&lt;foreign-keys&gt;&lt;key app="EN" db-id="es529ptxovvregexae9v20vfwwzddw2zv59z" timestamp="1551880900"&gt;338&lt;/key&gt;&lt;/foreign-keys&gt;&lt;ref-type name="Computer Program"&gt;9&lt;/ref-type&gt;&lt;contributors&gt;&lt;authors&gt;&lt;author&gt;Henry, L.&lt;/author&gt;&lt;author&gt;Wickham, H.&lt;/author&gt;&lt;/authors&gt;&lt;/contributors&gt;&lt;titles&gt;&lt;title&gt;tidyr: Easily Tidy Data with &amp;apos;spread()&amp;apos; and &amp;apos;gather()&amp;apos; Functions&lt;/title&gt;&lt;/titles&gt;&lt;dates&gt;&lt;year&gt;2018&lt;/year&gt;&lt;/dates&gt;&lt;work-type&gt;0.8.2&lt;/work-type&gt;&lt;urls&gt;&lt;related-urls&gt;&lt;url&gt;https://CRAN.R-project.org/package=tidyr&lt;/url&gt;&lt;/related-urls&gt;&lt;/urls&gt;&lt;/record&gt;&lt;/Cite&gt;&lt;/EndNote&gt;</w:delInstrText>
        </w:r>
        <w:r w:rsidR="0051543D" w:rsidRPr="00523448" w:rsidDel="00775041">
          <w:rPr>
            <w:rFonts w:cs="Arial"/>
            <w:color w:val="000000" w:themeColor="text1"/>
          </w:rPr>
          <w:fldChar w:fldCharType="separate"/>
        </w:r>
        <w:r w:rsidR="00224010" w:rsidRPr="00A93A7C" w:rsidDel="00775041">
          <w:rPr>
            <w:rFonts w:cs="Arial"/>
            <w:noProof/>
            <w:color w:val="000000" w:themeColor="text1"/>
          </w:rPr>
          <w:delText>(Henry &amp; Wickham, 2018)</w:delText>
        </w:r>
        <w:r w:rsidR="0051543D" w:rsidRPr="00523448" w:rsidDel="00775041">
          <w:rPr>
            <w:rFonts w:cs="Arial"/>
            <w:color w:val="000000" w:themeColor="text1"/>
          </w:rPr>
          <w:fldChar w:fldCharType="end"/>
        </w:r>
        <w:r w:rsidR="0051543D" w:rsidRPr="00A93A7C" w:rsidDel="00775041">
          <w:rPr>
            <w:rFonts w:cs="Arial"/>
            <w:color w:val="000000" w:themeColor="text1"/>
          </w:rPr>
          <w:delText xml:space="preserve"> and magrittr </w:delText>
        </w:r>
        <w:r w:rsidR="0051543D" w:rsidRPr="00523448" w:rsidDel="00775041">
          <w:rPr>
            <w:rFonts w:cs="Arial"/>
            <w:color w:val="000000" w:themeColor="text1"/>
          </w:rPr>
          <w:fldChar w:fldCharType="begin"/>
        </w:r>
        <w:r w:rsidR="00146D50" w:rsidRPr="00A93A7C" w:rsidDel="00775041">
          <w:rPr>
            <w:rFonts w:cs="Arial"/>
            <w:color w:val="000000" w:themeColor="text1"/>
          </w:rPr>
          <w:delInstrText xml:space="preserve"> ADDIN EN.CITE &lt;EndNote&gt;&lt;Cite&gt;&lt;Author&gt;Bache&lt;/Author&gt;&lt;Year&gt;2014&lt;/Year&gt;&lt;RecNum&gt;337&lt;/RecNum&gt;&lt;DisplayText&gt;(Bache &amp;amp; Wickham, 2014)&lt;/DisplayText&gt;&lt;record&gt;&lt;rec-number&gt;337&lt;/rec-number&gt;&lt;foreign-keys&gt;&lt;key app="EN" db-id="es529ptxovvregexae9v20vfwwzddw2zv59z" timestamp="1551880803"&gt;337&lt;/key&gt;&lt;/foreign-keys&gt;&lt;ref-type name="Computer Program"&gt;9&lt;/ref-type&gt;&lt;contributors&gt;&lt;authors&gt;&lt;author&gt;Bache, S. M.&lt;/author&gt;&lt;author&gt;Wickham, H.&lt;/author&gt;&lt;/authors&gt;&lt;/contributors&gt;&lt;titles&gt;&lt;title&gt;magrittr: A Forward-Pipe Operator for R&lt;/title&gt;&lt;/titles&gt;&lt;edition&gt;1.5&lt;/edition&gt;&lt;dates&gt;&lt;year&gt;2014&lt;/year&gt;&lt;/dates&gt;&lt;urls&gt;&lt;related-urls&gt;&lt;url&gt;https://CRAN.R-project.org/package=magrittr&lt;/url&gt;&lt;/related-urls&gt;&lt;/urls&gt;&lt;/record&gt;&lt;/Cite&gt;&lt;/EndNote&gt;</w:delInstrText>
        </w:r>
        <w:r w:rsidR="0051543D" w:rsidRPr="00523448" w:rsidDel="00775041">
          <w:rPr>
            <w:rFonts w:cs="Arial"/>
            <w:color w:val="000000" w:themeColor="text1"/>
          </w:rPr>
          <w:fldChar w:fldCharType="separate"/>
        </w:r>
        <w:r w:rsidR="00224010" w:rsidRPr="00A93A7C" w:rsidDel="00775041">
          <w:rPr>
            <w:rFonts w:cs="Arial"/>
            <w:noProof/>
            <w:color w:val="000000" w:themeColor="text1"/>
          </w:rPr>
          <w:delText>(Bache &amp; Wickham, 2014)</w:delText>
        </w:r>
        <w:r w:rsidR="0051543D" w:rsidRPr="00523448" w:rsidDel="00775041">
          <w:rPr>
            <w:rFonts w:cs="Arial"/>
            <w:color w:val="000000" w:themeColor="text1"/>
          </w:rPr>
          <w:fldChar w:fldCharType="end"/>
        </w:r>
        <w:r w:rsidR="0051543D" w:rsidRPr="00A93A7C" w:rsidDel="00775041">
          <w:rPr>
            <w:rFonts w:cs="Arial"/>
            <w:color w:val="000000" w:themeColor="text1"/>
          </w:rPr>
          <w:delText xml:space="preserve"> were used throughout for data handling. </w:delText>
        </w:r>
        <w:r w:rsidR="00C72AB9" w:rsidRPr="00A93A7C" w:rsidDel="00775041">
          <w:rPr>
            <w:rFonts w:cs="Arial"/>
            <w:color w:val="000000" w:themeColor="text1"/>
          </w:rPr>
          <w:delText>Generalised linear mixed models</w:delText>
        </w:r>
        <w:r w:rsidR="00171CA3" w:rsidRPr="00A93A7C" w:rsidDel="00775041">
          <w:rPr>
            <w:rFonts w:cs="Arial"/>
            <w:color w:val="000000" w:themeColor="text1"/>
          </w:rPr>
          <w:delText xml:space="preserve"> (GLMMs)</w:delText>
        </w:r>
        <w:r w:rsidR="00C72AB9" w:rsidRPr="00A93A7C" w:rsidDel="00775041">
          <w:rPr>
            <w:rFonts w:cs="Arial"/>
            <w:color w:val="000000" w:themeColor="text1"/>
          </w:rPr>
          <w:delText xml:space="preserve"> were </w:delText>
        </w:r>
        <w:r w:rsidR="006C0BDB" w:rsidRPr="00A93A7C" w:rsidDel="00775041">
          <w:rPr>
            <w:rFonts w:cs="Arial"/>
            <w:color w:val="000000" w:themeColor="text1"/>
          </w:rPr>
          <w:delText>used throughout</w:delText>
        </w:r>
        <w:r w:rsidR="00DA1CD8" w:rsidRPr="00A93A7C" w:rsidDel="00775041">
          <w:rPr>
            <w:rFonts w:cs="Arial"/>
            <w:color w:val="000000" w:themeColor="text1"/>
          </w:rPr>
          <w:delText>, and</w:delText>
        </w:r>
        <w:r w:rsidR="00C72AB9" w:rsidRPr="00A93A7C" w:rsidDel="00775041">
          <w:rPr>
            <w:rFonts w:cs="Arial"/>
            <w:color w:val="000000" w:themeColor="text1"/>
          </w:rPr>
          <w:delText xml:space="preserve"> </w:delText>
        </w:r>
        <w:r w:rsidR="00DA1CD8" w:rsidRPr="00A93A7C" w:rsidDel="00775041">
          <w:rPr>
            <w:rFonts w:cs="Arial"/>
            <w:color w:val="000000" w:themeColor="text1"/>
          </w:rPr>
          <w:delText>r</w:delText>
        </w:r>
        <w:r w:rsidR="00FF3E3A" w:rsidRPr="00A93A7C" w:rsidDel="00775041">
          <w:rPr>
            <w:rFonts w:cs="Arial"/>
            <w:color w:val="000000" w:themeColor="text1"/>
          </w:rPr>
          <w:delText xml:space="preserve">eplicate was treated as a random </w:delText>
        </w:r>
        <w:r w:rsidR="00C72AB9" w:rsidRPr="00A93A7C" w:rsidDel="00775041">
          <w:rPr>
            <w:rFonts w:cs="Arial"/>
            <w:color w:val="000000" w:themeColor="text1"/>
          </w:rPr>
          <w:delText xml:space="preserve">effect </w:delText>
        </w:r>
        <w:r w:rsidR="00FF3E3A" w:rsidRPr="00A93A7C" w:rsidDel="00775041">
          <w:rPr>
            <w:rFonts w:cs="Arial"/>
            <w:color w:val="000000" w:themeColor="text1"/>
          </w:rPr>
          <w:delText xml:space="preserve">in all models. </w:delText>
        </w:r>
        <w:r w:rsidR="0051543D" w:rsidRPr="00A93A7C" w:rsidDel="00775041">
          <w:rPr>
            <w:rFonts w:cs="Arial"/>
            <w:color w:val="000000" w:themeColor="text1"/>
          </w:rPr>
          <w:delText xml:space="preserve">Model selection followed a nested approach, where full versus reduced models were compared using </w:delText>
        </w:r>
        <w:r w:rsidR="005F3C15" w:rsidRPr="00A93A7C" w:rsidDel="00775041">
          <w:rPr>
            <w:rFonts w:cs="Arial"/>
            <w:color w:val="000000" w:themeColor="text1"/>
          </w:rPr>
          <w:delText>information criteria</w:delText>
        </w:r>
        <w:r w:rsidR="00C72AB9" w:rsidRPr="00A93A7C" w:rsidDel="00775041">
          <w:rPr>
            <w:rFonts w:cs="Arial"/>
            <w:color w:val="000000" w:themeColor="text1"/>
          </w:rPr>
          <w:delText xml:space="preserve"> </w:delText>
        </w:r>
        <w:r w:rsidR="0051543D" w:rsidRPr="00523448" w:rsidDel="00775041">
          <w:rPr>
            <w:rFonts w:cs="Arial"/>
            <w:color w:val="000000" w:themeColor="text1"/>
          </w:rPr>
          <w:fldChar w:fldCharType="begin"/>
        </w:r>
        <w:r w:rsidR="009C0FC6" w:rsidRPr="00A93A7C" w:rsidDel="00775041">
          <w:rPr>
            <w:rFonts w:cs="Arial"/>
            <w:color w:val="000000" w:themeColor="text1"/>
          </w:rPr>
          <w:delInstrText xml:space="preserve"> ADDIN EN.CITE &lt;EndNote&gt;&lt;Cite&gt;&lt;Author&gt;Burnham&lt;/Author&gt;&lt;Year&gt;2004&lt;/Year&gt;&lt;RecNum&gt;258&lt;/RecNum&gt;&lt;DisplayText&gt;(Burnham &amp;amp; Anderson, 2003, 2004)&lt;/DisplayText&gt;&lt;record&gt;&lt;rec-number&gt;258&lt;/rec-number&gt;&lt;foreign-keys&gt;&lt;key app="EN" db-id="es529ptxovvregexae9v20vfwwzddw2zv59z" timestamp="1536149973"&gt;258&lt;/key&gt;&lt;/foreign-keys&gt;&lt;ref-type name="Journal Article"&gt;17&lt;/ref-type&gt;&lt;contributors&gt;&lt;authors&gt;&lt;author&gt;Burnham, Kenneth P&lt;/author&gt;&lt;author&gt;Anderson, David R&lt;/author&gt;&lt;/authors&gt;&lt;/contributors&gt;&lt;titles&gt;&lt;title&gt;Multimodel inference: understanding AIC and BIC in model selection&lt;/title&gt;&lt;secondary-title&gt;Sociological Methods &amp;amp; Research&lt;/secondary-title&gt;&lt;/titles&gt;&lt;periodical&gt;&lt;full-title&gt;Sociological Methods &amp;amp; Research&lt;/full-title&gt;&lt;abbr-1&gt;Sociol. Methods Res.&lt;/abbr-1&gt;&lt;/periodical&gt;&lt;pages&gt;261-304&lt;/pages&gt;&lt;volume&gt;33&lt;/volume&gt;&lt;number&gt;2&lt;/number&gt;&lt;dates&gt;&lt;year&gt;2004&lt;/year&gt;&lt;/dates&gt;&lt;isbn&gt;0049-1241&lt;/isbn&gt;&lt;urls&gt;&lt;/urls&gt;&lt;/record&gt;&lt;/Cite&gt;&lt;Cite&gt;&lt;Author&gt;Burnham&lt;/Author&gt;&lt;Year&gt;2003&lt;/Year&gt;&lt;RecNum&gt;257&lt;/RecNum&gt;&lt;record&gt;&lt;rec-number&gt;257&lt;/rec-number&gt;&lt;foreign-keys&gt;&lt;key app="EN" db-id="es529ptxovvregexae9v20vfwwzddw2zv59z" timestamp="1536149952"&gt;257&lt;/key&gt;&lt;/foreign-keys&gt;&lt;ref-type name="Book"&gt;6&lt;/ref-type&gt;&lt;contributors&gt;&lt;authors&gt;&lt;author&gt;Burnham, Kenneth P&lt;/author&gt;&lt;author&gt;Anderson, David R&lt;/author&gt;&lt;/authors&gt;&lt;/contributors&gt;&lt;titles&gt;&lt;title&gt;Model selection and multimodel inference: a practical information-theoretic approach&lt;/title&gt;&lt;/titles&gt;&lt;dates&gt;&lt;year&gt;2003&lt;/year&gt;&lt;/dates&gt;&lt;pub-location&gt;New York&lt;/pub-location&gt;&lt;publisher&gt;Springer&lt;/publisher&gt;&lt;isbn&gt;0387953647&lt;/isbn&gt;&lt;urls&gt;&lt;/urls&gt;&lt;/record&gt;&lt;/Cite&gt;&lt;/EndNote&gt;</w:delInstrText>
        </w:r>
        <w:r w:rsidR="0051543D" w:rsidRPr="00523448" w:rsidDel="00775041">
          <w:rPr>
            <w:rFonts w:cs="Arial"/>
            <w:color w:val="000000" w:themeColor="text1"/>
          </w:rPr>
          <w:fldChar w:fldCharType="separate"/>
        </w:r>
        <w:r w:rsidR="00224010" w:rsidRPr="00A93A7C" w:rsidDel="00775041">
          <w:rPr>
            <w:rFonts w:cs="Arial"/>
            <w:noProof/>
            <w:color w:val="000000" w:themeColor="text1"/>
          </w:rPr>
          <w:delText>(Burnham &amp; Anderson, 2003, 2004)</w:delText>
        </w:r>
        <w:r w:rsidR="0051543D" w:rsidRPr="00523448" w:rsidDel="00775041">
          <w:rPr>
            <w:rFonts w:cs="Arial"/>
            <w:color w:val="000000" w:themeColor="text1"/>
          </w:rPr>
          <w:fldChar w:fldCharType="end"/>
        </w:r>
        <w:r w:rsidR="005B626E" w:rsidRPr="00A93A7C" w:rsidDel="00775041">
          <w:rPr>
            <w:rFonts w:cs="Arial"/>
            <w:color w:val="000000" w:themeColor="text1"/>
          </w:rPr>
          <w:delText>,</w:delText>
        </w:r>
        <w:r w:rsidR="005F3C15" w:rsidRPr="00A93A7C" w:rsidDel="00775041">
          <w:rPr>
            <w:rFonts w:cs="Arial"/>
            <w:color w:val="000000" w:themeColor="text1"/>
          </w:rPr>
          <w:delText xml:space="preserve"> and </w:delText>
        </w:r>
        <w:r w:rsidR="000B4F70" w:rsidRPr="00A93A7C" w:rsidDel="00775041">
          <w:rPr>
            <w:rFonts w:cs="Arial"/>
            <w:color w:val="000000" w:themeColor="text1"/>
          </w:rPr>
          <w:delText xml:space="preserve">the similarity between </w:delText>
        </w:r>
        <w:r w:rsidR="005B626E" w:rsidRPr="00A93A7C" w:rsidDel="00775041">
          <w:rPr>
            <w:rFonts w:cs="Arial"/>
            <w:color w:val="000000" w:themeColor="text1"/>
          </w:rPr>
          <w:delText>observed and predicted values</w:delText>
        </w:r>
        <w:r w:rsidR="00DC75B5" w:rsidRPr="00A93A7C" w:rsidDel="00775041">
          <w:rPr>
            <w:rFonts w:cs="Arial"/>
            <w:color w:val="000000" w:themeColor="text1"/>
          </w:rPr>
          <w:delText xml:space="preserve">. </w:delText>
        </w:r>
        <w:r w:rsidR="00C72AB9" w:rsidRPr="00A93A7C" w:rsidDel="00775041">
          <w:rPr>
            <w:rFonts w:cs="Arial"/>
            <w:color w:val="000000" w:themeColor="text1"/>
          </w:rPr>
          <w:delText>T</w:delText>
        </w:r>
        <w:r w:rsidR="00692B53" w:rsidRPr="00A93A7C" w:rsidDel="00775041">
          <w:rPr>
            <w:rFonts w:cs="Arial"/>
            <w:color w:val="000000" w:themeColor="text1"/>
          </w:rPr>
          <w:delText xml:space="preserve">he </w:delText>
        </w:r>
        <w:r w:rsidR="00C72AB9" w:rsidRPr="00A93A7C" w:rsidDel="00775041">
          <w:rPr>
            <w:rFonts w:cs="Arial"/>
            <w:color w:val="000000" w:themeColor="text1"/>
          </w:rPr>
          <w:delText xml:space="preserve">overall statistical </w:delText>
        </w:r>
        <w:r w:rsidR="00692B53" w:rsidRPr="00A93A7C" w:rsidDel="00775041">
          <w:rPr>
            <w:rFonts w:cs="Arial"/>
            <w:color w:val="000000" w:themeColor="text1"/>
          </w:rPr>
          <w:delText xml:space="preserve">significance of fixed effects was evaluated </w:delText>
        </w:r>
        <w:r w:rsidR="006C0BDB" w:rsidRPr="00A93A7C" w:rsidDel="00775041">
          <w:rPr>
            <w:rFonts w:cs="Arial"/>
            <w:color w:val="000000" w:themeColor="text1"/>
          </w:rPr>
          <w:delText>with likelihood ratio tests</w:delText>
        </w:r>
        <w:r w:rsidR="00107335" w:rsidRPr="00A93A7C" w:rsidDel="00775041">
          <w:rPr>
            <w:rFonts w:cs="Arial"/>
            <w:color w:val="000000" w:themeColor="text1"/>
          </w:rPr>
          <w:delText xml:space="preserve"> (LRTs)</w:delText>
        </w:r>
        <w:r w:rsidR="00692B53" w:rsidRPr="00A93A7C" w:rsidDel="00775041">
          <w:rPr>
            <w:rFonts w:cs="Arial"/>
            <w:color w:val="000000" w:themeColor="text1"/>
          </w:rPr>
          <w:delText>.</w:delText>
        </w:r>
        <w:r w:rsidR="0051543D" w:rsidRPr="00A93A7C" w:rsidDel="00775041">
          <w:rPr>
            <w:rFonts w:cs="Arial"/>
            <w:color w:val="000000" w:themeColor="text1"/>
          </w:rPr>
          <w:delText xml:space="preserve"> </w:delText>
        </w:r>
        <w:r w:rsidR="006C0BDB" w:rsidRPr="00A93A7C" w:rsidDel="00775041">
          <w:rPr>
            <w:rFonts w:cs="Arial"/>
            <w:color w:val="000000" w:themeColor="text1"/>
          </w:rPr>
          <w:delText>Probit m</w:delText>
        </w:r>
        <w:r w:rsidR="00001FD7" w:rsidRPr="00A93A7C" w:rsidDel="00775041">
          <w:rPr>
            <w:rFonts w:cs="Arial"/>
            <w:color w:val="000000" w:themeColor="text1"/>
          </w:rPr>
          <w:delText>odels</w:delText>
        </w:r>
        <w:r w:rsidR="00D753C5" w:rsidRPr="00A93A7C" w:rsidDel="00775041">
          <w:rPr>
            <w:rFonts w:cs="Arial"/>
            <w:color w:val="000000" w:themeColor="text1"/>
          </w:rPr>
          <w:delText xml:space="preserve"> (the inverse standard normal distribution of the probability) </w:delText>
        </w:r>
        <w:r w:rsidR="006C0BDB" w:rsidRPr="00A93A7C" w:rsidDel="00775041">
          <w:rPr>
            <w:rFonts w:cs="Arial"/>
            <w:color w:val="000000" w:themeColor="text1"/>
          </w:rPr>
          <w:delText xml:space="preserve">were used to analyse </w:delText>
        </w:r>
        <w:r w:rsidR="00001FD7" w:rsidRPr="00A93A7C" w:rsidDel="00775041">
          <w:rPr>
            <w:rFonts w:cs="Arial"/>
            <w:color w:val="000000" w:themeColor="text1"/>
          </w:rPr>
          <w:delText xml:space="preserve">phage evolution. </w:delText>
        </w:r>
        <w:r w:rsidR="00C72AB9" w:rsidRPr="00A93A7C" w:rsidDel="00775041">
          <w:rPr>
            <w:rFonts w:cs="Arial"/>
            <w:color w:val="000000" w:themeColor="text1"/>
          </w:rPr>
          <w:delText xml:space="preserve">When phage titre was considered as the response variable, data was log-transformed </w:delText>
        </w:r>
        <w:r w:rsidR="00001FD7" w:rsidRPr="00A93A7C" w:rsidDel="00775041">
          <w:rPr>
            <w:rFonts w:cs="Arial"/>
            <w:color w:val="000000" w:themeColor="text1"/>
          </w:rPr>
          <w:delText>to improve model fit</w:delText>
        </w:r>
        <w:r w:rsidR="005A0D93" w:rsidRPr="00A93A7C" w:rsidDel="00775041">
          <w:rPr>
            <w:rFonts w:cs="Arial"/>
            <w:color w:val="000000" w:themeColor="text1"/>
          </w:rPr>
          <w:delText xml:space="preserve">. </w:delText>
        </w:r>
        <w:r w:rsidR="006C0BDB" w:rsidRPr="00A93A7C" w:rsidDel="00775041">
          <w:rPr>
            <w:rFonts w:cs="Arial"/>
            <w:color w:val="000000" w:themeColor="text1"/>
          </w:rPr>
          <w:delText>Confidence</w:delText>
        </w:r>
        <w:r w:rsidR="00001FD7" w:rsidRPr="00A93A7C" w:rsidDel="00775041">
          <w:rPr>
            <w:rFonts w:cs="Arial"/>
            <w:color w:val="000000" w:themeColor="text1"/>
          </w:rPr>
          <w:delText xml:space="preserve"> intervals</w:delText>
        </w:r>
        <w:r w:rsidR="005A0D93" w:rsidRPr="00A93A7C" w:rsidDel="00775041">
          <w:rPr>
            <w:rFonts w:cs="Arial"/>
            <w:color w:val="000000" w:themeColor="text1"/>
          </w:rPr>
          <w:delText xml:space="preserve"> around </w:delText>
        </w:r>
        <w:r w:rsidR="006C0BDB" w:rsidRPr="00A93A7C" w:rsidDel="00775041">
          <w:rPr>
            <w:rFonts w:cs="Arial"/>
            <w:color w:val="000000" w:themeColor="text1"/>
          </w:rPr>
          <w:delText>model coefficients and predicted means</w:delText>
        </w:r>
        <w:r w:rsidR="00001FD7" w:rsidRPr="00A93A7C" w:rsidDel="00775041">
          <w:rPr>
            <w:rFonts w:cs="Arial"/>
            <w:color w:val="000000" w:themeColor="text1"/>
          </w:rPr>
          <w:delText xml:space="preserve"> </w:delText>
        </w:r>
        <w:r w:rsidR="005A0D93" w:rsidRPr="00A93A7C" w:rsidDel="00775041">
          <w:rPr>
            <w:rFonts w:cs="Arial"/>
            <w:color w:val="000000" w:themeColor="text1"/>
          </w:rPr>
          <w:delText xml:space="preserve">were calculated </w:delText>
        </w:r>
        <w:r w:rsidR="00001FD7" w:rsidRPr="00A93A7C" w:rsidDel="00775041">
          <w:rPr>
            <w:rFonts w:cs="Arial"/>
            <w:color w:val="000000" w:themeColor="text1"/>
          </w:rPr>
          <w:delText>to the 95%, 89% and 67% level</w:delText>
        </w:r>
        <w:r w:rsidR="006C0BDB" w:rsidRPr="00A93A7C" w:rsidDel="00775041">
          <w:rPr>
            <w:rFonts w:cs="Arial"/>
            <w:color w:val="000000" w:themeColor="text1"/>
          </w:rPr>
          <w:delText xml:space="preserve"> </w:delText>
        </w:r>
        <w:r w:rsidR="00001FD7" w:rsidRPr="00A93A7C" w:rsidDel="00775041">
          <w:rPr>
            <w:rFonts w:cs="Arial"/>
            <w:color w:val="000000" w:themeColor="text1"/>
          </w:rPr>
          <w:delText xml:space="preserve">to give the reader a clearer indication of </w:delText>
        </w:r>
        <w:r w:rsidR="005B7A23" w:rsidRPr="00A93A7C" w:rsidDel="00775041">
          <w:rPr>
            <w:rFonts w:cs="Arial"/>
            <w:color w:val="000000" w:themeColor="text1"/>
          </w:rPr>
          <w:delText>effect size</w:delText>
        </w:r>
        <w:r w:rsidR="0051543D" w:rsidRPr="00A93A7C" w:rsidDel="00775041">
          <w:rPr>
            <w:rFonts w:cs="Arial"/>
            <w:color w:val="000000" w:themeColor="text1"/>
          </w:rPr>
          <w:delText xml:space="preserve">. The package ggplot2 </w:delText>
        </w:r>
        <w:r w:rsidR="0051543D" w:rsidRPr="00523448" w:rsidDel="00775041">
          <w:rPr>
            <w:rFonts w:cs="Arial"/>
            <w:color w:val="000000" w:themeColor="text1"/>
          </w:rPr>
          <w:fldChar w:fldCharType="begin"/>
        </w:r>
        <w:r w:rsidR="00146D50" w:rsidRPr="00A93A7C" w:rsidDel="00775041">
          <w:rPr>
            <w:rFonts w:cs="Arial"/>
            <w:color w:val="000000" w:themeColor="text1"/>
          </w:rPr>
          <w:delInstrText xml:space="preserve"> ADDIN EN.CITE &lt;EndNote&gt;&lt;Cite&gt;&lt;Author&gt;Wickham&lt;/Author&gt;&lt;Year&gt;2009&lt;/Year&gt;&lt;RecNum&gt;220&lt;/RecNum&gt;&lt;DisplayText&gt;(Wickham, 2009)&lt;/DisplayText&gt;&lt;record&gt;&lt;rec-number&gt;220&lt;/rec-number&gt;&lt;foreign-keys&gt;&lt;key app="EN" db-id="es529ptxovvregexae9v20vfwwzddw2zv59z" timestamp="1518530930"&gt;220&lt;/key&gt;&lt;/foreign-keys&gt;&lt;ref-type name="Computer Program"&gt;9&lt;/ref-type&gt;&lt;contributors&gt;&lt;authors&gt;&lt;author&gt;Wickham, H.&lt;/author&gt;&lt;/authors&gt;&lt;/contributors&gt;&lt;titles&gt;&lt;title&gt;ggplot2: Elegant Graphics for Data Analysis&lt;/title&gt;&lt;/titles&gt;&lt;dates&gt;&lt;year&gt;2009&lt;/year&gt;&lt;/dates&gt;&lt;publisher&gt;Springer-Verlag New York&lt;/publisher&gt;&lt;urls&gt;&lt;related-urls&gt;&lt;url&gt;http://ggplot2.org&lt;/url&gt;&lt;/related-urls&gt;&lt;/urls&gt;&lt;/record&gt;&lt;/Cite&gt;&lt;/EndNote&gt;</w:delInstrText>
        </w:r>
        <w:r w:rsidR="0051543D" w:rsidRPr="00523448" w:rsidDel="00775041">
          <w:rPr>
            <w:rFonts w:cs="Arial"/>
            <w:color w:val="000000" w:themeColor="text1"/>
          </w:rPr>
          <w:fldChar w:fldCharType="separate"/>
        </w:r>
        <w:r w:rsidR="00224010" w:rsidRPr="00A93A7C" w:rsidDel="00775041">
          <w:rPr>
            <w:rFonts w:cs="Arial"/>
            <w:noProof/>
            <w:color w:val="000000" w:themeColor="text1"/>
          </w:rPr>
          <w:delText>(Wickham, 2009)</w:delText>
        </w:r>
        <w:r w:rsidR="0051543D" w:rsidRPr="00523448" w:rsidDel="00775041">
          <w:rPr>
            <w:rFonts w:cs="Arial"/>
            <w:color w:val="000000" w:themeColor="text1"/>
          </w:rPr>
          <w:fldChar w:fldCharType="end"/>
        </w:r>
        <w:r w:rsidR="0051543D" w:rsidRPr="00A93A7C" w:rsidDel="00775041">
          <w:rPr>
            <w:rFonts w:cs="Arial"/>
            <w:color w:val="000000" w:themeColor="text1"/>
          </w:rPr>
          <w:delText xml:space="preserve"> </w:delText>
        </w:r>
        <w:r w:rsidR="00081C72" w:rsidRPr="00A93A7C" w:rsidDel="00775041">
          <w:rPr>
            <w:rFonts w:cs="Arial"/>
            <w:color w:val="000000" w:themeColor="text1"/>
          </w:rPr>
          <w:delText xml:space="preserve">was used to generate figures. </w:delText>
        </w:r>
      </w:del>
      <w:r w:rsidR="008E114D" w:rsidRPr="00A93A7C">
        <w:rPr>
          <w:rFonts w:cs="Arial"/>
          <w:color w:val="000000" w:themeColor="text1"/>
        </w:rPr>
        <w:br w:type="page"/>
      </w:r>
    </w:p>
    <w:p w14:paraId="713BFD16" w14:textId="256389BE" w:rsidR="00BA78A7" w:rsidRPr="00831DB0" w:rsidRDefault="00132219">
      <w:pPr>
        <w:pStyle w:val="Heading1"/>
        <w:jc w:val="both"/>
        <w:rPr>
          <w:rFonts w:cs="Arial"/>
          <w:b w:val="0"/>
          <w:bCs/>
          <w:color w:val="auto"/>
          <w:szCs w:val="24"/>
        </w:rPr>
        <w:pPrChange w:id="475" w:author="Common, Jack" w:date="2019-10-23T10:58:00Z">
          <w:pPr>
            <w:pStyle w:val="Heading1"/>
            <w:spacing w:line="480" w:lineRule="auto"/>
            <w:jc w:val="both"/>
          </w:pPr>
        </w:pPrChange>
      </w:pPr>
      <w:r w:rsidRPr="00831DB0">
        <w:rPr>
          <w:rFonts w:cs="Arial"/>
          <w:bCs/>
          <w:color w:val="auto"/>
          <w:szCs w:val="24"/>
          <w:lang w:val="en-US"/>
        </w:rPr>
        <w:t>Results</w:t>
      </w:r>
    </w:p>
    <w:p w14:paraId="5E3AA960" w14:textId="77777777" w:rsidR="006405D8" w:rsidRPr="00831DB0" w:rsidRDefault="006405D8">
      <w:pPr>
        <w:jc w:val="both"/>
        <w:rPr>
          <w:lang w:val="en-US"/>
        </w:rPr>
        <w:pPrChange w:id="476" w:author="Common, Jack" w:date="2019-10-23T10:58:00Z">
          <w:pPr>
            <w:spacing w:line="480" w:lineRule="auto"/>
            <w:jc w:val="both"/>
          </w:pPr>
        </w:pPrChange>
      </w:pPr>
    </w:p>
    <w:p w14:paraId="6768C3CB" w14:textId="02A1C115" w:rsidR="00021FEF" w:rsidRDefault="00B35108">
      <w:pPr>
        <w:jc w:val="both"/>
        <w:rPr>
          <w:rFonts w:cs="Arial"/>
          <w:color w:val="000000" w:themeColor="text1"/>
        </w:rPr>
        <w:pPrChange w:id="477" w:author="Common, Jack" w:date="2019-10-23T10:58:00Z">
          <w:pPr>
            <w:spacing w:line="480" w:lineRule="auto"/>
            <w:jc w:val="both"/>
          </w:pPr>
        </w:pPrChange>
      </w:pPr>
      <w:r w:rsidRPr="00831DB0">
        <w:rPr>
          <w:rFonts w:cs="Arial"/>
          <w:color w:val="000000" w:themeColor="text1"/>
        </w:rPr>
        <w:t>To explore how population-level</w:t>
      </w:r>
      <w:r w:rsidR="00CD7604" w:rsidRPr="00831DB0">
        <w:rPr>
          <w:rFonts w:cs="Arial"/>
          <w:color w:val="000000" w:themeColor="text1"/>
        </w:rPr>
        <w:t xml:space="preserve"> immune</w:t>
      </w:r>
      <w:r w:rsidRPr="00831DB0">
        <w:rPr>
          <w:rFonts w:cs="Arial"/>
          <w:color w:val="000000" w:themeColor="text1"/>
        </w:rPr>
        <w:t xml:space="preserve"> diversity would influence the </w:t>
      </w:r>
      <w:r w:rsidR="00F714A0">
        <w:rPr>
          <w:rFonts w:cs="Arial"/>
          <w:color w:val="000000" w:themeColor="text1"/>
        </w:rPr>
        <w:t xml:space="preserve">population </w:t>
      </w:r>
      <w:r w:rsidRPr="00831DB0">
        <w:rPr>
          <w:rFonts w:cs="Arial"/>
          <w:color w:val="000000" w:themeColor="text1"/>
        </w:rPr>
        <w:t xml:space="preserve">dynamics </w:t>
      </w:r>
      <w:r w:rsidR="00F714A0">
        <w:rPr>
          <w:rFonts w:cs="Arial"/>
          <w:color w:val="000000" w:themeColor="text1"/>
        </w:rPr>
        <w:t xml:space="preserve">and evolution </w:t>
      </w:r>
      <w:r w:rsidRPr="00831DB0">
        <w:rPr>
          <w:rFonts w:cs="Arial"/>
          <w:color w:val="000000" w:themeColor="text1"/>
        </w:rPr>
        <w:t xml:space="preserve">of </w:t>
      </w:r>
      <w:r w:rsidR="00CD7604" w:rsidRPr="00831DB0">
        <w:rPr>
          <w:rFonts w:cs="Arial"/>
          <w:color w:val="000000" w:themeColor="text1"/>
        </w:rPr>
        <w:t xml:space="preserve">an </w:t>
      </w:r>
      <w:r w:rsidRPr="00831DB0">
        <w:rPr>
          <w:rFonts w:cs="Arial"/>
          <w:color w:val="000000" w:themeColor="text1"/>
        </w:rPr>
        <w:t>escape phage and it</w:t>
      </w:r>
      <w:r w:rsidR="00E0645F" w:rsidRPr="00831DB0">
        <w:rPr>
          <w:rFonts w:cs="Arial"/>
          <w:color w:val="000000" w:themeColor="text1"/>
        </w:rPr>
        <w:t xml:space="preserve">s susceptible host genotype, we </w:t>
      </w:r>
      <w:del w:id="478" w:author="Common, Jack" w:date="2019-10-24T16:38:00Z">
        <w:r w:rsidR="00F2229C" w:rsidRPr="00831DB0" w:rsidDel="00D23481">
          <w:rPr>
            <w:rFonts w:cs="Arial"/>
            <w:color w:val="000000" w:themeColor="text1"/>
          </w:rPr>
          <w:delText>first generated</w:delText>
        </w:r>
        <w:r w:rsidR="00E0645F" w:rsidRPr="00831DB0" w:rsidDel="00D23481">
          <w:rPr>
            <w:rFonts w:cs="Arial"/>
            <w:color w:val="000000" w:themeColor="text1"/>
          </w:rPr>
          <w:delText xml:space="preserve"> 24 </w:delText>
        </w:r>
        <w:r w:rsidR="00E0645F" w:rsidRPr="00831DB0" w:rsidDel="00D23481">
          <w:rPr>
            <w:rFonts w:cs="Arial"/>
            <w:i/>
            <w:color w:val="000000" w:themeColor="text1"/>
          </w:rPr>
          <w:delText xml:space="preserve">P. aeruginosa </w:delText>
        </w:r>
        <w:r w:rsidR="00F2229C" w:rsidRPr="00831DB0" w:rsidDel="00D23481">
          <w:rPr>
            <w:rFonts w:cs="Arial"/>
            <w:color w:val="000000" w:themeColor="text1"/>
          </w:rPr>
          <w:delText>clones</w:delText>
        </w:r>
        <w:r w:rsidR="00E0645F" w:rsidRPr="00831DB0" w:rsidDel="00D23481">
          <w:rPr>
            <w:rFonts w:cs="Arial"/>
            <w:color w:val="000000" w:themeColor="text1"/>
          </w:rPr>
          <w:delText xml:space="preserve"> that differed only by a single </w:delText>
        </w:r>
        <w:r w:rsidR="00DB249E" w:rsidDel="00D23481">
          <w:rPr>
            <w:rFonts w:cs="Arial"/>
            <w:color w:val="000000" w:themeColor="text1"/>
          </w:rPr>
          <w:delText xml:space="preserve">CRISPR </w:delText>
        </w:r>
        <w:r w:rsidR="00E0645F" w:rsidRPr="00831DB0" w:rsidDel="00D23481">
          <w:rPr>
            <w:rFonts w:cs="Arial"/>
            <w:color w:val="000000" w:themeColor="text1"/>
          </w:rPr>
          <w:delText xml:space="preserve">spacer </w:delText>
        </w:r>
        <w:r w:rsidR="00F614B0" w:rsidDel="00D23481">
          <w:rPr>
            <w:rFonts w:cs="Arial"/>
            <w:color w:val="000000" w:themeColor="text1"/>
          </w:rPr>
          <w:delText xml:space="preserve">and that </w:delText>
        </w:r>
        <w:r w:rsidR="004F63C6" w:rsidDel="00D23481">
          <w:rPr>
            <w:rFonts w:cs="Arial"/>
            <w:color w:val="000000" w:themeColor="text1"/>
          </w:rPr>
          <w:delText>are resistant to phage DMS3vir. Next, we</w:delText>
        </w:r>
        <w:r w:rsidR="00E0645F" w:rsidRPr="00831DB0" w:rsidDel="00D23481">
          <w:rPr>
            <w:rFonts w:cs="Arial"/>
            <w:color w:val="000000" w:themeColor="text1"/>
          </w:rPr>
          <w:delText xml:space="preserve"> generated 24 DMS3vir </w:delText>
        </w:r>
        <w:r w:rsidR="00DA6868" w:rsidDel="00D23481">
          <w:rPr>
            <w:rFonts w:cs="Arial"/>
            <w:color w:val="000000" w:themeColor="text1"/>
          </w:rPr>
          <w:delText>escape</w:delText>
        </w:r>
        <w:r w:rsidR="00DA6868" w:rsidRPr="00831DB0" w:rsidDel="00D23481">
          <w:rPr>
            <w:rFonts w:cs="Arial"/>
            <w:color w:val="000000" w:themeColor="text1"/>
          </w:rPr>
          <w:delText xml:space="preserve"> </w:delText>
        </w:r>
        <w:r w:rsidR="00E0645F" w:rsidRPr="00831DB0" w:rsidDel="00D23481">
          <w:rPr>
            <w:rFonts w:cs="Arial"/>
            <w:color w:val="000000" w:themeColor="text1"/>
          </w:rPr>
          <w:delText xml:space="preserve">phage </w:delText>
        </w:r>
        <w:r w:rsidR="006A1016" w:rsidRPr="00831DB0" w:rsidDel="00D23481">
          <w:rPr>
            <w:rFonts w:cs="Arial"/>
            <w:color w:val="000000" w:themeColor="text1"/>
          </w:rPr>
          <w:delText>isolates</w:delText>
        </w:r>
        <w:r w:rsidR="004F63C6" w:rsidDel="00D23481">
          <w:rPr>
            <w:rFonts w:cs="Arial"/>
            <w:color w:val="000000" w:themeColor="text1"/>
          </w:rPr>
          <w:delText>, each of which</w:delText>
        </w:r>
        <w:r w:rsidR="004F63C6" w:rsidRPr="00831DB0" w:rsidDel="00D23481">
          <w:rPr>
            <w:rFonts w:cs="Arial"/>
            <w:color w:val="000000" w:themeColor="text1"/>
          </w:rPr>
          <w:delText xml:space="preserve"> </w:delText>
        </w:r>
        <w:r w:rsidR="00E0645F" w:rsidRPr="00831DB0" w:rsidDel="00D23481">
          <w:rPr>
            <w:rFonts w:cs="Arial"/>
            <w:color w:val="000000" w:themeColor="text1"/>
          </w:rPr>
          <w:delText xml:space="preserve">could infect </w:delText>
        </w:r>
        <w:r w:rsidR="004F63C6" w:rsidDel="00D23481">
          <w:rPr>
            <w:rFonts w:cs="Arial"/>
            <w:color w:val="000000" w:themeColor="text1"/>
          </w:rPr>
          <w:delText>a single unique</w:delText>
        </w:r>
        <w:r w:rsidR="00E0645F" w:rsidRPr="00831DB0" w:rsidDel="00D23481">
          <w:rPr>
            <w:rFonts w:cs="Arial"/>
            <w:color w:val="000000" w:themeColor="text1"/>
          </w:rPr>
          <w:delText xml:space="preserve"> clone </w:delText>
        </w:r>
        <w:r w:rsidR="00E35079" w:rsidRPr="00831DB0" w:rsidDel="00D23481">
          <w:rPr>
            <w:rFonts w:cs="Arial"/>
            <w:color w:val="000000" w:themeColor="text1"/>
          </w:rPr>
          <w:delText xml:space="preserve">among the </w:delText>
        </w:r>
        <w:r w:rsidR="00F614B0" w:rsidDel="00D23481">
          <w:rPr>
            <w:rFonts w:cs="Arial"/>
            <w:color w:val="000000" w:themeColor="text1"/>
          </w:rPr>
          <w:delText>24</w:delText>
        </w:r>
        <w:r w:rsidR="00E0645F" w:rsidRPr="00831DB0" w:rsidDel="00D23481">
          <w:rPr>
            <w:rFonts w:cs="Arial"/>
            <w:color w:val="000000" w:themeColor="text1"/>
          </w:rPr>
          <w:delText>.</w:delText>
        </w:r>
        <w:r w:rsidR="00D8716E" w:rsidRPr="00831DB0" w:rsidDel="00D23481">
          <w:rPr>
            <w:rFonts w:cs="Arial"/>
            <w:color w:val="000000" w:themeColor="text1"/>
          </w:rPr>
          <w:delText xml:space="preserve"> This gives a host-pathogen system where one host genotype is infected by one pathogen genotype (</w:delText>
        </w:r>
        <w:r w:rsidR="00611C2A" w:rsidDel="00D23481">
          <w:rPr>
            <w:rFonts w:cs="Arial"/>
            <w:b/>
            <w:color w:val="000000" w:themeColor="text1"/>
          </w:rPr>
          <w:delText>Fig</w:delText>
        </w:r>
      </w:del>
      <w:del w:id="479" w:author="Common, Jack" w:date="2019-10-23T14:20:00Z">
        <w:r w:rsidR="00611C2A" w:rsidDel="007F5712">
          <w:rPr>
            <w:rFonts w:cs="Arial"/>
            <w:b/>
            <w:color w:val="000000" w:themeColor="text1"/>
          </w:rPr>
          <w:delText>.</w:delText>
        </w:r>
      </w:del>
      <w:del w:id="480" w:author="Common, Jack" w:date="2019-10-24T16:38:00Z">
        <w:r w:rsidR="00D8716E" w:rsidRPr="00831DB0" w:rsidDel="00D23481">
          <w:rPr>
            <w:rFonts w:cs="Arial"/>
            <w:b/>
            <w:color w:val="000000" w:themeColor="text1"/>
          </w:rPr>
          <w:delText xml:space="preserve"> S1</w:delText>
        </w:r>
        <w:r w:rsidR="00D8716E" w:rsidRPr="00831DB0" w:rsidDel="00D23481">
          <w:rPr>
            <w:rFonts w:cs="Arial"/>
            <w:color w:val="000000" w:themeColor="text1"/>
          </w:rPr>
          <w:delText>).</w:delText>
        </w:r>
        <w:r w:rsidR="00E0645F" w:rsidRPr="00831DB0" w:rsidDel="00D23481">
          <w:rPr>
            <w:rFonts w:cs="Arial"/>
            <w:color w:val="000000" w:themeColor="text1"/>
          </w:rPr>
          <w:delText xml:space="preserve"> We then </w:delText>
        </w:r>
      </w:del>
      <w:r w:rsidR="00E0645F" w:rsidRPr="00831DB0">
        <w:rPr>
          <w:rFonts w:cs="Arial"/>
          <w:color w:val="000000" w:themeColor="text1"/>
        </w:rPr>
        <w:t xml:space="preserve">set up an experiment </w:t>
      </w:r>
      <w:r w:rsidR="00E3179A">
        <w:rPr>
          <w:rFonts w:cs="Arial"/>
          <w:color w:val="000000" w:themeColor="text1"/>
        </w:rPr>
        <w:t>where we mixed</w:t>
      </w:r>
      <w:r w:rsidR="00E3179A" w:rsidRPr="00831DB0">
        <w:rPr>
          <w:rFonts w:cs="Arial"/>
          <w:color w:val="000000" w:themeColor="text1"/>
        </w:rPr>
        <w:t xml:space="preserve"> </w:t>
      </w:r>
      <w:r w:rsidR="00CD7604" w:rsidRPr="00831DB0">
        <w:rPr>
          <w:rFonts w:cs="Arial"/>
          <w:color w:val="000000" w:themeColor="text1"/>
        </w:rPr>
        <w:t>1</w:t>
      </w:r>
      <w:r w:rsidR="00C67343">
        <w:rPr>
          <w:rFonts w:cs="Arial"/>
          <w:color w:val="000000" w:themeColor="text1"/>
        </w:rPr>
        <w:t>-</w:t>
      </w:r>
      <w:r w:rsidR="00CD7604" w:rsidRPr="00831DB0">
        <w:rPr>
          <w:rFonts w:cs="Arial"/>
          <w:color w:val="000000" w:themeColor="text1"/>
        </w:rPr>
        <w:t>, 3-, 6-, 12- and 24-clones</w:t>
      </w:r>
      <w:r w:rsidR="00E0645F" w:rsidRPr="00831DB0">
        <w:rPr>
          <w:rFonts w:cs="Arial"/>
          <w:color w:val="000000" w:themeColor="text1"/>
        </w:rPr>
        <w:t xml:space="preserve">, and inoculated each treatment with </w:t>
      </w:r>
      <w:r w:rsidR="006A1016" w:rsidRPr="00831DB0">
        <w:rPr>
          <w:rFonts w:cs="Arial"/>
          <w:color w:val="000000" w:themeColor="text1"/>
        </w:rPr>
        <w:t xml:space="preserve">an escape phage </w:t>
      </w:r>
      <w:r w:rsidR="00F614B0">
        <w:rPr>
          <w:rFonts w:cs="Arial"/>
          <w:color w:val="000000" w:themeColor="text1"/>
        </w:rPr>
        <w:t>infecting</w:t>
      </w:r>
      <w:r w:rsidR="00F614B0" w:rsidRPr="00831DB0">
        <w:rPr>
          <w:rFonts w:cs="Arial"/>
          <w:color w:val="000000" w:themeColor="text1"/>
        </w:rPr>
        <w:t xml:space="preserve"> </w:t>
      </w:r>
      <w:r w:rsidR="006A1016" w:rsidRPr="00831DB0">
        <w:rPr>
          <w:rFonts w:cs="Arial"/>
          <w:color w:val="000000" w:themeColor="text1"/>
        </w:rPr>
        <w:t>only one of the clones</w:t>
      </w:r>
      <w:ins w:id="481" w:author="Common, Jack" w:date="2019-10-24T19:11:00Z">
        <w:r w:rsidR="005968F9">
          <w:rPr>
            <w:rFonts w:cs="Arial"/>
            <w:color w:val="000000" w:themeColor="text1"/>
          </w:rPr>
          <w:t xml:space="preserve"> </w:t>
        </w:r>
        <w:r w:rsidR="00ED3779">
          <w:rPr>
            <w:rFonts w:cs="Arial"/>
            <w:color w:val="000000" w:themeColor="text1"/>
          </w:rPr>
          <w:t>(</w:t>
        </w:r>
        <w:r w:rsidR="00ED3779">
          <w:rPr>
            <w:rFonts w:cs="Arial"/>
            <w:b/>
            <w:bCs/>
            <w:color w:val="000000" w:themeColor="text1"/>
          </w:rPr>
          <w:t>Figure</w:t>
        </w:r>
        <w:r w:rsidR="007D6839">
          <w:rPr>
            <w:rFonts w:cs="Arial"/>
            <w:b/>
            <w:bCs/>
            <w:color w:val="000000" w:themeColor="text1"/>
          </w:rPr>
          <w:t>s</w:t>
        </w:r>
      </w:ins>
      <w:ins w:id="482" w:author="Common, Jack" w:date="2019-10-24T19:12:00Z">
        <w:r w:rsidR="007D6839">
          <w:rPr>
            <w:rFonts w:cs="Arial"/>
            <w:b/>
            <w:bCs/>
            <w:color w:val="000000" w:themeColor="text1"/>
          </w:rPr>
          <w:t xml:space="preserve"> S1 &amp;</w:t>
        </w:r>
      </w:ins>
      <w:ins w:id="483" w:author="Common, Jack" w:date="2019-10-24T19:11:00Z">
        <w:r w:rsidR="00ED3779">
          <w:rPr>
            <w:rFonts w:cs="Arial"/>
            <w:b/>
            <w:bCs/>
            <w:color w:val="000000" w:themeColor="text1"/>
          </w:rPr>
          <w:t xml:space="preserve"> S2</w:t>
        </w:r>
        <w:r w:rsidR="00ED3779">
          <w:rPr>
            <w:rFonts w:cs="Arial"/>
            <w:color w:val="000000" w:themeColor="text1"/>
          </w:rPr>
          <w:t>)</w:t>
        </w:r>
      </w:ins>
      <w:r w:rsidR="00E0645F" w:rsidRPr="00831DB0">
        <w:rPr>
          <w:rFonts w:cs="Arial"/>
          <w:color w:val="000000" w:themeColor="text1"/>
        </w:rPr>
        <w:t>.</w:t>
      </w:r>
      <w:r w:rsidR="006A1016" w:rsidRPr="00831DB0">
        <w:rPr>
          <w:rFonts w:cs="Arial"/>
          <w:color w:val="000000" w:themeColor="text1"/>
        </w:rPr>
        <w:t xml:space="preserve"> </w:t>
      </w:r>
      <w:r w:rsidR="004F63C6" w:rsidRPr="00831DB0">
        <w:rPr>
          <w:rFonts w:cs="Arial"/>
          <w:color w:val="000000" w:themeColor="text1"/>
        </w:rPr>
        <w:t>Th</w:t>
      </w:r>
      <w:r w:rsidR="004F63C6">
        <w:rPr>
          <w:rFonts w:cs="Arial"/>
          <w:color w:val="000000" w:themeColor="text1"/>
        </w:rPr>
        <w:t>e</w:t>
      </w:r>
      <w:r w:rsidR="004F63C6" w:rsidRPr="00831DB0">
        <w:rPr>
          <w:rFonts w:cs="Arial"/>
          <w:color w:val="000000" w:themeColor="text1"/>
        </w:rPr>
        <w:t xml:space="preserve"> </w:t>
      </w:r>
      <w:r w:rsidR="00D136DD" w:rsidRPr="00831DB0">
        <w:rPr>
          <w:rFonts w:cs="Arial"/>
          <w:color w:val="000000" w:themeColor="text1"/>
        </w:rPr>
        <w:t>susceptible clone</w:t>
      </w:r>
      <w:r w:rsidR="00E3179A">
        <w:rPr>
          <w:rFonts w:cs="Arial"/>
          <w:color w:val="000000" w:themeColor="text1"/>
        </w:rPr>
        <w:t xml:space="preserve"> (i.e. the one that could be infected by the escape phage)</w:t>
      </w:r>
      <w:r w:rsidR="00D136DD" w:rsidRPr="00831DB0">
        <w:rPr>
          <w:rFonts w:cs="Arial"/>
          <w:color w:val="000000" w:themeColor="text1"/>
        </w:rPr>
        <w:t xml:space="preserve"> </w:t>
      </w:r>
      <w:r w:rsidR="004F63C6">
        <w:rPr>
          <w:rFonts w:cs="Arial"/>
          <w:color w:val="000000" w:themeColor="text1"/>
        </w:rPr>
        <w:t>always carried</w:t>
      </w:r>
      <w:r w:rsidR="00D136DD" w:rsidRPr="00831DB0">
        <w:rPr>
          <w:rFonts w:cs="Arial"/>
          <w:color w:val="000000" w:themeColor="text1"/>
        </w:rPr>
        <w:t xml:space="preserve"> a </w:t>
      </w:r>
      <w:r w:rsidR="00D136DD" w:rsidRPr="00831DB0">
        <w:rPr>
          <w:rFonts w:cs="Arial"/>
          <w:i/>
          <w:color w:val="000000" w:themeColor="text1"/>
        </w:rPr>
        <w:t xml:space="preserve">lacZ </w:t>
      </w:r>
      <w:r w:rsidR="00D136DD" w:rsidRPr="00831DB0">
        <w:rPr>
          <w:rFonts w:cs="Arial"/>
          <w:color w:val="000000" w:themeColor="text1"/>
        </w:rPr>
        <w:t xml:space="preserve">reporter gene, so we could follow its population dynamics and </w:t>
      </w:r>
      <w:r w:rsidR="0037580B">
        <w:rPr>
          <w:rFonts w:cs="Arial"/>
          <w:color w:val="000000" w:themeColor="text1"/>
        </w:rPr>
        <w:t>competitive performance</w:t>
      </w:r>
      <w:r w:rsidR="0037580B" w:rsidRPr="00831DB0">
        <w:rPr>
          <w:rFonts w:cs="Arial"/>
          <w:color w:val="000000" w:themeColor="text1"/>
        </w:rPr>
        <w:t xml:space="preserve"> </w:t>
      </w:r>
      <w:r w:rsidR="00D136DD" w:rsidRPr="00831DB0">
        <w:rPr>
          <w:rFonts w:cs="Arial"/>
          <w:color w:val="000000" w:themeColor="text1"/>
        </w:rPr>
        <w:t>during the experiment.</w:t>
      </w:r>
      <w:r w:rsidR="00965A1D">
        <w:rPr>
          <w:rFonts w:cs="Arial"/>
          <w:color w:val="000000" w:themeColor="text1"/>
        </w:rPr>
        <w:t xml:space="preserve"> </w:t>
      </w:r>
      <w:r w:rsidR="00D136DD" w:rsidRPr="00831DB0">
        <w:rPr>
          <w:rFonts w:cs="Arial"/>
          <w:i/>
          <w:color w:val="000000" w:themeColor="text1"/>
        </w:rPr>
        <w:t>P. aeruginosa ∆</w:t>
      </w:r>
      <w:proofErr w:type="spellStart"/>
      <w:r w:rsidR="00D136DD" w:rsidRPr="00831DB0">
        <w:rPr>
          <w:rFonts w:cs="Arial"/>
          <w:i/>
          <w:color w:val="000000" w:themeColor="text1"/>
        </w:rPr>
        <w:t>pilA</w:t>
      </w:r>
      <w:proofErr w:type="spellEnd"/>
      <w:r w:rsidR="00D136DD" w:rsidRPr="00831DB0">
        <w:rPr>
          <w:rFonts w:cs="Arial"/>
          <w:color w:val="000000" w:themeColor="text1"/>
        </w:rPr>
        <w:t xml:space="preserve">, which only resists phage </w:t>
      </w:r>
      <w:r w:rsidR="00A6069A" w:rsidRPr="00831DB0">
        <w:rPr>
          <w:rFonts w:cs="Arial"/>
          <w:color w:val="000000" w:themeColor="text1"/>
        </w:rPr>
        <w:t>infection via</w:t>
      </w:r>
      <w:r w:rsidR="00D136DD" w:rsidRPr="00831DB0">
        <w:rPr>
          <w:rFonts w:cs="Arial"/>
          <w:color w:val="000000" w:themeColor="text1"/>
        </w:rPr>
        <w:t xml:space="preserve"> surface receptor modification, was included in each treatment to </w:t>
      </w:r>
      <w:r w:rsidR="004F63C6">
        <w:rPr>
          <w:rFonts w:cs="Arial"/>
          <w:color w:val="000000" w:themeColor="text1"/>
        </w:rPr>
        <w:t xml:space="preserve">provide a benchmark against which the </w:t>
      </w:r>
      <w:r w:rsidR="00D136DD" w:rsidRPr="00831DB0">
        <w:rPr>
          <w:rFonts w:cs="Arial"/>
          <w:color w:val="000000" w:themeColor="text1"/>
        </w:rPr>
        <w:t xml:space="preserve">dynamics and </w:t>
      </w:r>
      <w:r w:rsidR="0037580B">
        <w:rPr>
          <w:rFonts w:cs="Arial"/>
          <w:color w:val="000000" w:themeColor="text1"/>
        </w:rPr>
        <w:t>performance</w:t>
      </w:r>
      <w:r w:rsidR="0037580B" w:rsidRPr="00831DB0">
        <w:rPr>
          <w:rFonts w:cs="Arial"/>
          <w:color w:val="000000" w:themeColor="text1"/>
        </w:rPr>
        <w:t xml:space="preserve"> </w:t>
      </w:r>
      <w:r w:rsidR="00D136DD" w:rsidRPr="00831DB0">
        <w:rPr>
          <w:rFonts w:cs="Arial"/>
          <w:color w:val="000000" w:themeColor="text1"/>
        </w:rPr>
        <w:t xml:space="preserve">of </w:t>
      </w:r>
      <w:r w:rsidR="004F63C6">
        <w:rPr>
          <w:rFonts w:cs="Arial"/>
          <w:color w:val="000000" w:themeColor="text1"/>
        </w:rPr>
        <w:t xml:space="preserve">the entire </w:t>
      </w:r>
      <w:r w:rsidR="00D136DD" w:rsidRPr="00831DB0">
        <w:rPr>
          <w:rFonts w:cs="Arial"/>
          <w:color w:val="000000" w:themeColor="text1"/>
        </w:rPr>
        <w:t>CRISPR</w:t>
      </w:r>
      <w:r w:rsidR="004F63C6">
        <w:rPr>
          <w:rFonts w:cs="Arial"/>
          <w:color w:val="000000" w:themeColor="text1"/>
        </w:rPr>
        <w:t xml:space="preserve"> population could be measured</w:t>
      </w:r>
      <w:r w:rsidR="00D136DD" w:rsidRPr="00831DB0">
        <w:rPr>
          <w:rFonts w:cs="Arial"/>
          <w:color w:val="000000" w:themeColor="text1"/>
        </w:rPr>
        <w:t>.</w:t>
      </w:r>
      <w:r w:rsidR="00D136DD" w:rsidRPr="00831DB0">
        <w:rPr>
          <w:rFonts w:cs="Arial"/>
          <w:i/>
          <w:color w:val="000000" w:themeColor="text1"/>
        </w:rPr>
        <w:t xml:space="preserve"> </w:t>
      </w:r>
      <w:r w:rsidR="00D136DD" w:rsidRPr="00831DB0">
        <w:rPr>
          <w:rFonts w:cs="Arial"/>
          <w:color w:val="000000" w:themeColor="text1"/>
        </w:rPr>
        <w:t>We also included 1- and 24-clone treatments inoculated with ancestral phage to which the whole bacterial population was resistant</w:t>
      </w:r>
      <w:r w:rsidR="00E3179A">
        <w:rPr>
          <w:rFonts w:cs="Arial"/>
          <w:color w:val="000000" w:themeColor="text1"/>
        </w:rPr>
        <w:t>, which served as a control</w:t>
      </w:r>
      <w:r w:rsidR="00F714A0">
        <w:rPr>
          <w:rFonts w:cs="Arial"/>
          <w:color w:val="000000" w:themeColor="text1"/>
        </w:rPr>
        <w:t xml:space="preserve"> </w:t>
      </w:r>
      <w:r w:rsidR="00F714A0">
        <w:rPr>
          <w:rFonts w:cs="Arial"/>
          <w:color w:val="000000" w:themeColor="text1"/>
        </w:rPr>
        <w:fldChar w:fldCharType="begin"/>
      </w:r>
      <w:r w:rsidR="00820E6F">
        <w:rPr>
          <w:rFonts w:cs="Arial"/>
          <w:color w:val="000000" w:themeColor="text1"/>
        </w:rPr>
        <w:instrText xml:space="preserve"> ADDIN EN.CITE &lt;EndNote&gt;&lt;Cite&gt;&lt;Author&gt;van Houte&lt;/Author&gt;&lt;Year&gt;2016&lt;/Year&gt;&lt;RecNum&gt;350&lt;/RecNum&gt;&lt;DisplayText&gt;(17)&lt;/DisplayText&gt;&lt;record&gt;&lt;rec-number&gt;350&lt;/rec-number&gt;&lt;foreign-keys&gt;&lt;key app="EN" db-id="xrr2swwexa2rd8ed2d6xfwf20r9v5devt2e2" timestamp="1556229298" guid="8a722732-c548-403d-a12d-f6b5b4f7e13f"&gt;350&lt;/key&gt;&lt;/foreign-keys&gt;&lt;ref-type name="Journal Article"&gt;17&lt;/ref-type&gt;&lt;contributors&gt;&lt;authors&gt;&lt;author&gt;van Houte, Stineke&lt;/author&gt;&lt;author&gt;Ekroth, Alice K E&lt;/author&gt;&lt;author&gt;Broniewski, Jenny M&lt;/author&gt;&lt;author&gt;Chabas, Hélène&lt;/author&gt;&lt;author&gt;Ashby, Ben&lt;/author&gt;&lt;author&gt;Bondy-Denomy, Joseph&lt;/author&gt;&lt;author&gt;Gandon, Sylvain&lt;/author&gt;&lt;author&gt;Boots, Mike&lt;/author&gt;&lt;author&gt;Paterson, Steve&lt;/author&gt;&lt;author&gt;Buckling, Angus&lt;/author&gt;&lt;author&gt;Westra, Edze R&lt;/author&gt;&lt;/authors&gt;&lt;/contributors&gt;&lt;titles&gt;&lt;title&gt;The diversity-generating benefits of a prokaryotic adaptive immune system&lt;/title&gt;&lt;secondary-title&gt;Nature&lt;/secondary-title&gt;&lt;/titles&gt;&lt;periodical&gt;&lt;full-title&gt;Nature&lt;/full-title&gt;&lt;/periodical&gt;&lt;pages&gt;385-388&lt;/pages&gt;&lt;volume&gt;532&lt;/volume&gt;&lt;number&gt;7599&lt;/number&gt;&lt;dates&gt;&lt;year&gt;2016&lt;/year&gt;&lt;pub-dates&gt;&lt;date&gt;04/21/print&lt;/date&gt;&lt;/pub-dates&gt;&lt;/dates&gt;&lt;publisher&gt;Nature Publishing Group, a division of Macmillan Publishers Limited. All Rights Reserved.&lt;/publisher&gt;&lt;isbn&gt;0028-0836&lt;/isbn&gt;&lt;work-type&gt;Letter&lt;/work-type&gt;&lt;urls&gt;&lt;related-urls&gt;&lt;url&gt;http://dx.doi.org/10.1038/nature17436&lt;/url&gt;&lt;/related-urls&gt;&lt;/urls&gt;&lt;electronic-resource-num&gt;10.1038/nature17436&lt;/electronic-resource-num&gt;&lt;/record&gt;&lt;/Cite&gt;&lt;/EndNote&gt;</w:instrText>
      </w:r>
      <w:r w:rsidR="00F714A0">
        <w:rPr>
          <w:rFonts w:cs="Arial"/>
          <w:color w:val="000000" w:themeColor="text1"/>
        </w:rPr>
        <w:fldChar w:fldCharType="separate"/>
      </w:r>
      <w:r w:rsidR="00820E6F">
        <w:rPr>
          <w:rFonts w:cs="Arial"/>
          <w:noProof/>
          <w:color w:val="000000" w:themeColor="text1"/>
        </w:rPr>
        <w:t>(17)</w:t>
      </w:r>
      <w:r w:rsidR="00F714A0">
        <w:rPr>
          <w:rFonts w:cs="Arial"/>
          <w:color w:val="000000" w:themeColor="text1"/>
        </w:rPr>
        <w:fldChar w:fldCharType="end"/>
      </w:r>
      <w:r w:rsidR="00D136DD" w:rsidRPr="00831DB0">
        <w:rPr>
          <w:rFonts w:cs="Arial"/>
          <w:color w:val="000000" w:themeColor="text1"/>
        </w:rPr>
        <w:t xml:space="preserve">. We then monitored population dynamics </w:t>
      </w:r>
      <w:r w:rsidR="00F714A0">
        <w:rPr>
          <w:rFonts w:cs="Arial"/>
          <w:color w:val="000000" w:themeColor="text1"/>
        </w:rPr>
        <w:t xml:space="preserve">and evolution </w:t>
      </w:r>
      <w:r w:rsidR="00D136DD" w:rsidRPr="00831DB0">
        <w:rPr>
          <w:rFonts w:cs="Arial"/>
          <w:color w:val="000000" w:themeColor="text1"/>
        </w:rPr>
        <w:t>of the phage, CRISPR clones and the susceptible clone over 3 days.</w:t>
      </w:r>
    </w:p>
    <w:p w14:paraId="4EFF2D4C" w14:textId="77777777" w:rsidR="00C45A78" w:rsidRPr="00831DB0" w:rsidRDefault="00C45A78">
      <w:pPr>
        <w:jc w:val="both"/>
        <w:rPr>
          <w:rFonts w:cs="Arial"/>
          <w:color w:val="000000" w:themeColor="text1"/>
        </w:rPr>
        <w:pPrChange w:id="484" w:author="Common, Jack" w:date="2019-10-23T10:58:00Z">
          <w:pPr>
            <w:spacing w:line="480" w:lineRule="auto"/>
            <w:jc w:val="both"/>
          </w:pPr>
        </w:pPrChange>
      </w:pPr>
    </w:p>
    <w:p w14:paraId="07D95BE4" w14:textId="066A6540" w:rsidR="003C7322" w:rsidRPr="00831DB0" w:rsidRDefault="00331058">
      <w:pPr>
        <w:jc w:val="both"/>
        <w:rPr>
          <w:rFonts w:cs="Arial"/>
          <w:color w:val="000000" w:themeColor="text1"/>
        </w:rPr>
        <w:pPrChange w:id="485" w:author="Common, Jack" w:date="2019-10-23T10:58:00Z">
          <w:pPr>
            <w:spacing w:line="480" w:lineRule="auto"/>
            <w:jc w:val="both"/>
          </w:pPr>
        </w:pPrChange>
      </w:pPr>
      <w:r w:rsidRPr="00831DB0">
        <w:rPr>
          <w:rFonts w:cs="Arial"/>
          <w:color w:val="000000" w:themeColor="text1"/>
        </w:rPr>
        <w:t xml:space="preserve">We </w:t>
      </w:r>
      <w:ins w:id="486" w:author="Common, Jack" w:date="2019-10-23T13:10:00Z">
        <w:r w:rsidR="008752AC">
          <w:rPr>
            <w:rFonts w:cs="Arial"/>
            <w:color w:val="000000" w:themeColor="text1"/>
          </w:rPr>
          <w:t xml:space="preserve">hypothesised that </w:t>
        </w:r>
      </w:ins>
      <w:ins w:id="487" w:author="Common, Jack" w:date="2019-10-23T13:12:00Z">
        <w:r w:rsidR="00C06EB8">
          <w:rPr>
            <w:rFonts w:cs="Arial"/>
            <w:color w:val="000000" w:themeColor="text1"/>
          </w:rPr>
          <w:t xml:space="preserve">if CRISPR allele diversity </w:t>
        </w:r>
      </w:ins>
      <w:ins w:id="488" w:author="Common, Jack" w:date="2019-10-23T13:13:00Z">
        <w:r w:rsidR="00B54448">
          <w:rPr>
            <w:rFonts w:cs="Arial"/>
            <w:color w:val="000000" w:themeColor="text1"/>
          </w:rPr>
          <w:t xml:space="preserve">limits phage epidemics, then </w:t>
        </w:r>
      </w:ins>
      <w:ins w:id="489" w:author="Common, Jack" w:date="2019-10-23T13:10:00Z">
        <w:r w:rsidR="00383D5C">
          <w:rPr>
            <w:rFonts w:cs="Arial"/>
            <w:color w:val="000000" w:themeColor="text1"/>
          </w:rPr>
          <w:t xml:space="preserve">both </w:t>
        </w:r>
      </w:ins>
      <w:ins w:id="490" w:author="Common, Jack" w:date="2019-10-23T13:11:00Z">
        <w:r w:rsidR="00383D5C">
          <w:rPr>
            <w:rFonts w:cs="Arial"/>
            <w:color w:val="000000" w:themeColor="text1"/>
          </w:rPr>
          <w:t xml:space="preserve">phage density and survival would be negatively correlated with </w:t>
        </w:r>
      </w:ins>
      <w:del w:id="491" w:author="Common, Jack" w:date="2019-10-23T13:11:00Z">
        <w:r w:rsidRPr="00831DB0" w:rsidDel="00383D5C">
          <w:rPr>
            <w:rFonts w:cs="Arial"/>
            <w:color w:val="000000" w:themeColor="text1"/>
          </w:rPr>
          <w:delText>first examined how</w:delText>
        </w:r>
        <w:r w:rsidR="004F63C6" w:rsidDel="00383D5C">
          <w:rPr>
            <w:rFonts w:cs="Arial"/>
            <w:color w:val="000000" w:themeColor="text1"/>
          </w:rPr>
          <w:delText xml:space="preserve"> </w:delText>
        </w:r>
      </w:del>
      <w:r w:rsidR="004F63C6">
        <w:rPr>
          <w:rFonts w:cs="Arial"/>
          <w:color w:val="000000" w:themeColor="text1"/>
        </w:rPr>
        <w:t>CRISPR allele</w:t>
      </w:r>
      <w:r w:rsidRPr="00831DB0">
        <w:rPr>
          <w:rFonts w:cs="Arial"/>
          <w:color w:val="000000" w:themeColor="text1"/>
        </w:rPr>
        <w:t xml:space="preserve"> diversit</w:t>
      </w:r>
      <w:ins w:id="492" w:author="Common, Jack" w:date="2019-10-23T13:11:00Z">
        <w:r w:rsidR="00383D5C">
          <w:rPr>
            <w:rFonts w:cs="Arial"/>
            <w:color w:val="000000" w:themeColor="text1"/>
          </w:rPr>
          <w:t>y</w:t>
        </w:r>
      </w:ins>
      <w:del w:id="493" w:author="Common, Jack" w:date="2019-10-23T13:11:00Z">
        <w:r w:rsidRPr="00831DB0" w:rsidDel="00383D5C">
          <w:rPr>
            <w:rFonts w:cs="Arial"/>
            <w:color w:val="000000" w:themeColor="text1"/>
          </w:rPr>
          <w:delText>y</w:delText>
        </w:r>
      </w:del>
      <w:ins w:id="494" w:author="Common, Jack" w:date="2019-10-23T13:11:00Z">
        <w:r w:rsidR="00383D5C">
          <w:rPr>
            <w:rFonts w:cs="Arial"/>
            <w:color w:val="000000" w:themeColor="text1"/>
          </w:rPr>
          <w:t xml:space="preserve">. </w:t>
        </w:r>
      </w:ins>
      <w:del w:id="495" w:author="Common, Jack" w:date="2019-10-23T13:11:00Z">
        <w:r w:rsidRPr="00831DB0" w:rsidDel="00383D5C">
          <w:rPr>
            <w:rFonts w:cs="Arial"/>
            <w:color w:val="000000" w:themeColor="text1"/>
          </w:rPr>
          <w:delText xml:space="preserve"> influ</w:delText>
        </w:r>
        <w:r w:rsidR="00021FEF" w:rsidRPr="00831DB0" w:rsidDel="00383D5C">
          <w:rPr>
            <w:rFonts w:cs="Arial"/>
            <w:color w:val="000000" w:themeColor="text1"/>
          </w:rPr>
          <w:delText>enced phage population dynamics</w:delText>
        </w:r>
        <w:r w:rsidR="00A13B5C" w:rsidRPr="00831DB0" w:rsidDel="00383D5C">
          <w:rPr>
            <w:rFonts w:cs="Arial"/>
            <w:color w:val="000000" w:themeColor="text1"/>
          </w:rPr>
          <w:delText xml:space="preserve"> (</w:delText>
        </w:r>
        <w:r w:rsidR="00611C2A" w:rsidDel="00383D5C">
          <w:rPr>
            <w:rFonts w:cs="Arial"/>
            <w:b/>
            <w:color w:val="000000" w:themeColor="text1"/>
          </w:rPr>
          <w:delText xml:space="preserve">Fig. </w:delText>
        </w:r>
        <w:r w:rsidR="00A13B5C" w:rsidRPr="00831DB0" w:rsidDel="00383D5C">
          <w:rPr>
            <w:rFonts w:cs="Arial"/>
            <w:b/>
            <w:color w:val="000000" w:themeColor="text1"/>
          </w:rPr>
          <w:delText>1</w:delText>
        </w:r>
        <w:r w:rsidR="00A13B5C" w:rsidRPr="00831DB0" w:rsidDel="00383D5C">
          <w:rPr>
            <w:rFonts w:cs="Arial"/>
            <w:color w:val="000000" w:themeColor="text1"/>
          </w:rPr>
          <w:delText>)</w:delText>
        </w:r>
        <w:r w:rsidRPr="00831DB0" w:rsidDel="00383D5C">
          <w:rPr>
            <w:rFonts w:cs="Arial"/>
            <w:color w:val="000000" w:themeColor="text1"/>
          </w:rPr>
          <w:delText xml:space="preserve">. </w:delText>
        </w:r>
      </w:del>
      <w:r w:rsidRPr="00831DB0">
        <w:rPr>
          <w:rFonts w:cs="Arial"/>
          <w:color w:val="000000" w:themeColor="text1"/>
        </w:rPr>
        <w:t>P</w:t>
      </w:r>
      <w:r w:rsidR="00450F07" w:rsidRPr="00831DB0">
        <w:rPr>
          <w:rFonts w:cs="Arial"/>
          <w:color w:val="000000" w:themeColor="text1"/>
        </w:rPr>
        <w:t xml:space="preserve">hage </w:t>
      </w:r>
      <w:r w:rsidR="004D4391" w:rsidRPr="00831DB0">
        <w:rPr>
          <w:rFonts w:cs="Arial"/>
          <w:color w:val="000000" w:themeColor="text1"/>
        </w:rPr>
        <w:t>densities</w:t>
      </w:r>
      <w:ins w:id="496" w:author="Common, Jack" w:date="2019-10-23T13:12:00Z">
        <w:r w:rsidR="007E3ECB">
          <w:rPr>
            <w:rFonts w:cs="Arial"/>
            <w:color w:val="000000" w:themeColor="text1"/>
          </w:rPr>
          <w:t xml:space="preserve"> did</w:t>
        </w:r>
      </w:ins>
      <w:r w:rsidR="00450F07" w:rsidRPr="00831DB0">
        <w:rPr>
          <w:rFonts w:cs="Arial"/>
          <w:color w:val="000000" w:themeColor="text1"/>
        </w:rPr>
        <w:t xml:space="preserve"> </w:t>
      </w:r>
      <w:r w:rsidR="00615B27" w:rsidRPr="00831DB0">
        <w:rPr>
          <w:rFonts w:cs="Arial"/>
          <w:color w:val="000000" w:themeColor="text1"/>
        </w:rPr>
        <w:t>decreas</w:t>
      </w:r>
      <w:ins w:id="497" w:author="Common, Jack" w:date="2019-10-24T10:55:00Z">
        <w:r w:rsidR="00F358A7">
          <w:rPr>
            <w:rFonts w:cs="Arial"/>
            <w:color w:val="000000" w:themeColor="text1"/>
          </w:rPr>
          <w:t>e</w:t>
        </w:r>
      </w:ins>
      <w:del w:id="498" w:author="Common, Jack" w:date="2019-10-24T10:55:00Z">
        <w:r w:rsidR="00615B27" w:rsidRPr="00831DB0" w:rsidDel="00F358A7">
          <w:rPr>
            <w:rFonts w:cs="Arial"/>
            <w:color w:val="000000" w:themeColor="text1"/>
          </w:rPr>
          <w:delText>ed</w:delText>
        </w:r>
      </w:del>
      <w:r w:rsidR="00450F07" w:rsidRPr="00831DB0">
        <w:rPr>
          <w:rFonts w:cs="Arial"/>
          <w:color w:val="000000" w:themeColor="text1"/>
        </w:rPr>
        <w:t xml:space="preserve"> </w:t>
      </w:r>
      <w:r w:rsidR="000439E6" w:rsidRPr="00831DB0">
        <w:rPr>
          <w:rFonts w:cs="Arial"/>
          <w:color w:val="000000" w:themeColor="text1"/>
        </w:rPr>
        <w:t>more rapidly</w:t>
      </w:r>
      <w:r w:rsidR="00476E5F" w:rsidRPr="00831DB0">
        <w:rPr>
          <w:rFonts w:cs="Arial"/>
          <w:color w:val="000000" w:themeColor="text1"/>
        </w:rPr>
        <w:t xml:space="preserve"> as</w:t>
      </w:r>
      <w:r w:rsidR="00450F07" w:rsidRPr="00831DB0">
        <w:rPr>
          <w:rFonts w:cs="Arial"/>
          <w:color w:val="000000" w:themeColor="text1"/>
        </w:rPr>
        <w:t xml:space="preserve"> CRISPR diversity increase</w:t>
      </w:r>
      <w:ins w:id="499" w:author="Common, Jack" w:date="2019-10-24T10:55:00Z">
        <w:r w:rsidR="00F358A7">
          <w:rPr>
            <w:rFonts w:cs="Arial"/>
            <w:color w:val="000000" w:themeColor="text1"/>
          </w:rPr>
          <w:t>d (</w:t>
        </w:r>
        <w:r w:rsidR="00F358A7">
          <w:rPr>
            <w:rFonts w:cs="Arial"/>
            <w:i/>
            <w:iCs/>
            <w:color w:val="000000" w:themeColor="text1"/>
          </w:rPr>
          <w:t>F</w:t>
        </w:r>
        <w:r w:rsidR="00C53808">
          <w:rPr>
            <w:rFonts w:cs="Arial"/>
            <w:color w:val="000000" w:themeColor="text1"/>
            <w:vertAlign w:val="subscript"/>
          </w:rPr>
          <w:t>6,</w:t>
        </w:r>
      </w:ins>
      <w:ins w:id="500" w:author="Common, Jack" w:date="2019-10-24T10:56:00Z">
        <w:r w:rsidR="00C53808">
          <w:rPr>
            <w:rFonts w:cs="Arial"/>
            <w:color w:val="000000" w:themeColor="text1"/>
            <w:vertAlign w:val="subscript"/>
          </w:rPr>
          <w:t>342</w:t>
        </w:r>
        <w:r w:rsidR="00C53808">
          <w:rPr>
            <w:rFonts w:cs="Arial"/>
            <w:color w:val="000000" w:themeColor="text1"/>
          </w:rPr>
          <w:t xml:space="preserve"> = 48.30, </w:t>
        </w:r>
        <w:r w:rsidR="00C53808">
          <w:rPr>
            <w:rFonts w:cs="Arial"/>
            <w:i/>
            <w:iCs/>
            <w:color w:val="000000" w:themeColor="text1"/>
          </w:rPr>
          <w:t xml:space="preserve">p </w:t>
        </w:r>
        <w:r w:rsidR="00C53808">
          <w:rPr>
            <w:rFonts w:cs="Arial"/>
            <w:color w:val="000000" w:themeColor="text1"/>
          </w:rPr>
          <w:t>&lt;</w:t>
        </w:r>
        <w:r w:rsidR="00C53808" w:rsidRPr="00831DB0">
          <w:rPr>
            <w:rFonts w:cs="Arial"/>
            <w:color w:val="000000" w:themeColor="text1"/>
          </w:rPr>
          <w:t xml:space="preserve"> </w:t>
        </w:r>
        <w:r w:rsidR="00C53808">
          <w:rPr>
            <w:rFonts w:cs="Arial"/>
            <w:color w:val="000000" w:themeColor="text1"/>
          </w:rPr>
          <w:t>2.2</w:t>
        </w:r>
        <w:r w:rsidR="00C53808" w:rsidRPr="00831DB0">
          <w:rPr>
            <w:rFonts w:cs="Arial"/>
            <w:color w:val="000000" w:themeColor="text1"/>
          </w:rPr>
          <w:t xml:space="preserve"> x 10</w:t>
        </w:r>
        <w:r w:rsidR="00C53808">
          <w:rPr>
            <w:rFonts w:cs="Arial"/>
            <w:color w:val="000000" w:themeColor="text1"/>
            <w:vertAlign w:val="superscript"/>
          </w:rPr>
          <w:t>-16</w:t>
        </w:r>
      </w:ins>
      <w:ins w:id="501" w:author="Common, Jack" w:date="2019-10-24T10:55:00Z">
        <w:r w:rsidR="00F358A7">
          <w:rPr>
            <w:rFonts w:cs="Arial"/>
            <w:color w:val="000000" w:themeColor="text1"/>
          </w:rPr>
          <w:t>)</w:t>
        </w:r>
      </w:ins>
      <w:ins w:id="502" w:author="Common, Jack" w:date="2019-10-24T10:57:00Z">
        <w:r w:rsidR="00D83E09">
          <w:rPr>
            <w:rFonts w:cs="Arial"/>
            <w:color w:val="000000" w:themeColor="text1"/>
          </w:rPr>
          <w:t xml:space="preserve">, </w:t>
        </w:r>
        <w:r w:rsidR="00387DDE">
          <w:rPr>
            <w:rFonts w:cs="Arial"/>
            <w:color w:val="000000" w:themeColor="text1"/>
          </w:rPr>
          <w:t>phage population sizes decreased over the course of the experiment (regression of ln pfu ml</w:t>
        </w:r>
        <w:r w:rsidR="00387DDE">
          <w:rPr>
            <w:rFonts w:cs="Arial"/>
            <w:color w:val="000000" w:themeColor="text1"/>
          </w:rPr>
          <w:softHyphen/>
        </w:r>
        <w:r w:rsidR="00387DDE">
          <w:rPr>
            <w:rFonts w:cs="Arial"/>
            <w:color w:val="000000" w:themeColor="text1"/>
          </w:rPr>
          <w:softHyphen/>
        </w:r>
        <w:r w:rsidR="00387DDE">
          <w:rPr>
            <w:rFonts w:cs="Arial"/>
            <w:color w:val="000000" w:themeColor="text1"/>
            <w:vertAlign w:val="superscript"/>
          </w:rPr>
          <w:t>-1</w:t>
        </w:r>
        <w:r w:rsidR="00387DDE">
          <w:rPr>
            <w:rFonts w:cs="Arial"/>
            <w:color w:val="000000" w:themeColor="text1"/>
          </w:rPr>
          <w:t xml:space="preserve"> over dpi: </w:t>
        </w:r>
        <w:r w:rsidR="00387DDE" w:rsidRPr="00831DB0">
          <w:rPr>
            <w:rFonts w:cs="Arial"/>
            <w:i/>
            <w:iCs/>
            <w:color w:val="000000" w:themeColor="text1"/>
          </w:rPr>
          <w:sym w:font="Symbol" w:char="F062"/>
        </w:r>
        <w:r w:rsidR="00387DDE" w:rsidRPr="00831DB0">
          <w:rPr>
            <w:rFonts w:cs="Arial"/>
            <w:color w:val="000000" w:themeColor="text1"/>
          </w:rPr>
          <w:t xml:space="preserve">  [95% </w:t>
        </w:r>
        <w:r w:rsidR="00387DDE">
          <w:rPr>
            <w:rFonts w:cs="Arial"/>
            <w:color w:val="000000" w:themeColor="text1"/>
          </w:rPr>
          <w:t>CI</w:t>
        </w:r>
        <w:r w:rsidR="00387DDE" w:rsidRPr="00831DB0">
          <w:rPr>
            <w:rFonts w:cs="Arial"/>
            <w:color w:val="000000" w:themeColor="text1"/>
          </w:rPr>
          <w:t>]</w:t>
        </w:r>
        <w:r w:rsidR="00387DDE">
          <w:rPr>
            <w:rFonts w:cs="Arial"/>
            <w:color w:val="000000" w:themeColor="text1"/>
          </w:rPr>
          <w:t xml:space="preserve"> =</w:t>
        </w:r>
        <w:r w:rsidR="00387DDE" w:rsidRPr="00831DB0">
          <w:rPr>
            <w:rFonts w:cs="Arial"/>
            <w:i/>
            <w:iCs/>
            <w:color w:val="000000" w:themeColor="text1"/>
          </w:rPr>
          <w:t xml:space="preserve"> </w:t>
        </w:r>
      </w:ins>
      <w:ins w:id="503" w:author="Common, Jack" w:date="2019-10-24T11:31:00Z">
        <w:r w:rsidR="009A6C07" w:rsidRPr="009A6C07">
          <w:rPr>
            <w:rFonts w:cs="Arial"/>
            <w:color w:val="000000" w:themeColor="text1"/>
          </w:rPr>
          <w:t xml:space="preserve">-1.32 </w:t>
        </w:r>
      </w:ins>
      <w:ins w:id="504" w:author="Common, Jack" w:date="2019-10-24T10:57:00Z">
        <w:r w:rsidR="00387DDE">
          <w:rPr>
            <w:rFonts w:cs="Arial"/>
            <w:color w:val="000000" w:themeColor="text1"/>
          </w:rPr>
          <w:t>[</w:t>
        </w:r>
      </w:ins>
      <w:ins w:id="505" w:author="Common, Jack" w:date="2019-10-24T11:32:00Z">
        <w:r w:rsidR="00E02573" w:rsidRPr="00E02573">
          <w:rPr>
            <w:rFonts w:cs="Arial"/>
            <w:color w:val="000000" w:themeColor="text1"/>
          </w:rPr>
          <w:t>-1.7</w:t>
        </w:r>
        <w:r w:rsidR="00E02573">
          <w:rPr>
            <w:rFonts w:cs="Arial"/>
            <w:color w:val="000000" w:themeColor="text1"/>
          </w:rPr>
          <w:t xml:space="preserve">4, </w:t>
        </w:r>
        <w:r w:rsidR="00E02573" w:rsidRPr="00E02573">
          <w:rPr>
            <w:rFonts w:cs="Arial"/>
            <w:color w:val="000000" w:themeColor="text1"/>
          </w:rPr>
          <w:t>-0.9</w:t>
        </w:r>
        <w:r w:rsidR="00E02573">
          <w:rPr>
            <w:rFonts w:cs="Arial"/>
            <w:color w:val="000000" w:themeColor="text1"/>
          </w:rPr>
          <w:t>4</w:t>
        </w:r>
      </w:ins>
      <w:ins w:id="506" w:author="Common, Jack" w:date="2019-10-24T10:57:00Z">
        <w:r w:rsidR="00387DDE" w:rsidRPr="00831DB0">
          <w:rPr>
            <w:rFonts w:cs="Arial"/>
            <w:color w:val="000000" w:themeColor="text1"/>
          </w:rPr>
          <w:t>]</w:t>
        </w:r>
        <w:r w:rsidR="00387DDE">
          <w:rPr>
            <w:rFonts w:cs="Arial"/>
            <w:color w:val="000000" w:themeColor="text1"/>
          </w:rPr>
          <w:t xml:space="preserve">, </w:t>
        </w:r>
        <w:r w:rsidR="00387DDE">
          <w:rPr>
            <w:rFonts w:cs="Arial"/>
            <w:i/>
            <w:iCs/>
            <w:color w:val="000000" w:themeColor="text1"/>
          </w:rPr>
          <w:t>t</w:t>
        </w:r>
        <w:r w:rsidR="00387DDE">
          <w:rPr>
            <w:rFonts w:cs="Arial"/>
            <w:color w:val="000000" w:themeColor="text1"/>
          </w:rPr>
          <w:t>(2)</w:t>
        </w:r>
      </w:ins>
      <w:ins w:id="507" w:author="Common, Jack" w:date="2019-10-24T11:31:00Z">
        <w:r w:rsidR="009A6C07">
          <w:rPr>
            <w:rFonts w:cs="Arial"/>
            <w:color w:val="000000" w:themeColor="text1"/>
            <w:vertAlign w:val="subscript"/>
          </w:rPr>
          <w:t>344</w:t>
        </w:r>
      </w:ins>
      <w:ins w:id="508" w:author="Common, Jack" w:date="2019-10-24T10:57:00Z">
        <w:r w:rsidR="00387DDE">
          <w:rPr>
            <w:rFonts w:cs="Arial"/>
            <w:color w:val="000000" w:themeColor="text1"/>
          </w:rPr>
          <w:t xml:space="preserve"> = </w:t>
        </w:r>
        <w:r w:rsidR="00387DDE" w:rsidRPr="0019715B">
          <w:rPr>
            <w:rFonts w:cs="Arial"/>
            <w:color w:val="000000" w:themeColor="text1"/>
          </w:rPr>
          <w:t>-</w:t>
        </w:r>
      </w:ins>
      <w:ins w:id="509" w:author="Common, Jack" w:date="2019-10-24T11:31:00Z">
        <w:r w:rsidR="009A6C07" w:rsidRPr="009A6C07">
          <w:rPr>
            <w:rFonts w:cs="Arial"/>
            <w:color w:val="000000" w:themeColor="text1"/>
          </w:rPr>
          <w:t>6.4</w:t>
        </w:r>
        <w:r w:rsidR="009A6C07">
          <w:rPr>
            <w:rFonts w:cs="Arial"/>
            <w:color w:val="000000" w:themeColor="text1"/>
          </w:rPr>
          <w:t>0</w:t>
        </w:r>
      </w:ins>
      <w:ins w:id="510" w:author="Common, Jack" w:date="2019-10-24T10:57:00Z">
        <w:r w:rsidR="00387DDE">
          <w:rPr>
            <w:rFonts w:cs="Arial"/>
            <w:color w:val="000000" w:themeColor="text1"/>
          </w:rPr>
          <w:t xml:space="preserve">, </w:t>
        </w:r>
        <w:r w:rsidR="00387DDE">
          <w:rPr>
            <w:rFonts w:cs="Arial"/>
            <w:i/>
            <w:iCs/>
            <w:color w:val="000000" w:themeColor="text1"/>
          </w:rPr>
          <w:t xml:space="preserve">p </w:t>
        </w:r>
        <w:r w:rsidR="00387DDE">
          <w:rPr>
            <w:rFonts w:cs="Arial"/>
            <w:color w:val="000000" w:themeColor="text1"/>
          </w:rPr>
          <w:t xml:space="preserve">= </w:t>
        </w:r>
      </w:ins>
      <w:ins w:id="511" w:author="Common, Jack" w:date="2019-10-24T11:31:00Z">
        <w:r w:rsidR="00457AE5">
          <w:rPr>
            <w:rFonts w:cs="Arial"/>
            <w:color w:val="000000" w:themeColor="text1"/>
          </w:rPr>
          <w:t>5.06</w:t>
        </w:r>
      </w:ins>
      <w:ins w:id="512" w:author="Common, Jack" w:date="2019-10-24T10:57:00Z">
        <w:r w:rsidR="00387DDE">
          <w:rPr>
            <w:rFonts w:cs="Arial"/>
            <w:color w:val="000000" w:themeColor="text1"/>
          </w:rPr>
          <w:t xml:space="preserve"> x 10</w:t>
        </w:r>
        <w:r w:rsidR="00387DDE">
          <w:rPr>
            <w:rFonts w:cs="Arial"/>
            <w:color w:val="000000" w:themeColor="text1"/>
            <w:vertAlign w:val="superscript"/>
          </w:rPr>
          <w:t>-1</w:t>
        </w:r>
      </w:ins>
      <w:ins w:id="513" w:author="Common, Jack" w:date="2019-10-24T11:31:00Z">
        <w:r w:rsidR="00457AE5">
          <w:rPr>
            <w:rFonts w:cs="Arial"/>
            <w:color w:val="000000" w:themeColor="text1"/>
            <w:vertAlign w:val="superscript"/>
          </w:rPr>
          <w:t>0</w:t>
        </w:r>
      </w:ins>
      <w:ins w:id="514" w:author="Common, Jack" w:date="2019-10-24T10:57:00Z">
        <w:r w:rsidR="00387DDE">
          <w:rPr>
            <w:rFonts w:cs="Arial"/>
            <w:color w:val="000000" w:themeColor="text1"/>
          </w:rPr>
          <w:t>)</w:t>
        </w:r>
      </w:ins>
      <w:del w:id="515" w:author="Common, Jack" w:date="2019-10-24T10:55:00Z">
        <w:r w:rsidR="00450F07" w:rsidRPr="00831DB0" w:rsidDel="00F358A7">
          <w:rPr>
            <w:rFonts w:cs="Arial"/>
            <w:color w:val="000000" w:themeColor="text1"/>
          </w:rPr>
          <w:delText>d</w:delText>
        </w:r>
        <w:r w:rsidR="00476E5F" w:rsidRPr="00831DB0" w:rsidDel="00F358A7">
          <w:rPr>
            <w:rFonts w:cs="Arial"/>
            <w:color w:val="000000" w:themeColor="text1"/>
          </w:rPr>
          <w:delText xml:space="preserve"> </w:delText>
        </w:r>
      </w:del>
      <w:ins w:id="516" w:author="Common, Jack" w:date="2019-10-24T10:59:00Z">
        <w:r w:rsidR="00FC4E81">
          <w:rPr>
            <w:rFonts w:cs="Arial"/>
            <w:color w:val="000000" w:themeColor="text1"/>
          </w:rPr>
          <w:t xml:space="preserve">, and </w:t>
        </w:r>
        <w:r w:rsidR="00B40C1A">
          <w:rPr>
            <w:rFonts w:cs="Arial"/>
            <w:color w:val="000000" w:themeColor="text1"/>
          </w:rPr>
          <w:t xml:space="preserve">phage declined more rapidly </w:t>
        </w:r>
      </w:ins>
      <w:ins w:id="517" w:author="Common, Jack" w:date="2019-10-24T11:00:00Z">
        <w:r w:rsidR="00B40C1A">
          <w:rPr>
            <w:rFonts w:cs="Arial"/>
            <w:color w:val="000000" w:themeColor="text1"/>
          </w:rPr>
          <w:t>in more diverse treatments (</w:t>
        </w:r>
      </w:ins>
      <w:del w:id="518" w:author="Common, Jack" w:date="2019-10-24T10:59:00Z">
        <w:r w:rsidR="00476E5F" w:rsidRPr="00831DB0" w:rsidDel="00FC4E81">
          <w:rPr>
            <w:rFonts w:cs="Arial"/>
            <w:color w:val="000000" w:themeColor="text1"/>
          </w:rPr>
          <w:delText>(</w:delText>
        </w:r>
      </w:del>
      <w:ins w:id="519" w:author="Common, Jack" w:date="2019-10-24T11:00:00Z">
        <w:r w:rsidR="00B40C1A">
          <w:rPr>
            <w:rFonts w:cs="Arial"/>
            <w:color w:val="000000" w:themeColor="text1"/>
          </w:rPr>
          <w:t>i</w:t>
        </w:r>
      </w:ins>
      <w:ins w:id="520" w:author="Common, Jack" w:date="2019-10-23T11:53:00Z">
        <w:r w:rsidR="00912AB5">
          <w:rPr>
            <w:rFonts w:cs="Arial"/>
            <w:color w:val="000000" w:themeColor="text1"/>
          </w:rPr>
          <w:t>nteraction between CRISPR allele d</w:t>
        </w:r>
      </w:ins>
      <w:del w:id="521" w:author="Common, Jack" w:date="2019-10-23T11:53:00Z">
        <w:r w:rsidR="00CC5095" w:rsidDel="00912AB5">
          <w:rPr>
            <w:rFonts w:cs="Arial"/>
            <w:color w:val="000000" w:themeColor="text1"/>
          </w:rPr>
          <w:delText>D</w:delText>
        </w:r>
      </w:del>
      <w:r w:rsidR="00CD33DC" w:rsidRPr="00831DB0">
        <w:rPr>
          <w:rFonts w:cs="Arial"/>
          <w:color w:val="000000" w:themeColor="text1"/>
        </w:rPr>
        <w:t>iversity</w:t>
      </w:r>
      <w:ins w:id="522" w:author="Common, Jack" w:date="2019-10-23T11:53:00Z">
        <w:r w:rsidR="00912AB5">
          <w:rPr>
            <w:rFonts w:cs="Arial"/>
            <w:color w:val="000000" w:themeColor="text1"/>
          </w:rPr>
          <w:t xml:space="preserve"> and </w:t>
        </w:r>
        <w:r w:rsidR="00CC6887">
          <w:rPr>
            <w:rFonts w:cs="Arial"/>
            <w:color w:val="000000" w:themeColor="text1"/>
          </w:rPr>
          <w:t>days post-infection</w:t>
        </w:r>
      </w:ins>
      <w:r w:rsidR="005A44EC">
        <w:rPr>
          <w:rFonts w:cs="Arial"/>
          <w:color w:val="000000" w:themeColor="text1"/>
        </w:rPr>
        <w:t>:</w:t>
      </w:r>
      <w:r w:rsidR="00CD33DC" w:rsidRPr="00831DB0">
        <w:rPr>
          <w:rFonts w:cs="Arial"/>
          <w:color w:val="000000" w:themeColor="text1"/>
        </w:rPr>
        <w:t xml:space="preserve"> </w:t>
      </w:r>
      <w:ins w:id="523" w:author="Common, Jack" w:date="2019-10-10T08:30:00Z">
        <w:r w:rsidR="00350CE6" w:rsidRPr="00902393">
          <w:rPr>
            <w:rFonts w:cs="Arial"/>
            <w:i/>
            <w:iCs/>
            <w:color w:val="000000" w:themeColor="text1"/>
            <w:rPrChange w:id="524" w:author="Common, Jack" w:date="2019-10-10T08:33:00Z">
              <w:rPr>
                <w:rFonts w:cs="Arial"/>
                <w:color w:val="000000" w:themeColor="text1"/>
              </w:rPr>
            </w:rPrChange>
          </w:rPr>
          <w:t>F</w:t>
        </w:r>
      </w:ins>
      <w:del w:id="525" w:author="Common, Jack" w:date="2019-10-10T08:30:00Z">
        <w:r w:rsidR="00CD33DC" w:rsidRPr="00831DB0" w:rsidDel="00350CE6">
          <w:rPr>
            <w:rFonts w:cs="Arial"/>
            <w:color w:val="000000" w:themeColor="text1"/>
          </w:rPr>
          <w:sym w:font="Symbol" w:char="F063"/>
        </w:r>
        <w:r w:rsidR="00CD33DC" w:rsidRPr="00831DB0" w:rsidDel="00350CE6">
          <w:rPr>
            <w:rFonts w:cs="Arial"/>
            <w:color w:val="000000" w:themeColor="text1"/>
            <w:vertAlign w:val="superscript"/>
          </w:rPr>
          <w:delText>2</w:delText>
        </w:r>
      </w:del>
      <w:ins w:id="526" w:author="Common, Jack" w:date="2019-10-24T11:33:00Z">
        <w:r w:rsidR="00F03B3B">
          <w:rPr>
            <w:rFonts w:cs="Arial"/>
            <w:color w:val="000000" w:themeColor="text1"/>
            <w:vertAlign w:val="subscript"/>
          </w:rPr>
          <w:t>6,31</w:t>
        </w:r>
        <w:r w:rsidR="00CE2AF4">
          <w:rPr>
            <w:rFonts w:cs="Arial"/>
            <w:color w:val="000000" w:themeColor="text1"/>
            <w:vertAlign w:val="subscript"/>
          </w:rPr>
          <w:t xml:space="preserve">4 </w:t>
        </w:r>
      </w:ins>
      <w:del w:id="527" w:author="Common, Jack" w:date="2019-10-10T08:30:00Z">
        <w:r w:rsidR="00CD33DC" w:rsidRPr="00831DB0" w:rsidDel="00350CE6">
          <w:rPr>
            <w:rFonts w:cs="Arial"/>
            <w:color w:val="000000" w:themeColor="text1"/>
            <w:vertAlign w:val="subscript"/>
          </w:rPr>
          <w:delText>(1)</w:delText>
        </w:r>
      </w:del>
      <w:del w:id="528" w:author="Common, Jack" w:date="2019-10-24T11:33:00Z">
        <w:r w:rsidR="00CD33DC" w:rsidRPr="00831DB0" w:rsidDel="00F03B3B">
          <w:rPr>
            <w:rFonts w:cs="Arial"/>
            <w:color w:val="000000" w:themeColor="text1"/>
          </w:rPr>
          <w:delText xml:space="preserve"> </w:delText>
        </w:r>
      </w:del>
      <w:r w:rsidR="00CD33DC" w:rsidRPr="00831DB0">
        <w:rPr>
          <w:rFonts w:cs="Arial"/>
          <w:color w:val="000000" w:themeColor="text1"/>
        </w:rPr>
        <w:t xml:space="preserve">= </w:t>
      </w:r>
      <w:del w:id="529" w:author="Common, Jack" w:date="2019-10-10T08:30:00Z">
        <w:r w:rsidR="00A07B53" w:rsidRPr="00831DB0" w:rsidDel="00256C29">
          <w:rPr>
            <w:rFonts w:cs="Arial"/>
            <w:color w:val="000000" w:themeColor="text1"/>
          </w:rPr>
          <w:delText>15.7</w:delText>
        </w:r>
      </w:del>
      <w:ins w:id="530" w:author="Common, Jack" w:date="2019-10-23T11:54:00Z">
        <w:r w:rsidR="00CC6887">
          <w:rPr>
            <w:rFonts w:cs="Arial"/>
            <w:color w:val="000000" w:themeColor="text1"/>
          </w:rPr>
          <w:t>24.</w:t>
        </w:r>
      </w:ins>
      <w:ins w:id="531" w:author="Common, Jack" w:date="2019-10-24T11:32:00Z">
        <w:r w:rsidR="00F03B3B">
          <w:rPr>
            <w:rFonts w:cs="Arial"/>
            <w:color w:val="000000" w:themeColor="text1"/>
          </w:rPr>
          <w:t>10</w:t>
        </w:r>
      </w:ins>
      <w:r w:rsidR="00A07B53" w:rsidRPr="00831DB0">
        <w:rPr>
          <w:rFonts w:cs="Arial"/>
          <w:color w:val="000000" w:themeColor="text1"/>
        </w:rPr>
        <w:t xml:space="preserve">, </w:t>
      </w:r>
      <w:r w:rsidR="00A07B53" w:rsidRPr="00831DB0">
        <w:rPr>
          <w:rFonts w:cs="Arial"/>
          <w:i/>
          <w:iCs/>
          <w:color w:val="000000" w:themeColor="text1"/>
        </w:rPr>
        <w:t>p</w:t>
      </w:r>
      <w:r w:rsidR="00A07B53" w:rsidRPr="00831DB0">
        <w:rPr>
          <w:rFonts w:cs="Arial"/>
          <w:color w:val="000000" w:themeColor="text1"/>
        </w:rPr>
        <w:t xml:space="preserve"> </w:t>
      </w:r>
      <w:ins w:id="532" w:author="Common, Jack" w:date="2019-10-10T08:30:00Z">
        <w:r w:rsidR="00256C29">
          <w:rPr>
            <w:rFonts w:cs="Arial"/>
            <w:color w:val="000000" w:themeColor="text1"/>
          </w:rPr>
          <w:t>&lt;</w:t>
        </w:r>
      </w:ins>
      <w:del w:id="533" w:author="Common, Jack" w:date="2019-10-10T08:30:00Z">
        <w:r w:rsidR="00A07B53" w:rsidRPr="00831DB0" w:rsidDel="00256C29">
          <w:rPr>
            <w:rFonts w:cs="Arial"/>
            <w:color w:val="000000" w:themeColor="text1"/>
          </w:rPr>
          <w:delText>=</w:delText>
        </w:r>
      </w:del>
      <w:r w:rsidR="00A07B53" w:rsidRPr="00831DB0">
        <w:rPr>
          <w:rFonts w:cs="Arial"/>
          <w:color w:val="000000" w:themeColor="text1"/>
        </w:rPr>
        <w:t xml:space="preserve"> </w:t>
      </w:r>
      <w:ins w:id="534" w:author="Common, Jack" w:date="2019-10-10T08:30:00Z">
        <w:r w:rsidR="00256C29">
          <w:rPr>
            <w:rFonts w:cs="Arial"/>
            <w:color w:val="000000" w:themeColor="text1"/>
          </w:rPr>
          <w:t>2.2</w:t>
        </w:r>
      </w:ins>
      <w:del w:id="535" w:author="Common, Jack" w:date="2019-10-10T08:30:00Z">
        <w:r w:rsidR="00A07B53" w:rsidRPr="00831DB0" w:rsidDel="00256C29">
          <w:rPr>
            <w:rFonts w:cs="Arial"/>
            <w:color w:val="000000" w:themeColor="text1"/>
          </w:rPr>
          <w:delText>7.5</w:delText>
        </w:r>
      </w:del>
      <w:r w:rsidR="00E01ABD" w:rsidRPr="00831DB0">
        <w:rPr>
          <w:rFonts w:cs="Arial"/>
          <w:color w:val="000000" w:themeColor="text1"/>
        </w:rPr>
        <w:t xml:space="preserve"> </w:t>
      </w:r>
      <w:r w:rsidR="00A07B53" w:rsidRPr="00831DB0">
        <w:rPr>
          <w:rFonts w:cs="Arial"/>
          <w:color w:val="000000" w:themeColor="text1"/>
        </w:rPr>
        <w:t>x</w:t>
      </w:r>
      <w:r w:rsidR="00E01ABD" w:rsidRPr="00831DB0">
        <w:rPr>
          <w:rFonts w:cs="Arial"/>
          <w:color w:val="000000" w:themeColor="text1"/>
        </w:rPr>
        <w:t xml:space="preserve"> </w:t>
      </w:r>
      <w:r w:rsidR="00A07B53" w:rsidRPr="00831DB0">
        <w:rPr>
          <w:rFonts w:cs="Arial"/>
          <w:color w:val="000000" w:themeColor="text1"/>
        </w:rPr>
        <w:t>10</w:t>
      </w:r>
      <w:ins w:id="536" w:author="Common, Jack" w:date="2019-10-10T08:30:00Z">
        <w:r w:rsidR="00256C29">
          <w:rPr>
            <w:rFonts w:cs="Arial"/>
            <w:color w:val="000000" w:themeColor="text1"/>
            <w:vertAlign w:val="superscript"/>
          </w:rPr>
          <w:t>-16</w:t>
        </w:r>
      </w:ins>
      <w:del w:id="537" w:author="Common, Jack" w:date="2019-10-10T08:30:00Z">
        <w:r w:rsidR="00A07B53" w:rsidRPr="00831DB0" w:rsidDel="00256C29">
          <w:rPr>
            <w:rFonts w:cs="Arial"/>
            <w:color w:val="000000" w:themeColor="text1"/>
            <w:vertAlign w:val="superscript"/>
          </w:rPr>
          <w:delText>-5</w:delText>
        </w:r>
      </w:del>
      <w:del w:id="538" w:author="Common, Jack" w:date="2019-10-23T11:54:00Z">
        <w:r w:rsidR="00A07B53" w:rsidRPr="00831DB0" w:rsidDel="00581233">
          <w:rPr>
            <w:rFonts w:cs="Arial"/>
            <w:color w:val="000000" w:themeColor="text1"/>
            <w:vertAlign w:val="superscript"/>
          </w:rPr>
          <w:noBreakHyphen/>
        </w:r>
        <w:r w:rsidR="00A07B53" w:rsidRPr="00831DB0" w:rsidDel="00CC6887">
          <w:rPr>
            <w:rFonts w:cs="Arial"/>
            <w:color w:val="000000" w:themeColor="text1"/>
          </w:rPr>
          <w:delText xml:space="preserve">; </w:delText>
        </w:r>
        <w:r w:rsidR="007505F7" w:rsidDel="00CC6887">
          <w:rPr>
            <w:rFonts w:cs="Arial"/>
            <w:color w:val="000000" w:themeColor="text1"/>
          </w:rPr>
          <w:delText>T</w:delText>
        </w:r>
        <w:r w:rsidR="005A44EC" w:rsidDel="00CC6887">
          <w:rPr>
            <w:rFonts w:cs="Arial"/>
            <w:color w:val="000000" w:themeColor="text1"/>
          </w:rPr>
          <w:delText xml:space="preserve">ime: </w:delText>
        </w:r>
      </w:del>
      <w:del w:id="539" w:author="Common, Jack" w:date="2019-10-10T08:30:00Z">
        <w:r w:rsidR="0043640E" w:rsidRPr="00831DB0" w:rsidDel="00935AA8">
          <w:rPr>
            <w:rFonts w:cs="Arial"/>
            <w:color w:val="000000" w:themeColor="text1"/>
          </w:rPr>
          <w:sym w:font="Symbol" w:char="F063"/>
        </w:r>
        <w:r w:rsidR="0043640E" w:rsidRPr="00831DB0" w:rsidDel="00935AA8">
          <w:rPr>
            <w:rFonts w:cs="Arial"/>
            <w:color w:val="000000" w:themeColor="text1"/>
            <w:vertAlign w:val="superscript"/>
          </w:rPr>
          <w:delText>2</w:delText>
        </w:r>
        <w:r w:rsidR="0043640E" w:rsidRPr="00831DB0" w:rsidDel="00935AA8">
          <w:rPr>
            <w:rFonts w:cs="Arial"/>
            <w:color w:val="000000" w:themeColor="text1"/>
            <w:vertAlign w:val="subscript"/>
          </w:rPr>
          <w:delText>(1)</w:delText>
        </w:r>
      </w:del>
      <w:del w:id="540" w:author="Common, Jack" w:date="2019-10-23T11:54:00Z">
        <w:r w:rsidR="0043640E" w:rsidRPr="00831DB0" w:rsidDel="00CC6887">
          <w:rPr>
            <w:rFonts w:cs="Arial"/>
            <w:color w:val="000000" w:themeColor="text1"/>
            <w:vertAlign w:val="subscript"/>
          </w:rPr>
          <w:delText xml:space="preserve"> </w:delText>
        </w:r>
        <w:r w:rsidR="0043640E" w:rsidRPr="00831DB0" w:rsidDel="00CC6887">
          <w:rPr>
            <w:rFonts w:cs="Arial"/>
            <w:color w:val="000000" w:themeColor="text1"/>
          </w:rPr>
          <w:delText xml:space="preserve">= </w:delText>
        </w:r>
      </w:del>
      <w:del w:id="541" w:author="Common, Jack" w:date="2019-10-10T08:31:00Z">
        <w:r w:rsidR="0043640E" w:rsidRPr="00831DB0" w:rsidDel="00935AA8">
          <w:rPr>
            <w:rFonts w:cs="Arial"/>
            <w:color w:val="000000" w:themeColor="text1"/>
          </w:rPr>
          <w:delText>36.9</w:delText>
        </w:r>
      </w:del>
      <w:del w:id="542" w:author="Common, Jack" w:date="2019-10-23T11:54:00Z">
        <w:r w:rsidR="0003655A" w:rsidRPr="00831DB0" w:rsidDel="00CC6887">
          <w:rPr>
            <w:rFonts w:cs="Arial"/>
            <w:color w:val="000000" w:themeColor="text1"/>
          </w:rPr>
          <w:delText xml:space="preserve">, </w:delText>
        </w:r>
        <w:r w:rsidR="0003655A" w:rsidRPr="00831DB0" w:rsidDel="00CC6887">
          <w:rPr>
            <w:rFonts w:cs="Arial"/>
            <w:i/>
            <w:iCs/>
            <w:color w:val="000000" w:themeColor="text1"/>
          </w:rPr>
          <w:delText>p</w:delText>
        </w:r>
        <w:r w:rsidR="0003655A" w:rsidRPr="00831DB0" w:rsidDel="00CC6887">
          <w:rPr>
            <w:rFonts w:cs="Arial"/>
            <w:color w:val="000000" w:themeColor="text1"/>
          </w:rPr>
          <w:delText xml:space="preserve"> = </w:delText>
        </w:r>
      </w:del>
      <w:del w:id="543" w:author="Common, Jack" w:date="2019-10-10T08:31:00Z">
        <w:r w:rsidR="00E01ABD" w:rsidRPr="00831DB0" w:rsidDel="00935AA8">
          <w:rPr>
            <w:rFonts w:cs="Arial"/>
            <w:color w:val="000000" w:themeColor="text1"/>
          </w:rPr>
          <w:delText>1.23</w:delText>
        </w:r>
      </w:del>
      <w:del w:id="544" w:author="Common, Jack" w:date="2019-10-23T11:54:00Z">
        <w:r w:rsidR="00E01ABD" w:rsidRPr="00831DB0" w:rsidDel="00CC6887">
          <w:rPr>
            <w:rFonts w:cs="Arial"/>
            <w:color w:val="000000" w:themeColor="text1"/>
          </w:rPr>
          <w:delText xml:space="preserve"> x 10</w:delText>
        </w:r>
        <w:r w:rsidR="00E01ABD" w:rsidRPr="00831DB0" w:rsidDel="00CC6887">
          <w:rPr>
            <w:rFonts w:cs="Arial"/>
            <w:color w:val="000000" w:themeColor="text1"/>
            <w:vertAlign w:val="superscript"/>
          </w:rPr>
          <w:delText>-</w:delText>
        </w:r>
      </w:del>
      <w:del w:id="545" w:author="Common, Jack" w:date="2019-10-10T08:31:00Z">
        <w:r w:rsidR="00E01ABD" w:rsidRPr="00831DB0" w:rsidDel="00935AA8">
          <w:rPr>
            <w:rFonts w:cs="Arial"/>
            <w:color w:val="000000" w:themeColor="text1"/>
            <w:vertAlign w:val="superscript"/>
          </w:rPr>
          <w:delText>9</w:delText>
        </w:r>
      </w:del>
      <w:r w:rsidR="005B0514">
        <w:rPr>
          <w:rFonts w:cs="Arial"/>
          <w:color w:val="000000" w:themeColor="text1"/>
        </w:rPr>
        <w:t xml:space="preserve">; </w:t>
      </w:r>
      <w:r w:rsidR="00611C2A">
        <w:rPr>
          <w:rFonts w:cs="Arial"/>
          <w:b/>
          <w:bCs/>
          <w:color w:val="000000" w:themeColor="text1"/>
        </w:rPr>
        <w:t>Fig</w:t>
      </w:r>
      <w:ins w:id="546" w:author="Common, Jack" w:date="2019-10-23T13:12:00Z">
        <w:r w:rsidR="007E3ECB">
          <w:rPr>
            <w:rFonts w:cs="Arial"/>
            <w:b/>
            <w:bCs/>
            <w:color w:val="000000" w:themeColor="text1"/>
          </w:rPr>
          <w:t xml:space="preserve">ure </w:t>
        </w:r>
      </w:ins>
      <w:del w:id="547" w:author="Common, Jack" w:date="2019-10-23T13:12:00Z">
        <w:r w:rsidR="00611C2A" w:rsidDel="007E3ECB">
          <w:rPr>
            <w:rFonts w:cs="Arial"/>
            <w:b/>
            <w:bCs/>
            <w:color w:val="000000" w:themeColor="text1"/>
          </w:rPr>
          <w:delText>.</w:delText>
        </w:r>
        <w:r w:rsidR="005B0514" w:rsidDel="007E3ECB">
          <w:rPr>
            <w:rFonts w:cs="Arial"/>
            <w:b/>
            <w:bCs/>
            <w:color w:val="000000" w:themeColor="text1"/>
          </w:rPr>
          <w:delText xml:space="preserve"> S</w:delText>
        </w:r>
      </w:del>
      <w:ins w:id="548" w:author="Common, Jack" w:date="2019-10-23T13:12:00Z">
        <w:r w:rsidR="007E3ECB">
          <w:rPr>
            <w:rFonts w:cs="Arial"/>
            <w:b/>
            <w:bCs/>
            <w:color w:val="000000" w:themeColor="text1"/>
          </w:rPr>
          <w:t>1</w:t>
        </w:r>
      </w:ins>
      <w:ins w:id="549" w:author="Common, Jack" w:date="2019-10-24T09:40:00Z">
        <w:r w:rsidR="00523448">
          <w:rPr>
            <w:rFonts w:cs="Arial"/>
            <w:b/>
            <w:bCs/>
            <w:color w:val="000000" w:themeColor="text1"/>
          </w:rPr>
          <w:t>A &amp; B</w:t>
        </w:r>
      </w:ins>
      <w:del w:id="550" w:author="Common, Jack" w:date="2019-10-23T13:12:00Z">
        <w:r w:rsidR="005B0514" w:rsidDel="007E3ECB">
          <w:rPr>
            <w:rFonts w:cs="Arial"/>
            <w:b/>
            <w:bCs/>
            <w:color w:val="000000" w:themeColor="text1"/>
          </w:rPr>
          <w:delText>2</w:delText>
        </w:r>
      </w:del>
      <w:r w:rsidR="00E01ABD" w:rsidRPr="00831DB0">
        <w:rPr>
          <w:rFonts w:cs="Arial"/>
          <w:color w:val="000000" w:themeColor="text1"/>
        </w:rPr>
        <w:t>)</w:t>
      </w:r>
      <w:ins w:id="551" w:author="Common, Jack" w:date="2019-10-23T13:12:00Z">
        <w:r w:rsidR="00C06EB8">
          <w:rPr>
            <w:rFonts w:cs="Arial"/>
            <w:color w:val="000000" w:themeColor="text1"/>
          </w:rPr>
          <w:t xml:space="preserve">. This </w:t>
        </w:r>
      </w:ins>
      <w:del w:id="552" w:author="Common, Jack" w:date="2019-10-23T13:12:00Z">
        <w:r w:rsidR="00C67343" w:rsidDel="00C06EB8">
          <w:rPr>
            <w:rFonts w:cs="Arial"/>
            <w:color w:val="000000" w:themeColor="text1"/>
          </w:rPr>
          <w:delText xml:space="preserve">, </w:delText>
        </w:r>
        <w:r w:rsidR="00450F07" w:rsidRPr="00831DB0" w:rsidDel="00C06EB8">
          <w:rPr>
            <w:rFonts w:cs="Arial"/>
            <w:color w:val="000000" w:themeColor="text1"/>
          </w:rPr>
          <w:delText xml:space="preserve">which </w:delText>
        </w:r>
      </w:del>
      <w:r w:rsidR="00450F07" w:rsidRPr="00831DB0">
        <w:rPr>
          <w:rFonts w:cs="Arial"/>
          <w:color w:val="000000" w:themeColor="text1"/>
        </w:rPr>
        <w:t>is consistent with a protective effect of CRISPR diversity.</w:t>
      </w:r>
      <w:r w:rsidR="00AF30FF" w:rsidRPr="00831DB0">
        <w:rPr>
          <w:rFonts w:cs="Arial"/>
          <w:color w:val="000000" w:themeColor="text1"/>
        </w:rPr>
        <w:t xml:space="preserve"> </w:t>
      </w:r>
      <w:r w:rsidR="004F52DB" w:rsidRPr="00831DB0">
        <w:rPr>
          <w:rFonts w:cs="Arial"/>
          <w:color w:val="000000" w:themeColor="text1"/>
        </w:rPr>
        <w:t>T</w:t>
      </w:r>
      <w:r w:rsidR="00077A32" w:rsidRPr="00831DB0">
        <w:rPr>
          <w:rFonts w:cs="Arial"/>
          <w:color w:val="000000" w:themeColor="text1"/>
        </w:rPr>
        <w:t xml:space="preserve">he ancestral phage controls show that </w:t>
      </w:r>
      <w:r w:rsidR="004F52DB" w:rsidRPr="00831DB0">
        <w:rPr>
          <w:rFonts w:cs="Arial"/>
          <w:color w:val="000000" w:themeColor="text1"/>
        </w:rPr>
        <w:t xml:space="preserve">phage titre </w:t>
      </w:r>
      <w:r w:rsidR="00965B7C">
        <w:rPr>
          <w:rFonts w:cs="Arial"/>
          <w:color w:val="000000" w:themeColor="text1"/>
        </w:rPr>
        <w:t xml:space="preserve">over time </w:t>
      </w:r>
      <w:r w:rsidR="004F52DB" w:rsidRPr="00831DB0">
        <w:rPr>
          <w:rFonts w:cs="Arial"/>
          <w:color w:val="000000" w:themeColor="text1"/>
        </w:rPr>
        <w:t xml:space="preserve">in </w:t>
      </w:r>
      <w:r w:rsidR="00FE5C27" w:rsidRPr="00831DB0">
        <w:rPr>
          <w:rFonts w:cs="Arial"/>
          <w:color w:val="000000" w:themeColor="text1"/>
        </w:rPr>
        <w:t>a monoclonal</w:t>
      </w:r>
      <w:r w:rsidR="00965B7C">
        <w:rPr>
          <w:rFonts w:cs="Arial"/>
          <w:color w:val="000000" w:themeColor="text1"/>
        </w:rPr>
        <w:t xml:space="preserve"> (and initially </w:t>
      </w:r>
      <w:r w:rsidR="00FE5C27" w:rsidRPr="00831DB0">
        <w:rPr>
          <w:rFonts w:cs="Arial"/>
          <w:color w:val="000000" w:themeColor="text1"/>
        </w:rPr>
        <w:t>resistant</w:t>
      </w:r>
      <w:r w:rsidR="00965B7C">
        <w:rPr>
          <w:rFonts w:cs="Arial"/>
          <w:color w:val="000000" w:themeColor="text1"/>
        </w:rPr>
        <w:t>)</w:t>
      </w:r>
      <w:r w:rsidR="00FE5C27" w:rsidRPr="00831DB0">
        <w:rPr>
          <w:rFonts w:cs="Arial"/>
          <w:color w:val="000000" w:themeColor="text1"/>
        </w:rPr>
        <w:t xml:space="preserve"> host population </w:t>
      </w:r>
      <w:r w:rsidR="00965B7C">
        <w:rPr>
          <w:rFonts w:cs="Arial"/>
          <w:color w:val="000000" w:themeColor="text1"/>
        </w:rPr>
        <w:t>is</w:t>
      </w:r>
      <w:r w:rsidR="00965B7C" w:rsidRPr="00831DB0">
        <w:rPr>
          <w:rFonts w:cs="Arial"/>
          <w:color w:val="000000" w:themeColor="text1"/>
        </w:rPr>
        <w:t xml:space="preserve"> </w:t>
      </w:r>
      <w:r w:rsidR="000667FC" w:rsidRPr="00831DB0">
        <w:rPr>
          <w:rFonts w:cs="Arial"/>
          <w:color w:val="000000" w:themeColor="text1"/>
        </w:rPr>
        <w:t xml:space="preserve">statistically similar to </w:t>
      </w:r>
      <w:r w:rsidR="00965B7C">
        <w:rPr>
          <w:rFonts w:cs="Arial"/>
          <w:color w:val="000000" w:themeColor="text1"/>
        </w:rPr>
        <w:t>that observed when an escape phage infects</w:t>
      </w:r>
      <w:r w:rsidR="000667FC" w:rsidRPr="00831DB0">
        <w:rPr>
          <w:rFonts w:cs="Arial"/>
          <w:color w:val="000000" w:themeColor="text1"/>
        </w:rPr>
        <w:t xml:space="preserve"> a monoclonal</w:t>
      </w:r>
      <w:r w:rsidR="00965B7C">
        <w:rPr>
          <w:rFonts w:cs="Arial"/>
          <w:color w:val="000000" w:themeColor="text1"/>
        </w:rPr>
        <w:t xml:space="preserve"> (but susceptible) </w:t>
      </w:r>
      <w:r w:rsidR="000667FC" w:rsidRPr="00831DB0">
        <w:rPr>
          <w:rFonts w:cs="Arial"/>
          <w:color w:val="000000" w:themeColor="text1"/>
        </w:rPr>
        <w:t>population</w:t>
      </w:r>
      <w:r w:rsidR="00DF73B0" w:rsidRPr="00831DB0">
        <w:rPr>
          <w:rFonts w:cs="Arial"/>
          <w:color w:val="000000" w:themeColor="text1"/>
        </w:rPr>
        <w:t xml:space="preserve"> (</w:t>
      </w:r>
      <w:r w:rsidR="00611C2A">
        <w:rPr>
          <w:rFonts w:cs="Arial"/>
          <w:b/>
          <w:bCs/>
          <w:color w:val="000000" w:themeColor="text1"/>
        </w:rPr>
        <w:t>Fig</w:t>
      </w:r>
      <w:ins w:id="553" w:author="Common, Jack" w:date="2019-10-23T13:13:00Z">
        <w:r w:rsidR="00B54448">
          <w:rPr>
            <w:rFonts w:cs="Arial"/>
            <w:b/>
            <w:bCs/>
            <w:color w:val="000000" w:themeColor="text1"/>
          </w:rPr>
          <w:t>ure</w:t>
        </w:r>
      </w:ins>
      <w:del w:id="554" w:author="Common, Jack" w:date="2019-10-23T13:13:00Z">
        <w:r w:rsidR="00611C2A" w:rsidDel="00B54448">
          <w:rPr>
            <w:rFonts w:cs="Arial"/>
            <w:b/>
            <w:bCs/>
            <w:color w:val="000000" w:themeColor="text1"/>
          </w:rPr>
          <w:delText>.</w:delText>
        </w:r>
      </w:del>
      <w:r w:rsidR="00DF73B0" w:rsidRPr="00831DB0">
        <w:rPr>
          <w:rFonts w:cs="Arial"/>
          <w:b/>
          <w:bCs/>
          <w:color w:val="000000" w:themeColor="text1"/>
        </w:rPr>
        <w:t xml:space="preserve"> </w:t>
      </w:r>
      <w:ins w:id="555" w:author="Common, Jack" w:date="2019-10-23T13:13:00Z">
        <w:r w:rsidR="00996EBF">
          <w:rPr>
            <w:rFonts w:cs="Arial"/>
            <w:b/>
            <w:bCs/>
            <w:color w:val="000000" w:themeColor="text1"/>
          </w:rPr>
          <w:t>1</w:t>
        </w:r>
      </w:ins>
      <w:ins w:id="556" w:author="Common, Jack" w:date="2019-10-24T09:40:00Z">
        <w:r w:rsidR="00523448">
          <w:rPr>
            <w:rFonts w:cs="Arial"/>
            <w:b/>
            <w:bCs/>
            <w:color w:val="000000" w:themeColor="text1"/>
          </w:rPr>
          <w:t>B</w:t>
        </w:r>
      </w:ins>
      <w:del w:id="557" w:author="Common, Jack" w:date="2019-10-23T13:13:00Z">
        <w:r w:rsidR="00DF73B0" w:rsidRPr="00831DB0" w:rsidDel="00996EBF">
          <w:rPr>
            <w:rFonts w:cs="Arial"/>
            <w:b/>
            <w:bCs/>
            <w:color w:val="000000" w:themeColor="text1"/>
          </w:rPr>
          <w:delText>S2</w:delText>
        </w:r>
      </w:del>
      <w:r w:rsidR="00965B7C" w:rsidRPr="00831DB0">
        <w:rPr>
          <w:rFonts w:cs="Arial"/>
          <w:color w:val="000000" w:themeColor="text1"/>
        </w:rPr>
        <w:t>)</w:t>
      </w:r>
      <w:ins w:id="558" w:author="Common, Jack" w:date="2019-10-24T11:34:00Z">
        <w:r w:rsidR="00F32EAE">
          <w:rPr>
            <w:rFonts w:cs="Arial"/>
            <w:color w:val="000000" w:themeColor="text1"/>
          </w:rPr>
          <w:t xml:space="preserve">, which is </w:t>
        </w:r>
      </w:ins>
      <w:del w:id="559" w:author="Common, Jack" w:date="2019-10-24T11:34:00Z">
        <w:r w:rsidR="00965B7C" w:rsidDel="00F32EAE">
          <w:rPr>
            <w:rFonts w:cs="Arial"/>
            <w:color w:val="000000" w:themeColor="text1"/>
          </w:rPr>
          <w:delText>. This is</w:delText>
        </w:r>
        <w:r w:rsidR="00965B7C" w:rsidRPr="00831DB0" w:rsidDel="00F32EAE">
          <w:rPr>
            <w:rFonts w:cs="Arial"/>
            <w:color w:val="000000" w:themeColor="text1"/>
          </w:rPr>
          <w:delText xml:space="preserve"> </w:delText>
        </w:r>
      </w:del>
      <w:r w:rsidR="004F63C6">
        <w:rPr>
          <w:rFonts w:cs="Arial"/>
          <w:color w:val="000000" w:themeColor="text1"/>
        </w:rPr>
        <w:t>in line with previous data showing</w:t>
      </w:r>
      <w:r w:rsidR="004F63C6" w:rsidRPr="00831DB0">
        <w:rPr>
          <w:rFonts w:cs="Arial"/>
          <w:color w:val="000000" w:themeColor="text1"/>
        </w:rPr>
        <w:t xml:space="preserve"> </w:t>
      </w:r>
      <w:r w:rsidR="00AB5B40" w:rsidRPr="00831DB0">
        <w:rPr>
          <w:rFonts w:cs="Arial"/>
          <w:color w:val="000000" w:themeColor="text1"/>
        </w:rPr>
        <w:t>that CRISPR-</w:t>
      </w:r>
      <w:r w:rsidR="004F63C6">
        <w:rPr>
          <w:rFonts w:cs="Arial"/>
          <w:color w:val="000000" w:themeColor="text1"/>
        </w:rPr>
        <w:t>resistant monocultures</w:t>
      </w:r>
      <w:r w:rsidR="00AB5B40" w:rsidRPr="00831DB0">
        <w:rPr>
          <w:rFonts w:cs="Arial"/>
          <w:color w:val="000000" w:themeColor="text1"/>
        </w:rPr>
        <w:t xml:space="preserve"> </w:t>
      </w:r>
      <w:r w:rsidR="004F63C6">
        <w:rPr>
          <w:rFonts w:cs="Arial"/>
          <w:color w:val="000000" w:themeColor="text1"/>
        </w:rPr>
        <w:t>allow phage persistence</w:t>
      </w:r>
      <w:r w:rsidR="000071F5">
        <w:rPr>
          <w:rFonts w:cs="Arial"/>
          <w:color w:val="000000" w:themeColor="text1"/>
        </w:rPr>
        <w:t xml:space="preserve"> </w:t>
      </w:r>
      <w:r w:rsidR="00965B7C">
        <w:rPr>
          <w:rFonts w:cs="Arial"/>
          <w:color w:val="000000" w:themeColor="text1"/>
        </w:rPr>
        <w:t xml:space="preserve">due to rapid evolution of escape </w:t>
      </w:r>
      <w:proofErr w:type="spellStart"/>
      <w:r w:rsidR="00965B7C">
        <w:rPr>
          <w:rFonts w:cs="Arial"/>
          <w:color w:val="000000" w:themeColor="text1"/>
        </w:rPr>
        <w:t>phages</w:t>
      </w:r>
      <w:proofErr w:type="spellEnd"/>
      <w:r w:rsidR="00965B7C">
        <w:rPr>
          <w:rFonts w:cs="Arial"/>
          <w:color w:val="000000" w:themeColor="text1"/>
        </w:rPr>
        <w:t xml:space="preserve"> that overcome the CRISPR resistance allele </w:t>
      </w:r>
      <w:r w:rsidR="000071F5">
        <w:rPr>
          <w:rFonts w:cs="Arial"/>
          <w:color w:val="000000" w:themeColor="text1"/>
        </w:rPr>
        <w:fldChar w:fldCharType="begin"/>
      </w:r>
      <w:r w:rsidR="00820E6F">
        <w:rPr>
          <w:rFonts w:cs="Arial"/>
          <w:color w:val="000000" w:themeColor="text1"/>
        </w:rPr>
        <w:instrText xml:space="preserve"> ADDIN EN.CITE &lt;EndNote&gt;&lt;Cite&gt;&lt;Author&gt;van Houte&lt;/Author&gt;&lt;Year&gt;2016&lt;/Year&gt;&lt;RecNum&gt;350&lt;/RecNum&gt;&lt;DisplayText&gt;(17)&lt;/DisplayText&gt;&lt;record&gt;&lt;rec-number&gt;350&lt;/rec-number&gt;&lt;foreign-keys&gt;&lt;key app="EN" db-id="xrr2swwexa2rd8ed2d6xfwf20r9v5devt2e2" timestamp="1556229298" guid="8a722732-c548-403d-a12d-f6b5b4f7e13f"&gt;350&lt;/key&gt;&lt;/foreign-keys&gt;&lt;ref-type name="Journal Article"&gt;17&lt;/ref-type&gt;&lt;contributors&gt;&lt;authors&gt;&lt;author&gt;van Houte, Stineke&lt;/author&gt;&lt;author&gt;Ekroth, Alice K E&lt;/author&gt;&lt;author&gt;Broniewski, Jenny M&lt;/author&gt;&lt;author&gt;Chabas, Hélène&lt;/author&gt;&lt;author&gt;Ashby, Ben&lt;/author&gt;&lt;author&gt;Bondy-Denomy, Joseph&lt;/author&gt;&lt;author&gt;Gandon, Sylvain&lt;/author&gt;&lt;author&gt;Boots, Mike&lt;/author&gt;&lt;author&gt;Paterson, Steve&lt;/author&gt;&lt;author&gt;Buckling, Angus&lt;/author&gt;&lt;author&gt;Westra, Edze R&lt;/author&gt;&lt;/authors&gt;&lt;/contributors&gt;&lt;titles&gt;&lt;title&gt;The diversity-generating benefits of a prokaryotic adaptive immune system&lt;/title&gt;&lt;secondary-title&gt;Nature&lt;/secondary-title&gt;&lt;/titles&gt;&lt;periodical&gt;&lt;full-title&gt;Nature&lt;/full-title&gt;&lt;/periodical&gt;&lt;pages&gt;385-388&lt;/pages&gt;&lt;volume&gt;532&lt;/volume&gt;&lt;number&gt;7599&lt;/number&gt;&lt;dates&gt;&lt;year&gt;2016&lt;/year&gt;&lt;pub-dates&gt;&lt;date&gt;04/21/print&lt;/date&gt;&lt;/pub-dates&gt;&lt;/dates&gt;&lt;publisher&gt;Nature Publishing Group, a division of Macmillan Publishers Limited. All Rights Reserved.&lt;/publisher&gt;&lt;isbn&gt;0028-0836&lt;/isbn&gt;&lt;work-type&gt;Letter&lt;/work-type&gt;&lt;urls&gt;&lt;related-urls&gt;&lt;url&gt;http://dx.doi.org/10.1038/nature17436&lt;/url&gt;&lt;/related-urls&gt;&lt;/urls&gt;&lt;electronic-resource-num&gt;10.1038/nature17436&lt;/electronic-resource-num&gt;&lt;/record&gt;&lt;/Cite&gt;&lt;/EndNote&gt;</w:instrText>
      </w:r>
      <w:r w:rsidR="000071F5">
        <w:rPr>
          <w:rFonts w:cs="Arial"/>
          <w:color w:val="000000" w:themeColor="text1"/>
        </w:rPr>
        <w:fldChar w:fldCharType="separate"/>
      </w:r>
      <w:r w:rsidR="00820E6F">
        <w:rPr>
          <w:rFonts w:cs="Arial"/>
          <w:noProof/>
          <w:color w:val="000000" w:themeColor="text1"/>
        </w:rPr>
        <w:t>(17)</w:t>
      </w:r>
      <w:r w:rsidR="000071F5">
        <w:rPr>
          <w:rFonts w:cs="Arial"/>
          <w:color w:val="000000" w:themeColor="text1"/>
        </w:rPr>
        <w:fldChar w:fldCharType="end"/>
      </w:r>
      <w:r w:rsidR="001B114E" w:rsidRPr="00831DB0">
        <w:rPr>
          <w:rFonts w:cs="Arial"/>
          <w:color w:val="000000" w:themeColor="text1"/>
        </w:rPr>
        <w:t xml:space="preserve">. </w:t>
      </w:r>
      <w:del w:id="560" w:author="Common, Jack" w:date="2019-10-23T13:15:00Z">
        <w:r w:rsidR="00965B7C" w:rsidDel="007A6E30">
          <w:rPr>
            <w:rFonts w:cs="Arial"/>
            <w:color w:val="000000" w:themeColor="text1"/>
          </w:rPr>
          <w:delText xml:space="preserve">When comparing the population dynamics of ancestral and escape phage during infection of polyclonal bacterial populations, the escape </w:delText>
        </w:r>
        <w:r w:rsidR="007E1C45" w:rsidDel="007A6E30">
          <w:rPr>
            <w:rFonts w:cs="Arial"/>
            <w:color w:val="000000" w:themeColor="text1"/>
          </w:rPr>
          <w:delText xml:space="preserve">phage </w:delText>
        </w:r>
        <w:r w:rsidR="00010934" w:rsidDel="007A6E30">
          <w:rPr>
            <w:rFonts w:cs="Arial"/>
            <w:color w:val="000000" w:themeColor="text1"/>
          </w:rPr>
          <w:delText xml:space="preserve">did appear to </w:delText>
        </w:r>
        <w:r w:rsidR="004D763B" w:rsidDel="007A6E30">
          <w:rPr>
            <w:rFonts w:cs="Arial"/>
            <w:color w:val="000000" w:themeColor="text1"/>
          </w:rPr>
          <w:delText xml:space="preserve">benefit from </w:delText>
        </w:r>
        <w:r w:rsidR="00965B7C" w:rsidDel="007A6E30">
          <w:rPr>
            <w:rFonts w:cs="Arial"/>
            <w:color w:val="000000" w:themeColor="text1"/>
          </w:rPr>
          <w:delText>its</w:delText>
        </w:r>
        <w:r w:rsidR="004D763B" w:rsidDel="007A6E30">
          <w:rPr>
            <w:rFonts w:cs="Arial"/>
            <w:color w:val="000000" w:themeColor="text1"/>
          </w:rPr>
          <w:delText xml:space="preserve"> ab</w:delText>
        </w:r>
        <w:r w:rsidR="00965B7C" w:rsidDel="007A6E30">
          <w:rPr>
            <w:rFonts w:cs="Arial"/>
            <w:color w:val="000000" w:themeColor="text1"/>
          </w:rPr>
          <w:delText>ility</w:delText>
        </w:r>
        <w:r w:rsidR="004D763B" w:rsidDel="007A6E30">
          <w:rPr>
            <w:rFonts w:cs="Arial"/>
            <w:color w:val="000000" w:themeColor="text1"/>
          </w:rPr>
          <w:delText xml:space="preserve"> to infect a fraction of the population</w:delText>
        </w:r>
        <w:r w:rsidR="00010934" w:rsidDel="007A6E30">
          <w:rPr>
            <w:rFonts w:cs="Arial"/>
            <w:color w:val="000000" w:themeColor="text1"/>
          </w:rPr>
          <w:delText>.</w:delText>
        </w:r>
      </w:del>
      <w:ins w:id="561" w:author="Common, Jack" w:date="2019-10-23T13:15:00Z">
        <w:r w:rsidR="007A6E30">
          <w:rPr>
            <w:rFonts w:cs="Arial"/>
            <w:color w:val="000000" w:themeColor="text1"/>
          </w:rPr>
          <w:t xml:space="preserve">Interestingly, when we explored </w:t>
        </w:r>
      </w:ins>
      <w:ins w:id="562" w:author="Common, Jack" w:date="2019-10-23T13:24:00Z">
        <w:r w:rsidR="00733DBE">
          <w:rPr>
            <w:rFonts w:cs="Arial"/>
            <w:color w:val="000000" w:themeColor="text1"/>
          </w:rPr>
          <w:t>the model further</w:t>
        </w:r>
        <w:r w:rsidR="00F25933">
          <w:rPr>
            <w:rFonts w:cs="Arial"/>
            <w:color w:val="000000" w:themeColor="text1"/>
          </w:rPr>
          <w:t>, we found that ancestral phage titres were lower</w:t>
        </w:r>
      </w:ins>
      <w:r w:rsidR="00010934">
        <w:rPr>
          <w:rFonts w:cs="Arial"/>
          <w:color w:val="000000" w:themeColor="text1"/>
        </w:rPr>
        <w:t xml:space="preserve"> </w:t>
      </w:r>
      <w:del w:id="563" w:author="Common, Jack" w:date="2019-10-23T13:24:00Z">
        <w:r w:rsidR="00010934" w:rsidDel="00F25933">
          <w:rPr>
            <w:rFonts w:cs="Arial"/>
            <w:color w:val="000000" w:themeColor="text1"/>
          </w:rPr>
          <w:delText>W</w:delText>
        </w:r>
        <w:r w:rsidR="00965B7C" w:rsidDel="00F25933">
          <w:rPr>
            <w:rFonts w:cs="Arial"/>
            <w:color w:val="000000" w:themeColor="text1"/>
          </w:rPr>
          <w:delText>hen infecting</w:delText>
        </w:r>
      </w:del>
      <w:ins w:id="564" w:author="Common, Jack" w:date="2019-10-23T13:24:00Z">
        <w:r w:rsidR="00F25933">
          <w:rPr>
            <w:rFonts w:cs="Arial"/>
            <w:color w:val="000000" w:themeColor="text1"/>
          </w:rPr>
          <w:t>in</w:t>
        </w:r>
      </w:ins>
      <w:r w:rsidR="004D763B">
        <w:rPr>
          <w:rFonts w:cs="Arial"/>
          <w:color w:val="000000" w:themeColor="text1"/>
        </w:rPr>
        <w:t xml:space="preserve"> </w:t>
      </w:r>
      <w:r w:rsidR="00CE09B1" w:rsidRPr="00831DB0">
        <w:rPr>
          <w:rFonts w:cs="Arial"/>
          <w:color w:val="000000" w:themeColor="text1"/>
        </w:rPr>
        <w:t xml:space="preserve">the 24-clone </w:t>
      </w:r>
      <w:r w:rsidR="00965B7C">
        <w:rPr>
          <w:rFonts w:cs="Arial"/>
          <w:color w:val="000000" w:themeColor="text1"/>
        </w:rPr>
        <w:t>population</w:t>
      </w:r>
      <w:r w:rsidR="00965B7C" w:rsidRPr="00831DB0">
        <w:rPr>
          <w:rFonts w:cs="Arial"/>
          <w:color w:val="000000" w:themeColor="text1"/>
        </w:rPr>
        <w:t xml:space="preserve"> </w:t>
      </w:r>
      <w:r w:rsidR="00CE09B1" w:rsidRPr="00831DB0">
        <w:rPr>
          <w:rFonts w:cs="Arial"/>
          <w:color w:val="000000" w:themeColor="text1"/>
        </w:rPr>
        <w:t xml:space="preserve">with </w:t>
      </w:r>
      <w:del w:id="565" w:author="Common, Jack" w:date="2019-10-23T13:24:00Z">
        <w:r w:rsidR="00CE09B1" w:rsidRPr="00831DB0" w:rsidDel="00F25933">
          <w:rPr>
            <w:rFonts w:cs="Arial"/>
            <w:color w:val="000000" w:themeColor="text1"/>
          </w:rPr>
          <w:delText>ancestral phage</w:delText>
        </w:r>
        <w:r w:rsidR="004D763B" w:rsidDel="00F25933">
          <w:rPr>
            <w:rFonts w:cs="Arial"/>
            <w:color w:val="000000" w:themeColor="text1"/>
          </w:rPr>
          <w:delText xml:space="preserve">, </w:delText>
        </w:r>
        <w:r w:rsidR="00965B7C" w:rsidDel="00F25933">
          <w:rPr>
            <w:rFonts w:cs="Arial"/>
            <w:color w:val="000000" w:themeColor="text1"/>
          </w:rPr>
          <w:delText>phage</w:delText>
        </w:r>
        <w:r w:rsidR="00CE09B1" w:rsidRPr="00831DB0" w:rsidDel="00F25933">
          <w:rPr>
            <w:rFonts w:cs="Arial"/>
            <w:color w:val="000000" w:themeColor="text1"/>
          </w:rPr>
          <w:delText xml:space="preserve"> </w:delText>
        </w:r>
        <w:r w:rsidR="00405991" w:rsidRPr="00831DB0" w:rsidDel="00F25933">
          <w:rPr>
            <w:rFonts w:cs="Arial"/>
            <w:color w:val="000000" w:themeColor="text1"/>
          </w:rPr>
          <w:delText>titres</w:delText>
        </w:r>
        <w:r w:rsidR="004F5561" w:rsidRPr="00831DB0" w:rsidDel="00F25933">
          <w:rPr>
            <w:rFonts w:cs="Arial"/>
            <w:color w:val="000000" w:themeColor="text1"/>
          </w:rPr>
          <w:delText xml:space="preserve"> </w:delText>
        </w:r>
        <w:r w:rsidR="00965B7C" w:rsidDel="00F25933">
          <w:rPr>
            <w:rFonts w:cs="Arial"/>
            <w:color w:val="000000" w:themeColor="text1"/>
          </w:rPr>
          <w:delText xml:space="preserve">were reduced </w:delText>
        </w:r>
      </w:del>
      <w:r w:rsidR="00965B7C">
        <w:rPr>
          <w:rFonts w:cs="Arial"/>
          <w:color w:val="000000" w:themeColor="text1"/>
        </w:rPr>
        <w:t xml:space="preserve">compared to the same </w:t>
      </w:r>
      <w:del w:id="566" w:author="Common, Jack" w:date="2019-10-23T13:25:00Z">
        <w:r w:rsidR="00965B7C" w:rsidDel="00F25933">
          <w:rPr>
            <w:rFonts w:cs="Arial"/>
            <w:color w:val="000000" w:themeColor="text1"/>
          </w:rPr>
          <w:delText xml:space="preserve">infection </w:delText>
        </w:r>
      </w:del>
      <w:r w:rsidR="00965B7C">
        <w:rPr>
          <w:rFonts w:cs="Arial"/>
          <w:color w:val="000000" w:themeColor="text1"/>
        </w:rPr>
        <w:t>treatment with</w:t>
      </w:r>
      <w:r w:rsidR="00405991" w:rsidRPr="00831DB0">
        <w:rPr>
          <w:rFonts w:cs="Arial"/>
          <w:color w:val="000000" w:themeColor="text1"/>
        </w:rPr>
        <w:t xml:space="preserve"> </w:t>
      </w:r>
      <w:r w:rsidR="00965B7C">
        <w:rPr>
          <w:rFonts w:cs="Arial"/>
          <w:color w:val="000000" w:themeColor="text1"/>
        </w:rPr>
        <w:t>the</w:t>
      </w:r>
      <w:r w:rsidR="00965B7C" w:rsidRPr="00831DB0">
        <w:rPr>
          <w:rFonts w:cs="Arial"/>
          <w:color w:val="000000" w:themeColor="text1"/>
        </w:rPr>
        <w:t xml:space="preserve"> </w:t>
      </w:r>
      <w:del w:id="567" w:author="Common, Jack" w:date="2019-10-23T13:25:00Z">
        <w:r w:rsidR="00D05F3D" w:rsidRPr="00831DB0" w:rsidDel="00F25933">
          <w:rPr>
            <w:rFonts w:cs="Arial"/>
            <w:color w:val="000000" w:themeColor="text1"/>
          </w:rPr>
          <w:delText xml:space="preserve">infectious </w:delText>
        </w:r>
      </w:del>
      <w:ins w:id="568" w:author="Common, Jack" w:date="2019-10-23T13:25:00Z">
        <w:r w:rsidR="00F25933">
          <w:rPr>
            <w:rFonts w:cs="Arial"/>
            <w:color w:val="000000" w:themeColor="text1"/>
          </w:rPr>
          <w:t>pre-evolved</w:t>
        </w:r>
        <w:r w:rsidR="00F25933" w:rsidRPr="00831DB0">
          <w:rPr>
            <w:rFonts w:cs="Arial"/>
            <w:color w:val="000000" w:themeColor="text1"/>
          </w:rPr>
          <w:t xml:space="preserve"> </w:t>
        </w:r>
      </w:ins>
      <w:r w:rsidR="00965B7C">
        <w:rPr>
          <w:rFonts w:cs="Arial"/>
          <w:color w:val="000000" w:themeColor="text1"/>
        </w:rPr>
        <w:t xml:space="preserve">escape </w:t>
      </w:r>
      <w:r w:rsidR="00D05F3D" w:rsidRPr="00831DB0">
        <w:rPr>
          <w:rFonts w:cs="Arial"/>
          <w:color w:val="000000" w:themeColor="text1"/>
        </w:rPr>
        <w:t>phage</w:t>
      </w:r>
      <w:r w:rsidR="00EB4A7B" w:rsidRPr="00831DB0">
        <w:rPr>
          <w:rFonts w:cs="Arial"/>
          <w:color w:val="000000" w:themeColor="text1"/>
        </w:rPr>
        <w:t xml:space="preserve"> (</w:t>
      </w:r>
      <w:r w:rsidR="00AF218B" w:rsidRPr="00831DB0">
        <w:rPr>
          <w:rFonts w:cs="Arial"/>
          <w:color w:val="000000" w:themeColor="text1"/>
        </w:rPr>
        <w:t xml:space="preserve">difference in </w:t>
      </w:r>
      <w:del w:id="569" w:author="Common, Jack" w:date="2019-10-24T10:49:00Z">
        <w:r w:rsidR="00AF218B" w:rsidRPr="00831DB0" w:rsidDel="007F225B">
          <w:rPr>
            <w:rFonts w:cs="Arial"/>
            <w:color w:val="000000" w:themeColor="text1"/>
          </w:rPr>
          <w:delText xml:space="preserve">log </w:delText>
        </w:r>
      </w:del>
      <w:ins w:id="570" w:author="Common, Jack" w:date="2019-10-24T10:49:00Z">
        <w:r w:rsidR="007F225B">
          <w:rPr>
            <w:rFonts w:cs="Arial"/>
            <w:color w:val="000000" w:themeColor="text1"/>
          </w:rPr>
          <w:t>ln</w:t>
        </w:r>
        <w:r w:rsidR="007F225B" w:rsidRPr="00831DB0">
          <w:rPr>
            <w:rFonts w:cs="Arial"/>
            <w:color w:val="000000" w:themeColor="text1"/>
          </w:rPr>
          <w:t xml:space="preserve"> </w:t>
        </w:r>
      </w:ins>
      <w:r w:rsidR="00AF218B" w:rsidRPr="00831DB0">
        <w:rPr>
          <w:rFonts w:cs="Arial"/>
          <w:color w:val="000000" w:themeColor="text1"/>
        </w:rPr>
        <w:t>pfu ml</w:t>
      </w:r>
      <w:r w:rsidR="00AF218B" w:rsidRPr="00831DB0">
        <w:rPr>
          <w:rFonts w:cs="Arial"/>
          <w:color w:val="000000" w:themeColor="text1"/>
          <w:vertAlign w:val="superscript"/>
        </w:rPr>
        <w:t>-1</w:t>
      </w:r>
      <w:r w:rsidR="00AF218B" w:rsidRPr="00831DB0">
        <w:rPr>
          <w:rFonts w:cs="Arial"/>
          <w:color w:val="000000" w:themeColor="text1"/>
        </w:rPr>
        <w:t xml:space="preserve">: </w:t>
      </w:r>
      <w:r w:rsidR="00476F5C" w:rsidRPr="00831DB0">
        <w:rPr>
          <w:rFonts w:cs="Arial"/>
          <w:i/>
          <w:iCs/>
          <w:color w:val="000000" w:themeColor="text1"/>
        </w:rPr>
        <w:sym w:font="Symbol" w:char="F062"/>
      </w:r>
      <w:r w:rsidR="00476F5C" w:rsidRPr="00831DB0">
        <w:rPr>
          <w:rFonts w:cs="Arial"/>
          <w:color w:val="000000" w:themeColor="text1"/>
        </w:rPr>
        <w:t xml:space="preserve"> </w:t>
      </w:r>
      <w:r w:rsidR="00A74E7D" w:rsidRPr="00831DB0">
        <w:rPr>
          <w:rFonts w:cs="Arial"/>
          <w:color w:val="000000" w:themeColor="text1"/>
        </w:rPr>
        <w:t xml:space="preserve"> [95% </w:t>
      </w:r>
      <w:r w:rsidR="00901E07">
        <w:rPr>
          <w:rFonts w:cs="Arial"/>
          <w:color w:val="000000" w:themeColor="text1"/>
        </w:rPr>
        <w:t>CI</w:t>
      </w:r>
      <w:r w:rsidR="00A74E7D" w:rsidRPr="00831DB0">
        <w:rPr>
          <w:rFonts w:cs="Arial"/>
          <w:color w:val="000000" w:themeColor="text1"/>
        </w:rPr>
        <w:t>]</w:t>
      </w:r>
      <w:r w:rsidR="00476F5C" w:rsidRPr="00831DB0">
        <w:rPr>
          <w:rFonts w:cs="Arial"/>
          <w:i/>
          <w:iCs/>
          <w:color w:val="000000" w:themeColor="text1"/>
        </w:rPr>
        <w:t xml:space="preserve"> </w:t>
      </w:r>
      <w:r w:rsidR="00476F5C" w:rsidRPr="00831DB0">
        <w:rPr>
          <w:rFonts w:cs="Arial"/>
          <w:color w:val="000000" w:themeColor="text1"/>
        </w:rPr>
        <w:t xml:space="preserve">= </w:t>
      </w:r>
      <w:r w:rsidR="00E67E40" w:rsidRPr="00831DB0">
        <w:rPr>
          <w:rFonts w:cs="Arial"/>
          <w:color w:val="000000" w:themeColor="text1"/>
        </w:rPr>
        <w:t>-</w:t>
      </w:r>
      <w:r w:rsidR="00476F5C" w:rsidRPr="00831DB0">
        <w:rPr>
          <w:rFonts w:cs="Arial"/>
          <w:color w:val="000000" w:themeColor="text1"/>
        </w:rPr>
        <w:t>2.4</w:t>
      </w:r>
      <w:r w:rsidR="00E67E40" w:rsidRPr="00831DB0">
        <w:rPr>
          <w:rFonts w:cs="Arial"/>
          <w:color w:val="000000" w:themeColor="text1"/>
        </w:rPr>
        <w:t>0 [-4.6</w:t>
      </w:r>
      <w:ins w:id="571" w:author="Common, Jack" w:date="2019-10-10T10:19:00Z">
        <w:r w:rsidR="00EC0D57">
          <w:rPr>
            <w:rFonts w:cs="Arial"/>
            <w:color w:val="000000" w:themeColor="text1"/>
          </w:rPr>
          <w:t>7</w:t>
        </w:r>
      </w:ins>
      <w:del w:id="572" w:author="Common, Jack" w:date="2019-10-10T10:19:00Z">
        <w:r w:rsidR="00E67E40" w:rsidRPr="00831DB0" w:rsidDel="00EC0D57">
          <w:rPr>
            <w:rFonts w:cs="Arial"/>
            <w:color w:val="000000" w:themeColor="text1"/>
          </w:rPr>
          <w:delText>5</w:delText>
        </w:r>
      </w:del>
      <w:r w:rsidR="00E67E40" w:rsidRPr="00831DB0">
        <w:rPr>
          <w:rFonts w:cs="Arial"/>
          <w:color w:val="000000" w:themeColor="text1"/>
        </w:rPr>
        <w:t>, -0.</w:t>
      </w:r>
      <w:ins w:id="573" w:author="Common, Jack" w:date="2019-10-10T10:19:00Z">
        <w:r w:rsidR="00EC0D57">
          <w:rPr>
            <w:rFonts w:cs="Arial"/>
            <w:color w:val="000000" w:themeColor="text1"/>
          </w:rPr>
          <w:t>33</w:t>
        </w:r>
      </w:ins>
      <w:del w:id="574" w:author="Common, Jack" w:date="2019-10-10T10:19:00Z">
        <w:r w:rsidR="00AF218B" w:rsidRPr="00831DB0" w:rsidDel="00EC0D57">
          <w:rPr>
            <w:rFonts w:cs="Arial"/>
            <w:color w:val="000000" w:themeColor="text1"/>
          </w:rPr>
          <w:delText>44</w:delText>
        </w:r>
      </w:del>
      <w:r w:rsidR="00AF218B" w:rsidRPr="00831DB0">
        <w:rPr>
          <w:rFonts w:cs="Arial"/>
          <w:color w:val="000000" w:themeColor="text1"/>
        </w:rPr>
        <w:t>]</w:t>
      </w:r>
      <w:ins w:id="575" w:author="Common, Jack" w:date="2019-10-10T10:17:00Z">
        <w:r w:rsidR="00430890">
          <w:rPr>
            <w:rFonts w:cs="Arial"/>
            <w:color w:val="000000" w:themeColor="text1"/>
          </w:rPr>
          <w:t xml:space="preserve">, </w:t>
        </w:r>
        <w:r w:rsidR="00430890">
          <w:rPr>
            <w:rFonts w:cs="Arial"/>
            <w:i/>
            <w:iCs/>
            <w:color w:val="000000" w:themeColor="text1"/>
          </w:rPr>
          <w:t>t</w:t>
        </w:r>
      </w:ins>
      <w:ins w:id="576" w:author="Common, Jack" w:date="2019-10-10T10:18:00Z">
        <w:r w:rsidR="004D4B0C">
          <w:rPr>
            <w:rFonts w:cs="Arial"/>
            <w:color w:val="000000" w:themeColor="text1"/>
          </w:rPr>
          <w:t>(2)</w:t>
        </w:r>
        <w:r w:rsidR="004D4B0C">
          <w:rPr>
            <w:rFonts w:cs="Arial"/>
            <w:color w:val="000000" w:themeColor="text1"/>
            <w:vertAlign w:val="subscript"/>
          </w:rPr>
          <w:t>342</w:t>
        </w:r>
        <w:r w:rsidR="004D4B0C">
          <w:rPr>
            <w:rFonts w:cs="Arial"/>
            <w:color w:val="000000" w:themeColor="text1"/>
          </w:rPr>
          <w:t xml:space="preserve"> = -2.25, </w:t>
        </w:r>
        <w:r w:rsidR="004D4B0C">
          <w:rPr>
            <w:rFonts w:cs="Arial"/>
            <w:i/>
            <w:iCs/>
            <w:color w:val="000000" w:themeColor="text1"/>
          </w:rPr>
          <w:t xml:space="preserve">p </w:t>
        </w:r>
        <w:r w:rsidR="004D4B0C">
          <w:rPr>
            <w:rFonts w:cs="Arial"/>
            <w:color w:val="000000" w:themeColor="text1"/>
          </w:rPr>
          <w:t>= 0.03</w:t>
        </w:r>
      </w:ins>
      <w:r w:rsidR="00820C85" w:rsidRPr="00831DB0">
        <w:rPr>
          <w:rFonts w:cs="Arial"/>
          <w:color w:val="000000" w:themeColor="text1"/>
        </w:rPr>
        <w:t xml:space="preserve">; </w:t>
      </w:r>
      <w:r w:rsidR="00611C2A">
        <w:rPr>
          <w:rFonts w:cs="Arial"/>
          <w:b/>
          <w:bCs/>
          <w:color w:val="000000" w:themeColor="text1"/>
        </w:rPr>
        <w:t>Fig</w:t>
      </w:r>
      <w:ins w:id="577" w:author="Common, Jack" w:date="2019-10-23T14:19:00Z">
        <w:r w:rsidR="007F5712">
          <w:rPr>
            <w:rFonts w:cs="Arial"/>
            <w:b/>
            <w:bCs/>
            <w:color w:val="000000" w:themeColor="text1"/>
          </w:rPr>
          <w:t>ure</w:t>
        </w:r>
      </w:ins>
      <w:del w:id="578" w:author="Common, Jack" w:date="2019-10-23T14:19:00Z">
        <w:r w:rsidR="00611C2A" w:rsidDel="007F5712">
          <w:rPr>
            <w:rFonts w:cs="Arial"/>
            <w:b/>
            <w:bCs/>
            <w:color w:val="000000" w:themeColor="text1"/>
          </w:rPr>
          <w:delText>.</w:delText>
        </w:r>
      </w:del>
      <w:r w:rsidR="00D05F3D" w:rsidRPr="00831DB0">
        <w:rPr>
          <w:rFonts w:cs="Arial"/>
          <w:b/>
          <w:bCs/>
          <w:color w:val="000000" w:themeColor="text1"/>
        </w:rPr>
        <w:t xml:space="preserve"> </w:t>
      </w:r>
      <w:del w:id="579" w:author="Common, Jack" w:date="2019-10-24T09:40:00Z">
        <w:r w:rsidR="00D05F3D" w:rsidRPr="00831DB0" w:rsidDel="00CC0839">
          <w:rPr>
            <w:rFonts w:cs="Arial"/>
            <w:b/>
            <w:bCs/>
            <w:color w:val="000000" w:themeColor="text1"/>
          </w:rPr>
          <w:delText>S2</w:delText>
        </w:r>
      </w:del>
      <w:ins w:id="580" w:author="Common, Jack" w:date="2019-10-24T09:40:00Z">
        <w:r w:rsidR="00CC0839">
          <w:rPr>
            <w:rFonts w:cs="Arial"/>
            <w:b/>
            <w:bCs/>
            <w:color w:val="000000" w:themeColor="text1"/>
          </w:rPr>
          <w:t>1</w:t>
        </w:r>
      </w:ins>
      <w:ins w:id="581" w:author="Common, Jack" w:date="2019-10-24T11:28:00Z">
        <w:r w:rsidR="000D2A6E">
          <w:rPr>
            <w:rFonts w:cs="Arial"/>
            <w:b/>
            <w:bCs/>
            <w:color w:val="000000" w:themeColor="text1"/>
          </w:rPr>
          <w:t>B</w:t>
        </w:r>
      </w:ins>
      <w:r w:rsidR="00D05F3D" w:rsidRPr="00831DB0">
        <w:rPr>
          <w:rFonts w:cs="Arial"/>
          <w:color w:val="000000" w:themeColor="text1"/>
        </w:rPr>
        <w:t>)</w:t>
      </w:r>
      <w:r w:rsidR="0050440F" w:rsidRPr="00831DB0">
        <w:rPr>
          <w:rFonts w:cs="Arial"/>
          <w:color w:val="000000" w:themeColor="text1"/>
        </w:rPr>
        <w:t xml:space="preserve">. This is consistent with </w:t>
      </w:r>
      <w:r w:rsidR="00E32AE3" w:rsidRPr="00831DB0">
        <w:rPr>
          <w:rFonts w:cs="Arial"/>
          <w:color w:val="000000" w:themeColor="text1"/>
        </w:rPr>
        <w:t xml:space="preserve">a modest </w:t>
      </w:r>
      <w:r w:rsidR="009B6BB0">
        <w:rPr>
          <w:rFonts w:cs="Arial"/>
          <w:color w:val="000000" w:themeColor="text1"/>
        </w:rPr>
        <w:t xml:space="preserve">escape </w:t>
      </w:r>
      <w:r w:rsidR="00E32AE3" w:rsidRPr="00831DB0">
        <w:rPr>
          <w:rFonts w:cs="Arial"/>
          <w:color w:val="000000" w:themeColor="text1"/>
        </w:rPr>
        <w:t>phage epidemic being able to establish by replicating on the susceptible fraction of the host population</w:t>
      </w:r>
      <w:r w:rsidR="003C7322" w:rsidRPr="00831DB0">
        <w:rPr>
          <w:rFonts w:cs="Arial"/>
          <w:color w:val="000000" w:themeColor="text1"/>
        </w:rPr>
        <w:t>.</w:t>
      </w:r>
    </w:p>
    <w:p w14:paraId="16CD2281" w14:textId="77777777" w:rsidR="00065065" w:rsidRPr="00065065" w:rsidRDefault="00065065">
      <w:pPr>
        <w:jc w:val="both"/>
        <w:pPrChange w:id="582" w:author="Common, Jack" w:date="2019-10-23T10:58:00Z">
          <w:pPr>
            <w:spacing w:line="480" w:lineRule="auto"/>
            <w:jc w:val="both"/>
          </w:pPr>
        </w:pPrChange>
      </w:pPr>
    </w:p>
    <w:p w14:paraId="4074C0DA" w14:textId="6CFE708D" w:rsidR="00446EE4" w:rsidRDefault="00A05124">
      <w:pPr>
        <w:jc w:val="both"/>
        <w:rPr>
          <w:rFonts w:cs="Arial"/>
          <w:color w:val="000000" w:themeColor="text1"/>
        </w:rPr>
        <w:pPrChange w:id="583" w:author="Common, Jack" w:date="2019-10-23T10:58:00Z">
          <w:pPr>
            <w:spacing w:line="480" w:lineRule="auto"/>
            <w:jc w:val="both"/>
          </w:pPr>
        </w:pPrChange>
      </w:pPr>
      <w:r>
        <w:rPr>
          <w:rFonts w:cs="Arial"/>
        </w:rPr>
        <w:t>Next</w:t>
      </w:r>
      <w:ins w:id="584" w:author="Common, Jack" w:date="2019-10-23T13:40:00Z">
        <w:r w:rsidR="00716C79">
          <w:rPr>
            <w:rFonts w:cs="Arial"/>
          </w:rPr>
          <w:t xml:space="preserve"> </w:t>
        </w:r>
      </w:ins>
      <w:del w:id="585" w:author="Common, Jack" w:date="2019-10-23T13:40:00Z">
        <w:r w:rsidDel="00716C79">
          <w:rPr>
            <w:rFonts w:cs="Arial"/>
          </w:rPr>
          <w:delText xml:space="preserve">, </w:delText>
        </w:r>
      </w:del>
      <w:r>
        <w:rPr>
          <w:rFonts w:cs="Arial"/>
        </w:rPr>
        <w:t xml:space="preserve">we </w:t>
      </w:r>
      <w:del w:id="586" w:author="Common, Jack" w:date="2019-10-23T13:32:00Z">
        <w:r w:rsidDel="004D4217">
          <w:rPr>
            <w:rFonts w:cs="Arial"/>
          </w:rPr>
          <w:delText>were</w:delText>
        </w:r>
        <w:r w:rsidR="00065065" w:rsidDel="004D4217">
          <w:rPr>
            <w:rFonts w:cs="Arial"/>
          </w:rPr>
          <w:delText xml:space="preserve"> interested to see</w:delText>
        </w:r>
      </w:del>
      <w:ins w:id="587" w:author="Common, Jack" w:date="2019-10-23T13:32:00Z">
        <w:r w:rsidR="004D4217">
          <w:rPr>
            <w:rFonts w:cs="Arial"/>
          </w:rPr>
          <w:t>hypothesised that</w:t>
        </w:r>
      </w:ins>
      <w:r w:rsidR="00065065">
        <w:rPr>
          <w:rFonts w:cs="Arial"/>
        </w:rPr>
        <w:t xml:space="preserve"> if </w:t>
      </w:r>
      <w:r w:rsidR="00DA6868">
        <w:rPr>
          <w:rFonts w:cs="Arial"/>
        </w:rPr>
        <w:t xml:space="preserve">phage survival </w:t>
      </w:r>
      <w:r w:rsidR="00965B7C">
        <w:rPr>
          <w:rFonts w:cs="Arial"/>
        </w:rPr>
        <w:t>across</w:t>
      </w:r>
      <w:r w:rsidR="00DA6868">
        <w:rPr>
          <w:rFonts w:cs="Arial"/>
        </w:rPr>
        <w:t xml:space="preserve"> our diversity treatments was related to phage evolution</w:t>
      </w:r>
      <w:ins w:id="588" w:author="Common, Jack" w:date="2019-10-23T13:32:00Z">
        <w:r w:rsidR="00D149F7">
          <w:rPr>
            <w:rFonts w:cs="Arial"/>
          </w:rPr>
          <w:t>,</w:t>
        </w:r>
      </w:ins>
      <w:ins w:id="589" w:author="Common, Jack" w:date="2019-10-23T13:33:00Z">
        <w:r w:rsidR="00D149F7">
          <w:rPr>
            <w:rFonts w:cs="Arial"/>
          </w:rPr>
          <w:t xml:space="preserve"> </w:t>
        </w:r>
      </w:ins>
      <w:ins w:id="590" w:author="Common, Jack" w:date="2019-10-23T13:41:00Z">
        <w:r w:rsidR="00716C79">
          <w:rPr>
            <w:rFonts w:cs="Arial"/>
          </w:rPr>
          <w:t xml:space="preserve">the </w:t>
        </w:r>
      </w:ins>
      <w:ins w:id="591" w:author="Common, Jack" w:date="2019-10-23T13:33:00Z">
        <w:r w:rsidR="00D149F7">
          <w:rPr>
            <w:rFonts w:cs="Arial"/>
          </w:rPr>
          <w:t xml:space="preserve">proportion of phage </w:t>
        </w:r>
      </w:ins>
      <w:ins w:id="592" w:author="Common, Jack" w:date="2019-10-23T13:41:00Z">
        <w:r w:rsidR="00716C79">
          <w:rPr>
            <w:rFonts w:cs="Arial"/>
          </w:rPr>
          <w:t>that evolved</w:t>
        </w:r>
      </w:ins>
      <w:ins w:id="593" w:author="Common, Jack" w:date="2019-10-23T13:33:00Z">
        <w:r w:rsidR="00D149F7">
          <w:rPr>
            <w:rFonts w:cs="Arial"/>
          </w:rPr>
          <w:t xml:space="preserve"> </w:t>
        </w:r>
      </w:ins>
      <w:ins w:id="594" w:author="Common, Jack" w:date="2019-10-23T13:41:00Z">
        <w:r w:rsidR="00716C79">
          <w:rPr>
            <w:rFonts w:cs="Arial"/>
          </w:rPr>
          <w:t>an</w:t>
        </w:r>
      </w:ins>
      <w:ins w:id="595" w:author="Common, Jack" w:date="2019-10-23T13:33:00Z">
        <w:r w:rsidR="00D149F7">
          <w:rPr>
            <w:rFonts w:cs="Arial"/>
          </w:rPr>
          <w:t xml:space="preserve"> </w:t>
        </w:r>
        <w:r w:rsidR="0095333E">
          <w:rPr>
            <w:rFonts w:cs="Arial"/>
          </w:rPr>
          <w:t>expanded infectivity range</w:t>
        </w:r>
      </w:ins>
      <w:ins w:id="596" w:author="Common, Jack" w:date="2019-10-23T13:41:00Z">
        <w:r w:rsidR="00716C79">
          <w:rPr>
            <w:rFonts w:cs="Arial"/>
          </w:rPr>
          <w:t xml:space="preserve"> would be </w:t>
        </w:r>
        <w:r w:rsidR="00700B0B">
          <w:rPr>
            <w:rFonts w:cs="Arial"/>
          </w:rPr>
          <w:t>negatively</w:t>
        </w:r>
        <w:r w:rsidR="00716C79">
          <w:rPr>
            <w:rFonts w:cs="Arial"/>
          </w:rPr>
          <w:t xml:space="preserve"> related to</w:t>
        </w:r>
        <w:r w:rsidR="00700B0B">
          <w:rPr>
            <w:rFonts w:cs="Arial"/>
          </w:rPr>
          <w:t xml:space="preserve"> CRISPR allele diversity</w:t>
        </w:r>
      </w:ins>
      <w:ins w:id="597" w:author="Common, Jack" w:date="2019-10-23T13:33:00Z">
        <w:r w:rsidR="0095333E">
          <w:rPr>
            <w:rFonts w:cs="Arial"/>
          </w:rPr>
          <w:t>.</w:t>
        </w:r>
      </w:ins>
      <w:del w:id="598" w:author="Common, Jack" w:date="2019-10-23T13:32:00Z">
        <w:r w:rsidR="00DA6868" w:rsidDel="00D149F7">
          <w:rPr>
            <w:rFonts w:cs="Arial"/>
          </w:rPr>
          <w:delText>.</w:delText>
        </w:r>
      </w:del>
      <w:del w:id="599" w:author="Common, Jack" w:date="2019-10-23T14:02:00Z">
        <w:r w:rsidR="00DA6868" w:rsidDel="00C5320D">
          <w:rPr>
            <w:rFonts w:cs="Arial"/>
          </w:rPr>
          <w:delText xml:space="preserve"> Phage can escape CRISPR interference </w:delText>
        </w:r>
        <w:r w:rsidR="00677D88" w:rsidDel="00C5320D">
          <w:rPr>
            <w:rFonts w:cs="Arial"/>
          </w:rPr>
          <w:delText>by mutations in the protospacer</w:delText>
        </w:r>
        <w:r w:rsidR="0019563D" w:rsidDel="00C5320D">
          <w:rPr>
            <w:rFonts w:cs="Arial"/>
          </w:rPr>
          <w:delText xml:space="preserve"> </w:delText>
        </w:r>
        <w:r w:rsidR="00677D88" w:rsidDel="00C5320D">
          <w:rPr>
            <w:rFonts w:cs="Arial"/>
          </w:rPr>
          <w:delText xml:space="preserve">or </w:delText>
        </w:r>
        <w:r w:rsidR="00965B7C" w:rsidDel="00C5320D">
          <w:rPr>
            <w:rFonts w:cs="Arial"/>
          </w:rPr>
          <w:delText xml:space="preserve">the </w:delText>
        </w:r>
        <w:r w:rsidR="00677D88" w:rsidDel="00C5320D">
          <w:rPr>
            <w:rFonts w:cs="Arial"/>
          </w:rPr>
          <w:delText>protospacer-adjacent motif (PAM)</w:delText>
        </w:r>
        <w:r w:rsidR="0019563D" w:rsidDel="00C5320D">
          <w:rPr>
            <w:rFonts w:cs="Arial"/>
          </w:rPr>
          <w:delText xml:space="preserve"> </w:delText>
        </w:r>
        <w:r w:rsidR="0019563D" w:rsidDel="00C5320D">
          <w:rPr>
            <w:rFonts w:cs="Arial"/>
          </w:rPr>
          <w:fldChar w:fldCharType="begin">
            <w:fldData xml:space="preserve">PEVuZE5vdGU+PENpdGU+PEF1dGhvcj5Nb2ppY2E8L0F1dGhvcj48WWVhcj4yMDA5PC9ZZWFyPjxS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</w:fldData>
          </w:fldChar>
        </w:r>
        <w:r w:rsidR="00AE2EA5" w:rsidDel="00C5320D">
          <w:rPr>
            <w:rFonts w:cs="Arial"/>
          </w:rPr>
          <w:delInstrText xml:space="preserve"> ADDIN EN.CITE </w:delInstrText>
        </w:r>
        <w:r w:rsidR="00AE2EA5" w:rsidDel="00C5320D">
          <w:rPr>
            <w:rFonts w:cs="Arial"/>
          </w:rPr>
          <w:fldChar w:fldCharType="begin">
            <w:fldData xml:space="preserve">PEVuZE5vdGU+PENpdGU+PEF1dGhvcj5Nb2ppY2E8L0F1dGhvcj48WWVhcj4yMDA5PC9ZZWFyPjxS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</w:fldData>
          </w:fldChar>
        </w:r>
        <w:r w:rsidR="00AE2EA5" w:rsidDel="00C5320D">
          <w:rPr>
            <w:rFonts w:cs="Arial"/>
          </w:rPr>
          <w:delInstrText xml:space="preserve"> ADDIN EN.CITE.DATA </w:delInstrText>
        </w:r>
        <w:r w:rsidR="00AE2EA5" w:rsidDel="00C5320D">
          <w:rPr>
            <w:rFonts w:cs="Arial"/>
          </w:rPr>
        </w:r>
        <w:r w:rsidR="00AE2EA5" w:rsidDel="00C5320D">
          <w:rPr>
            <w:rFonts w:cs="Arial"/>
          </w:rPr>
          <w:fldChar w:fldCharType="end"/>
        </w:r>
        <w:r w:rsidR="0019563D" w:rsidDel="00C5320D">
          <w:rPr>
            <w:rFonts w:cs="Arial"/>
          </w:rPr>
        </w:r>
        <w:r w:rsidR="0019563D" w:rsidDel="00C5320D">
          <w:rPr>
            <w:rFonts w:cs="Arial"/>
          </w:rPr>
          <w:fldChar w:fldCharType="separate"/>
        </w:r>
        <w:r w:rsidR="0073406F" w:rsidDel="00C5320D">
          <w:rPr>
            <w:rFonts w:cs="Arial"/>
            <w:noProof/>
          </w:rPr>
          <w:delText>(Deveau</w:delText>
        </w:r>
        <w:r w:rsidR="0073406F" w:rsidRPr="0073406F" w:rsidDel="00C5320D">
          <w:rPr>
            <w:rFonts w:cs="Arial"/>
            <w:i/>
            <w:noProof/>
          </w:rPr>
          <w:delText xml:space="preserve"> et al.</w:delText>
        </w:r>
        <w:r w:rsidR="0073406F" w:rsidDel="00C5320D">
          <w:rPr>
            <w:rFonts w:cs="Arial"/>
            <w:noProof/>
          </w:rPr>
          <w:delText>, 2008; Mojica</w:delText>
        </w:r>
        <w:r w:rsidR="0073406F" w:rsidRPr="0073406F" w:rsidDel="00C5320D">
          <w:rPr>
            <w:rFonts w:cs="Arial"/>
            <w:i/>
            <w:noProof/>
          </w:rPr>
          <w:delText xml:space="preserve"> et al.</w:delText>
        </w:r>
        <w:r w:rsidR="0073406F" w:rsidDel="00C5320D">
          <w:rPr>
            <w:rFonts w:cs="Arial"/>
            <w:noProof/>
          </w:rPr>
          <w:delText>, 2009; Semenova</w:delText>
        </w:r>
        <w:r w:rsidR="0073406F" w:rsidRPr="0073406F" w:rsidDel="00C5320D">
          <w:rPr>
            <w:rFonts w:cs="Arial"/>
            <w:i/>
            <w:noProof/>
          </w:rPr>
          <w:delText xml:space="preserve"> et al.</w:delText>
        </w:r>
        <w:r w:rsidR="0073406F" w:rsidDel="00C5320D">
          <w:rPr>
            <w:rFonts w:cs="Arial"/>
            <w:noProof/>
          </w:rPr>
          <w:delText>, 2011; Westra</w:delText>
        </w:r>
        <w:r w:rsidR="0073406F" w:rsidRPr="0073406F" w:rsidDel="00C5320D">
          <w:rPr>
            <w:rFonts w:cs="Arial"/>
            <w:i/>
            <w:noProof/>
          </w:rPr>
          <w:delText xml:space="preserve"> et al.</w:delText>
        </w:r>
        <w:r w:rsidR="0073406F" w:rsidDel="00C5320D">
          <w:rPr>
            <w:rFonts w:cs="Arial"/>
            <w:noProof/>
          </w:rPr>
          <w:delText>, 2013)</w:delText>
        </w:r>
        <w:r w:rsidR="0019563D" w:rsidDel="00C5320D">
          <w:rPr>
            <w:rFonts w:cs="Arial"/>
          </w:rPr>
          <w:fldChar w:fldCharType="end"/>
        </w:r>
        <w:r w:rsidR="0019563D" w:rsidDel="00C5320D">
          <w:rPr>
            <w:rFonts w:cs="Arial"/>
          </w:rPr>
          <w:delText>.</w:delText>
        </w:r>
      </w:del>
      <w:r w:rsidR="0019563D">
        <w:rPr>
          <w:rFonts w:cs="Arial"/>
        </w:rPr>
        <w:t xml:space="preserve"> </w:t>
      </w:r>
      <w:r w:rsidR="00965B7C">
        <w:rPr>
          <w:rFonts w:cs="Arial"/>
        </w:rPr>
        <w:t>Given that</w:t>
      </w:r>
      <w:ins w:id="600" w:author="Common, Jack" w:date="2019-10-23T14:03:00Z">
        <w:r w:rsidR="00C5320D">
          <w:rPr>
            <w:rFonts w:cs="Arial"/>
          </w:rPr>
          <w:t xml:space="preserve"> our experiment was designed such that</w:t>
        </w:r>
      </w:ins>
      <w:r w:rsidR="00965B7C">
        <w:rPr>
          <w:rFonts w:cs="Arial"/>
        </w:rPr>
        <w:t xml:space="preserve"> </w:t>
      </w:r>
      <w:ins w:id="601" w:author="Common, Jack" w:date="2019-10-23T14:02:00Z">
        <w:r w:rsidR="00C5320D">
          <w:rPr>
            <w:rFonts w:cs="Arial"/>
          </w:rPr>
          <w:t xml:space="preserve">the </w:t>
        </w:r>
      </w:ins>
      <w:del w:id="602" w:author="Common, Jack" w:date="2019-10-23T14:02:00Z">
        <w:r w:rsidR="00965B7C" w:rsidDel="00C5320D">
          <w:rPr>
            <w:rFonts w:cs="Arial"/>
          </w:rPr>
          <w:delText xml:space="preserve">a large </w:delText>
        </w:r>
      </w:del>
      <w:r w:rsidR="00965B7C">
        <w:rPr>
          <w:rFonts w:cs="Arial"/>
        </w:rPr>
        <w:t xml:space="preserve">proportion of the host population </w:t>
      </w:r>
      <w:del w:id="603" w:author="Common, Jack" w:date="2019-10-23T14:03:00Z">
        <w:r w:rsidR="00965B7C" w:rsidDel="00C5320D">
          <w:rPr>
            <w:rFonts w:cs="Arial"/>
          </w:rPr>
          <w:delText xml:space="preserve">was </w:delText>
        </w:r>
      </w:del>
      <w:r w:rsidR="00965B7C">
        <w:rPr>
          <w:rFonts w:cs="Arial"/>
        </w:rPr>
        <w:t>resistant to the escape p</w:t>
      </w:r>
      <w:r w:rsidR="008D5429">
        <w:rPr>
          <w:rFonts w:cs="Arial"/>
        </w:rPr>
        <w:t>hage</w:t>
      </w:r>
      <w:ins w:id="604" w:author="Common, Jack" w:date="2019-10-23T14:03:00Z">
        <w:r w:rsidR="00C5320D">
          <w:rPr>
            <w:rFonts w:cs="Arial"/>
          </w:rPr>
          <w:t xml:space="preserve"> increased with CRISPR allele diversity</w:t>
        </w:r>
      </w:ins>
      <w:r w:rsidR="00965B7C">
        <w:rPr>
          <w:rFonts w:cs="Arial"/>
        </w:rPr>
        <w:t xml:space="preserve">, there would </w:t>
      </w:r>
      <w:r w:rsidR="008D5429">
        <w:rPr>
          <w:rFonts w:cs="Arial"/>
        </w:rPr>
        <w:t xml:space="preserve">likely have been </w:t>
      </w:r>
      <w:r w:rsidR="00965B7C">
        <w:rPr>
          <w:rFonts w:cs="Arial"/>
        </w:rPr>
        <w:t>strong</w:t>
      </w:r>
      <w:r w:rsidR="008D5429">
        <w:rPr>
          <w:rFonts w:cs="Arial"/>
        </w:rPr>
        <w:t xml:space="preserve"> selection to </w:t>
      </w:r>
      <w:r w:rsidR="00965B7C">
        <w:rPr>
          <w:rFonts w:cs="Arial"/>
        </w:rPr>
        <w:t xml:space="preserve">acquire mutations in other protospacers and PAMs to </w:t>
      </w:r>
      <w:r w:rsidR="008D5429">
        <w:rPr>
          <w:rFonts w:cs="Arial"/>
        </w:rPr>
        <w:t xml:space="preserve">infect </w:t>
      </w:r>
      <w:r w:rsidR="00965B7C">
        <w:rPr>
          <w:rFonts w:cs="Arial"/>
        </w:rPr>
        <w:t>other</w:t>
      </w:r>
      <w:r w:rsidR="008D5429">
        <w:rPr>
          <w:rFonts w:cs="Arial"/>
        </w:rPr>
        <w:t xml:space="preserve"> hosts </w:t>
      </w:r>
      <w:r w:rsidR="00965B7C">
        <w:rPr>
          <w:rFonts w:cs="Arial"/>
        </w:rPr>
        <w:t>in the population</w:t>
      </w:r>
      <w:r w:rsidR="008D5429">
        <w:rPr>
          <w:rFonts w:cs="Arial"/>
        </w:rPr>
        <w:t xml:space="preserve">. </w:t>
      </w:r>
      <w:del w:id="605" w:author="Common, Jack" w:date="2019-10-23T13:35:00Z">
        <w:r w:rsidR="00965B7C" w:rsidDel="004259AB">
          <w:rPr>
            <w:rFonts w:cs="Arial"/>
          </w:rPr>
          <w:delText>Indeed, w</w:delText>
        </w:r>
        <w:r w:rsidR="00CA19B8" w:rsidDel="004259AB">
          <w:rPr>
            <w:rFonts w:cs="Arial"/>
          </w:rPr>
          <w:delText xml:space="preserve">e found that </w:delText>
        </w:r>
        <w:r w:rsidR="00B15DD6" w:rsidDel="004259AB">
          <w:rPr>
            <w:rFonts w:cs="Arial"/>
          </w:rPr>
          <w:delText xml:space="preserve">escape </w:delText>
        </w:r>
        <w:r w:rsidR="00CA19B8" w:rsidDel="004259AB">
          <w:rPr>
            <w:rFonts w:cs="Arial"/>
          </w:rPr>
          <w:delText>phage survival tended to be related to expanded infectivity range. Further,</w:delText>
        </w:r>
        <w:r w:rsidR="00C20EE5" w:rsidRPr="00831DB0" w:rsidDel="004259AB">
          <w:rPr>
            <w:rFonts w:cs="Arial"/>
            <w:color w:val="000000" w:themeColor="text1"/>
          </w:rPr>
          <w:delText xml:space="preserve"> </w:delText>
        </w:r>
      </w:del>
      <w:del w:id="606" w:author="Common, Jack" w:date="2019-10-23T14:01:00Z">
        <w:r w:rsidR="00C20EE5" w:rsidRPr="00831DB0" w:rsidDel="006430A0">
          <w:rPr>
            <w:rFonts w:cs="Arial"/>
            <w:color w:val="000000" w:themeColor="text1"/>
          </w:rPr>
          <w:delText>t</w:delText>
        </w:r>
        <w:r w:rsidR="00E266D2" w:rsidRPr="00831DB0" w:rsidDel="006430A0">
          <w:rPr>
            <w:rFonts w:cs="Arial"/>
            <w:color w:val="000000" w:themeColor="text1"/>
          </w:rPr>
          <w:delText xml:space="preserve">he proportion of </w:delText>
        </w:r>
        <w:r w:rsidR="00B15DD6" w:rsidDel="006430A0">
          <w:rPr>
            <w:rFonts w:cs="Arial"/>
            <w:color w:val="000000" w:themeColor="text1"/>
          </w:rPr>
          <w:delText xml:space="preserve">escape </w:delText>
        </w:r>
        <w:r w:rsidR="00E266D2" w:rsidRPr="00831DB0" w:rsidDel="006430A0">
          <w:rPr>
            <w:rFonts w:cs="Arial"/>
            <w:color w:val="000000" w:themeColor="text1"/>
          </w:rPr>
          <w:delText>phage that evolved an expanded infectivity range</w:delText>
        </w:r>
        <w:r w:rsidR="003B6E66" w:rsidRPr="00831DB0" w:rsidDel="006430A0">
          <w:rPr>
            <w:rFonts w:cs="Arial"/>
            <w:color w:val="000000" w:themeColor="text1"/>
          </w:rPr>
          <w:delText xml:space="preserve"> </w:delText>
        </w:r>
        <w:r w:rsidR="00D24239" w:rsidRPr="00831DB0" w:rsidDel="006430A0">
          <w:rPr>
            <w:rFonts w:cs="Arial"/>
            <w:color w:val="000000" w:themeColor="text1"/>
          </w:rPr>
          <w:delText xml:space="preserve">generally </w:delText>
        </w:r>
        <w:r w:rsidR="00124B92" w:rsidRPr="00831DB0" w:rsidDel="006430A0">
          <w:rPr>
            <w:rFonts w:cs="Arial"/>
            <w:color w:val="000000" w:themeColor="text1"/>
          </w:rPr>
          <w:delText>increased with time</w:delText>
        </w:r>
        <w:r w:rsidR="00B743E5" w:rsidRPr="00831DB0" w:rsidDel="006430A0">
          <w:rPr>
            <w:rFonts w:cs="Arial"/>
            <w:color w:val="000000" w:themeColor="text1"/>
          </w:rPr>
          <w:delText xml:space="preserve"> </w:delText>
        </w:r>
        <w:r w:rsidR="00D55A3E" w:rsidRPr="00346D48" w:rsidDel="006430A0">
          <w:rPr>
            <w:rFonts w:cs="Arial"/>
            <w:color w:val="000000" w:themeColor="text1"/>
          </w:rPr>
          <w:delText>(</w:delText>
        </w:r>
        <w:r w:rsidR="00D55A3E" w:rsidRPr="00346D48" w:rsidDel="006430A0">
          <w:rPr>
            <w:rFonts w:cs="Arial"/>
            <w:color w:val="000000" w:themeColor="text1"/>
          </w:rPr>
          <w:sym w:font="Symbol" w:char="F063"/>
        </w:r>
        <w:r w:rsidR="00D55A3E" w:rsidRPr="00346D48" w:rsidDel="006430A0">
          <w:rPr>
            <w:rFonts w:cs="Arial"/>
            <w:color w:val="000000" w:themeColor="text1"/>
            <w:vertAlign w:val="superscript"/>
          </w:rPr>
          <w:delText>2</w:delText>
        </w:r>
        <w:r w:rsidR="00D55A3E" w:rsidRPr="00346D48" w:rsidDel="006430A0">
          <w:rPr>
            <w:rFonts w:cs="Arial"/>
            <w:color w:val="000000" w:themeColor="text1"/>
            <w:vertAlign w:val="subscript"/>
          </w:rPr>
          <w:delText xml:space="preserve">(1) </w:delText>
        </w:r>
        <w:r w:rsidR="00D55A3E" w:rsidRPr="00346D48" w:rsidDel="006430A0">
          <w:rPr>
            <w:rFonts w:cs="Arial"/>
            <w:color w:val="000000" w:themeColor="text1"/>
          </w:rPr>
          <w:delText xml:space="preserve">= 130.7, </w:delText>
        </w:r>
        <w:r w:rsidR="00D55A3E" w:rsidRPr="00346D48" w:rsidDel="006430A0">
          <w:rPr>
            <w:rFonts w:cs="Arial"/>
            <w:i/>
            <w:iCs/>
            <w:color w:val="000000" w:themeColor="text1"/>
          </w:rPr>
          <w:delText>p</w:delText>
        </w:r>
        <w:r w:rsidR="00D55A3E" w:rsidRPr="00346D48" w:rsidDel="006430A0">
          <w:rPr>
            <w:rFonts w:cs="Arial"/>
            <w:color w:val="000000" w:themeColor="text1"/>
          </w:rPr>
          <w:delText xml:space="preserve"> &lt; 1 x 10</w:delText>
        </w:r>
        <w:r w:rsidR="00D55A3E" w:rsidRPr="00346D48" w:rsidDel="006430A0">
          <w:rPr>
            <w:rFonts w:cs="Arial"/>
            <w:color w:val="000000" w:themeColor="text1"/>
            <w:vertAlign w:val="superscript"/>
          </w:rPr>
          <w:delText>-10</w:delText>
        </w:r>
        <w:r w:rsidR="00D55A3E" w:rsidRPr="00346D48" w:rsidDel="006430A0">
          <w:rPr>
            <w:rFonts w:cs="Arial"/>
            <w:color w:val="000000" w:themeColor="text1"/>
          </w:rPr>
          <w:delText>)</w:delText>
        </w:r>
        <w:r w:rsidR="00D55A3E" w:rsidRPr="00D55A3E" w:rsidDel="006430A0">
          <w:rPr>
            <w:rFonts w:cs="Arial"/>
            <w:color w:val="000000" w:themeColor="text1"/>
          </w:rPr>
          <w:delText xml:space="preserve"> </w:delText>
        </w:r>
        <w:r w:rsidR="00B743E5" w:rsidRPr="00831DB0" w:rsidDel="006430A0">
          <w:rPr>
            <w:rFonts w:cs="Arial"/>
            <w:color w:val="000000" w:themeColor="text1"/>
          </w:rPr>
          <w:delText>(</w:delText>
        </w:r>
        <w:r w:rsidR="00611C2A" w:rsidDel="006430A0">
          <w:rPr>
            <w:rFonts w:cs="Arial"/>
            <w:b/>
            <w:bCs/>
            <w:color w:val="000000" w:themeColor="text1"/>
          </w:rPr>
          <w:delText>Fig</w:delText>
        </w:r>
      </w:del>
      <w:del w:id="607" w:author="Common, Jack" w:date="2019-10-23T13:36:00Z">
        <w:r w:rsidR="00611C2A" w:rsidDel="006A73FE">
          <w:rPr>
            <w:rFonts w:cs="Arial"/>
            <w:b/>
            <w:bCs/>
            <w:color w:val="000000" w:themeColor="text1"/>
          </w:rPr>
          <w:delText>.</w:delText>
        </w:r>
        <w:r w:rsidR="00B743E5" w:rsidRPr="00831DB0" w:rsidDel="006A73FE">
          <w:rPr>
            <w:rFonts w:cs="Arial"/>
            <w:b/>
            <w:bCs/>
            <w:color w:val="000000" w:themeColor="text1"/>
          </w:rPr>
          <w:delText xml:space="preserve"> </w:delText>
        </w:r>
      </w:del>
      <w:del w:id="608" w:author="Common, Jack" w:date="2019-10-23T14:01:00Z">
        <w:r w:rsidR="00B743E5" w:rsidRPr="00831DB0" w:rsidDel="006430A0">
          <w:rPr>
            <w:rFonts w:cs="Arial"/>
            <w:b/>
            <w:bCs/>
            <w:color w:val="000000" w:themeColor="text1"/>
          </w:rPr>
          <w:delText>2</w:delText>
        </w:r>
        <w:r w:rsidR="00B743E5" w:rsidRPr="00831DB0" w:rsidDel="006430A0">
          <w:rPr>
            <w:rFonts w:cs="Arial"/>
            <w:color w:val="000000" w:themeColor="text1"/>
          </w:rPr>
          <w:delText>)</w:delText>
        </w:r>
        <w:r w:rsidR="0056391D" w:rsidRPr="00831DB0" w:rsidDel="006430A0">
          <w:rPr>
            <w:rFonts w:cs="Arial"/>
            <w:color w:val="000000" w:themeColor="text1"/>
          </w:rPr>
          <w:delText xml:space="preserve">. </w:delText>
        </w:r>
      </w:del>
      <w:r w:rsidR="0071584A" w:rsidRPr="00831DB0">
        <w:rPr>
          <w:rFonts w:cs="Arial"/>
          <w:color w:val="000000" w:themeColor="text1"/>
        </w:rPr>
        <w:t xml:space="preserve">The evolution of range expansion did </w:t>
      </w:r>
      <w:del w:id="609" w:author="Common, Jack" w:date="2019-10-23T14:01:00Z">
        <w:r w:rsidR="0071584A" w:rsidRPr="00831DB0" w:rsidDel="006430A0">
          <w:rPr>
            <w:rFonts w:cs="Arial"/>
            <w:color w:val="000000" w:themeColor="text1"/>
          </w:rPr>
          <w:delText xml:space="preserve">also </w:delText>
        </w:r>
      </w:del>
      <w:r w:rsidR="0071584A" w:rsidRPr="00831DB0">
        <w:rPr>
          <w:rFonts w:cs="Arial"/>
          <w:color w:val="000000" w:themeColor="text1"/>
        </w:rPr>
        <w:t>depend on diversity (</w:t>
      </w:r>
      <w:ins w:id="610" w:author="Common, Jack" w:date="2019-10-24T19:52:00Z">
        <w:r w:rsidR="006D24A5">
          <w:rPr>
            <w:rFonts w:cs="Arial"/>
            <w:color w:val="000000" w:themeColor="text1"/>
          </w:rPr>
          <w:t xml:space="preserve">LR </w:t>
        </w:r>
      </w:ins>
      <w:del w:id="611" w:author="Common, Jack" w:date="2019-10-24T19:52:00Z">
        <w:r w:rsidR="0071584A" w:rsidRPr="00831DB0" w:rsidDel="006D24A5">
          <w:rPr>
            <w:rFonts w:cs="Arial"/>
            <w:color w:val="000000" w:themeColor="text1"/>
          </w:rPr>
          <w:sym w:font="Symbol" w:char="F063"/>
        </w:r>
        <w:r w:rsidR="0071584A" w:rsidRPr="00831DB0" w:rsidDel="006D24A5">
          <w:rPr>
            <w:rFonts w:cs="Arial"/>
            <w:color w:val="000000" w:themeColor="text1"/>
            <w:vertAlign w:val="superscript"/>
          </w:rPr>
          <w:delText>2</w:delText>
        </w:r>
        <w:r w:rsidR="0071584A" w:rsidRPr="00831DB0" w:rsidDel="006D24A5">
          <w:rPr>
            <w:rFonts w:cs="Arial"/>
            <w:color w:val="000000" w:themeColor="text1"/>
            <w:vertAlign w:val="subscript"/>
          </w:rPr>
          <w:delText>(1)</w:delText>
        </w:r>
        <w:r w:rsidR="0071584A" w:rsidRPr="00831DB0" w:rsidDel="006D24A5">
          <w:rPr>
            <w:rFonts w:cs="Arial"/>
            <w:color w:val="000000" w:themeColor="text1"/>
          </w:rPr>
          <w:delText xml:space="preserve"> </w:delText>
        </w:r>
      </w:del>
      <w:r w:rsidR="0071584A" w:rsidRPr="00831DB0">
        <w:rPr>
          <w:rFonts w:cs="Arial"/>
          <w:color w:val="000000" w:themeColor="text1"/>
        </w:rPr>
        <w:t xml:space="preserve">= </w:t>
      </w:r>
      <w:r w:rsidR="007E2B62" w:rsidRPr="00831DB0">
        <w:rPr>
          <w:rFonts w:cs="Arial"/>
          <w:color w:val="000000" w:themeColor="text1"/>
        </w:rPr>
        <w:t>6.6</w:t>
      </w:r>
      <w:ins w:id="612" w:author="Common, Jack" w:date="2019-10-24T20:04:00Z">
        <w:r w:rsidR="00135F77">
          <w:rPr>
            <w:rFonts w:cs="Arial"/>
            <w:color w:val="000000" w:themeColor="text1"/>
          </w:rPr>
          <w:t>0</w:t>
        </w:r>
      </w:ins>
      <w:r w:rsidR="007E2B62" w:rsidRPr="00831DB0">
        <w:rPr>
          <w:rFonts w:cs="Arial"/>
          <w:color w:val="000000" w:themeColor="text1"/>
        </w:rPr>
        <w:t xml:space="preserve">, </w:t>
      </w:r>
      <w:r w:rsidR="0071584A" w:rsidRPr="00831DB0">
        <w:rPr>
          <w:rFonts w:cs="Arial"/>
          <w:i/>
          <w:iCs/>
          <w:color w:val="000000" w:themeColor="text1"/>
        </w:rPr>
        <w:t>p</w:t>
      </w:r>
      <w:r w:rsidR="0071584A" w:rsidRPr="00831DB0">
        <w:rPr>
          <w:rFonts w:cs="Arial"/>
          <w:color w:val="000000" w:themeColor="text1"/>
        </w:rPr>
        <w:t xml:space="preserve"> = </w:t>
      </w:r>
      <w:r w:rsidR="00E541B1" w:rsidRPr="00831DB0">
        <w:rPr>
          <w:rFonts w:cs="Arial"/>
          <w:color w:val="000000" w:themeColor="text1"/>
        </w:rPr>
        <w:t>0.0</w:t>
      </w:r>
      <w:r w:rsidR="007E2B62" w:rsidRPr="00831DB0">
        <w:rPr>
          <w:rFonts w:cs="Arial"/>
          <w:color w:val="000000" w:themeColor="text1"/>
        </w:rPr>
        <w:t>1</w:t>
      </w:r>
      <w:r w:rsidR="00717E39" w:rsidRPr="00831DB0">
        <w:rPr>
          <w:rFonts w:cs="Arial"/>
          <w:color w:val="000000" w:themeColor="text1"/>
        </w:rPr>
        <w:t>)</w:t>
      </w:r>
      <w:r w:rsidR="00D315F8" w:rsidRPr="00831DB0">
        <w:rPr>
          <w:rFonts w:cs="Arial"/>
          <w:color w:val="000000" w:themeColor="text1"/>
        </w:rPr>
        <w:t xml:space="preserve">, </w:t>
      </w:r>
      <w:del w:id="613" w:author="Common, Jack" w:date="2019-10-23T13:35:00Z">
        <w:r w:rsidR="00D55A3E" w:rsidDel="006A73FE">
          <w:rPr>
            <w:rFonts w:cs="Arial"/>
            <w:color w:val="000000" w:themeColor="text1"/>
          </w:rPr>
          <w:delText xml:space="preserve">being </w:delText>
        </w:r>
      </w:del>
      <w:ins w:id="614" w:author="Common, Jack" w:date="2019-10-23T13:35:00Z">
        <w:r w:rsidR="006A73FE">
          <w:rPr>
            <w:rFonts w:cs="Arial"/>
            <w:color w:val="000000" w:themeColor="text1"/>
          </w:rPr>
          <w:t>bu</w:t>
        </w:r>
      </w:ins>
      <w:ins w:id="615" w:author="Common, Jack" w:date="2019-10-23T13:36:00Z">
        <w:r w:rsidR="006A73FE">
          <w:rPr>
            <w:rFonts w:cs="Arial"/>
            <w:color w:val="000000" w:themeColor="text1"/>
          </w:rPr>
          <w:t>t it was</w:t>
        </w:r>
      </w:ins>
      <w:ins w:id="616" w:author="Common, Jack" w:date="2019-10-23T13:35:00Z">
        <w:r w:rsidR="006A73FE">
          <w:rPr>
            <w:rFonts w:cs="Arial"/>
            <w:color w:val="000000" w:themeColor="text1"/>
          </w:rPr>
          <w:t xml:space="preserve"> </w:t>
        </w:r>
      </w:ins>
      <w:r w:rsidR="00D315F8" w:rsidRPr="00831DB0">
        <w:rPr>
          <w:rFonts w:cs="Arial"/>
          <w:color w:val="000000" w:themeColor="text1"/>
        </w:rPr>
        <w:t>most likely</w:t>
      </w:r>
      <w:r w:rsidR="00170DA8" w:rsidRPr="00831DB0">
        <w:rPr>
          <w:rFonts w:cs="Arial"/>
          <w:color w:val="000000" w:themeColor="text1"/>
        </w:rPr>
        <w:t xml:space="preserve"> </w:t>
      </w:r>
      <w:r w:rsidR="00192538" w:rsidRPr="00831DB0">
        <w:rPr>
          <w:rFonts w:cs="Arial"/>
          <w:color w:val="000000" w:themeColor="text1"/>
        </w:rPr>
        <w:t xml:space="preserve">in the </w:t>
      </w:r>
      <w:r w:rsidR="00960EF9" w:rsidRPr="00831DB0">
        <w:rPr>
          <w:rFonts w:cs="Arial"/>
          <w:color w:val="000000" w:themeColor="text1"/>
        </w:rPr>
        <w:t>6-clone treatment</w:t>
      </w:r>
      <w:r w:rsidR="005735E0">
        <w:rPr>
          <w:rFonts w:cs="Arial"/>
          <w:color w:val="000000" w:themeColor="text1"/>
        </w:rPr>
        <w:t xml:space="preserve">, particularly at 3 days post-infection (dpi) </w:t>
      </w:r>
      <w:r w:rsidR="003143AB" w:rsidRPr="00831DB0">
        <w:rPr>
          <w:rFonts w:cs="Arial"/>
          <w:color w:val="000000" w:themeColor="text1"/>
        </w:rPr>
        <w:t>(</w:t>
      </w:r>
      <w:r w:rsidR="00611C2A">
        <w:rPr>
          <w:rFonts w:cs="Arial"/>
          <w:b/>
          <w:bCs/>
          <w:color w:val="000000" w:themeColor="text1"/>
        </w:rPr>
        <w:t>Fig</w:t>
      </w:r>
      <w:ins w:id="617" w:author="Common, Jack" w:date="2019-10-23T14:01:00Z">
        <w:r w:rsidR="00475793">
          <w:rPr>
            <w:rFonts w:cs="Arial"/>
            <w:b/>
            <w:bCs/>
            <w:color w:val="000000" w:themeColor="text1"/>
          </w:rPr>
          <w:t>ure</w:t>
        </w:r>
      </w:ins>
      <w:del w:id="618" w:author="Common, Jack" w:date="2019-10-23T14:01:00Z">
        <w:r w:rsidR="00611C2A" w:rsidDel="00475793">
          <w:rPr>
            <w:rFonts w:cs="Arial"/>
            <w:b/>
            <w:bCs/>
            <w:color w:val="000000" w:themeColor="text1"/>
          </w:rPr>
          <w:delText>.</w:delText>
        </w:r>
      </w:del>
      <w:r w:rsidR="00AF3D51" w:rsidRPr="00831DB0">
        <w:rPr>
          <w:rFonts w:cs="Arial"/>
          <w:b/>
          <w:bCs/>
          <w:color w:val="000000" w:themeColor="text1"/>
        </w:rPr>
        <w:t xml:space="preserve"> 2</w:t>
      </w:r>
      <w:r w:rsidR="003143AB" w:rsidRPr="00831DB0">
        <w:rPr>
          <w:rFonts w:cs="Arial"/>
          <w:color w:val="000000" w:themeColor="text1"/>
        </w:rPr>
        <w:t>)</w:t>
      </w:r>
      <w:r w:rsidR="005735E0">
        <w:rPr>
          <w:rFonts w:cs="Arial"/>
          <w:color w:val="000000" w:themeColor="text1"/>
        </w:rPr>
        <w:t xml:space="preserve">. This is </w:t>
      </w:r>
      <w:r w:rsidR="005D3F7C">
        <w:rPr>
          <w:rFonts w:cs="Arial"/>
          <w:color w:val="000000" w:themeColor="text1"/>
        </w:rPr>
        <w:t>consistent with the idea</w:t>
      </w:r>
      <w:r w:rsidR="005D3F7C" w:rsidRPr="00831DB0">
        <w:rPr>
          <w:rFonts w:cs="Arial"/>
          <w:color w:val="000000" w:themeColor="text1"/>
        </w:rPr>
        <w:t xml:space="preserve"> </w:t>
      </w:r>
      <w:r w:rsidR="00C10675">
        <w:rPr>
          <w:rFonts w:cs="Arial"/>
          <w:color w:val="000000" w:themeColor="text1"/>
        </w:rPr>
        <w:t>that</w:t>
      </w:r>
      <w:r w:rsidR="0016627E" w:rsidRPr="00831DB0">
        <w:rPr>
          <w:rFonts w:cs="Arial"/>
          <w:color w:val="000000" w:themeColor="text1"/>
        </w:rPr>
        <w:t xml:space="preserve"> intermediate host diversity</w:t>
      </w:r>
      <w:r w:rsidR="005D3F7C">
        <w:rPr>
          <w:rFonts w:cs="Arial"/>
          <w:color w:val="000000" w:themeColor="text1"/>
        </w:rPr>
        <w:t xml:space="preserve"> maximises evolutionary emergence </w:t>
      </w:r>
      <w:r w:rsidR="0023741C">
        <w:rPr>
          <w:rFonts w:cs="Arial"/>
          <w:color w:val="000000" w:themeColor="text1"/>
        </w:rPr>
        <w:fldChar w:fldCharType="begin">
          <w:fldData xml:space="preserve">PEVuZE5vdGU+PENpdGU+PEF1dGhvcj5DaGFiYXM8L0F1dGhvcj48WWVhcj4yMDE4PC9ZZWFyPjxS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</w:fldData>
        </w:fldChar>
      </w:r>
      <w:r w:rsidR="00820E6F">
        <w:rPr>
          <w:rFonts w:cs="Arial"/>
          <w:color w:val="000000" w:themeColor="text1"/>
        </w:rPr>
        <w:instrText xml:space="preserve"> ADDIN EN.CITE </w:instrText>
      </w:r>
      <w:r w:rsidR="00820E6F">
        <w:rPr>
          <w:rFonts w:cs="Arial"/>
          <w:color w:val="000000" w:themeColor="text1"/>
        </w:rPr>
        <w:fldChar w:fldCharType="begin">
          <w:fldData xml:space="preserve">PEVuZE5vdGU+PENpdGU+PEF1dGhvcj5DaGFiYXM8L0F1dGhvcj48WWVhcj4yMDE4PC9ZZWFyPjxS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</w:fldData>
        </w:fldChar>
      </w:r>
      <w:r w:rsidR="00820E6F">
        <w:rPr>
          <w:rFonts w:cs="Arial"/>
          <w:color w:val="000000" w:themeColor="text1"/>
        </w:rPr>
        <w:instrText xml:space="preserve"> ADDIN EN.CITE.DATA </w:instrText>
      </w:r>
      <w:r w:rsidR="00820E6F">
        <w:rPr>
          <w:rFonts w:cs="Arial"/>
          <w:color w:val="000000" w:themeColor="text1"/>
        </w:rPr>
      </w:r>
      <w:r w:rsidR="00820E6F">
        <w:rPr>
          <w:rFonts w:cs="Arial"/>
          <w:color w:val="000000" w:themeColor="text1"/>
        </w:rPr>
        <w:fldChar w:fldCharType="end"/>
      </w:r>
      <w:r w:rsidR="0023741C">
        <w:rPr>
          <w:rFonts w:cs="Arial"/>
          <w:color w:val="000000" w:themeColor="text1"/>
        </w:rPr>
      </w:r>
      <w:r w:rsidR="0023741C">
        <w:rPr>
          <w:rFonts w:cs="Arial"/>
          <w:color w:val="000000" w:themeColor="text1"/>
        </w:rPr>
        <w:fldChar w:fldCharType="separate"/>
      </w:r>
      <w:r w:rsidR="00820E6F">
        <w:rPr>
          <w:rFonts w:cs="Arial"/>
          <w:noProof/>
          <w:color w:val="000000" w:themeColor="text1"/>
        </w:rPr>
        <w:t>(31, 32)</w:t>
      </w:r>
      <w:r w:rsidR="0023741C">
        <w:rPr>
          <w:rFonts w:cs="Arial"/>
          <w:color w:val="000000" w:themeColor="text1"/>
        </w:rPr>
        <w:fldChar w:fldCharType="end"/>
      </w:r>
      <w:r w:rsidR="0023741C">
        <w:rPr>
          <w:rFonts w:cs="Arial"/>
          <w:color w:val="000000" w:themeColor="text1"/>
        </w:rPr>
        <w:t>.</w:t>
      </w:r>
      <w:r w:rsidR="003143AB" w:rsidRPr="00831DB0">
        <w:rPr>
          <w:rFonts w:cs="Arial"/>
          <w:color w:val="000000" w:themeColor="text1"/>
        </w:rPr>
        <w:t xml:space="preserve"> </w:t>
      </w:r>
      <w:ins w:id="619" w:author="Common, Jack" w:date="2019-10-23T13:39:00Z">
        <w:r w:rsidR="00D828C3">
          <w:rPr>
            <w:rFonts w:cs="Arial"/>
            <w:color w:val="000000" w:themeColor="text1"/>
          </w:rPr>
          <w:t>Together, the</w:t>
        </w:r>
        <w:r w:rsidR="00487400">
          <w:rPr>
            <w:rFonts w:cs="Arial"/>
            <w:color w:val="000000" w:themeColor="text1"/>
          </w:rPr>
          <w:t xml:space="preserve">se data suggest that phage </w:t>
        </w:r>
      </w:ins>
      <w:ins w:id="620" w:author="Common, Jack" w:date="2019-10-23T13:40:00Z">
        <w:r w:rsidR="008C17EA">
          <w:rPr>
            <w:rFonts w:cs="Arial"/>
            <w:color w:val="000000" w:themeColor="text1"/>
          </w:rPr>
          <w:t>population dynamics are not directly related to evolutionary emergence in the context of different levels of CRISPR allele diversity.</w:t>
        </w:r>
      </w:ins>
    </w:p>
    <w:p w14:paraId="7A110E96" w14:textId="77777777" w:rsidR="00446EE4" w:rsidRDefault="00446EE4">
      <w:pPr>
        <w:jc w:val="both"/>
        <w:rPr>
          <w:rFonts w:cs="Arial"/>
          <w:color w:val="000000" w:themeColor="text1"/>
        </w:rPr>
        <w:pPrChange w:id="621" w:author="Common, Jack" w:date="2019-10-23T10:58:00Z">
          <w:pPr>
            <w:spacing w:line="480" w:lineRule="auto"/>
            <w:jc w:val="both"/>
          </w:pPr>
        </w:pPrChange>
      </w:pPr>
    </w:p>
    <w:p w14:paraId="61A87218" w14:textId="5074AD85" w:rsidR="006315F8" w:rsidRPr="00446EE4" w:rsidRDefault="00491EDC">
      <w:pPr>
        <w:jc w:val="both"/>
        <w:rPr>
          <w:rFonts w:cs="Arial"/>
          <w:color w:val="000000" w:themeColor="text1"/>
        </w:rPr>
        <w:pPrChange w:id="622" w:author="Common, Jack" w:date="2019-10-23T10:58:00Z">
          <w:pPr>
            <w:spacing w:line="480" w:lineRule="auto"/>
            <w:jc w:val="both"/>
          </w:pPr>
        </w:pPrChange>
      </w:pPr>
      <w:ins w:id="623" w:author="Common, Jack" w:date="2019-10-23T13:43:00Z">
        <w:r>
          <w:rPr>
            <w:rFonts w:cs="Arial"/>
            <w:color w:val="000000" w:themeColor="text1"/>
          </w:rPr>
          <w:t xml:space="preserve">Despite this, </w:t>
        </w:r>
        <w:r w:rsidR="004330E6">
          <w:rPr>
            <w:rFonts w:cs="Arial"/>
            <w:color w:val="000000" w:themeColor="text1"/>
          </w:rPr>
          <w:t>it does appear that phage survival in some treatments was promoted by evolutionary emergence</w:t>
        </w:r>
      </w:ins>
      <w:ins w:id="624" w:author="Common, Jack" w:date="2019-10-23T13:44:00Z">
        <w:r w:rsidR="009804A9">
          <w:rPr>
            <w:rFonts w:cs="Arial"/>
            <w:color w:val="000000" w:themeColor="text1"/>
          </w:rPr>
          <w:t xml:space="preserve"> of host shift, where </w:t>
        </w:r>
      </w:ins>
      <w:del w:id="625" w:author="Common, Jack" w:date="2019-10-23T13:44:00Z">
        <w:r w:rsidR="00CA19B8" w:rsidDel="009804A9">
          <w:rPr>
            <w:rFonts w:cs="Arial"/>
            <w:color w:val="000000" w:themeColor="text1"/>
          </w:rPr>
          <w:delText xml:space="preserve">We </w:delText>
        </w:r>
      </w:del>
      <w:del w:id="626" w:author="Common, Jack" w:date="2019-10-23T13:43:00Z">
        <w:r w:rsidR="00CA19B8" w:rsidDel="004330E6">
          <w:rPr>
            <w:rFonts w:cs="Arial"/>
            <w:color w:val="000000" w:themeColor="text1"/>
          </w:rPr>
          <w:delText xml:space="preserve">were very surprised to </w:delText>
        </w:r>
      </w:del>
      <w:del w:id="627" w:author="Common, Jack" w:date="2019-10-23T13:44:00Z">
        <w:r w:rsidR="00CA19B8" w:rsidDel="009804A9">
          <w:rPr>
            <w:rFonts w:cs="Arial"/>
            <w:color w:val="000000" w:themeColor="text1"/>
          </w:rPr>
          <w:delText xml:space="preserve">observe phage in two replicates of the 24-clone treatment had evolved via host shift. </w:delText>
        </w:r>
        <w:r w:rsidR="00965B7C" w:rsidDel="009804A9">
          <w:rPr>
            <w:rFonts w:cs="Arial"/>
          </w:rPr>
          <w:delText xml:space="preserve">Here, </w:delText>
        </w:r>
      </w:del>
      <w:r w:rsidR="00965B7C">
        <w:rPr>
          <w:rFonts w:cs="Arial"/>
        </w:rPr>
        <w:t>infectivity on the original host is lost but phage evolve</w:t>
      </w:r>
      <w:r w:rsidR="006D06C6">
        <w:rPr>
          <w:rFonts w:cs="Arial"/>
        </w:rPr>
        <w:t>d</w:t>
      </w:r>
      <w:r w:rsidR="00965B7C">
        <w:rPr>
          <w:rFonts w:cs="Arial"/>
        </w:rPr>
        <w:t xml:space="preserve"> to infect a new host</w:t>
      </w:r>
      <w:r w:rsidR="007765F6">
        <w:rPr>
          <w:rFonts w:cs="Arial"/>
        </w:rPr>
        <w:t xml:space="preserve">. This is </w:t>
      </w:r>
      <w:r w:rsidR="00965B7C">
        <w:rPr>
          <w:rFonts w:cs="Arial"/>
        </w:rPr>
        <w:t>a less likely event as it involves two mutations</w:t>
      </w:r>
      <w:r w:rsidR="007765F6">
        <w:rPr>
          <w:rFonts w:cs="Arial"/>
        </w:rPr>
        <w:t xml:space="preserve">: </w:t>
      </w:r>
      <w:r w:rsidR="00965B7C">
        <w:rPr>
          <w:rFonts w:cs="Arial"/>
        </w:rPr>
        <w:t xml:space="preserve">back-mutation to the ancestral state at </w:t>
      </w:r>
      <w:r w:rsidR="002E7862">
        <w:rPr>
          <w:rFonts w:cs="Arial"/>
        </w:rPr>
        <w:t xml:space="preserve">the original </w:t>
      </w:r>
      <w:r w:rsidR="00965B7C">
        <w:rPr>
          <w:rFonts w:cs="Arial"/>
        </w:rPr>
        <w:t xml:space="preserve">protospacer </w:t>
      </w:r>
      <w:del w:id="628" w:author="Common, Jack" w:date="2019-10-23T13:44:00Z">
        <w:r w:rsidR="00965B7C" w:rsidDel="008006D7">
          <w:rPr>
            <w:rFonts w:cs="Arial"/>
          </w:rPr>
          <w:delText xml:space="preserve">and </w:delText>
        </w:r>
      </w:del>
      <w:ins w:id="629" w:author="Common, Jack" w:date="2019-10-23T13:44:00Z">
        <w:r w:rsidR="008006D7">
          <w:rPr>
            <w:rFonts w:cs="Arial"/>
          </w:rPr>
          <w:t xml:space="preserve">followed by </w:t>
        </w:r>
      </w:ins>
      <w:r w:rsidR="00965B7C">
        <w:rPr>
          <w:rFonts w:cs="Arial"/>
        </w:rPr>
        <w:t>mutation at the new protospacer</w:t>
      </w:r>
      <w:r w:rsidR="007765F6">
        <w:rPr>
          <w:rFonts w:cs="Arial"/>
        </w:rPr>
        <w:t>,</w:t>
      </w:r>
      <w:r w:rsidR="00965B7C">
        <w:rPr>
          <w:rFonts w:cs="Arial"/>
        </w:rPr>
        <w:t xml:space="preserve"> </w:t>
      </w:r>
      <w:ins w:id="630" w:author="Common, Jack" w:date="2019-10-23T13:45:00Z">
        <w:r w:rsidR="008006D7">
          <w:rPr>
            <w:rFonts w:cs="Arial"/>
          </w:rPr>
          <w:t xml:space="preserve">all </w:t>
        </w:r>
      </w:ins>
      <w:r w:rsidR="007765F6">
        <w:rPr>
          <w:rFonts w:cs="Arial"/>
        </w:rPr>
        <w:t>while</w:t>
      </w:r>
      <w:r w:rsidR="00965B7C">
        <w:rPr>
          <w:rFonts w:cs="Arial"/>
        </w:rPr>
        <w:t xml:space="preserve"> incur</w:t>
      </w:r>
      <w:r w:rsidR="007765F6">
        <w:rPr>
          <w:rFonts w:cs="Arial"/>
        </w:rPr>
        <w:t>ring</w:t>
      </w:r>
      <w:r w:rsidR="00965B7C">
        <w:rPr>
          <w:rFonts w:cs="Arial"/>
        </w:rPr>
        <w:t xml:space="preserve"> </w:t>
      </w:r>
      <w:r w:rsidR="007765F6">
        <w:rPr>
          <w:rFonts w:cs="Arial"/>
        </w:rPr>
        <w:t xml:space="preserve">the </w:t>
      </w:r>
      <w:r w:rsidR="00965B7C">
        <w:rPr>
          <w:rFonts w:cs="Arial"/>
        </w:rPr>
        <w:t xml:space="preserve">cost of loss of infectivity on the original host. This </w:t>
      </w:r>
      <w:r w:rsidR="00040CA3">
        <w:rPr>
          <w:rFonts w:cs="Arial"/>
        </w:rPr>
        <w:t xml:space="preserve">could </w:t>
      </w:r>
      <w:r w:rsidR="00965B7C">
        <w:rPr>
          <w:rFonts w:cs="Arial"/>
        </w:rPr>
        <w:t xml:space="preserve">therefore be expected if the initial escape mutation </w:t>
      </w:r>
      <w:r w:rsidR="00D83FF0">
        <w:rPr>
          <w:rFonts w:cs="Arial"/>
        </w:rPr>
        <w:t xml:space="preserve">was </w:t>
      </w:r>
      <w:r w:rsidR="00965B7C">
        <w:rPr>
          <w:rFonts w:cs="Arial"/>
        </w:rPr>
        <w:t>costly</w:t>
      </w:r>
      <w:r w:rsidR="005A6DDB">
        <w:rPr>
          <w:rFonts w:cs="Arial"/>
        </w:rPr>
        <w:t xml:space="preserve"> (it may cause </w:t>
      </w:r>
      <w:r w:rsidR="006953A5">
        <w:rPr>
          <w:rFonts w:cs="Arial"/>
        </w:rPr>
        <w:t xml:space="preserve">a deleterious </w:t>
      </w:r>
      <w:r w:rsidR="005A6DDB">
        <w:rPr>
          <w:rFonts w:cs="Arial"/>
        </w:rPr>
        <w:t>loss</w:t>
      </w:r>
      <w:r w:rsidR="006953A5">
        <w:rPr>
          <w:rFonts w:cs="Arial"/>
        </w:rPr>
        <w:t>-</w:t>
      </w:r>
      <w:r w:rsidR="005A6DDB">
        <w:rPr>
          <w:rFonts w:cs="Arial"/>
        </w:rPr>
        <w:t>of</w:t>
      </w:r>
      <w:r w:rsidR="006953A5">
        <w:rPr>
          <w:rFonts w:cs="Arial"/>
        </w:rPr>
        <w:t>-</w:t>
      </w:r>
      <w:r w:rsidR="005A6DDB">
        <w:rPr>
          <w:rFonts w:cs="Arial"/>
        </w:rPr>
        <w:t>function)</w:t>
      </w:r>
      <w:r w:rsidR="006953A5">
        <w:rPr>
          <w:rFonts w:cs="Arial"/>
        </w:rPr>
        <w:t>,</w:t>
      </w:r>
      <w:r w:rsidR="00965B7C">
        <w:rPr>
          <w:rFonts w:cs="Arial"/>
        </w:rPr>
        <w:t xml:space="preserve"> </w:t>
      </w:r>
      <w:r w:rsidR="00377E36">
        <w:rPr>
          <w:rFonts w:cs="Arial"/>
        </w:rPr>
        <w:t xml:space="preserve">or if there was sufficient selection pressure </w:t>
      </w:r>
      <w:r w:rsidR="005A6DDB">
        <w:rPr>
          <w:rFonts w:cs="Arial"/>
        </w:rPr>
        <w:t xml:space="preserve">from the diverse population </w:t>
      </w:r>
      <w:r w:rsidR="0073406F">
        <w:rPr>
          <w:rFonts w:cs="Arial"/>
        </w:rPr>
        <w:fldChar w:fldCharType="begin"/>
      </w:r>
      <w:r w:rsidR="00820E6F">
        <w:rPr>
          <w:rFonts w:cs="Arial"/>
        </w:rPr>
        <w:instrText xml:space="preserve"> ADDIN EN.CITE &lt;EndNote&gt;&lt;Cite&gt;&lt;Author&gt;Chabas&lt;/Author&gt;&lt;Year&gt;2018&lt;/Year&gt;&lt;RecNum&gt;348&lt;/RecNum&gt;&lt;DisplayText&gt;(31)&lt;/DisplayText&gt;&lt;record&gt;&lt;rec-number&gt;348&lt;/rec-number&gt;&lt;foreign-keys&gt;&lt;key app="EN" db-id="xrr2swwexa2rd8ed2d6xfwf20r9v5devt2e2" timestamp="1556229298" guid="59971bce-0692-4e85-ba94-98e5c8f85a54"&gt;348&lt;/key&gt;&lt;/foreign-keys&gt;&lt;ref-type name="Journal Article"&gt;17&lt;/ref-type&gt;&lt;contributors&gt;&lt;authors&gt;&lt;author&gt;Chabas, Hélène&lt;/author&gt;&lt;author&gt;Lion, Sébastien&lt;/author&gt;&lt;author&gt;Nicot, Antoine&lt;/author&gt;&lt;author&gt;Meaden, Sean&lt;/author&gt;&lt;author&gt;van Houte, Stineke&lt;/author&gt;&lt;author&gt;Moineau, Sylvain&lt;/author&gt;&lt;author&gt;Wahl, Lindi M&lt;/author&gt;&lt;author&gt;Westra, Edze R&lt;/author&gt;&lt;author&gt;Gandon, Sylvain&lt;/author&gt;&lt;/authors&gt;&lt;/contributors&gt;&lt;titles&gt;&lt;title&gt;Evolutionary emergence of infectious diseases in heterogeneous host populations&lt;/title&gt;&lt;secondary-title&gt;PLOS Biology&lt;/secondary-title&gt;&lt;/titles&gt;&lt;periodical&gt;&lt;full-title&gt;PLOS Biology&lt;/full-title&gt;&lt;/periodical&gt;&lt;pages&gt;e2006738&lt;/pages&gt;&lt;volume&gt;16&lt;/volume&gt;&lt;number&gt;9&lt;/number&gt;&lt;dates&gt;&lt;year&gt;2018&lt;/year&gt;&lt;/dates&gt;&lt;publisher&gt;Public Library of Science&lt;/publisher&gt;&lt;urls&gt;&lt;related-urls&gt;&lt;url&gt;https://doi.org/10.1371/journal.pbio.2006738&lt;/url&gt;&lt;/related-urls&gt;&lt;/urls&gt;&lt;electronic-resource-num&gt;10.1371/journal.pbio.2006738&lt;/electronic-resource-num&gt;&lt;/record&gt;&lt;/Cite&gt;&lt;/EndNote&gt;</w:instrText>
      </w:r>
      <w:r w:rsidR="0073406F">
        <w:rPr>
          <w:rFonts w:cs="Arial"/>
        </w:rPr>
        <w:fldChar w:fldCharType="separate"/>
      </w:r>
      <w:r w:rsidR="00820E6F">
        <w:rPr>
          <w:rFonts w:cs="Arial"/>
          <w:noProof/>
        </w:rPr>
        <w:t>(31)</w:t>
      </w:r>
      <w:r w:rsidR="0073406F">
        <w:rPr>
          <w:rFonts w:cs="Arial"/>
        </w:rPr>
        <w:fldChar w:fldCharType="end"/>
      </w:r>
      <w:r w:rsidR="00965B7C">
        <w:rPr>
          <w:rFonts w:cs="Arial"/>
        </w:rPr>
        <w:t xml:space="preserve">. </w:t>
      </w:r>
      <w:ins w:id="631" w:author="Common, Jack" w:date="2019-10-23T13:45:00Z">
        <w:r w:rsidR="00E14310">
          <w:rPr>
            <w:rFonts w:cs="Arial"/>
            <w:color w:val="000000" w:themeColor="text1"/>
          </w:rPr>
          <w:t>We observed phage in two replicates of the 24-clone treatment had evolved via host shift</w:t>
        </w:r>
        <w:r w:rsidR="00267EBE">
          <w:rPr>
            <w:rFonts w:cs="Arial"/>
            <w:color w:val="000000" w:themeColor="text1"/>
          </w:rPr>
          <w:t xml:space="preserve">. </w:t>
        </w:r>
      </w:ins>
      <w:r w:rsidR="00CA19B8">
        <w:rPr>
          <w:rFonts w:cs="Arial"/>
          <w:color w:val="000000" w:themeColor="text1"/>
        </w:rPr>
        <w:t xml:space="preserve">Sequence data confirmed that </w:t>
      </w:r>
      <w:r w:rsidR="00506FCB">
        <w:rPr>
          <w:rFonts w:cs="Arial"/>
          <w:color w:val="000000" w:themeColor="text1"/>
        </w:rPr>
        <w:t>single nucleotide polymorphisms (</w:t>
      </w:r>
      <w:r w:rsidR="00CA19B8">
        <w:rPr>
          <w:rFonts w:cs="Arial"/>
          <w:color w:val="000000" w:themeColor="text1"/>
        </w:rPr>
        <w:t>SNPs</w:t>
      </w:r>
      <w:r w:rsidR="00506FCB">
        <w:rPr>
          <w:rFonts w:cs="Arial"/>
          <w:color w:val="000000" w:themeColor="text1"/>
        </w:rPr>
        <w:t>)</w:t>
      </w:r>
      <w:r w:rsidR="00CA19B8">
        <w:rPr>
          <w:rFonts w:cs="Arial"/>
          <w:color w:val="000000" w:themeColor="text1"/>
        </w:rPr>
        <w:t xml:space="preserve"> in the PAM that conferred infectivity to the original host had been lost, and </w:t>
      </w:r>
      <w:r w:rsidR="00F35EB2">
        <w:rPr>
          <w:rFonts w:cs="Arial"/>
          <w:color w:val="000000" w:themeColor="text1"/>
        </w:rPr>
        <w:t>novel</w:t>
      </w:r>
      <w:r w:rsidR="00CA19B8">
        <w:rPr>
          <w:rFonts w:cs="Arial"/>
          <w:color w:val="000000" w:themeColor="text1"/>
        </w:rPr>
        <w:t xml:space="preserve"> SNPs or deletions had emerged </w:t>
      </w:r>
      <w:r w:rsidR="00F35EB2">
        <w:rPr>
          <w:rFonts w:cs="Arial"/>
          <w:color w:val="000000" w:themeColor="text1"/>
        </w:rPr>
        <w:t>in protospacers that conferred infectivity to a new host present in the population</w:t>
      </w:r>
      <w:r w:rsidR="00726AD4">
        <w:rPr>
          <w:rFonts w:cs="Arial"/>
          <w:color w:val="000000" w:themeColor="text1"/>
        </w:rPr>
        <w:t xml:space="preserve"> (</w:t>
      </w:r>
      <w:r w:rsidR="00726AD4">
        <w:rPr>
          <w:rFonts w:cs="Arial"/>
          <w:b/>
          <w:color w:val="000000" w:themeColor="text1"/>
        </w:rPr>
        <w:t>Table</w:t>
      </w:r>
      <w:r w:rsidR="00831DB0">
        <w:rPr>
          <w:rFonts w:cs="Arial"/>
          <w:b/>
          <w:color w:val="000000" w:themeColor="text1"/>
        </w:rPr>
        <w:t>s</w:t>
      </w:r>
      <w:r w:rsidR="00726AD4">
        <w:rPr>
          <w:rFonts w:cs="Arial"/>
          <w:b/>
          <w:color w:val="000000" w:themeColor="text1"/>
        </w:rPr>
        <w:t xml:space="preserve"> S</w:t>
      </w:r>
      <w:r w:rsidR="00831DB0">
        <w:rPr>
          <w:rFonts w:cs="Arial"/>
          <w:b/>
          <w:color w:val="000000" w:themeColor="text1"/>
        </w:rPr>
        <w:t>4 &amp; S5</w:t>
      </w:r>
      <w:r w:rsidR="00726AD4">
        <w:rPr>
          <w:rFonts w:cs="Arial"/>
          <w:color w:val="000000" w:themeColor="text1"/>
        </w:rPr>
        <w:t>)</w:t>
      </w:r>
      <w:r w:rsidR="00F35EB2">
        <w:rPr>
          <w:rFonts w:cs="Arial"/>
          <w:color w:val="000000" w:themeColor="text1"/>
        </w:rPr>
        <w:t xml:space="preserve">. </w:t>
      </w:r>
      <w:r w:rsidR="00506FCB">
        <w:rPr>
          <w:rFonts w:cs="Arial"/>
          <w:color w:val="000000" w:themeColor="text1"/>
        </w:rPr>
        <w:t>T</w:t>
      </w:r>
      <w:r w:rsidR="005C064F">
        <w:rPr>
          <w:rFonts w:cs="Arial"/>
          <w:color w:val="000000" w:themeColor="text1"/>
        </w:rPr>
        <w:t xml:space="preserve">he original escape mutations </w:t>
      </w:r>
      <w:r w:rsidR="00506FCB">
        <w:rPr>
          <w:rFonts w:cs="Arial"/>
          <w:color w:val="000000" w:themeColor="text1"/>
        </w:rPr>
        <w:t>are unlikely to have been</w:t>
      </w:r>
      <w:r w:rsidR="005C064F">
        <w:rPr>
          <w:rFonts w:cs="Arial"/>
          <w:color w:val="000000" w:themeColor="text1"/>
        </w:rPr>
        <w:t xml:space="preserve"> costly as they</w:t>
      </w:r>
      <w:r w:rsidR="00506FCB">
        <w:rPr>
          <w:rFonts w:cs="Arial"/>
          <w:color w:val="000000" w:themeColor="text1"/>
        </w:rPr>
        <w:t xml:space="preserve"> are due to a SNP in the PAM sequence (</w:t>
      </w:r>
      <w:r w:rsidR="00506FCB">
        <w:rPr>
          <w:rFonts w:cs="Arial"/>
          <w:b/>
          <w:color w:val="000000" w:themeColor="text1"/>
        </w:rPr>
        <w:t>Table</w:t>
      </w:r>
      <w:r w:rsidR="00831DB0">
        <w:rPr>
          <w:rFonts w:cs="Arial"/>
          <w:b/>
          <w:color w:val="000000" w:themeColor="text1"/>
        </w:rPr>
        <w:t>s</w:t>
      </w:r>
      <w:r w:rsidR="00506FCB">
        <w:rPr>
          <w:rFonts w:cs="Arial"/>
          <w:b/>
          <w:color w:val="000000" w:themeColor="text1"/>
        </w:rPr>
        <w:t xml:space="preserve"> S</w:t>
      </w:r>
      <w:r w:rsidR="00831DB0">
        <w:rPr>
          <w:rFonts w:cs="Arial"/>
          <w:b/>
          <w:color w:val="000000" w:themeColor="text1"/>
        </w:rPr>
        <w:t>4 &amp; S5</w:t>
      </w:r>
      <w:r w:rsidR="00506FCB">
        <w:rPr>
          <w:rFonts w:cs="Arial"/>
          <w:color w:val="000000" w:themeColor="text1"/>
        </w:rPr>
        <w:t xml:space="preserve">), so </w:t>
      </w:r>
      <w:r w:rsidR="008D753C">
        <w:rPr>
          <w:rFonts w:cs="Arial"/>
          <w:color w:val="000000" w:themeColor="text1"/>
        </w:rPr>
        <w:t xml:space="preserve">the observed </w:t>
      </w:r>
      <w:r w:rsidR="00506FCB">
        <w:rPr>
          <w:rFonts w:cs="Arial"/>
          <w:color w:val="000000" w:themeColor="text1"/>
        </w:rPr>
        <w:t>host shift may have instead been driven by the selection pressure induced by high host CRISPR diversity</w:t>
      </w:r>
      <w:r w:rsidR="005A0576">
        <w:rPr>
          <w:rFonts w:cs="Arial"/>
          <w:color w:val="000000" w:themeColor="text1"/>
        </w:rPr>
        <w:t>.</w:t>
      </w:r>
      <w:del w:id="632" w:author="Common, Jack" w:date="2019-10-23T13:47:00Z">
        <w:r w:rsidR="005A0576" w:rsidDel="00911AED">
          <w:rPr>
            <w:rFonts w:cs="Arial"/>
            <w:color w:val="000000" w:themeColor="text1"/>
          </w:rPr>
          <w:delText xml:space="preserve"> </w:delText>
        </w:r>
        <w:r w:rsidR="00726AD4" w:rsidDel="00911AED">
          <w:rPr>
            <w:rFonts w:cs="Arial"/>
            <w:color w:val="000000" w:themeColor="text1"/>
          </w:rPr>
          <w:delText>Together,</w:delText>
        </w:r>
      </w:del>
      <w:r w:rsidR="00726AD4">
        <w:rPr>
          <w:rFonts w:cs="Arial"/>
          <w:color w:val="000000" w:themeColor="text1"/>
        </w:rPr>
        <w:t xml:space="preserve"> </w:t>
      </w:r>
      <w:ins w:id="633" w:author="Common, Jack" w:date="2019-10-23T13:47:00Z">
        <w:r w:rsidR="00911AED">
          <w:rPr>
            <w:rFonts w:cs="Arial"/>
            <w:color w:val="000000" w:themeColor="text1"/>
          </w:rPr>
          <w:t>T</w:t>
        </w:r>
      </w:ins>
      <w:del w:id="634" w:author="Common, Jack" w:date="2019-10-23T13:47:00Z">
        <w:r w:rsidR="00726AD4" w:rsidDel="00911AED">
          <w:rPr>
            <w:rFonts w:cs="Arial"/>
            <w:color w:val="000000" w:themeColor="text1"/>
          </w:rPr>
          <w:delText>t</w:delText>
        </w:r>
      </w:del>
      <w:r w:rsidR="0034112D">
        <w:rPr>
          <w:rFonts w:cs="Arial"/>
          <w:color w:val="000000" w:themeColor="text1"/>
        </w:rPr>
        <w:t xml:space="preserve">hese data </w:t>
      </w:r>
      <w:del w:id="635" w:author="Common, Jack" w:date="2019-10-23T13:47:00Z">
        <w:r w:rsidR="00EF0E56" w:rsidDel="00911AED">
          <w:rPr>
            <w:rFonts w:cs="Arial"/>
            <w:color w:val="000000" w:themeColor="text1"/>
          </w:rPr>
          <w:delText>show</w:delText>
        </w:r>
        <w:r w:rsidR="00E62915" w:rsidRPr="00831DB0" w:rsidDel="00911AED">
          <w:rPr>
            <w:rFonts w:cs="Arial"/>
            <w:color w:val="000000" w:themeColor="text1"/>
          </w:rPr>
          <w:delText xml:space="preserve"> </w:delText>
        </w:r>
      </w:del>
      <w:ins w:id="636" w:author="Common, Jack" w:date="2019-10-23T13:47:00Z">
        <w:r w:rsidR="00911AED">
          <w:rPr>
            <w:rFonts w:cs="Arial"/>
            <w:color w:val="000000" w:themeColor="text1"/>
          </w:rPr>
          <w:t>suggest</w:t>
        </w:r>
        <w:r w:rsidR="00911AED" w:rsidRPr="00831DB0">
          <w:rPr>
            <w:rFonts w:cs="Arial"/>
            <w:color w:val="000000" w:themeColor="text1"/>
          </w:rPr>
          <w:t xml:space="preserve"> </w:t>
        </w:r>
      </w:ins>
      <w:r w:rsidR="00E62915" w:rsidRPr="00831DB0">
        <w:rPr>
          <w:rFonts w:cs="Arial"/>
          <w:color w:val="000000" w:themeColor="text1"/>
        </w:rPr>
        <w:t xml:space="preserve">that </w:t>
      </w:r>
      <w:ins w:id="637" w:author="Common, Jack" w:date="2019-10-23T13:46:00Z">
        <w:r w:rsidR="00A83E4E">
          <w:rPr>
            <w:rFonts w:cs="Arial"/>
            <w:color w:val="000000" w:themeColor="text1"/>
          </w:rPr>
          <w:t xml:space="preserve">transient </w:t>
        </w:r>
      </w:ins>
      <w:r w:rsidR="00E62915" w:rsidRPr="00831DB0">
        <w:rPr>
          <w:rFonts w:cs="Arial"/>
          <w:color w:val="000000" w:themeColor="text1"/>
        </w:rPr>
        <w:t xml:space="preserve">phage survival </w:t>
      </w:r>
      <w:ins w:id="638" w:author="Common, Jack" w:date="2019-10-23T13:46:00Z">
        <w:r w:rsidR="00A83E4E">
          <w:rPr>
            <w:rFonts w:cs="Arial"/>
            <w:color w:val="000000" w:themeColor="text1"/>
          </w:rPr>
          <w:t xml:space="preserve">under conditions of high host CRISPR allele diversity </w:t>
        </w:r>
      </w:ins>
      <w:r w:rsidR="0034112D">
        <w:rPr>
          <w:rFonts w:cs="Arial"/>
          <w:color w:val="000000" w:themeColor="text1"/>
        </w:rPr>
        <w:t xml:space="preserve">was </w:t>
      </w:r>
      <w:del w:id="639" w:author="Common, Jack" w:date="2019-10-23T13:46:00Z">
        <w:r w:rsidR="0034112D" w:rsidDel="00A83E4E">
          <w:rPr>
            <w:rFonts w:cs="Arial"/>
            <w:color w:val="000000" w:themeColor="text1"/>
          </w:rPr>
          <w:delText>at least in part</w:delText>
        </w:r>
      </w:del>
      <w:ins w:id="640" w:author="Common, Jack" w:date="2019-10-23T13:47:00Z">
        <w:r w:rsidR="00A83E4E">
          <w:rPr>
            <w:rFonts w:cs="Arial"/>
            <w:color w:val="000000" w:themeColor="text1"/>
          </w:rPr>
          <w:t>likely enabled</w:t>
        </w:r>
      </w:ins>
      <w:r w:rsidR="0034112D" w:rsidRPr="00831DB0">
        <w:rPr>
          <w:rFonts w:cs="Arial"/>
          <w:color w:val="000000" w:themeColor="text1"/>
        </w:rPr>
        <w:t xml:space="preserve"> </w:t>
      </w:r>
      <w:del w:id="641" w:author="Common, Jack" w:date="2019-10-23T13:47:00Z">
        <w:r w:rsidR="00E62915" w:rsidRPr="00831DB0" w:rsidDel="00A83E4E">
          <w:rPr>
            <w:rFonts w:cs="Arial"/>
            <w:color w:val="000000" w:themeColor="text1"/>
          </w:rPr>
          <w:delText xml:space="preserve">driven </w:delText>
        </w:r>
      </w:del>
      <w:r w:rsidR="00A817DD" w:rsidRPr="00831DB0">
        <w:rPr>
          <w:rFonts w:cs="Arial"/>
          <w:color w:val="000000" w:themeColor="text1"/>
        </w:rPr>
        <w:t xml:space="preserve">by </w:t>
      </w:r>
      <w:ins w:id="642" w:author="Common, Jack" w:date="2019-10-23T13:47:00Z">
        <w:r w:rsidR="00B25014">
          <w:rPr>
            <w:rFonts w:cs="Arial"/>
            <w:color w:val="000000" w:themeColor="text1"/>
          </w:rPr>
          <w:t xml:space="preserve">the </w:t>
        </w:r>
      </w:ins>
      <w:r w:rsidR="0009487F" w:rsidRPr="00831DB0">
        <w:rPr>
          <w:rFonts w:cs="Arial"/>
          <w:color w:val="000000" w:themeColor="text1"/>
        </w:rPr>
        <w:t>evolutionary emergence of</w:t>
      </w:r>
      <w:r w:rsidR="0034112D">
        <w:rPr>
          <w:rFonts w:cs="Arial"/>
          <w:color w:val="000000" w:themeColor="text1"/>
        </w:rPr>
        <w:t xml:space="preserve"> </w:t>
      </w:r>
      <w:del w:id="643" w:author="Common, Jack" w:date="2019-10-23T13:46:00Z">
        <w:r w:rsidR="0034112D" w:rsidDel="00A83E4E">
          <w:rPr>
            <w:rFonts w:cs="Arial"/>
            <w:color w:val="000000" w:themeColor="text1"/>
          </w:rPr>
          <w:delText xml:space="preserve">phage </w:delText>
        </w:r>
        <w:r w:rsidR="00726AD4" w:rsidDel="00A83E4E">
          <w:rPr>
            <w:rFonts w:cs="Arial"/>
            <w:color w:val="000000" w:themeColor="text1"/>
          </w:rPr>
          <w:delText>via selection</w:delText>
        </w:r>
        <w:r w:rsidR="00726AD4" w:rsidRPr="00831DB0" w:rsidDel="00A83E4E">
          <w:rPr>
            <w:rFonts w:cs="Arial"/>
            <w:color w:val="000000" w:themeColor="text1"/>
          </w:rPr>
          <w:delText xml:space="preserve"> </w:delText>
        </w:r>
        <w:r w:rsidR="00726AD4" w:rsidDel="00A83E4E">
          <w:rPr>
            <w:rFonts w:cs="Arial"/>
            <w:color w:val="000000" w:themeColor="text1"/>
          </w:rPr>
          <w:delText xml:space="preserve">for </w:delText>
        </w:r>
        <w:r w:rsidR="008D753C" w:rsidDel="00A83E4E">
          <w:rPr>
            <w:rFonts w:cs="Arial"/>
            <w:color w:val="000000" w:themeColor="text1"/>
          </w:rPr>
          <w:delText xml:space="preserve">an </w:delText>
        </w:r>
        <w:r w:rsidR="007B69F7" w:rsidRPr="00831DB0" w:rsidDel="00A83E4E">
          <w:rPr>
            <w:rFonts w:cs="Arial"/>
            <w:color w:val="000000" w:themeColor="text1"/>
          </w:rPr>
          <w:delText>expanded infectivity range</w:delText>
        </w:r>
        <w:r w:rsidR="00726AD4" w:rsidDel="00A83E4E">
          <w:rPr>
            <w:rFonts w:cs="Arial"/>
            <w:color w:val="000000" w:themeColor="text1"/>
          </w:rPr>
          <w:delText xml:space="preserve">, and that </w:delText>
        </w:r>
      </w:del>
      <w:r w:rsidR="00726AD4">
        <w:rPr>
          <w:rFonts w:cs="Arial"/>
          <w:color w:val="000000" w:themeColor="text1"/>
        </w:rPr>
        <w:t>host shift</w:t>
      </w:r>
      <w:ins w:id="644" w:author="Common, Jack" w:date="2019-10-23T13:47:00Z">
        <w:r w:rsidR="003548FF">
          <w:rPr>
            <w:rFonts w:cs="Arial"/>
            <w:color w:val="000000" w:themeColor="text1"/>
          </w:rPr>
          <w:t>.</w:t>
        </w:r>
      </w:ins>
      <w:del w:id="645" w:author="Common, Jack" w:date="2019-10-23T13:47:00Z">
        <w:r w:rsidR="00726AD4" w:rsidDel="003548FF">
          <w:rPr>
            <w:rFonts w:cs="Arial"/>
            <w:color w:val="000000" w:themeColor="text1"/>
          </w:rPr>
          <w:delText xml:space="preserve"> could enable transient phage survival</w:delText>
        </w:r>
      </w:del>
      <w:del w:id="646" w:author="Common, Jack" w:date="2019-10-23T13:46:00Z">
        <w:r w:rsidR="00726AD4" w:rsidDel="00A83E4E">
          <w:rPr>
            <w:rFonts w:cs="Arial"/>
            <w:color w:val="000000" w:themeColor="text1"/>
          </w:rPr>
          <w:delText xml:space="preserve"> in conditions of very high host CRISPR allele diversity</w:delText>
        </w:r>
      </w:del>
      <w:del w:id="647" w:author="Common, Jack" w:date="2019-10-23T13:47:00Z">
        <w:r w:rsidR="00A817DD" w:rsidRPr="00831DB0" w:rsidDel="003548FF">
          <w:rPr>
            <w:rFonts w:cs="Arial"/>
            <w:color w:val="000000" w:themeColor="text1"/>
          </w:rPr>
          <w:delText xml:space="preserve">. </w:delText>
        </w:r>
      </w:del>
    </w:p>
    <w:p w14:paraId="03EA3E29" w14:textId="77777777" w:rsidR="009826CC" w:rsidRDefault="009826CC">
      <w:pPr>
        <w:jc w:val="both"/>
        <w:rPr>
          <w:rFonts w:cs="Arial"/>
          <w:color w:val="000000" w:themeColor="text1"/>
        </w:rPr>
        <w:pPrChange w:id="648" w:author="Common, Jack" w:date="2019-10-23T10:58:00Z">
          <w:pPr>
            <w:spacing w:line="480" w:lineRule="auto"/>
            <w:jc w:val="both"/>
          </w:pPr>
        </w:pPrChange>
      </w:pPr>
    </w:p>
    <w:p w14:paraId="341281AA" w14:textId="1B5E7DDF" w:rsidR="00F1358C" w:rsidRDefault="009826CC" w:rsidP="00393F7D">
      <w:pPr>
        <w:jc w:val="both"/>
        <w:rPr>
          <w:ins w:id="649" w:author="Common, Jack" w:date="2019-10-23T14:14:00Z"/>
          <w:rFonts w:cs="Arial"/>
          <w:color w:val="000000" w:themeColor="text1"/>
        </w:rPr>
      </w:pPr>
      <w:r w:rsidRPr="00831DB0">
        <w:rPr>
          <w:rFonts w:cs="Arial"/>
          <w:color w:val="000000" w:themeColor="text1"/>
        </w:rPr>
        <w:t xml:space="preserve">Given that </w:t>
      </w:r>
      <w:r w:rsidR="00514E50">
        <w:rPr>
          <w:rFonts w:cs="Arial"/>
          <w:color w:val="000000" w:themeColor="text1"/>
        </w:rPr>
        <w:t>CRISPR allele diversity negatively affect</w:t>
      </w:r>
      <w:r w:rsidR="007934E7">
        <w:rPr>
          <w:rFonts w:cs="Arial"/>
          <w:color w:val="000000" w:themeColor="text1"/>
        </w:rPr>
        <w:t>ed</w:t>
      </w:r>
      <w:r w:rsidR="00514E50">
        <w:rPr>
          <w:rFonts w:cs="Arial"/>
          <w:color w:val="000000" w:themeColor="text1"/>
        </w:rPr>
        <w:t xml:space="preserve"> </w:t>
      </w:r>
      <w:r w:rsidRPr="00831DB0">
        <w:rPr>
          <w:rFonts w:cs="Arial"/>
          <w:color w:val="000000" w:themeColor="text1"/>
        </w:rPr>
        <w:t>phage persistence</w:t>
      </w:r>
      <w:del w:id="650" w:author="Common, Jack" w:date="2019-10-23T14:05:00Z">
        <w:r w:rsidR="00497153" w:rsidDel="006009D7">
          <w:rPr>
            <w:rFonts w:cs="Arial"/>
            <w:color w:val="000000" w:themeColor="text1"/>
          </w:rPr>
          <w:delText xml:space="preserve"> </w:delText>
        </w:r>
        <w:r w:rsidR="008B3242" w:rsidDel="006009D7">
          <w:rPr>
            <w:rFonts w:cs="Arial"/>
            <w:color w:val="000000" w:themeColor="text1"/>
          </w:rPr>
          <w:delText>by limiting evolutionary emergence</w:delText>
        </w:r>
      </w:del>
      <w:r w:rsidR="00514E50">
        <w:rPr>
          <w:rFonts w:cs="Arial"/>
          <w:color w:val="000000" w:themeColor="text1"/>
        </w:rPr>
        <w:t xml:space="preserve">, </w:t>
      </w:r>
      <w:r w:rsidRPr="00831DB0">
        <w:rPr>
          <w:rFonts w:cs="Arial"/>
          <w:color w:val="000000" w:themeColor="text1"/>
        </w:rPr>
        <w:t xml:space="preserve">we </w:t>
      </w:r>
      <w:r w:rsidR="00622673">
        <w:rPr>
          <w:rFonts w:cs="Arial"/>
          <w:color w:val="000000" w:themeColor="text1"/>
        </w:rPr>
        <w:t>reasoned</w:t>
      </w:r>
      <w:r w:rsidR="005C2A09">
        <w:rPr>
          <w:rFonts w:cs="Arial"/>
          <w:color w:val="000000" w:themeColor="text1"/>
        </w:rPr>
        <w:t xml:space="preserve"> </w:t>
      </w:r>
      <w:r w:rsidR="00E40B9C">
        <w:rPr>
          <w:rFonts w:cs="Arial"/>
          <w:color w:val="000000" w:themeColor="text1"/>
        </w:rPr>
        <w:t xml:space="preserve">that </w:t>
      </w:r>
      <w:r w:rsidR="002C2C80">
        <w:rPr>
          <w:rFonts w:cs="Arial"/>
          <w:color w:val="000000" w:themeColor="text1"/>
        </w:rPr>
        <w:t xml:space="preserve">this </w:t>
      </w:r>
      <w:r w:rsidR="00E452B9">
        <w:rPr>
          <w:rFonts w:cs="Arial"/>
          <w:color w:val="000000" w:themeColor="text1"/>
        </w:rPr>
        <w:t>could</w:t>
      </w:r>
      <w:r w:rsidR="002C2C80">
        <w:rPr>
          <w:rFonts w:cs="Arial"/>
          <w:color w:val="000000" w:themeColor="text1"/>
        </w:rPr>
        <w:t xml:space="preserve"> </w:t>
      </w:r>
      <w:r w:rsidR="00D83FF0">
        <w:rPr>
          <w:rFonts w:cs="Arial"/>
          <w:color w:val="000000" w:themeColor="text1"/>
        </w:rPr>
        <w:t>also lead to</w:t>
      </w:r>
      <w:r w:rsidR="002C2C80">
        <w:rPr>
          <w:rFonts w:cs="Arial"/>
          <w:color w:val="000000" w:themeColor="text1"/>
        </w:rPr>
        <w:t xml:space="preserve"> enhanced</w:t>
      </w:r>
      <w:r w:rsidR="00D83FF0">
        <w:rPr>
          <w:rFonts w:cs="Arial"/>
          <w:color w:val="000000" w:themeColor="text1"/>
        </w:rPr>
        <w:t xml:space="preserve"> fitness of the</w:t>
      </w:r>
      <w:r w:rsidR="002C2C80">
        <w:rPr>
          <w:rFonts w:cs="Arial"/>
          <w:color w:val="000000" w:themeColor="text1"/>
        </w:rPr>
        <w:t xml:space="preserve"> CRISPR </w:t>
      </w:r>
      <w:r w:rsidR="00D83FF0">
        <w:rPr>
          <w:rFonts w:cs="Arial"/>
          <w:color w:val="000000" w:themeColor="text1"/>
        </w:rPr>
        <w:t>population as a whole</w:t>
      </w:r>
      <w:r w:rsidR="0023741C">
        <w:rPr>
          <w:rFonts w:cs="Arial"/>
          <w:color w:val="000000" w:themeColor="text1"/>
        </w:rPr>
        <w:t xml:space="preserve"> </w:t>
      </w:r>
      <w:r w:rsidR="008C02F9">
        <w:rPr>
          <w:rFonts w:cs="Arial"/>
          <w:color w:val="000000" w:themeColor="text1"/>
        </w:rPr>
        <w:fldChar w:fldCharType="begin"/>
      </w:r>
      <w:r w:rsidR="00820E6F">
        <w:rPr>
          <w:rFonts w:cs="Arial"/>
          <w:color w:val="000000" w:themeColor="text1"/>
        </w:rPr>
        <w:instrText xml:space="preserve"> ADDIN EN.CITE &lt;EndNote&gt;&lt;Cite&gt;&lt;Author&gt;van Houte&lt;/Author&gt;&lt;Year&gt;2016&lt;/Year&gt;&lt;RecNum&gt;350&lt;/RecNum&gt;&lt;DisplayText&gt;(17)&lt;/DisplayText&gt;&lt;record&gt;&lt;rec-number&gt;350&lt;/rec-number&gt;&lt;foreign-keys&gt;&lt;key app="EN" db-id="xrr2swwexa2rd8ed2d6xfwf20r9v5devt2e2" timestamp="1556229298" guid="8a722732-c548-403d-a12d-f6b5b4f7e13f"&gt;350&lt;/key&gt;&lt;/foreign-keys&gt;&lt;ref-type name="Journal Article"&gt;17&lt;/ref-type&gt;&lt;contributors&gt;&lt;authors&gt;&lt;author&gt;van Houte, Stineke&lt;/author&gt;&lt;author&gt;Ekroth, Alice K E&lt;/author&gt;&lt;author&gt;Broniewski, Jenny M&lt;/author&gt;&lt;author&gt;Chabas, Hélène&lt;/author&gt;&lt;author&gt;Ashby, Ben&lt;/author&gt;&lt;author&gt;Bondy-Denomy, Joseph&lt;/author&gt;&lt;author&gt;Gandon, Sylvain&lt;/author&gt;&lt;author&gt;Boots, Mike&lt;/author&gt;&lt;author&gt;Paterson, Steve&lt;/author&gt;&lt;author&gt;Buckling, Angus&lt;/author&gt;&lt;author&gt;Westra, Edze R&lt;/author&gt;&lt;/authors&gt;&lt;/contributors&gt;&lt;titles&gt;&lt;title&gt;The diversity-generating benefits of a prokaryotic adaptive immune system&lt;/title&gt;&lt;secondary-title&gt;Nature&lt;/secondary-title&gt;&lt;/titles&gt;&lt;periodical&gt;&lt;full-title&gt;Nature&lt;/full-title&gt;&lt;/periodical&gt;&lt;pages&gt;385-388&lt;/pages&gt;&lt;volume&gt;532&lt;/volume&gt;&lt;number&gt;7599&lt;/number&gt;&lt;dates&gt;&lt;year&gt;2016&lt;/year&gt;&lt;pub-dates&gt;&lt;date&gt;04/21/print&lt;/date&gt;&lt;/pub-dates&gt;&lt;/dates&gt;&lt;publisher&gt;Nature Publishing Group, a division of Macmillan Publishers Limited. All Rights Reserved.&lt;/publisher&gt;&lt;isbn&gt;0028-0836&lt;/isbn&gt;&lt;work-type&gt;Letter&lt;/work-type&gt;&lt;urls&gt;&lt;related-urls&gt;&lt;url&gt;http://dx.doi.org/10.1038/nature17436&lt;/url&gt;&lt;/related-urls&gt;&lt;/urls&gt;&lt;electronic-resource-num&gt;10.1038/nature17436&lt;/electronic-resource-num&gt;&lt;/record&gt;&lt;/Cite&gt;&lt;/EndNote&gt;</w:instrText>
      </w:r>
      <w:r w:rsidR="008C02F9">
        <w:rPr>
          <w:rFonts w:cs="Arial"/>
          <w:color w:val="000000" w:themeColor="text1"/>
        </w:rPr>
        <w:fldChar w:fldCharType="separate"/>
      </w:r>
      <w:r w:rsidR="00820E6F">
        <w:rPr>
          <w:rFonts w:cs="Arial"/>
          <w:noProof/>
          <w:color w:val="000000" w:themeColor="text1"/>
        </w:rPr>
        <w:t>(17)</w:t>
      </w:r>
      <w:r w:rsidR="008C02F9">
        <w:rPr>
          <w:rFonts w:cs="Arial"/>
          <w:color w:val="000000" w:themeColor="text1"/>
        </w:rPr>
        <w:fldChar w:fldCharType="end"/>
      </w:r>
      <w:del w:id="651" w:author="Common, Jack" w:date="2019-10-23T14:06:00Z">
        <w:r w:rsidR="00D83FF0" w:rsidDel="00D26CC9">
          <w:rPr>
            <w:rFonts w:cs="Arial"/>
            <w:color w:val="000000" w:themeColor="text1"/>
          </w:rPr>
          <w:delText>, as well as enhanced fitness of the sensitive clone that can be infected by the escape phage</w:delText>
        </w:r>
      </w:del>
      <w:r w:rsidR="0023741C">
        <w:rPr>
          <w:rFonts w:cs="Arial"/>
          <w:color w:val="000000" w:themeColor="text1"/>
        </w:rPr>
        <w:t xml:space="preserve">. </w:t>
      </w:r>
      <w:ins w:id="652" w:author="Common, Jack" w:date="2019-10-23T14:05:00Z">
        <w:r w:rsidR="001434F0">
          <w:rPr>
            <w:rFonts w:cs="Arial"/>
            <w:color w:val="000000" w:themeColor="text1"/>
          </w:rPr>
          <w:t>We therefore hypothesised that</w:t>
        </w:r>
      </w:ins>
      <w:ins w:id="653" w:author="Common, Jack" w:date="2019-10-23T14:06:00Z">
        <w:r w:rsidR="00D26CC9">
          <w:rPr>
            <w:rFonts w:cs="Arial"/>
            <w:color w:val="000000" w:themeColor="text1"/>
          </w:rPr>
          <w:t xml:space="preserve"> the selection rate </w:t>
        </w:r>
      </w:ins>
      <w:ins w:id="654" w:author="Common, Jack" w:date="2019-10-23T14:07:00Z">
        <w:r w:rsidR="00C664EA" w:rsidRPr="00F271FB">
          <w:fldChar w:fldCharType="begin"/>
        </w:r>
      </w:ins>
      <w:r w:rsidR="00820E6F">
        <w:instrText xml:space="preserve"> ADDIN EN.CITE &lt;EndNote&gt;&lt;Cite&gt;&lt;Author&gt;Lenski&lt;/Author&gt;&lt;Year&gt;1991&lt;/Year&gt;&lt;RecNum&gt;1723&lt;/RecNum&gt;&lt;DisplayText&gt;(55, 56)&lt;/DisplayText&gt;&lt;record&gt;&lt;rec-number&gt;1723&lt;/rec-number&gt;&lt;foreign-keys&gt;&lt;key app="EN" db-id="es529ptxovvregexae9v20vfwwzddw2zv59z" timestamp="1563371614"&gt;1723&lt;/key&gt;&lt;/foreign-keys&gt;&lt;ref-type name="Journal Article"&gt;17&lt;/ref-type&gt;&lt;contributors&gt;&lt;authors&gt;&lt;author&gt;Lenski, Richard E&lt;/author&gt;&lt;/authors&gt;&lt;/contributors&gt;&lt;titles&gt;&lt;title&gt;Quantifying fitness and gene stability in microorganisms&lt;/title&gt;&lt;secondary-title&gt;Biotechnology&lt;/secondary-title&gt;&lt;/titles&gt;&lt;periodical&gt;&lt;full-title&gt;Biotechnology&lt;/full-title&gt;&lt;abbr-1&gt;Biotechnology&lt;/abbr-1&gt;&lt;abbr-2&gt;Biotechnology&lt;/abbr-2&gt;&lt;/periodical&gt;&lt;pages&gt;173-192&lt;/pages&gt;&lt;volume&gt;15&lt;/volume&gt;&lt;dates&gt;&lt;year&gt;1991&lt;/year&gt;&lt;/dates&gt;&lt;isbn&gt;0740-7378&lt;/isbn&gt;&lt;urls&gt;&lt;/urls&gt;&lt;/record&gt;&lt;/Cite&gt;&lt;Cite&gt;&lt;Author&gt;Travisano&lt;/Author&gt;&lt;Year&gt;1996&lt;/Year&gt;&lt;RecNum&gt;1722&lt;/RecNum&gt;&lt;record&gt;&lt;rec-number&gt;1722&lt;/rec-number&gt;&lt;foreign-keys&gt;&lt;key app="EN" db-id="es529ptxovvregexae9v20vfwwzddw2zv59z" timestamp="1563371594"&gt;1722&lt;/key&gt;&lt;/foreign-keys&gt;&lt;ref-type name="Journal Article"&gt;17&lt;/ref-type&gt;&lt;contributors&gt;&lt;authors&gt;&lt;author&gt;Travisano, Michael&lt;/author&gt;&lt;author&gt;Lenski, Richard E&lt;/author&gt;&lt;/authors&gt;&lt;/contributors&gt;&lt;titles&gt;&lt;title&gt;Long-term experimental evolution in Escherichia coli. IV. Targets of selection and the specificity of adaptation&lt;/title&gt;&lt;secondary-title&gt;Genetics&lt;/secondary-title&gt;&lt;/titles&gt;&lt;periodical&gt;&lt;full-title&gt;Genetics&lt;/full-title&gt;&lt;abbr-1&gt;Genetics&lt;/abbr-1&gt;&lt;abbr-2&gt;Genetics&lt;/abbr-2&gt;&lt;/periodical&gt;&lt;pages&gt;15-26&lt;/pages&gt;&lt;volume&gt;143&lt;/volume&gt;&lt;number&gt;1&lt;/number&gt;&lt;dates&gt;&lt;year&gt;1996&lt;/year&gt;&lt;/dates&gt;&lt;isbn&gt;0016-6731&lt;/isbn&gt;&lt;urls&gt;&lt;/urls&gt;&lt;/record&gt;&lt;/Cite&gt;&lt;/EndNote&gt;</w:instrText>
      </w:r>
      <w:ins w:id="655" w:author="Common, Jack" w:date="2019-10-23T14:07:00Z">
        <w:r w:rsidR="00C664EA" w:rsidRPr="00F271FB">
          <w:fldChar w:fldCharType="separate"/>
        </w:r>
      </w:ins>
      <w:r w:rsidR="00820E6F">
        <w:rPr>
          <w:noProof/>
        </w:rPr>
        <w:t>(55, 56)</w:t>
      </w:r>
      <w:ins w:id="656" w:author="Common, Jack" w:date="2019-10-23T14:07:00Z">
        <w:r w:rsidR="00C664EA" w:rsidRPr="00F271FB">
          <w:rPr>
            <w:lang w:val="en-US"/>
          </w:rPr>
          <w:fldChar w:fldCharType="end"/>
        </w:r>
        <w:r w:rsidR="00C664EA">
          <w:rPr>
            <w:lang w:val="en-US"/>
          </w:rPr>
          <w:t xml:space="preserve"> </w:t>
        </w:r>
      </w:ins>
      <w:ins w:id="657" w:author="Common, Jack" w:date="2019-10-23T14:06:00Z">
        <w:r w:rsidR="00C664EA">
          <w:rPr>
            <w:rFonts w:cs="Arial"/>
            <w:color w:val="000000" w:themeColor="text1"/>
          </w:rPr>
          <w:t xml:space="preserve">of </w:t>
        </w:r>
      </w:ins>
      <w:ins w:id="658" w:author="Common, Jack" w:date="2019-10-23T14:07:00Z">
        <w:r w:rsidR="00E041B2">
          <w:rPr>
            <w:rFonts w:cs="Arial"/>
            <w:color w:val="000000" w:themeColor="text1"/>
          </w:rPr>
          <w:t>resistant CRISPR clones would be positively related to CRISPR allele diversity</w:t>
        </w:r>
        <w:r w:rsidR="00B800E1">
          <w:rPr>
            <w:rFonts w:cs="Arial"/>
            <w:color w:val="000000" w:themeColor="text1"/>
          </w:rPr>
          <w:t>.</w:t>
        </w:r>
      </w:ins>
      <w:ins w:id="659" w:author="Common, Jack" w:date="2019-10-23T14:05:00Z">
        <w:r w:rsidR="001434F0">
          <w:rPr>
            <w:rFonts w:cs="Arial"/>
            <w:color w:val="000000" w:themeColor="text1"/>
          </w:rPr>
          <w:t xml:space="preserve"> </w:t>
        </w:r>
      </w:ins>
      <w:r w:rsidR="005168D2">
        <w:rPr>
          <w:rFonts w:cs="Arial"/>
          <w:color w:val="000000" w:themeColor="text1"/>
        </w:rPr>
        <w:t>We did find</w:t>
      </w:r>
      <w:r w:rsidRPr="00831DB0">
        <w:rPr>
          <w:rFonts w:cs="Arial"/>
          <w:color w:val="000000" w:themeColor="text1"/>
        </w:rPr>
        <w:t xml:space="preserve"> </w:t>
      </w:r>
      <w:r w:rsidR="00F828C7">
        <w:rPr>
          <w:rFonts w:cs="Arial"/>
          <w:color w:val="000000" w:themeColor="text1"/>
        </w:rPr>
        <w:t xml:space="preserve">that </w:t>
      </w:r>
      <w:del w:id="660" w:author="Common, Jack" w:date="2019-10-23T14:16:00Z">
        <w:r w:rsidR="003F717A" w:rsidDel="00C7762D">
          <w:rPr>
            <w:rFonts w:cs="Arial"/>
            <w:color w:val="000000" w:themeColor="text1"/>
          </w:rPr>
          <w:delText xml:space="preserve">all </w:delText>
        </w:r>
      </w:del>
      <w:ins w:id="661" w:author="Common, Jack" w:date="2019-10-23T14:16:00Z">
        <w:r w:rsidR="00C7762D">
          <w:rPr>
            <w:rFonts w:cs="Arial"/>
            <w:color w:val="000000" w:themeColor="text1"/>
          </w:rPr>
          <w:t xml:space="preserve">resistant CRISPR clones in all </w:t>
        </w:r>
      </w:ins>
      <w:r w:rsidR="00033A90">
        <w:rPr>
          <w:rFonts w:cs="Arial"/>
          <w:color w:val="000000" w:themeColor="text1"/>
        </w:rPr>
        <w:t xml:space="preserve">polyclonal </w:t>
      </w:r>
      <w:r w:rsidR="00305FC4">
        <w:rPr>
          <w:rFonts w:cs="Arial"/>
          <w:color w:val="000000" w:themeColor="text1"/>
        </w:rPr>
        <w:t xml:space="preserve">CRISPR </w:t>
      </w:r>
      <w:r w:rsidR="00D83FF0">
        <w:rPr>
          <w:rFonts w:cs="Arial"/>
          <w:color w:val="000000" w:themeColor="text1"/>
        </w:rPr>
        <w:t>populations</w:t>
      </w:r>
      <w:r w:rsidR="00305FC4">
        <w:rPr>
          <w:rFonts w:cs="Arial"/>
          <w:color w:val="000000" w:themeColor="text1"/>
        </w:rPr>
        <w:t xml:space="preserve"> </w:t>
      </w:r>
      <w:r w:rsidR="00D83FF0">
        <w:rPr>
          <w:rFonts w:cs="Arial"/>
          <w:color w:val="000000" w:themeColor="text1"/>
        </w:rPr>
        <w:t xml:space="preserve">had higher </w:t>
      </w:r>
      <w:del w:id="662" w:author="Common, Jack" w:date="2019-10-23T14:16:00Z">
        <w:r w:rsidR="003F717A" w:rsidDel="00C7762D">
          <w:rPr>
            <w:rFonts w:cs="Arial"/>
            <w:color w:val="000000" w:themeColor="text1"/>
          </w:rPr>
          <w:delText xml:space="preserve">CRISPR </w:delText>
        </w:r>
      </w:del>
      <w:r w:rsidR="003F717A">
        <w:rPr>
          <w:rFonts w:cs="Arial"/>
          <w:color w:val="000000" w:themeColor="text1"/>
        </w:rPr>
        <w:t xml:space="preserve">selection rates </w:t>
      </w:r>
      <w:r w:rsidR="00D83FF0">
        <w:rPr>
          <w:rFonts w:cs="Arial"/>
          <w:color w:val="000000" w:themeColor="text1"/>
        </w:rPr>
        <w:t>compared to clonal populations during infection with escape phage</w:t>
      </w:r>
      <w:r w:rsidR="00305FC4">
        <w:rPr>
          <w:rFonts w:cs="Arial"/>
          <w:color w:val="000000" w:themeColor="text1"/>
        </w:rPr>
        <w:t xml:space="preserve"> (</w:t>
      </w:r>
      <w:r w:rsidR="00611C2A">
        <w:rPr>
          <w:rFonts w:cs="Arial"/>
          <w:b/>
          <w:bCs/>
          <w:color w:val="000000" w:themeColor="text1"/>
        </w:rPr>
        <w:t>Fig</w:t>
      </w:r>
      <w:ins w:id="663" w:author="Common, Jack" w:date="2019-10-23T14:05:00Z">
        <w:r w:rsidR="006009D7">
          <w:rPr>
            <w:rFonts w:cs="Arial"/>
            <w:b/>
            <w:bCs/>
            <w:color w:val="000000" w:themeColor="text1"/>
          </w:rPr>
          <w:t>ure</w:t>
        </w:r>
      </w:ins>
      <w:del w:id="664" w:author="Common, Jack" w:date="2019-10-23T14:05:00Z">
        <w:r w:rsidR="00611C2A" w:rsidDel="006009D7">
          <w:rPr>
            <w:rFonts w:cs="Arial"/>
            <w:b/>
            <w:bCs/>
            <w:color w:val="000000" w:themeColor="text1"/>
          </w:rPr>
          <w:delText>.</w:delText>
        </w:r>
      </w:del>
      <w:r w:rsidR="00305FC4">
        <w:rPr>
          <w:rFonts w:cs="Arial"/>
          <w:b/>
          <w:bCs/>
          <w:color w:val="000000" w:themeColor="text1"/>
        </w:rPr>
        <w:t xml:space="preserve"> </w:t>
      </w:r>
      <w:r w:rsidR="00305FC4" w:rsidRPr="0023741C">
        <w:rPr>
          <w:rFonts w:cs="Arial"/>
          <w:b/>
          <w:bCs/>
          <w:color w:val="000000" w:themeColor="text1"/>
        </w:rPr>
        <w:t>3A</w:t>
      </w:r>
      <w:r w:rsidR="00305FC4">
        <w:rPr>
          <w:rFonts w:cs="Arial"/>
          <w:color w:val="000000" w:themeColor="text1"/>
        </w:rPr>
        <w:t>)</w:t>
      </w:r>
      <w:r w:rsidR="00E253CA">
        <w:rPr>
          <w:rFonts w:cs="Arial"/>
          <w:color w:val="000000" w:themeColor="text1"/>
        </w:rPr>
        <w:t xml:space="preserve">. However, </w:t>
      </w:r>
      <w:r w:rsidR="00D83FF0">
        <w:rPr>
          <w:rFonts w:cs="Arial"/>
          <w:color w:val="000000" w:themeColor="text1"/>
        </w:rPr>
        <w:t xml:space="preserve">within the polyclonal populations, </w:t>
      </w:r>
      <w:r w:rsidR="00E253CA">
        <w:rPr>
          <w:rFonts w:cs="Arial"/>
          <w:color w:val="000000" w:themeColor="text1"/>
        </w:rPr>
        <w:t xml:space="preserve">we did not detect </w:t>
      </w:r>
      <w:r w:rsidRPr="00831DB0">
        <w:rPr>
          <w:rFonts w:cs="Arial"/>
          <w:color w:val="000000" w:themeColor="text1"/>
        </w:rPr>
        <w:t>a</w:t>
      </w:r>
      <w:r w:rsidR="00E704B0" w:rsidRPr="00831DB0">
        <w:rPr>
          <w:rFonts w:cs="Arial"/>
          <w:color w:val="000000" w:themeColor="text1"/>
        </w:rPr>
        <w:t xml:space="preserve"> relationship between </w:t>
      </w:r>
      <w:r w:rsidRPr="00831DB0">
        <w:rPr>
          <w:rFonts w:cs="Arial"/>
          <w:color w:val="000000" w:themeColor="text1"/>
        </w:rPr>
        <w:t xml:space="preserve">diversity </w:t>
      </w:r>
      <w:r w:rsidR="00E704B0" w:rsidRPr="00831DB0">
        <w:rPr>
          <w:rFonts w:cs="Arial"/>
          <w:color w:val="000000" w:themeColor="text1"/>
        </w:rPr>
        <w:t xml:space="preserve">and </w:t>
      </w:r>
      <w:del w:id="665" w:author="Common, Jack" w:date="2019-10-23T14:16:00Z">
        <w:r w:rsidR="003F717A" w:rsidDel="00C7762D">
          <w:rPr>
            <w:rFonts w:cs="Arial"/>
            <w:color w:val="000000" w:themeColor="text1"/>
          </w:rPr>
          <w:delText xml:space="preserve">CRISPR </w:delText>
        </w:r>
      </w:del>
      <w:r w:rsidR="008F46AB">
        <w:rPr>
          <w:rFonts w:cs="Arial"/>
          <w:color w:val="000000" w:themeColor="text1"/>
        </w:rPr>
        <w:t>selection rate</w:t>
      </w:r>
      <w:r w:rsidR="00B943C0">
        <w:rPr>
          <w:rFonts w:cs="Arial"/>
          <w:color w:val="000000" w:themeColor="text1"/>
        </w:rPr>
        <w:t xml:space="preserve"> </w:t>
      </w:r>
      <w:r w:rsidR="00DC7BF4" w:rsidRPr="00831DB0">
        <w:rPr>
          <w:rFonts w:cs="Arial"/>
          <w:color w:val="000000" w:themeColor="text1"/>
        </w:rPr>
        <w:t>when controlling for the effect of time</w:t>
      </w:r>
      <w:r w:rsidR="00536EF6" w:rsidRPr="00831DB0">
        <w:rPr>
          <w:rFonts w:cs="Arial"/>
          <w:color w:val="000000" w:themeColor="text1"/>
        </w:rPr>
        <w:t xml:space="preserve"> </w:t>
      </w:r>
      <w:r w:rsidR="00FD566C" w:rsidRPr="00831DB0">
        <w:rPr>
          <w:rFonts w:cs="Arial"/>
          <w:color w:val="000000" w:themeColor="text1"/>
        </w:rPr>
        <w:t>(</w:t>
      </w:r>
      <w:ins w:id="666" w:author="Common, Jack" w:date="2019-10-10T08:33:00Z">
        <w:r w:rsidR="00902393" w:rsidRPr="00902393">
          <w:rPr>
            <w:rFonts w:cs="Arial"/>
            <w:i/>
            <w:iCs/>
            <w:color w:val="000000" w:themeColor="text1"/>
            <w:rPrChange w:id="667" w:author="Common, Jack" w:date="2019-10-10T08:33:00Z">
              <w:rPr>
                <w:rFonts w:cs="Arial"/>
                <w:color w:val="000000" w:themeColor="text1"/>
              </w:rPr>
            </w:rPrChange>
          </w:rPr>
          <w:t>F</w:t>
        </w:r>
      </w:ins>
      <w:ins w:id="668" w:author="Common, Jack" w:date="2019-10-10T08:35:00Z">
        <w:r w:rsidR="00705D94">
          <w:rPr>
            <w:rFonts w:cs="Arial"/>
            <w:color w:val="000000" w:themeColor="text1"/>
            <w:vertAlign w:val="subscript"/>
          </w:rPr>
          <w:t>4</w:t>
        </w:r>
      </w:ins>
      <w:ins w:id="669" w:author="Common, Jack" w:date="2019-10-10T08:33:00Z">
        <w:r w:rsidR="00A844AF">
          <w:rPr>
            <w:rFonts w:cs="Arial"/>
            <w:color w:val="000000" w:themeColor="text1"/>
            <w:vertAlign w:val="subscript"/>
          </w:rPr>
          <w:t>,</w:t>
        </w:r>
      </w:ins>
      <w:ins w:id="670" w:author="Common, Jack" w:date="2019-10-10T08:35:00Z">
        <w:r w:rsidR="00705D94">
          <w:rPr>
            <w:rFonts w:cs="Arial"/>
            <w:color w:val="000000" w:themeColor="text1"/>
            <w:vertAlign w:val="subscript"/>
          </w:rPr>
          <w:t>113</w:t>
        </w:r>
      </w:ins>
      <w:del w:id="671" w:author="Common, Jack" w:date="2019-10-10T08:33:00Z">
        <w:r w:rsidR="00FD566C" w:rsidRPr="00831DB0" w:rsidDel="00902393">
          <w:rPr>
            <w:rFonts w:cs="Arial"/>
            <w:color w:val="000000" w:themeColor="text1"/>
          </w:rPr>
          <w:sym w:font="Symbol" w:char="F063"/>
        </w:r>
        <w:r w:rsidR="00173430" w:rsidRPr="00831DB0" w:rsidDel="00902393">
          <w:rPr>
            <w:rFonts w:cs="Arial"/>
            <w:color w:val="000000" w:themeColor="text1"/>
            <w:vertAlign w:val="superscript"/>
          </w:rPr>
          <w:delText>2</w:delText>
        </w:r>
        <w:r w:rsidR="00173430" w:rsidRPr="00831DB0" w:rsidDel="00902393">
          <w:rPr>
            <w:rFonts w:cs="Arial"/>
            <w:color w:val="000000" w:themeColor="text1"/>
            <w:vertAlign w:val="subscript"/>
          </w:rPr>
          <w:delText>(1)</w:delText>
        </w:r>
      </w:del>
      <w:r w:rsidR="00173430" w:rsidRPr="00831DB0">
        <w:rPr>
          <w:rFonts w:cs="Arial"/>
          <w:color w:val="000000" w:themeColor="text1"/>
          <w:vertAlign w:val="subscript"/>
        </w:rPr>
        <w:t xml:space="preserve"> </w:t>
      </w:r>
      <w:r w:rsidR="00173430" w:rsidRPr="00831DB0">
        <w:rPr>
          <w:rFonts w:cs="Arial"/>
          <w:color w:val="000000" w:themeColor="text1"/>
        </w:rPr>
        <w:t xml:space="preserve">= </w:t>
      </w:r>
      <w:ins w:id="672" w:author="Common, Jack" w:date="2019-10-10T08:35:00Z">
        <w:r w:rsidR="00236578">
          <w:rPr>
            <w:rFonts w:cs="Arial"/>
            <w:color w:val="000000" w:themeColor="text1"/>
          </w:rPr>
          <w:t>1.73</w:t>
        </w:r>
      </w:ins>
      <w:del w:id="673" w:author="Common, Jack" w:date="2019-10-10T08:33:00Z">
        <w:r w:rsidR="008F46AB" w:rsidDel="00A844AF">
          <w:rPr>
            <w:rFonts w:cs="Arial"/>
            <w:color w:val="000000" w:themeColor="text1"/>
          </w:rPr>
          <w:delText>1.90</w:delText>
        </w:r>
      </w:del>
      <w:r w:rsidR="00173430" w:rsidRPr="00831DB0">
        <w:rPr>
          <w:rFonts w:cs="Arial"/>
          <w:color w:val="000000" w:themeColor="text1"/>
        </w:rPr>
        <w:t xml:space="preserve">, </w:t>
      </w:r>
      <w:r w:rsidR="00173430" w:rsidRPr="00831DB0">
        <w:rPr>
          <w:rFonts w:cs="Arial"/>
          <w:i/>
          <w:iCs/>
          <w:color w:val="000000" w:themeColor="text1"/>
        </w:rPr>
        <w:t>p</w:t>
      </w:r>
      <w:r w:rsidR="00173430" w:rsidRPr="00831DB0">
        <w:rPr>
          <w:rFonts w:cs="Arial"/>
          <w:color w:val="000000" w:themeColor="text1"/>
        </w:rPr>
        <w:t xml:space="preserve"> = 0.</w:t>
      </w:r>
      <w:ins w:id="674" w:author="Common, Jack" w:date="2019-10-10T08:35:00Z">
        <w:r w:rsidR="00236578">
          <w:rPr>
            <w:rFonts w:cs="Arial"/>
            <w:color w:val="000000" w:themeColor="text1"/>
          </w:rPr>
          <w:t>15</w:t>
        </w:r>
      </w:ins>
      <w:del w:id="675" w:author="Common, Jack" w:date="2019-10-10T08:33:00Z">
        <w:r w:rsidR="008F46AB" w:rsidDel="00A844AF">
          <w:rPr>
            <w:rFonts w:cs="Arial"/>
            <w:color w:val="000000" w:themeColor="text1"/>
          </w:rPr>
          <w:delText>17</w:delText>
        </w:r>
      </w:del>
      <w:ins w:id="676" w:author="Common, Jack" w:date="2019-10-23T14:10:00Z">
        <w:r w:rsidR="00737D4B">
          <w:rPr>
            <w:rFonts w:cs="Arial"/>
            <w:color w:val="000000" w:themeColor="text1"/>
          </w:rPr>
          <w:t xml:space="preserve">; </w:t>
        </w:r>
      </w:ins>
      <w:del w:id="677" w:author="Common, Jack" w:date="2019-10-23T14:10:00Z">
        <w:r w:rsidR="00173430" w:rsidRPr="00831DB0" w:rsidDel="00737D4B">
          <w:rPr>
            <w:rFonts w:cs="Arial"/>
            <w:color w:val="000000" w:themeColor="text1"/>
          </w:rPr>
          <w:delText>)</w:delText>
        </w:r>
        <w:r w:rsidR="00D70070" w:rsidDel="00737D4B">
          <w:rPr>
            <w:rFonts w:cs="Arial"/>
            <w:color w:val="000000" w:themeColor="text1"/>
          </w:rPr>
          <w:delText>(</w:delText>
        </w:r>
      </w:del>
      <w:r w:rsidR="00611C2A">
        <w:rPr>
          <w:rFonts w:cs="Arial"/>
          <w:b/>
          <w:bCs/>
          <w:color w:val="000000" w:themeColor="text1"/>
        </w:rPr>
        <w:t>Fig</w:t>
      </w:r>
      <w:ins w:id="678" w:author="Common, Jack" w:date="2019-10-23T14:05:00Z">
        <w:r w:rsidR="006009D7">
          <w:rPr>
            <w:rFonts w:cs="Arial"/>
            <w:b/>
            <w:bCs/>
            <w:color w:val="000000" w:themeColor="text1"/>
          </w:rPr>
          <w:t>ure</w:t>
        </w:r>
      </w:ins>
      <w:del w:id="679" w:author="Common, Jack" w:date="2019-10-23T14:05:00Z">
        <w:r w:rsidR="00611C2A" w:rsidDel="006009D7">
          <w:rPr>
            <w:rFonts w:cs="Arial"/>
            <w:b/>
            <w:bCs/>
            <w:color w:val="000000" w:themeColor="text1"/>
          </w:rPr>
          <w:delText>.</w:delText>
        </w:r>
      </w:del>
      <w:r w:rsidR="00D70070">
        <w:rPr>
          <w:rFonts w:cs="Arial"/>
          <w:b/>
          <w:bCs/>
          <w:color w:val="000000" w:themeColor="text1"/>
        </w:rPr>
        <w:t xml:space="preserve"> 3A; </w:t>
      </w:r>
      <w:r w:rsidR="00611C2A">
        <w:rPr>
          <w:rFonts w:cs="Arial"/>
          <w:b/>
          <w:bCs/>
          <w:color w:val="000000" w:themeColor="text1"/>
        </w:rPr>
        <w:t>Fig</w:t>
      </w:r>
      <w:ins w:id="680" w:author="Common, Jack" w:date="2019-10-23T14:05:00Z">
        <w:r w:rsidR="006009D7">
          <w:rPr>
            <w:rFonts w:cs="Arial"/>
            <w:b/>
            <w:bCs/>
            <w:color w:val="000000" w:themeColor="text1"/>
          </w:rPr>
          <w:t>ure</w:t>
        </w:r>
      </w:ins>
      <w:del w:id="681" w:author="Common, Jack" w:date="2019-10-23T14:05:00Z">
        <w:r w:rsidR="00611C2A" w:rsidDel="006009D7">
          <w:rPr>
            <w:rFonts w:cs="Arial"/>
            <w:b/>
            <w:bCs/>
            <w:color w:val="000000" w:themeColor="text1"/>
          </w:rPr>
          <w:delText>.</w:delText>
        </w:r>
      </w:del>
      <w:r w:rsidR="00D70070">
        <w:rPr>
          <w:rFonts w:cs="Arial"/>
          <w:b/>
          <w:bCs/>
          <w:color w:val="000000" w:themeColor="text1"/>
        </w:rPr>
        <w:t xml:space="preserve"> S</w:t>
      </w:r>
      <w:ins w:id="682" w:author="Common, Jack" w:date="2019-10-24T19:11:00Z">
        <w:r w:rsidR="00ED3779">
          <w:rPr>
            <w:rFonts w:cs="Arial"/>
            <w:b/>
            <w:bCs/>
            <w:color w:val="000000" w:themeColor="text1"/>
          </w:rPr>
          <w:t>3</w:t>
        </w:r>
      </w:ins>
      <w:ins w:id="683" w:author="Common, Jack" w:date="2019-10-24T15:52:00Z">
        <w:r w:rsidR="00E568D8">
          <w:rPr>
            <w:rFonts w:cs="Arial"/>
            <w:b/>
            <w:bCs/>
            <w:color w:val="000000" w:themeColor="text1"/>
          </w:rPr>
          <w:t>A</w:t>
        </w:r>
      </w:ins>
      <w:del w:id="684" w:author="Common, Jack" w:date="2019-10-24T15:31:00Z">
        <w:r w:rsidR="009D4D27" w:rsidDel="00F86990">
          <w:rPr>
            <w:rFonts w:cs="Arial"/>
            <w:b/>
            <w:bCs/>
            <w:color w:val="000000" w:themeColor="text1"/>
          </w:rPr>
          <w:delText>3</w:delText>
        </w:r>
      </w:del>
      <w:r w:rsidR="00D70070">
        <w:rPr>
          <w:rFonts w:cs="Arial"/>
          <w:color w:val="000000" w:themeColor="text1"/>
        </w:rPr>
        <w:t>)</w:t>
      </w:r>
      <w:r w:rsidR="00173430" w:rsidRPr="00831DB0">
        <w:rPr>
          <w:rFonts w:cs="Arial"/>
          <w:color w:val="000000" w:themeColor="text1"/>
        </w:rPr>
        <w:t>.</w:t>
      </w:r>
      <w:ins w:id="685" w:author="Common, Jack" w:date="2019-10-23T14:16:00Z">
        <w:r w:rsidR="00C7762D">
          <w:rPr>
            <w:rFonts w:cs="Arial"/>
            <w:color w:val="000000" w:themeColor="text1"/>
          </w:rPr>
          <w:t xml:space="preserve"> </w:t>
        </w:r>
      </w:ins>
      <w:del w:id="686" w:author="Common, Jack" w:date="2019-10-23T14:16:00Z">
        <w:r w:rsidR="000E7A4B" w:rsidRPr="00831DB0" w:rsidDel="00C7762D">
          <w:rPr>
            <w:rFonts w:cs="Arial"/>
            <w:color w:val="000000" w:themeColor="text1"/>
          </w:rPr>
          <w:delText xml:space="preserve"> </w:delText>
        </w:r>
        <w:r w:rsidR="00550803" w:rsidRPr="00831DB0" w:rsidDel="00C7762D">
          <w:rPr>
            <w:rFonts w:cs="Arial"/>
            <w:color w:val="000000" w:themeColor="text1"/>
          </w:rPr>
          <w:delText xml:space="preserve">CRISPR </w:delText>
        </w:r>
      </w:del>
      <w:ins w:id="687" w:author="Common, Jack" w:date="2019-10-23T14:16:00Z">
        <w:r w:rsidR="00C7762D">
          <w:rPr>
            <w:rFonts w:cs="Arial"/>
            <w:color w:val="000000" w:themeColor="text1"/>
          </w:rPr>
          <w:t>S</w:t>
        </w:r>
      </w:ins>
      <w:del w:id="688" w:author="Common, Jack" w:date="2019-10-23T14:16:00Z">
        <w:r w:rsidR="00926572" w:rsidDel="00C7762D">
          <w:rPr>
            <w:rFonts w:cs="Arial"/>
            <w:color w:val="000000" w:themeColor="text1"/>
          </w:rPr>
          <w:delText>s</w:delText>
        </w:r>
      </w:del>
      <w:r w:rsidR="00926572">
        <w:rPr>
          <w:rFonts w:cs="Arial"/>
          <w:color w:val="000000" w:themeColor="text1"/>
        </w:rPr>
        <w:t>election rate</w:t>
      </w:r>
      <w:r w:rsidR="00926572" w:rsidRPr="00831DB0">
        <w:rPr>
          <w:rFonts w:cs="Arial"/>
          <w:color w:val="000000" w:themeColor="text1"/>
        </w:rPr>
        <w:t xml:space="preserve"> </w:t>
      </w:r>
      <w:r w:rsidR="0011656D">
        <w:rPr>
          <w:rFonts w:cs="Arial"/>
          <w:color w:val="000000" w:themeColor="text1"/>
        </w:rPr>
        <w:t xml:space="preserve">also </w:t>
      </w:r>
      <w:r w:rsidR="00550803" w:rsidRPr="00831DB0">
        <w:rPr>
          <w:rFonts w:cs="Arial"/>
          <w:color w:val="000000" w:themeColor="text1"/>
        </w:rPr>
        <w:t xml:space="preserve">did not </w:t>
      </w:r>
      <w:r w:rsidR="00B25EF3" w:rsidRPr="00831DB0">
        <w:rPr>
          <w:rFonts w:cs="Arial"/>
          <w:color w:val="000000" w:themeColor="text1"/>
        </w:rPr>
        <w:t>change notably over time (</w:t>
      </w:r>
      <w:ins w:id="689" w:author="Common, Jack" w:date="2019-10-24T10:29:00Z">
        <w:r w:rsidR="002879BC">
          <w:rPr>
            <w:rFonts w:cs="Arial"/>
            <w:color w:val="000000" w:themeColor="text1"/>
          </w:rPr>
          <w:t xml:space="preserve">regression of </w:t>
        </w:r>
      </w:ins>
      <w:ins w:id="690" w:author="Common, Jack" w:date="2019-10-24T10:30:00Z">
        <w:r w:rsidR="002879BC">
          <w:rPr>
            <w:rFonts w:cs="Arial"/>
            <w:color w:val="000000" w:themeColor="text1"/>
          </w:rPr>
          <w:t xml:space="preserve">selection rate over dpi: </w:t>
        </w:r>
      </w:ins>
      <w:ins w:id="691" w:author="Common, Jack" w:date="2019-10-24T10:29:00Z">
        <w:r w:rsidR="006E3C3E" w:rsidRPr="00831DB0">
          <w:rPr>
            <w:rFonts w:cs="Arial"/>
            <w:i/>
            <w:iCs/>
            <w:color w:val="000000" w:themeColor="text1"/>
          </w:rPr>
          <w:sym w:font="Symbol" w:char="F062"/>
        </w:r>
        <w:r w:rsidR="006E3C3E" w:rsidRPr="00831DB0">
          <w:rPr>
            <w:rFonts w:cs="Arial"/>
            <w:color w:val="000000" w:themeColor="text1"/>
          </w:rPr>
          <w:t xml:space="preserve">  [95% </w:t>
        </w:r>
        <w:r w:rsidR="006E3C3E">
          <w:rPr>
            <w:rFonts w:cs="Arial"/>
            <w:color w:val="000000" w:themeColor="text1"/>
          </w:rPr>
          <w:t>CI</w:t>
        </w:r>
        <w:r w:rsidR="006E3C3E" w:rsidRPr="00831DB0">
          <w:rPr>
            <w:rFonts w:cs="Arial"/>
            <w:color w:val="000000" w:themeColor="text1"/>
          </w:rPr>
          <w:t>]</w:t>
        </w:r>
      </w:ins>
      <w:ins w:id="692" w:author="Common, Jack" w:date="2019-10-24T10:34:00Z">
        <w:r w:rsidR="00B63C60">
          <w:rPr>
            <w:rFonts w:cs="Arial"/>
            <w:color w:val="000000" w:themeColor="text1"/>
          </w:rPr>
          <w:t xml:space="preserve"> =</w:t>
        </w:r>
      </w:ins>
      <w:ins w:id="693" w:author="Common, Jack" w:date="2019-10-24T10:29:00Z">
        <w:r w:rsidR="006E3C3E" w:rsidRPr="00831DB0">
          <w:rPr>
            <w:rFonts w:cs="Arial"/>
            <w:i/>
            <w:iCs/>
            <w:color w:val="000000" w:themeColor="text1"/>
          </w:rPr>
          <w:t xml:space="preserve"> </w:t>
        </w:r>
      </w:ins>
      <w:ins w:id="694" w:author="Common, Jack" w:date="2019-10-24T10:34:00Z">
        <w:r w:rsidR="00B63C60" w:rsidRPr="00B63C60">
          <w:rPr>
            <w:rFonts w:cs="Arial"/>
            <w:color w:val="000000" w:themeColor="text1"/>
          </w:rPr>
          <w:t>0.03</w:t>
        </w:r>
        <w:r w:rsidR="00B63C60">
          <w:rPr>
            <w:rFonts w:cs="Arial"/>
            <w:color w:val="000000" w:themeColor="text1"/>
          </w:rPr>
          <w:t xml:space="preserve"> </w:t>
        </w:r>
      </w:ins>
      <w:ins w:id="695" w:author="Common, Jack" w:date="2019-10-24T10:35:00Z">
        <w:r w:rsidR="00044B48">
          <w:rPr>
            <w:rFonts w:cs="Arial"/>
            <w:color w:val="000000" w:themeColor="text1"/>
          </w:rPr>
          <w:t>[</w:t>
        </w:r>
        <w:r w:rsidR="00044B48" w:rsidRPr="00044B48">
          <w:rPr>
            <w:rFonts w:cs="Arial"/>
            <w:color w:val="000000" w:themeColor="text1"/>
          </w:rPr>
          <w:t>-0.04</w:t>
        </w:r>
        <w:r w:rsidR="00044B48">
          <w:rPr>
            <w:rFonts w:cs="Arial"/>
            <w:color w:val="000000" w:themeColor="text1"/>
          </w:rPr>
          <w:t xml:space="preserve">, </w:t>
        </w:r>
        <w:r w:rsidR="00044B48" w:rsidRPr="00044B48">
          <w:rPr>
            <w:rFonts w:cs="Arial"/>
            <w:color w:val="000000" w:themeColor="text1"/>
          </w:rPr>
          <w:t>0.1</w:t>
        </w:r>
        <w:r w:rsidR="00044B48">
          <w:rPr>
            <w:rFonts w:cs="Arial"/>
            <w:color w:val="000000" w:themeColor="text1"/>
          </w:rPr>
          <w:t>1</w:t>
        </w:r>
      </w:ins>
      <w:ins w:id="696" w:author="Common, Jack" w:date="2019-10-24T10:29:00Z">
        <w:r w:rsidR="006E3C3E" w:rsidRPr="00831DB0">
          <w:rPr>
            <w:rFonts w:cs="Arial"/>
            <w:color w:val="000000" w:themeColor="text1"/>
          </w:rPr>
          <w:t>]</w:t>
        </w:r>
        <w:r w:rsidR="006E3C3E">
          <w:rPr>
            <w:rFonts w:cs="Arial"/>
            <w:color w:val="000000" w:themeColor="text1"/>
          </w:rPr>
          <w:t xml:space="preserve">, </w:t>
        </w:r>
        <w:r w:rsidR="006E3C3E">
          <w:rPr>
            <w:rFonts w:cs="Arial"/>
            <w:i/>
            <w:iCs/>
            <w:color w:val="000000" w:themeColor="text1"/>
          </w:rPr>
          <w:t>t</w:t>
        </w:r>
        <w:r w:rsidR="006E3C3E">
          <w:rPr>
            <w:rFonts w:cs="Arial"/>
            <w:color w:val="000000" w:themeColor="text1"/>
          </w:rPr>
          <w:t>(2)</w:t>
        </w:r>
      </w:ins>
      <w:ins w:id="697" w:author="Common, Jack" w:date="2019-10-24T10:34:00Z">
        <w:r w:rsidR="00044B48">
          <w:rPr>
            <w:rFonts w:cs="Arial"/>
            <w:color w:val="000000" w:themeColor="text1"/>
            <w:vertAlign w:val="subscript"/>
          </w:rPr>
          <w:t>118</w:t>
        </w:r>
      </w:ins>
      <w:ins w:id="698" w:author="Common, Jack" w:date="2019-10-24T10:29:00Z">
        <w:r w:rsidR="006E3C3E">
          <w:rPr>
            <w:rFonts w:cs="Arial"/>
            <w:color w:val="000000" w:themeColor="text1"/>
          </w:rPr>
          <w:t xml:space="preserve"> = </w:t>
        </w:r>
      </w:ins>
      <w:ins w:id="699" w:author="Common, Jack" w:date="2019-10-24T10:30:00Z">
        <w:r w:rsidR="00FE3C75" w:rsidRPr="00FE3C75">
          <w:rPr>
            <w:rFonts w:cs="Arial"/>
            <w:color w:val="000000" w:themeColor="text1"/>
          </w:rPr>
          <w:t>0.</w:t>
        </w:r>
      </w:ins>
      <w:ins w:id="700" w:author="Common, Jack" w:date="2019-10-24T10:34:00Z">
        <w:r w:rsidR="00044B48">
          <w:rPr>
            <w:rFonts w:cs="Arial"/>
            <w:color w:val="000000" w:themeColor="text1"/>
          </w:rPr>
          <w:t>94</w:t>
        </w:r>
      </w:ins>
      <w:ins w:id="701" w:author="Common, Jack" w:date="2019-10-24T10:29:00Z">
        <w:r w:rsidR="006E3C3E">
          <w:rPr>
            <w:rFonts w:cs="Arial"/>
            <w:color w:val="000000" w:themeColor="text1"/>
          </w:rPr>
          <w:t xml:space="preserve">, </w:t>
        </w:r>
        <w:r w:rsidR="006E3C3E">
          <w:rPr>
            <w:rFonts w:cs="Arial"/>
            <w:i/>
            <w:iCs/>
            <w:color w:val="000000" w:themeColor="text1"/>
          </w:rPr>
          <w:t xml:space="preserve">p </w:t>
        </w:r>
        <w:r w:rsidR="006E3C3E">
          <w:rPr>
            <w:rFonts w:cs="Arial"/>
            <w:color w:val="000000" w:themeColor="text1"/>
          </w:rPr>
          <w:t>= 0.</w:t>
        </w:r>
      </w:ins>
      <w:ins w:id="702" w:author="Common, Jack" w:date="2019-10-24T10:34:00Z">
        <w:r w:rsidR="00044B48">
          <w:rPr>
            <w:rFonts w:cs="Arial"/>
            <w:color w:val="000000" w:themeColor="text1"/>
          </w:rPr>
          <w:t>35</w:t>
        </w:r>
      </w:ins>
      <w:ins w:id="703" w:author="Common, Jack" w:date="2019-10-24T15:52:00Z">
        <w:r w:rsidR="0015122A">
          <w:rPr>
            <w:rFonts w:cs="Arial"/>
            <w:color w:val="000000" w:themeColor="text1"/>
          </w:rPr>
          <w:t xml:space="preserve">; </w:t>
        </w:r>
        <w:r w:rsidR="0015122A">
          <w:rPr>
            <w:rFonts w:cs="Arial"/>
            <w:b/>
            <w:bCs/>
            <w:color w:val="000000" w:themeColor="text1"/>
          </w:rPr>
          <w:t>Figure S</w:t>
        </w:r>
      </w:ins>
      <w:ins w:id="704" w:author="Common, Jack" w:date="2019-10-24T19:11:00Z">
        <w:r w:rsidR="00ED3779">
          <w:rPr>
            <w:rFonts w:cs="Arial"/>
            <w:b/>
            <w:bCs/>
            <w:color w:val="000000" w:themeColor="text1"/>
          </w:rPr>
          <w:t>3</w:t>
        </w:r>
      </w:ins>
      <w:ins w:id="705" w:author="Common, Jack" w:date="2019-10-24T15:52:00Z">
        <w:r w:rsidR="0015122A">
          <w:rPr>
            <w:rFonts w:cs="Arial"/>
            <w:b/>
            <w:bCs/>
            <w:color w:val="000000" w:themeColor="text1"/>
          </w:rPr>
          <w:t>A</w:t>
        </w:r>
      </w:ins>
      <w:del w:id="706" w:author="Common, Jack" w:date="2019-10-10T08:36:00Z">
        <w:r w:rsidR="00B25EF3" w:rsidRPr="00831DB0" w:rsidDel="0054100A">
          <w:rPr>
            <w:rFonts w:cs="Arial"/>
            <w:color w:val="000000" w:themeColor="text1"/>
          </w:rPr>
          <w:sym w:font="Symbol" w:char="F063"/>
        </w:r>
        <w:r w:rsidR="00B50FA4" w:rsidRPr="00831DB0" w:rsidDel="0054100A">
          <w:rPr>
            <w:rFonts w:cs="Arial"/>
            <w:color w:val="000000" w:themeColor="text1"/>
            <w:vertAlign w:val="superscript"/>
          </w:rPr>
          <w:delText>2</w:delText>
        </w:r>
        <w:r w:rsidR="00B50FA4" w:rsidRPr="00831DB0" w:rsidDel="0054100A">
          <w:rPr>
            <w:rFonts w:cs="Arial"/>
            <w:color w:val="000000" w:themeColor="text1"/>
            <w:vertAlign w:val="subscript"/>
          </w:rPr>
          <w:delText>(1)</w:delText>
        </w:r>
      </w:del>
      <w:del w:id="707" w:author="Common, Jack" w:date="2019-10-24T10:29:00Z">
        <w:r w:rsidR="00B50FA4" w:rsidRPr="00831DB0" w:rsidDel="006E3C3E">
          <w:rPr>
            <w:rFonts w:cs="Arial"/>
            <w:color w:val="000000" w:themeColor="text1"/>
            <w:vertAlign w:val="subscript"/>
          </w:rPr>
          <w:delText xml:space="preserve"> </w:delText>
        </w:r>
        <w:r w:rsidR="00B50FA4" w:rsidRPr="00831DB0" w:rsidDel="006E3C3E">
          <w:rPr>
            <w:rFonts w:cs="Arial"/>
            <w:color w:val="000000" w:themeColor="text1"/>
          </w:rPr>
          <w:delText xml:space="preserve">= </w:delText>
        </w:r>
        <w:r w:rsidR="001A110C" w:rsidRPr="00831DB0" w:rsidDel="006E3C3E">
          <w:rPr>
            <w:rFonts w:cs="Arial"/>
            <w:color w:val="000000" w:themeColor="text1"/>
          </w:rPr>
          <w:delText>0.</w:delText>
        </w:r>
      </w:del>
      <w:del w:id="708" w:author="Common, Jack" w:date="2019-10-10T08:36:00Z">
        <w:r w:rsidR="004C0DB2" w:rsidDel="00D53623">
          <w:rPr>
            <w:rFonts w:cs="Arial"/>
            <w:color w:val="000000" w:themeColor="text1"/>
          </w:rPr>
          <w:delText>04</w:delText>
        </w:r>
      </w:del>
      <w:del w:id="709" w:author="Common, Jack" w:date="2019-10-24T10:29:00Z">
        <w:r w:rsidR="001A110C" w:rsidRPr="00831DB0" w:rsidDel="006E3C3E">
          <w:rPr>
            <w:rFonts w:cs="Arial"/>
            <w:color w:val="000000" w:themeColor="text1"/>
          </w:rPr>
          <w:delText xml:space="preserve">, </w:delText>
        </w:r>
        <w:r w:rsidR="001A110C" w:rsidRPr="00831DB0" w:rsidDel="006E3C3E">
          <w:rPr>
            <w:rFonts w:cs="Arial"/>
            <w:i/>
            <w:iCs/>
            <w:color w:val="000000" w:themeColor="text1"/>
          </w:rPr>
          <w:delText>p</w:delText>
        </w:r>
        <w:r w:rsidR="001A110C" w:rsidRPr="00831DB0" w:rsidDel="006E3C3E">
          <w:rPr>
            <w:rFonts w:cs="Arial"/>
            <w:color w:val="000000" w:themeColor="text1"/>
          </w:rPr>
          <w:delText xml:space="preserve"> = 0.</w:delText>
        </w:r>
        <w:r w:rsidR="004C0DB2" w:rsidDel="006E3C3E">
          <w:rPr>
            <w:rFonts w:cs="Arial"/>
            <w:color w:val="000000" w:themeColor="text1"/>
          </w:rPr>
          <w:delText>8</w:delText>
        </w:r>
      </w:del>
      <w:del w:id="710" w:author="Common, Jack" w:date="2019-10-10T08:37:00Z">
        <w:r w:rsidR="004C0DB2" w:rsidDel="008F470E">
          <w:rPr>
            <w:rFonts w:cs="Arial"/>
            <w:color w:val="000000" w:themeColor="text1"/>
          </w:rPr>
          <w:delText>4</w:delText>
        </w:r>
      </w:del>
      <w:r w:rsidR="001A110C" w:rsidRPr="00831DB0">
        <w:rPr>
          <w:rFonts w:cs="Arial"/>
          <w:color w:val="000000" w:themeColor="text1"/>
        </w:rPr>
        <w:t>)</w:t>
      </w:r>
      <w:del w:id="711" w:author="Common, Jack" w:date="2019-10-24T10:31:00Z">
        <w:r w:rsidR="007D4E0E" w:rsidRPr="00831DB0" w:rsidDel="00F82144">
          <w:rPr>
            <w:rFonts w:cs="Arial"/>
            <w:color w:val="000000" w:themeColor="text1"/>
          </w:rPr>
          <w:delText>,</w:delText>
        </w:r>
      </w:del>
      <w:r w:rsidR="00551B81">
        <w:rPr>
          <w:rFonts w:cs="Arial"/>
          <w:color w:val="000000" w:themeColor="text1"/>
        </w:rPr>
        <w:t xml:space="preserve"> even though </w:t>
      </w:r>
      <w:r w:rsidR="00451C8B">
        <w:rPr>
          <w:rFonts w:cs="Arial"/>
          <w:color w:val="000000" w:themeColor="text1"/>
        </w:rPr>
        <w:t xml:space="preserve">phage densities </w:t>
      </w:r>
      <w:r w:rsidR="006817A0">
        <w:rPr>
          <w:rFonts w:cs="Arial"/>
          <w:color w:val="000000" w:themeColor="text1"/>
        </w:rPr>
        <w:t>decreased with time.</w:t>
      </w:r>
      <w:r w:rsidR="006F2676">
        <w:rPr>
          <w:rFonts w:cs="Arial"/>
          <w:color w:val="000000" w:themeColor="text1"/>
        </w:rPr>
        <w:t xml:space="preserve"> </w:t>
      </w:r>
    </w:p>
    <w:p w14:paraId="7C750E88" w14:textId="77777777" w:rsidR="00F1358C" w:rsidRDefault="00F1358C" w:rsidP="00393F7D">
      <w:pPr>
        <w:jc w:val="both"/>
        <w:rPr>
          <w:ins w:id="712" w:author="Common, Jack" w:date="2019-10-23T14:14:00Z"/>
          <w:rFonts w:cs="Arial"/>
          <w:color w:val="000000" w:themeColor="text1"/>
        </w:rPr>
      </w:pPr>
    </w:p>
    <w:p w14:paraId="2B653096" w14:textId="5EF348C9" w:rsidR="00183784" w:rsidDel="00183784" w:rsidRDefault="00F1358C">
      <w:pPr>
        <w:jc w:val="both"/>
        <w:rPr>
          <w:del w:id="713" w:author="Common, Jack" w:date="2019-10-23T14:11:00Z"/>
          <w:rFonts w:cs="Arial"/>
          <w:color w:val="000000" w:themeColor="text1"/>
        </w:rPr>
        <w:pPrChange w:id="714" w:author="Common, Jack" w:date="2019-10-23T10:58:00Z">
          <w:pPr>
            <w:spacing w:line="480" w:lineRule="auto"/>
            <w:jc w:val="both"/>
          </w:pPr>
        </w:pPrChange>
      </w:pPr>
      <w:ins w:id="715" w:author="Common, Jack" w:date="2019-10-23T14:14:00Z">
        <w:r>
          <w:rPr>
            <w:rFonts w:cs="Arial"/>
            <w:color w:val="000000" w:themeColor="text1"/>
          </w:rPr>
          <w:t xml:space="preserve">The absence of a detectable relationship between CRISPR </w:t>
        </w:r>
      </w:ins>
      <w:ins w:id="716" w:author="Common, Jack" w:date="2019-10-23T14:15:00Z">
        <w:r w:rsidR="009F580D">
          <w:rPr>
            <w:rFonts w:cs="Arial"/>
            <w:color w:val="000000" w:themeColor="text1"/>
          </w:rPr>
          <w:t>allele diversity and the selection rate of resistant CRISPR clones</w:t>
        </w:r>
      </w:ins>
      <w:ins w:id="717" w:author="Common, Jack" w:date="2019-10-23T14:14:00Z">
        <w:r w:rsidR="00393F7D">
          <w:rPr>
            <w:rFonts w:cs="Arial"/>
            <w:color w:val="000000" w:themeColor="text1"/>
          </w:rPr>
          <w:t xml:space="preserve"> may be because escape phage dynamics were dependent on the susceptible subpopulation. </w:t>
        </w:r>
      </w:ins>
      <w:ins w:id="718" w:author="Common, Jack" w:date="2019-10-23T14:15:00Z">
        <w:r w:rsidR="00851BD2">
          <w:rPr>
            <w:rFonts w:cs="Arial"/>
            <w:color w:val="000000" w:themeColor="text1"/>
          </w:rPr>
          <w:t>Consequently, we hypothesised that</w:t>
        </w:r>
        <w:r w:rsidR="00851BD2" w:rsidRPr="00851BD2">
          <w:rPr>
            <w:rFonts w:cs="Arial"/>
            <w:color w:val="000000" w:themeColor="text1"/>
          </w:rPr>
          <w:t xml:space="preserve"> </w:t>
        </w:r>
        <w:r w:rsidR="00851BD2">
          <w:rPr>
            <w:rFonts w:cs="Arial"/>
            <w:color w:val="000000" w:themeColor="text1"/>
          </w:rPr>
          <w:t xml:space="preserve">the selection rate of </w:t>
        </w:r>
      </w:ins>
      <w:ins w:id="719" w:author="Common, Jack" w:date="2019-10-23T14:16:00Z">
        <w:r w:rsidR="00851BD2" w:rsidRPr="00CE555B">
          <w:rPr>
            <w:rFonts w:cs="Arial"/>
            <w:color w:val="000000" w:themeColor="text1"/>
          </w:rPr>
          <w:t>susceptible</w:t>
        </w:r>
      </w:ins>
      <w:ins w:id="720" w:author="Common, Jack" w:date="2019-10-23T14:15:00Z">
        <w:r w:rsidR="00851BD2">
          <w:rPr>
            <w:rFonts w:cs="Arial"/>
            <w:color w:val="000000" w:themeColor="text1"/>
          </w:rPr>
          <w:t xml:space="preserve"> CRISPR clones would be positively related to CRISPR allele diversity.</w:t>
        </w:r>
      </w:ins>
      <w:ins w:id="721" w:author="Common, Jack" w:date="2019-10-23T14:17:00Z">
        <w:r w:rsidR="00CE555B">
          <w:rPr>
            <w:rFonts w:cs="Arial"/>
            <w:color w:val="000000" w:themeColor="text1"/>
          </w:rPr>
          <w:t xml:space="preserve"> </w:t>
        </w:r>
      </w:ins>
      <w:ins w:id="722" w:author="Common, Jack" w:date="2019-10-23T14:18:00Z">
        <w:r w:rsidR="007243AD">
          <w:rPr>
            <w:rFonts w:cs="Arial"/>
            <w:color w:val="000000" w:themeColor="text1"/>
          </w:rPr>
          <w:t xml:space="preserve">Consistent with this, </w:t>
        </w:r>
      </w:ins>
      <w:moveFromRangeStart w:id="723" w:author="Common, Jack" w:date="2019-10-23T14:08:00Z" w:name="move22732148"/>
      <w:moveFrom w:id="724" w:author="Common, Jack" w:date="2019-10-23T14:08:00Z">
        <w:r w:rsidR="001D725C" w:rsidDel="00847DBD">
          <w:rPr>
            <w:rFonts w:cs="Arial"/>
            <w:color w:val="000000" w:themeColor="text1"/>
          </w:rPr>
          <w:t xml:space="preserve">Although we did not detect a </w:t>
        </w:r>
        <w:r w:rsidR="004147CF" w:rsidDel="00847DBD">
          <w:rPr>
            <w:rFonts w:cs="Arial"/>
            <w:color w:val="000000" w:themeColor="text1"/>
          </w:rPr>
          <w:t xml:space="preserve">statistically notable </w:t>
        </w:r>
        <w:r w:rsidR="001D725C" w:rsidDel="00847DBD">
          <w:rPr>
            <w:rFonts w:cs="Arial"/>
            <w:color w:val="000000" w:themeColor="text1"/>
          </w:rPr>
          <w:t xml:space="preserve">relationship between CRISPR allele diversity and CRISPR selection rate as expected, this </w:t>
        </w:r>
        <w:r w:rsidR="006318DC" w:rsidDel="00847DBD">
          <w:rPr>
            <w:rFonts w:cs="Arial"/>
            <w:color w:val="000000" w:themeColor="text1"/>
          </w:rPr>
          <w:t>may</w:t>
        </w:r>
        <w:r w:rsidR="001D725C" w:rsidDel="00847DBD">
          <w:rPr>
            <w:rFonts w:cs="Arial"/>
            <w:color w:val="000000" w:themeColor="text1"/>
          </w:rPr>
          <w:t xml:space="preserve"> be because escape phage dynamics were dependent on the susceptible subpopulation</w:t>
        </w:r>
        <w:r w:rsidR="004147CF" w:rsidDel="00847DBD">
          <w:rPr>
            <w:rFonts w:cs="Arial"/>
            <w:color w:val="000000" w:themeColor="text1"/>
          </w:rPr>
          <w:t>. Additionally, host range expansion mutants were both rare and their dynamics would remain linked to the originally susceptible host</w:t>
        </w:r>
        <w:r w:rsidR="001D725C" w:rsidDel="00847DBD">
          <w:rPr>
            <w:rFonts w:cs="Arial"/>
            <w:color w:val="000000" w:themeColor="text1"/>
          </w:rPr>
          <w:t xml:space="preserve">. Hence, any </w:t>
        </w:r>
        <w:r w:rsidR="004147CF" w:rsidDel="00847DBD">
          <w:rPr>
            <w:rFonts w:cs="Arial"/>
            <w:color w:val="000000" w:themeColor="text1"/>
          </w:rPr>
          <w:t xml:space="preserve">benefit of diversity seen by the resistant subpopulation might be obscured by more detectable benefits seen by the susceptible subpopulation. </w:t>
        </w:r>
      </w:moveFrom>
      <w:moveFromRangeEnd w:id="723"/>
    </w:p>
    <w:p w14:paraId="54F1C83E" w14:textId="77777777" w:rsidR="004147CF" w:rsidDel="00CE555B" w:rsidRDefault="004147CF">
      <w:pPr>
        <w:jc w:val="both"/>
        <w:rPr>
          <w:del w:id="725" w:author="Common, Jack" w:date="2019-10-23T14:17:00Z"/>
          <w:rFonts w:cs="Arial"/>
          <w:color w:val="000000" w:themeColor="text1"/>
        </w:rPr>
        <w:pPrChange w:id="726" w:author="Common, Jack" w:date="2019-10-23T10:58:00Z">
          <w:pPr>
            <w:spacing w:line="480" w:lineRule="auto"/>
            <w:jc w:val="both"/>
          </w:pPr>
        </w:pPrChange>
      </w:pPr>
    </w:p>
    <w:p w14:paraId="3E2CD519" w14:textId="1B89C599" w:rsidR="000E3741" w:rsidRPr="00831DB0" w:rsidRDefault="004147CF">
      <w:pPr>
        <w:jc w:val="both"/>
        <w:rPr>
          <w:rFonts w:cs="Arial"/>
          <w:color w:val="000000" w:themeColor="text1"/>
        </w:rPr>
        <w:pPrChange w:id="727" w:author="Common, Jack" w:date="2019-10-23T10:58:00Z">
          <w:pPr>
            <w:spacing w:line="480" w:lineRule="auto"/>
            <w:jc w:val="both"/>
          </w:pPr>
        </w:pPrChange>
      </w:pPr>
      <w:del w:id="728" w:author="Common, Jack" w:date="2019-10-23T14:15:00Z">
        <w:r w:rsidDel="009F580D">
          <w:rPr>
            <w:rFonts w:cs="Arial"/>
            <w:color w:val="000000" w:themeColor="text1"/>
          </w:rPr>
          <w:delText>Consistent with this idea</w:delText>
        </w:r>
        <w:r w:rsidR="0011656D" w:rsidDel="009F580D">
          <w:rPr>
            <w:rFonts w:cs="Arial"/>
            <w:color w:val="000000" w:themeColor="text1"/>
          </w:rPr>
          <w:delText xml:space="preserve">, </w:delText>
        </w:r>
        <w:r w:rsidR="00654E3A" w:rsidDel="009F580D">
          <w:rPr>
            <w:rFonts w:cs="Arial"/>
            <w:color w:val="000000" w:themeColor="text1"/>
          </w:rPr>
          <w:delText xml:space="preserve">CRISPR selection rate </w:delText>
        </w:r>
        <w:r w:rsidR="00F2708D" w:rsidDel="009F580D">
          <w:rPr>
            <w:rFonts w:cs="Arial"/>
            <w:color w:val="000000" w:themeColor="text1"/>
          </w:rPr>
          <w:delText xml:space="preserve">did not differ statistically between treatments infected with </w:delText>
        </w:r>
        <w:r w:rsidR="00704200" w:rsidDel="009F580D">
          <w:rPr>
            <w:rFonts w:cs="Arial"/>
            <w:color w:val="000000" w:themeColor="text1"/>
          </w:rPr>
          <w:delText>ancestral or pre-evolved phage</w:delText>
        </w:r>
        <w:r w:rsidR="007F447C" w:rsidDel="009F580D">
          <w:rPr>
            <w:rFonts w:cs="Arial"/>
            <w:color w:val="000000" w:themeColor="text1"/>
          </w:rPr>
          <w:delText xml:space="preserve"> </w:delText>
        </w:r>
        <w:r w:rsidR="00704200" w:rsidDel="009F580D">
          <w:rPr>
            <w:rFonts w:cs="Arial"/>
            <w:color w:val="000000" w:themeColor="text1"/>
          </w:rPr>
          <w:delText>(</w:delText>
        </w:r>
        <w:r w:rsidR="00611C2A" w:rsidDel="009F580D">
          <w:rPr>
            <w:rFonts w:cs="Arial"/>
            <w:b/>
            <w:bCs/>
            <w:color w:val="000000" w:themeColor="text1"/>
          </w:rPr>
          <w:delText>Fig</w:delText>
        </w:r>
      </w:del>
      <w:del w:id="729" w:author="Common, Jack" w:date="2019-10-23T14:11:00Z">
        <w:r w:rsidR="00611C2A" w:rsidDel="00E35725">
          <w:rPr>
            <w:rFonts w:cs="Arial"/>
            <w:b/>
            <w:bCs/>
            <w:color w:val="000000" w:themeColor="text1"/>
          </w:rPr>
          <w:delText>.</w:delText>
        </w:r>
      </w:del>
      <w:del w:id="730" w:author="Common, Jack" w:date="2019-10-23T14:15:00Z">
        <w:r w:rsidR="00704200" w:rsidDel="009F580D">
          <w:rPr>
            <w:rFonts w:cs="Arial"/>
            <w:b/>
            <w:bCs/>
            <w:color w:val="000000" w:themeColor="text1"/>
          </w:rPr>
          <w:delText xml:space="preserve"> </w:delText>
        </w:r>
        <w:r w:rsidR="00704200" w:rsidRPr="0023741C" w:rsidDel="009F580D">
          <w:rPr>
            <w:rFonts w:cs="Arial"/>
            <w:b/>
            <w:bCs/>
            <w:color w:val="000000" w:themeColor="text1"/>
          </w:rPr>
          <w:delText>3A</w:delText>
        </w:r>
        <w:r w:rsidR="00704200" w:rsidDel="009F580D">
          <w:rPr>
            <w:rFonts w:cs="Arial"/>
            <w:color w:val="000000" w:themeColor="text1"/>
          </w:rPr>
          <w:delText>)</w:delText>
        </w:r>
        <w:r w:rsidR="00251AC2" w:rsidDel="009F580D">
          <w:rPr>
            <w:rFonts w:cs="Arial"/>
            <w:color w:val="000000" w:themeColor="text1"/>
          </w:rPr>
          <w:delText>, suggesting that CRISPR allele diversity</w:delText>
        </w:r>
        <w:r w:rsidR="00D83FF0" w:rsidDel="009F580D">
          <w:rPr>
            <w:rFonts w:cs="Arial"/>
            <w:color w:val="000000" w:themeColor="text1"/>
          </w:rPr>
          <w:delText xml:space="preserve"> protects the </w:delText>
        </w:r>
        <w:r w:rsidR="001D725C" w:rsidDel="009F580D">
          <w:rPr>
            <w:rFonts w:cs="Arial"/>
            <w:color w:val="000000" w:themeColor="text1"/>
          </w:rPr>
          <w:delText xml:space="preserve">susceptible </w:delText>
        </w:r>
        <w:r w:rsidR="00D83FF0" w:rsidDel="009F580D">
          <w:rPr>
            <w:rFonts w:cs="Arial"/>
            <w:color w:val="000000" w:themeColor="text1"/>
          </w:rPr>
          <w:delText>subpopulation from infection</w:delText>
        </w:r>
        <w:r w:rsidR="00D36FD9" w:rsidDel="009F580D">
          <w:rPr>
            <w:rFonts w:cs="Arial"/>
            <w:color w:val="000000" w:themeColor="text1"/>
          </w:rPr>
          <w:delText>.</w:delText>
        </w:r>
        <w:r w:rsidR="00704200" w:rsidDel="009F580D">
          <w:rPr>
            <w:rFonts w:cs="Arial"/>
            <w:color w:val="000000" w:themeColor="text1"/>
          </w:rPr>
          <w:delText xml:space="preserve"> </w:delText>
        </w:r>
      </w:del>
      <w:del w:id="731" w:author="Common, Jack" w:date="2019-10-23T14:17:00Z">
        <w:r w:rsidDel="00CE555B">
          <w:rPr>
            <w:rFonts w:cs="Arial"/>
            <w:color w:val="000000" w:themeColor="text1"/>
          </w:rPr>
          <w:delText>Further</w:delText>
        </w:r>
        <w:r w:rsidR="00D83FF0" w:rsidDel="00CE555B">
          <w:rPr>
            <w:rFonts w:cs="Arial"/>
            <w:color w:val="000000" w:themeColor="text1"/>
          </w:rPr>
          <w:delText xml:space="preserve">, </w:delText>
        </w:r>
      </w:del>
      <w:ins w:id="732" w:author="Common, Jack" w:date="2019-10-23T14:18:00Z">
        <w:r w:rsidR="007243AD">
          <w:rPr>
            <w:rFonts w:cs="Arial"/>
            <w:color w:val="000000" w:themeColor="text1"/>
          </w:rPr>
          <w:t>w</w:t>
        </w:r>
      </w:ins>
      <w:del w:id="733" w:author="Common, Jack" w:date="2019-10-23T14:17:00Z">
        <w:r w:rsidR="00D83FF0" w:rsidDel="00CE555B">
          <w:rPr>
            <w:rFonts w:cs="Arial"/>
            <w:color w:val="000000" w:themeColor="text1"/>
          </w:rPr>
          <w:delText>w</w:delText>
        </w:r>
      </w:del>
      <w:r w:rsidR="00D83FF0">
        <w:rPr>
          <w:rFonts w:cs="Arial"/>
          <w:color w:val="000000" w:themeColor="text1"/>
        </w:rPr>
        <w:t xml:space="preserve">e </w:t>
      </w:r>
      <w:del w:id="734" w:author="Common, Jack" w:date="2019-10-23T14:18:00Z">
        <w:r w:rsidR="00D83FF0" w:rsidDel="007243AD">
          <w:rPr>
            <w:rFonts w:cs="Arial"/>
            <w:color w:val="000000" w:themeColor="text1"/>
          </w:rPr>
          <w:delText xml:space="preserve">found </w:delText>
        </w:r>
      </w:del>
      <w:ins w:id="735" w:author="Common, Jack" w:date="2019-10-23T14:18:00Z">
        <w:r w:rsidR="007243AD">
          <w:rPr>
            <w:rFonts w:cs="Arial"/>
            <w:color w:val="000000" w:themeColor="text1"/>
          </w:rPr>
          <w:t>f</w:t>
        </w:r>
      </w:ins>
      <w:ins w:id="736" w:author="Common, Jack" w:date="2019-10-23T14:19:00Z">
        <w:r w:rsidR="007243AD">
          <w:rPr>
            <w:rFonts w:cs="Arial"/>
            <w:color w:val="000000" w:themeColor="text1"/>
          </w:rPr>
          <w:t>ound</w:t>
        </w:r>
      </w:ins>
      <w:ins w:id="737" w:author="Common, Jack" w:date="2019-10-23T14:18:00Z">
        <w:r w:rsidR="007243AD">
          <w:rPr>
            <w:rFonts w:cs="Arial"/>
            <w:color w:val="000000" w:themeColor="text1"/>
          </w:rPr>
          <w:t xml:space="preserve"> </w:t>
        </w:r>
      </w:ins>
      <w:r w:rsidR="00D83FF0">
        <w:rPr>
          <w:rFonts w:cs="Arial"/>
          <w:color w:val="000000" w:themeColor="text1"/>
        </w:rPr>
        <w:t xml:space="preserve">that </w:t>
      </w:r>
      <w:ins w:id="738" w:author="Common, Jack" w:date="2019-10-23T14:18:00Z">
        <w:r w:rsidR="007243AD">
          <w:rPr>
            <w:rFonts w:cs="Arial"/>
            <w:color w:val="000000" w:themeColor="text1"/>
          </w:rPr>
          <w:t xml:space="preserve">the selection rate of </w:t>
        </w:r>
      </w:ins>
      <w:r w:rsidR="00D83FF0">
        <w:rPr>
          <w:rFonts w:cs="Arial"/>
          <w:color w:val="000000" w:themeColor="text1"/>
        </w:rPr>
        <w:t>s</w:t>
      </w:r>
      <w:r w:rsidR="001216C7">
        <w:rPr>
          <w:rFonts w:cs="Arial"/>
          <w:color w:val="000000" w:themeColor="text1"/>
        </w:rPr>
        <w:t xml:space="preserve">usceptible </w:t>
      </w:r>
      <w:del w:id="739" w:author="Common, Jack" w:date="2019-10-23T14:18:00Z">
        <w:r w:rsidR="001216C7" w:rsidDel="007243AD">
          <w:rPr>
            <w:rFonts w:cs="Arial"/>
            <w:color w:val="000000" w:themeColor="text1"/>
          </w:rPr>
          <w:delText>hosts</w:delText>
        </w:r>
        <w:r w:rsidR="003E3D5B" w:rsidDel="007243AD">
          <w:rPr>
            <w:rFonts w:cs="Arial"/>
            <w:color w:val="000000" w:themeColor="text1"/>
          </w:rPr>
          <w:delText xml:space="preserve"> </w:delText>
        </w:r>
      </w:del>
      <w:ins w:id="740" w:author="Common, Jack" w:date="2019-10-23T14:18:00Z">
        <w:r w:rsidR="007243AD">
          <w:rPr>
            <w:rFonts w:cs="Arial"/>
            <w:color w:val="000000" w:themeColor="text1"/>
          </w:rPr>
          <w:t xml:space="preserve">CRISPR clones </w:t>
        </w:r>
      </w:ins>
      <w:r w:rsidR="003E3D5B">
        <w:rPr>
          <w:rFonts w:cs="Arial"/>
          <w:color w:val="000000" w:themeColor="text1"/>
        </w:rPr>
        <w:t xml:space="preserve">in the 3- and 6-clone treatments </w:t>
      </w:r>
      <w:r w:rsidR="00740F2D">
        <w:rPr>
          <w:rFonts w:cs="Arial"/>
          <w:color w:val="000000" w:themeColor="text1"/>
        </w:rPr>
        <w:t xml:space="preserve">were </w:t>
      </w:r>
      <w:r w:rsidR="00AF0201">
        <w:rPr>
          <w:rFonts w:cs="Arial"/>
          <w:color w:val="000000" w:themeColor="text1"/>
        </w:rPr>
        <w:t xml:space="preserve">on average </w:t>
      </w:r>
      <w:del w:id="741" w:author="Common, Jack" w:date="2019-10-10T08:39:00Z">
        <w:r w:rsidR="00AF0201" w:rsidDel="0006789E">
          <w:rPr>
            <w:rFonts w:cs="Arial"/>
            <w:color w:val="000000" w:themeColor="text1"/>
          </w:rPr>
          <w:delText xml:space="preserve">as </w:delText>
        </w:r>
      </w:del>
      <w:ins w:id="742" w:author="Common, Jack" w:date="2019-10-23T14:18:00Z">
        <w:r w:rsidR="007243AD">
          <w:rPr>
            <w:rFonts w:cs="Arial"/>
            <w:color w:val="000000" w:themeColor="text1"/>
          </w:rPr>
          <w:t xml:space="preserve">lower than </w:t>
        </w:r>
      </w:ins>
      <w:del w:id="743" w:author="Common, Jack" w:date="2019-10-23T14:18:00Z">
        <w:r w:rsidR="00AF0201" w:rsidDel="007243AD">
          <w:rPr>
            <w:rFonts w:cs="Arial"/>
            <w:color w:val="000000" w:themeColor="text1"/>
          </w:rPr>
          <w:delText xml:space="preserve">competitive </w:delText>
        </w:r>
      </w:del>
      <w:del w:id="744" w:author="Common, Jack" w:date="2019-10-10T08:39:00Z">
        <w:r w:rsidR="00AF0201" w:rsidDel="0006789E">
          <w:rPr>
            <w:rFonts w:cs="Arial"/>
            <w:color w:val="000000" w:themeColor="text1"/>
          </w:rPr>
          <w:delText xml:space="preserve">as </w:delText>
        </w:r>
      </w:del>
      <w:del w:id="745" w:author="Common, Jack" w:date="2019-10-23T14:18:00Z">
        <w:r w:rsidR="00D83FF0" w:rsidDel="007243AD">
          <w:rPr>
            <w:rFonts w:cs="Arial"/>
            <w:color w:val="000000" w:themeColor="text1"/>
          </w:rPr>
          <w:delText xml:space="preserve">the </w:delText>
        </w:r>
        <w:r w:rsidR="00AF0201" w:rsidDel="007243AD">
          <w:rPr>
            <w:rFonts w:cs="Arial"/>
            <w:color w:val="000000" w:themeColor="text1"/>
          </w:rPr>
          <w:delText xml:space="preserve">other </w:delText>
        </w:r>
        <w:r w:rsidR="00D83FF0" w:rsidDel="007243AD">
          <w:rPr>
            <w:rFonts w:cs="Arial"/>
            <w:color w:val="000000" w:themeColor="text1"/>
          </w:rPr>
          <w:delText>(</w:delText>
        </w:r>
      </w:del>
      <w:r w:rsidR="00D83FF0">
        <w:rPr>
          <w:rFonts w:cs="Arial"/>
          <w:color w:val="000000" w:themeColor="text1"/>
        </w:rPr>
        <w:t>resistant</w:t>
      </w:r>
      <w:del w:id="746" w:author="Common, Jack" w:date="2019-10-23T14:18:00Z">
        <w:r w:rsidR="00D83FF0" w:rsidDel="007243AD">
          <w:rPr>
            <w:rFonts w:cs="Arial"/>
            <w:color w:val="000000" w:themeColor="text1"/>
          </w:rPr>
          <w:delText>)</w:delText>
        </w:r>
      </w:del>
      <w:r w:rsidR="00D83FF0">
        <w:rPr>
          <w:rFonts w:cs="Arial"/>
          <w:color w:val="000000" w:themeColor="text1"/>
        </w:rPr>
        <w:t xml:space="preserve"> </w:t>
      </w:r>
      <w:r w:rsidR="00AF0201">
        <w:rPr>
          <w:rFonts w:cs="Arial"/>
          <w:color w:val="000000" w:themeColor="text1"/>
        </w:rPr>
        <w:t>CRISPR clones</w:t>
      </w:r>
      <w:r w:rsidR="00262227">
        <w:rPr>
          <w:rFonts w:cs="Arial"/>
          <w:color w:val="000000" w:themeColor="text1"/>
        </w:rPr>
        <w:t xml:space="preserve"> (</w:t>
      </w:r>
      <w:r w:rsidR="00332F8A">
        <w:rPr>
          <w:rFonts w:cs="Arial"/>
          <w:color w:val="000000" w:themeColor="text1"/>
        </w:rPr>
        <w:t xml:space="preserve">mean </w:t>
      </w:r>
      <w:r w:rsidR="00403567">
        <w:rPr>
          <w:rFonts w:cs="Arial"/>
          <w:color w:val="000000" w:themeColor="text1"/>
        </w:rPr>
        <w:t>selection rate [95% CI]</w:t>
      </w:r>
      <w:r w:rsidR="000552F5">
        <w:rPr>
          <w:rFonts w:cs="Arial"/>
          <w:color w:val="000000" w:themeColor="text1"/>
        </w:rPr>
        <w:t>;</w:t>
      </w:r>
      <w:r w:rsidR="00403567">
        <w:rPr>
          <w:rFonts w:cs="Arial"/>
          <w:color w:val="000000" w:themeColor="text1"/>
        </w:rPr>
        <w:t xml:space="preserve"> </w:t>
      </w:r>
      <w:r w:rsidR="00262227">
        <w:rPr>
          <w:rFonts w:cs="Arial"/>
          <w:color w:val="000000" w:themeColor="text1"/>
        </w:rPr>
        <w:t>3-clone</w:t>
      </w:r>
      <w:r w:rsidR="000552F5">
        <w:rPr>
          <w:rFonts w:cs="Arial"/>
          <w:color w:val="000000" w:themeColor="text1"/>
        </w:rPr>
        <w:t>:</w:t>
      </w:r>
      <w:del w:id="747" w:author="Common, Jack" w:date="2019-10-10T08:39:00Z">
        <w:r w:rsidR="000552F5" w:rsidDel="0006789E">
          <w:rPr>
            <w:rFonts w:cs="Arial"/>
            <w:color w:val="000000" w:themeColor="text1"/>
          </w:rPr>
          <w:delText xml:space="preserve"> </w:delText>
        </w:r>
        <w:r w:rsidR="00AF426E" w:rsidRPr="00AF426E" w:rsidDel="0006789E">
          <w:rPr>
            <w:rFonts w:cs="Arial"/>
            <w:color w:val="000000" w:themeColor="text1"/>
          </w:rPr>
          <w:delText>-0.10</w:delText>
        </w:r>
        <w:r w:rsidR="00AF426E" w:rsidDel="0006789E">
          <w:rPr>
            <w:rFonts w:cs="Arial"/>
            <w:color w:val="000000" w:themeColor="text1"/>
          </w:rPr>
          <w:delText xml:space="preserve"> [</w:delText>
        </w:r>
        <w:r w:rsidR="009808BF" w:rsidDel="0006789E">
          <w:rPr>
            <w:rFonts w:cs="Arial"/>
            <w:color w:val="000000" w:themeColor="text1"/>
          </w:rPr>
          <w:delText>-</w:delText>
        </w:r>
        <w:r w:rsidR="009808BF" w:rsidRPr="009808BF" w:rsidDel="0006789E">
          <w:rPr>
            <w:rFonts w:cs="Arial"/>
            <w:color w:val="000000" w:themeColor="text1"/>
          </w:rPr>
          <w:delText>1.5</w:delText>
        </w:r>
        <w:r w:rsidR="009808BF" w:rsidDel="0006789E">
          <w:rPr>
            <w:rFonts w:cs="Arial"/>
            <w:color w:val="000000" w:themeColor="text1"/>
          </w:rPr>
          <w:delText xml:space="preserve">3, </w:delText>
        </w:r>
        <w:r w:rsidR="009808BF" w:rsidRPr="009808BF" w:rsidDel="0006789E">
          <w:rPr>
            <w:rFonts w:cs="Arial"/>
            <w:color w:val="000000" w:themeColor="text1"/>
          </w:rPr>
          <w:delText>1.0</w:delText>
        </w:r>
        <w:r w:rsidR="009808BF" w:rsidDel="0006789E">
          <w:rPr>
            <w:rFonts w:cs="Arial"/>
            <w:color w:val="000000" w:themeColor="text1"/>
          </w:rPr>
          <w:delText>7</w:delText>
        </w:r>
      </w:del>
      <w:ins w:id="748" w:author="Common, Jack" w:date="2019-10-10T08:39:00Z">
        <w:r w:rsidR="0006789E">
          <w:rPr>
            <w:rFonts w:cs="Arial"/>
            <w:color w:val="000000" w:themeColor="text1"/>
          </w:rPr>
          <w:t xml:space="preserve"> </w:t>
        </w:r>
        <w:r w:rsidR="0006789E" w:rsidRPr="0006789E">
          <w:rPr>
            <w:rFonts w:cs="Arial"/>
            <w:color w:val="000000" w:themeColor="text1"/>
          </w:rPr>
          <w:t>-1.53</w:t>
        </w:r>
        <w:r w:rsidR="0006789E">
          <w:rPr>
            <w:rFonts w:cs="Arial"/>
            <w:color w:val="000000" w:themeColor="text1"/>
          </w:rPr>
          <w:t xml:space="preserve"> [</w:t>
        </w:r>
        <w:r w:rsidR="0006789E" w:rsidRPr="0006789E">
          <w:rPr>
            <w:rFonts w:cs="Arial"/>
            <w:color w:val="000000" w:themeColor="text1"/>
          </w:rPr>
          <w:t>-2.6</w:t>
        </w:r>
        <w:r w:rsidR="0006789E">
          <w:rPr>
            <w:rFonts w:cs="Arial"/>
            <w:color w:val="000000" w:themeColor="text1"/>
          </w:rPr>
          <w:t xml:space="preserve">1, </w:t>
        </w:r>
        <w:r w:rsidR="0006789E" w:rsidRPr="0006789E">
          <w:rPr>
            <w:rFonts w:cs="Arial"/>
            <w:color w:val="000000" w:themeColor="text1"/>
          </w:rPr>
          <w:t>-0.45</w:t>
        </w:r>
      </w:ins>
      <w:ins w:id="749" w:author="Common, Jack" w:date="2019-10-10T08:40:00Z">
        <w:r w:rsidR="0006789E">
          <w:rPr>
            <w:rFonts w:cs="Arial"/>
            <w:color w:val="000000" w:themeColor="text1"/>
          </w:rPr>
          <w:t>]</w:t>
        </w:r>
      </w:ins>
      <w:del w:id="750" w:author="Common, Jack" w:date="2019-10-10T08:39:00Z">
        <w:r w:rsidR="009808BF" w:rsidDel="0006789E">
          <w:rPr>
            <w:rFonts w:cs="Arial"/>
            <w:color w:val="000000" w:themeColor="text1"/>
          </w:rPr>
          <w:delText>]</w:delText>
        </w:r>
      </w:del>
      <w:r w:rsidR="000552F5">
        <w:rPr>
          <w:rFonts w:cs="Arial"/>
          <w:color w:val="000000" w:themeColor="text1"/>
        </w:rPr>
        <w:t>; 6-clone</w:t>
      </w:r>
      <w:r w:rsidR="007D60F2">
        <w:rPr>
          <w:rFonts w:cs="Arial"/>
          <w:color w:val="000000" w:themeColor="text1"/>
        </w:rPr>
        <w:t xml:space="preserve">: </w:t>
      </w:r>
      <w:ins w:id="751" w:author="Common, Jack" w:date="2019-10-10T08:40:00Z">
        <w:r w:rsidR="0006789E" w:rsidRPr="0006789E">
          <w:rPr>
            <w:rFonts w:cs="Arial"/>
            <w:color w:val="000000" w:themeColor="text1"/>
          </w:rPr>
          <w:t>-0.9</w:t>
        </w:r>
        <w:r w:rsidR="0006789E">
          <w:rPr>
            <w:rFonts w:cs="Arial"/>
            <w:color w:val="000000" w:themeColor="text1"/>
          </w:rPr>
          <w:t>9 [</w:t>
        </w:r>
        <w:r w:rsidR="0006789E" w:rsidRPr="0006789E">
          <w:rPr>
            <w:rFonts w:cs="Arial"/>
            <w:color w:val="000000" w:themeColor="text1"/>
          </w:rPr>
          <w:t>-2.0</w:t>
        </w:r>
        <w:r w:rsidR="004772ED">
          <w:rPr>
            <w:rFonts w:cs="Arial"/>
            <w:color w:val="000000" w:themeColor="text1"/>
          </w:rPr>
          <w:t>7, -</w:t>
        </w:r>
        <w:r w:rsidR="0006789E" w:rsidRPr="0006789E">
          <w:rPr>
            <w:rFonts w:cs="Arial"/>
            <w:color w:val="000000" w:themeColor="text1"/>
          </w:rPr>
          <w:t>0.09</w:t>
        </w:r>
        <w:r w:rsidR="004772ED">
          <w:rPr>
            <w:rFonts w:cs="Arial"/>
            <w:color w:val="000000" w:themeColor="text1"/>
          </w:rPr>
          <w:t>]</w:t>
        </w:r>
      </w:ins>
      <w:del w:id="752" w:author="Common, Jack" w:date="2019-10-10T08:40:00Z">
        <w:r w:rsidR="007D60F2" w:rsidRPr="007D60F2" w:rsidDel="0006789E">
          <w:rPr>
            <w:rFonts w:cs="Arial"/>
            <w:color w:val="000000" w:themeColor="text1"/>
          </w:rPr>
          <w:delText>0.45</w:delText>
        </w:r>
        <w:r w:rsidR="007D60F2" w:rsidDel="0006789E">
          <w:rPr>
            <w:rFonts w:cs="Arial"/>
            <w:color w:val="000000" w:themeColor="text1"/>
          </w:rPr>
          <w:delText xml:space="preserve"> [</w:delText>
        </w:r>
        <w:r w:rsidR="007D60F2" w:rsidRPr="007D60F2" w:rsidDel="0006789E">
          <w:rPr>
            <w:rFonts w:cs="Arial"/>
            <w:color w:val="000000" w:themeColor="text1"/>
          </w:rPr>
          <w:delText>-0.9</w:delText>
        </w:r>
        <w:r w:rsidR="007D60F2" w:rsidDel="0006789E">
          <w:rPr>
            <w:rFonts w:cs="Arial"/>
            <w:color w:val="000000" w:themeColor="text1"/>
          </w:rPr>
          <w:delText xml:space="preserve">1, </w:delText>
        </w:r>
        <w:r w:rsidR="007D60F2" w:rsidRPr="007D60F2" w:rsidDel="0006789E">
          <w:rPr>
            <w:rFonts w:cs="Arial"/>
            <w:color w:val="000000" w:themeColor="text1"/>
          </w:rPr>
          <w:delText>1.</w:delText>
        </w:r>
        <w:r w:rsidR="007D60F2" w:rsidDel="0006789E">
          <w:rPr>
            <w:rFonts w:cs="Arial"/>
            <w:color w:val="000000" w:themeColor="text1"/>
          </w:rPr>
          <w:delText>49</w:delText>
        </w:r>
        <w:r w:rsidR="00D338BD" w:rsidDel="0006789E">
          <w:rPr>
            <w:rFonts w:cs="Arial"/>
            <w:color w:val="000000" w:themeColor="text1"/>
          </w:rPr>
          <w:delText>]</w:delText>
        </w:r>
      </w:del>
      <w:r w:rsidR="00D338BD">
        <w:rPr>
          <w:rFonts w:cs="Arial"/>
          <w:color w:val="000000" w:themeColor="text1"/>
        </w:rPr>
        <w:t>)</w:t>
      </w:r>
      <w:ins w:id="753" w:author="Common, Jack" w:date="2019-10-23T14:19:00Z">
        <w:r w:rsidR="007243AD">
          <w:rPr>
            <w:rFonts w:cs="Arial"/>
            <w:color w:val="000000" w:themeColor="text1"/>
          </w:rPr>
          <w:t xml:space="preserve">, and </w:t>
        </w:r>
      </w:ins>
      <w:del w:id="754" w:author="Common, Jack" w:date="2019-10-23T14:19:00Z">
        <w:r w:rsidR="00AF0201" w:rsidDel="007243AD">
          <w:rPr>
            <w:rFonts w:cs="Arial"/>
            <w:color w:val="000000" w:themeColor="text1"/>
          </w:rPr>
          <w:delText xml:space="preserve">. </w:delText>
        </w:r>
      </w:del>
      <w:ins w:id="755" w:author="Common, Jack" w:date="2019-10-23T14:19:00Z">
        <w:r w:rsidR="007243AD">
          <w:rPr>
            <w:rFonts w:cs="Arial"/>
            <w:color w:val="000000" w:themeColor="text1"/>
          </w:rPr>
          <w:t>s</w:t>
        </w:r>
      </w:ins>
      <w:del w:id="756" w:author="Common, Jack" w:date="2019-10-23T14:19:00Z">
        <w:r w:rsidR="009650DB" w:rsidDel="007243AD">
          <w:rPr>
            <w:rFonts w:cs="Arial"/>
            <w:color w:val="000000" w:themeColor="text1"/>
          </w:rPr>
          <w:delText>S</w:delText>
        </w:r>
      </w:del>
      <w:r w:rsidR="004F3B83">
        <w:rPr>
          <w:rFonts w:cs="Arial"/>
          <w:color w:val="000000" w:themeColor="text1"/>
        </w:rPr>
        <w:t>election rate</w:t>
      </w:r>
      <w:r w:rsidR="001F223C">
        <w:rPr>
          <w:rFonts w:cs="Arial"/>
          <w:color w:val="000000" w:themeColor="text1"/>
        </w:rPr>
        <w:t>s</w:t>
      </w:r>
      <w:r w:rsidR="004F3B83">
        <w:rPr>
          <w:rFonts w:cs="Arial"/>
          <w:color w:val="000000" w:themeColor="text1"/>
        </w:rPr>
        <w:t xml:space="preserve"> in the 12- and 24-clone treatments were </w:t>
      </w:r>
      <w:del w:id="757" w:author="Common, Jack" w:date="2019-10-24T10:14:00Z">
        <w:r w:rsidR="00A97A9F" w:rsidDel="0094537B">
          <w:rPr>
            <w:rFonts w:cs="Arial"/>
            <w:color w:val="000000" w:themeColor="text1"/>
          </w:rPr>
          <w:delText>also</w:delText>
        </w:r>
        <w:r w:rsidR="008A5237" w:rsidDel="0094537B">
          <w:rPr>
            <w:rFonts w:cs="Arial"/>
            <w:color w:val="000000" w:themeColor="text1"/>
          </w:rPr>
          <w:delText xml:space="preserve"> </w:delText>
        </w:r>
      </w:del>
      <w:r w:rsidR="00DF31EB">
        <w:rPr>
          <w:rFonts w:cs="Arial"/>
          <w:color w:val="000000" w:themeColor="text1"/>
        </w:rPr>
        <w:t>hig</w:t>
      </w:r>
      <w:r w:rsidR="00997602">
        <w:rPr>
          <w:rFonts w:cs="Arial"/>
          <w:color w:val="000000" w:themeColor="text1"/>
        </w:rPr>
        <w:t xml:space="preserve">her than </w:t>
      </w:r>
      <w:r w:rsidR="00FF74D2">
        <w:rPr>
          <w:rFonts w:cs="Arial"/>
          <w:color w:val="000000" w:themeColor="text1"/>
        </w:rPr>
        <w:t>the 3- and 6-clone treatments</w:t>
      </w:r>
      <w:r w:rsidR="00DD398D">
        <w:rPr>
          <w:rFonts w:cs="Arial"/>
          <w:color w:val="000000" w:themeColor="text1"/>
        </w:rPr>
        <w:t xml:space="preserve"> (12-clone: </w:t>
      </w:r>
      <w:ins w:id="758" w:author="Common, Jack" w:date="2019-10-10T08:41:00Z">
        <w:r w:rsidR="00D52232" w:rsidRPr="00D52232">
          <w:rPr>
            <w:rFonts w:cs="Arial"/>
            <w:color w:val="000000" w:themeColor="text1"/>
          </w:rPr>
          <w:t>0.12</w:t>
        </w:r>
        <w:r w:rsidR="00D52232">
          <w:rPr>
            <w:rFonts w:cs="Arial"/>
            <w:color w:val="000000" w:themeColor="text1"/>
          </w:rPr>
          <w:t xml:space="preserve"> [</w:t>
        </w:r>
        <w:r w:rsidR="00D52232" w:rsidRPr="00D52232">
          <w:rPr>
            <w:rFonts w:cs="Arial"/>
            <w:color w:val="000000" w:themeColor="text1"/>
          </w:rPr>
          <w:t>-0.9</w:t>
        </w:r>
        <w:r w:rsidR="00D52232">
          <w:rPr>
            <w:rFonts w:cs="Arial"/>
            <w:color w:val="000000" w:themeColor="text1"/>
          </w:rPr>
          <w:t xml:space="preserve">6, </w:t>
        </w:r>
        <w:r w:rsidR="00D52232" w:rsidRPr="00D52232">
          <w:rPr>
            <w:rFonts w:cs="Arial"/>
            <w:color w:val="000000" w:themeColor="text1"/>
          </w:rPr>
          <w:t>1.2</w:t>
        </w:r>
        <w:r w:rsidR="00D52232">
          <w:rPr>
            <w:rFonts w:cs="Arial"/>
            <w:color w:val="000000" w:themeColor="text1"/>
          </w:rPr>
          <w:t>1]</w:t>
        </w:r>
      </w:ins>
      <w:del w:id="759" w:author="Common, Jack" w:date="2019-10-10T08:41:00Z">
        <w:r w:rsidR="00DD398D" w:rsidRPr="00BD6765" w:rsidDel="00D52232">
          <w:rPr>
            <w:rFonts w:cs="Arial"/>
            <w:color w:val="000000" w:themeColor="text1"/>
          </w:rPr>
          <w:delText>1.5</w:delText>
        </w:r>
        <w:r w:rsidR="00DD398D" w:rsidDel="00D52232">
          <w:rPr>
            <w:rFonts w:cs="Arial"/>
            <w:color w:val="000000" w:themeColor="text1"/>
          </w:rPr>
          <w:delText>3 [</w:delText>
        </w:r>
        <w:r w:rsidR="00DD398D" w:rsidRPr="00332170" w:rsidDel="00D52232">
          <w:rPr>
            <w:rFonts w:cs="Arial"/>
            <w:color w:val="000000" w:themeColor="text1"/>
          </w:rPr>
          <w:delText>0.03</w:delText>
        </w:r>
        <w:r w:rsidR="00DD398D" w:rsidDel="00D52232">
          <w:rPr>
            <w:rFonts w:cs="Arial"/>
            <w:color w:val="000000" w:themeColor="text1"/>
          </w:rPr>
          <w:delText xml:space="preserve">, </w:delText>
        </w:r>
        <w:r w:rsidR="00DD398D" w:rsidRPr="00332170" w:rsidDel="00D52232">
          <w:rPr>
            <w:rFonts w:cs="Arial"/>
            <w:color w:val="000000" w:themeColor="text1"/>
          </w:rPr>
          <w:delText>2.5</w:delText>
        </w:r>
        <w:r w:rsidR="00DD398D" w:rsidDel="00D52232">
          <w:rPr>
            <w:rFonts w:cs="Arial"/>
            <w:color w:val="000000" w:themeColor="text1"/>
          </w:rPr>
          <w:delText>4]</w:delText>
        </w:r>
      </w:del>
      <w:r w:rsidR="00DD398D">
        <w:rPr>
          <w:rFonts w:cs="Arial"/>
          <w:color w:val="000000" w:themeColor="text1"/>
        </w:rPr>
        <w:t xml:space="preserve">; 24-clone: </w:t>
      </w:r>
      <w:ins w:id="760" w:author="Common, Jack" w:date="2019-10-10T08:42:00Z">
        <w:r w:rsidR="00B268A0" w:rsidRPr="00B268A0">
          <w:rPr>
            <w:rFonts w:cs="Arial"/>
            <w:color w:val="000000" w:themeColor="text1"/>
          </w:rPr>
          <w:t>0.15</w:t>
        </w:r>
        <w:r w:rsidR="00B268A0">
          <w:rPr>
            <w:rFonts w:cs="Arial"/>
            <w:color w:val="000000" w:themeColor="text1"/>
          </w:rPr>
          <w:t xml:space="preserve"> [</w:t>
        </w:r>
        <w:r w:rsidR="00B268A0" w:rsidRPr="00B268A0">
          <w:rPr>
            <w:rFonts w:cs="Arial"/>
            <w:color w:val="000000" w:themeColor="text1"/>
          </w:rPr>
          <w:t>-0.9</w:t>
        </w:r>
        <w:r w:rsidR="00B268A0">
          <w:rPr>
            <w:rFonts w:cs="Arial"/>
            <w:color w:val="000000" w:themeColor="text1"/>
          </w:rPr>
          <w:t xml:space="preserve">3, </w:t>
        </w:r>
        <w:r w:rsidR="00B268A0" w:rsidRPr="00B268A0">
          <w:rPr>
            <w:rFonts w:cs="Arial"/>
            <w:color w:val="000000" w:themeColor="text1"/>
          </w:rPr>
          <w:t>1.2</w:t>
        </w:r>
        <w:r w:rsidR="00B268A0">
          <w:rPr>
            <w:rFonts w:cs="Arial"/>
            <w:color w:val="000000" w:themeColor="text1"/>
          </w:rPr>
          <w:t>4</w:t>
        </w:r>
      </w:ins>
      <w:ins w:id="761" w:author="Common, Jack" w:date="2019-10-23T14:20:00Z">
        <w:r w:rsidR="005E03A1">
          <w:rPr>
            <w:rFonts w:cs="Arial"/>
            <w:color w:val="000000" w:themeColor="text1"/>
          </w:rPr>
          <w:t>]</w:t>
        </w:r>
      </w:ins>
      <w:del w:id="762" w:author="Common, Jack" w:date="2019-10-10T08:42:00Z">
        <w:r w:rsidR="00DD398D" w:rsidRPr="00B75317" w:rsidDel="00B268A0">
          <w:rPr>
            <w:rFonts w:cs="Arial"/>
            <w:color w:val="000000" w:themeColor="text1"/>
          </w:rPr>
          <w:delText>1.30</w:delText>
        </w:r>
        <w:r w:rsidR="00DD398D" w:rsidDel="00B268A0">
          <w:rPr>
            <w:rFonts w:cs="Arial"/>
            <w:color w:val="000000" w:themeColor="text1"/>
          </w:rPr>
          <w:delText xml:space="preserve"> [</w:delText>
        </w:r>
        <w:r w:rsidR="00DD398D" w:rsidRPr="00B75317" w:rsidDel="00B268A0">
          <w:rPr>
            <w:rFonts w:cs="Arial"/>
            <w:color w:val="000000" w:themeColor="text1"/>
          </w:rPr>
          <w:delText>0.25</w:delText>
        </w:r>
        <w:r w:rsidR="00DD398D" w:rsidDel="00B268A0">
          <w:rPr>
            <w:rFonts w:cs="Arial"/>
            <w:color w:val="000000" w:themeColor="text1"/>
          </w:rPr>
          <w:delText xml:space="preserve">, </w:delText>
        </w:r>
        <w:r w:rsidR="00DD398D" w:rsidRPr="00B75317" w:rsidDel="00B268A0">
          <w:rPr>
            <w:rFonts w:cs="Arial"/>
            <w:color w:val="000000" w:themeColor="text1"/>
          </w:rPr>
          <w:delText>2.6</w:delText>
        </w:r>
        <w:r w:rsidR="00DD398D" w:rsidDel="00B268A0">
          <w:rPr>
            <w:rFonts w:cs="Arial"/>
            <w:color w:val="000000" w:themeColor="text1"/>
          </w:rPr>
          <w:delText>6]</w:delText>
        </w:r>
      </w:del>
      <w:r w:rsidR="00DD398D">
        <w:rPr>
          <w:rFonts w:cs="Arial"/>
          <w:color w:val="000000" w:themeColor="text1"/>
        </w:rPr>
        <w:t>)</w:t>
      </w:r>
      <w:ins w:id="763" w:author="Common, Jack" w:date="2019-10-23T14:19:00Z">
        <w:r w:rsidR="007F5712">
          <w:rPr>
            <w:rFonts w:cs="Arial"/>
            <w:color w:val="000000" w:themeColor="text1"/>
          </w:rPr>
          <w:t xml:space="preserve">. </w:t>
        </w:r>
      </w:ins>
      <w:ins w:id="764" w:author="Common, Jack" w:date="2019-10-24T10:08:00Z">
        <w:r w:rsidR="001C538D">
          <w:rPr>
            <w:rFonts w:cs="Arial"/>
            <w:color w:val="000000" w:themeColor="text1"/>
          </w:rPr>
          <w:t>There was also a</w:t>
        </w:r>
      </w:ins>
      <w:ins w:id="765" w:author="Common, Jack" w:date="2019-10-24T10:37:00Z">
        <w:r w:rsidR="0067361D">
          <w:rPr>
            <w:rFonts w:cs="Arial"/>
            <w:color w:val="000000" w:themeColor="text1"/>
          </w:rPr>
          <w:t xml:space="preserve">n </w:t>
        </w:r>
      </w:ins>
      <w:ins w:id="766" w:author="Common, Jack" w:date="2019-10-24T10:08:00Z">
        <w:r w:rsidR="001C538D">
          <w:rPr>
            <w:rFonts w:cs="Arial"/>
            <w:color w:val="000000" w:themeColor="text1"/>
          </w:rPr>
          <w:t xml:space="preserve">increase in selection rate over time </w:t>
        </w:r>
      </w:ins>
      <w:ins w:id="767" w:author="Common, Jack" w:date="2019-10-24T10:38:00Z">
        <w:r w:rsidR="004A4D4E">
          <w:rPr>
            <w:rFonts w:cs="Arial"/>
            <w:color w:val="000000" w:themeColor="text1"/>
          </w:rPr>
          <w:t xml:space="preserve">among polyclonal treatments </w:t>
        </w:r>
      </w:ins>
      <w:ins w:id="768" w:author="Common, Jack" w:date="2019-10-24T10:08:00Z">
        <w:r w:rsidR="001C538D">
          <w:rPr>
            <w:rFonts w:cs="Arial"/>
            <w:color w:val="000000" w:themeColor="text1"/>
          </w:rPr>
          <w:t>(</w:t>
        </w:r>
      </w:ins>
      <w:ins w:id="769" w:author="Common, Jack" w:date="2019-10-24T10:49:00Z">
        <w:r w:rsidR="007F225B">
          <w:rPr>
            <w:rFonts w:cs="Arial"/>
            <w:color w:val="000000" w:themeColor="text1"/>
          </w:rPr>
          <w:t xml:space="preserve">regression of selection rate over dpi: </w:t>
        </w:r>
      </w:ins>
      <w:ins w:id="770" w:author="Common, Jack" w:date="2019-10-24T10:35:00Z">
        <w:r w:rsidR="00631E73" w:rsidRPr="00831DB0">
          <w:rPr>
            <w:rFonts w:cs="Arial"/>
            <w:i/>
            <w:iCs/>
            <w:color w:val="000000" w:themeColor="text1"/>
          </w:rPr>
          <w:sym w:font="Symbol" w:char="F062"/>
        </w:r>
        <w:r w:rsidR="00631E73" w:rsidRPr="00831DB0">
          <w:rPr>
            <w:rFonts w:cs="Arial"/>
            <w:color w:val="000000" w:themeColor="text1"/>
          </w:rPr>
          <w:t xml:space="preserve">  [95% </w:t>
        </w:r>
        <w:r w:rsidR="00631E73">
          <w:rPr>
            <w:rFonts w:cs="Arial"/>
            <w:color w:val="000000" w:themeColor="text1"/>
          </w:rPr>
          <w:t>CI</w:t>
        </w:r>
        <w:r w:rsidR="00631E73" w:rsidRPr="00831DB0">
          <w:rPr>
            <w:rFonts w:cs="Arial"/>
            <w:color w:val="000000" w:themeColor="text1"/>
          </w:rPr>
          <w:t>]</w:t>
        </w:r>
        <w:r w:rsidR="00631E73">
          <w:rPr>
            <w:rFonts w:cs="Arial"/>
            <w:color w:val="000000" w:themeColor="text1"/>
          </w:rPr>
          <w:t xml:space="preserve"> =</w:t>
        </w:r>
        <w:r w:rsidR="00631E73" w:rsidRPr="00831DB0">
          <w:rPr>
            <w:rFonts w:cs="Arial"/>
            <w:i/>
            <w:iCs/>
            <w:color w:val="000000" w:themeColor="text1"/>
          </w:rPr>
          <w:t xml:space="preserve"> </w:t>
        </w:r>
      </w:ins>
      <w:ins w:id="771" w:author="Common, Jack" w:date="2019-10-24T10:37:00Z">
        <w:r w:rsidR="0067361D" w:rsidRPr="0067361D">
          <w:rPr>
            <w:rFonts w:cs="Arial"/>
            <w:color w:val="000000" w:themeColor="text1"/>
          </w:rPr>
          <w:t>0.41</w:t>
        </w:r>
        <w:r w:rsidR="0067361D">
          <w:rPr>
            <w:rFonts w:cs="Arial"/>
            <w:color w:val="000000" w:themeColor="text1"/>
          </w:rPr>
          <w:t xml:space="preserve"> </w:t>
        </w:r>
      </w:ins>
      <w:ins w:id="772" w:author="Common, Jack" w:date="2019-10-24T10:38:00Z">
        <w:r w:rsidR="00D65449">
          <w:rPr>
            <w:rFonts w:cs="Arial"/>
            <w:color w:val="000000" w:themeColor="text1"/>
          </w:rPr>
          <w:t>[</w:t>
        </w:r>
        <w:r w:rsidR="00D65449" w:rsidRPr="00D65449">
          <w:rPr>
            <w:rFonts w:cs="Arial"/>
            <w:color w:val="000000" w:themeColor="text1"/>
          </w:rPr>
          <w:t>0.03</w:t>
        </w:r>
        <w:r w:rsidR="00D65449">
          <w:rPr>
            <w:rFonts w:cs="Arial"/>
            <w:color w:val="000000" w:themeColor="text1"/>
          </w:rPr>
          <w:t xml:space="preserve">, </w:t>
        </w:r>
        <w:r w:rsidR="00D65449" w:rsidRPr="00D65449">
          <w:rPr>
            <w:rFonts w:cs="Arial"/>
            <w:color w:val="000000" w:themeColor="text1"/>
          </w:rPr>
          <w:t>0.80</w:t>
        </w:r>
      </w:ins>
      <w:ins w:id="773" w:author="Common, Jack" w:date="2019-10-24T10:35:00Z">
        <w:r w:rsidR="00631E73" w:rsidRPr="00831DB0">
          <w:rPr>
            <w:rFonts w:cs="Arial"/>
            <w:color w:val="000000" w:themeColor="text1"/>
          </w:rPr>
          <w:t>]</w:t>
        </w:r>
        <w:r w:rsidR="00631E73">
          <w:rPr>
            <w:rFonts w:cs="Arial"/>
            <w:color w:val="000000" w:themeColor="text1"/>
          </w:rPr>
          <w:t xml:space="preserve">, </w:t>
        </w:r>
        <w:r w:rsidR="00631E73">
          <w:rPr>
            <w:rFonts w:cs="Arial"/>
            <w:i/>
            <w:iCs/>
            <w:color w:val="000000" w:themeColor="text1"/>
          </w:rPr>
          <w:t>t</w:t>
        </w:r>
        <w:r w:rsidR="00631E73">
          <w:rPr>
            <w:rFonts w:cs="Arial"/>
            <w:color w:val="000000" w:themeColor="text1"/>
          </w:rPr>
          <w:t>(2)</w:t>
        </w:r>
        <w:r w:rsidR="00631E73">
          <w:rPr>
            <w:rFonts w:cs="Arial"/>
            <w:color w:val="000000" w:themeColor="text1"/>
            <w:vertAlign w:val="subscript"/>
          </w:rPr>
          <w:t>118</w:t>
        </w:r>
        <w:r w:rsidR="00631E73">
          <w:rPr>
            <w:rFonts w:cs="Arial"/>
            <w:color w:val="000000" w:themeColor="text1"/>
          </w:rPr>
          <w:t xml:space="preserve"> = </w:t>
        </w:r>
      </w:ins>
      <w:ins w:id="774" w:author="Common, Jack" w:date="2019-10-24T10:37:00Z">
        <w:r w:rsidR="008A2D95" w:rsidRPr="008A2D95">
          <w:rPr>
            <w:rFonts w:cs="Arial"/>
            <w:color w:val="000000" w:themeColor="text1"/>
          </w:rPr>
          <w:t>2.1</w:t>
        </w:r>
        <w:r w:rsidR="008A2D95">
          <w:rPr>
            <w:rFonts w:cs="Arial"/>
            <w:color w:val="000000" w:themeColor="text1"/>
          </w:rPr>
          <w:t>7</w:t>
        </w:r>
      </w:ins>
      <w:ins w:id="775" w:author="Common, Jack" w:date="2019-10-24T10:35:00Z">
        <w:r w:rsidR="00631E73">
          <w:rPr>
            <w:rFonts w:cs="Arial"/>
            <w:color w:val="000000" w:themeColor="text1"/>
          </w:rPr>
          <w:t xml:space="preserve">, </w:t>
        </w:r>
        <w:r w:rsidR="00631E73">
          <w:rPr>
            <w:rFonts w:cs="Arial"/>
            <w:i/>
            <w:iCs/>
            <w:color w:val="000000" w:themeColor="text1"/>
          </w:rPr>
          <w:t xml:space="preserve">p </w:t>
        </w:r>
        <w:r w:rsidR="00631E73">
          <w:rPr>
            <w:rFonts w:cs="Arial"/>
            <w:color w:val="000000" w:themeColor="text1"/>
          </w:rPr>
          <w:t>= 0.</w:t>
        </w:r>
      </w:ins>
      <w:ins w:id="776" w:author="Common, Jack" w:date="2019-10-24T10:37:00Z">
        <w:r w:rsidR="008A2D95">
          <w:rPr>
            <w:rFonts w:cs="Arial"/>
            <w:color w:val="000000" w:themeColor="text1"/>
          </w:rPr>
          <w:t>03</w:t>
        </w:r>
      </w:ins>
      <w:ins w:id="777" w:author="Common, Jack" w:date="2019-10-24T15:52:00Z">
        <w:r w:rsidR="0015122A">
          <w:rPr>
            <w:rFonts w:cs="Arial"/>
            <w:color w:val="000000" w:themeColor="text1"/>
          </w:rPr>
          <w:t xml:space="preserve">; </w:t>
        </w:r>
        <w:r w:rsidR="0015122A">
          <w:rPr>
            <w:rFonts w:cs="Arial"/>
            <w:b/>
            <w:bCs/>
            <w:color w:val="000000" w:themeColor="text1"/>
          </w:rPr>
          <w:t>Figure S</w:t>
        </w:r>
      </w:ins>
      <w:ins w:id="778" w:author="Common, Jack" w:date="2019-10-24T19:11:00Z">
        <w:r w:rsidR="00ED3779">
          <w:rPr>
            <w:rFonts w:cs="Arial"/>
            <w:b/>
            <w:bCs/>
            <w:color w:val="000000" w:themeColor="text1"/>
          </w:rPr>
          <w:t>3</w:t>
        </w:r>
      </w:ins>
      <w:ins w:id="779" w:author="Common, Jack" w:date="2019-10-24T15:52:00Z">
        <w:r w:rsidR="0015122A">
          <w:rPr>
            <w:rFonts w:cs="Arial"/>
            <w:b/>
            <w:bCs/>
            <w:color w:val="000000" w:themeColor="text1"/>
          </w:rPr>
          <w:t>B</w:t>
        </w:r>
      </w:ins>
      <w:ins w:id="780" w:author="Common, Jack" w:date="2019-10-24T10:08:00Z">
        <w:r w:rsidR="001C538D">
          <w:rPr>
            <w:rFonts w:cs="Arial"/>
            <w:color w:val="000000" w:themeColor="text1"/>
          </w:rPr>
          <w:t xml:space="preserve">), </w:t>
        </w:r>
      </w:ins>
      <w:ins w:id="781" w:author="Common, Jack" w:date="2019-10-24T10:45:00Z">
        <w:r w:rsidR="003C189D">
          <w:rPr>
            <w:rFonts w:cs="Arial"/>
            <w:color w:val="000000" w:themeColor="text1"/>
          </w:rPr>
          <w:t>which</w:t>
        </w:r>
        <w:r w:rsidR="00A16650">
          <w:rPr>
            <w:rFonts w:cs="Arial"/>
            <w:color w:val="000000" w:themeColor="text1"/>
          </w:rPr>
          <w:t xml:space="preserve"> parallels</w:t>
        </w:r>
      </w:ins>
      <w:ins w:id="782" w:author="Common, Jack" w:date="2019-10-24T10:39:00Z">
        <w:r w:rsidR="00C92386">
          <w:rPr>
            <w:rFonts w:cs="Arial"/>
            <w:color w:val="000000" w:themeColor="text1"/>
          </w:rPr>
          <w:t xml:space="preserve"> </w:t>
        </w:r>
      </w:ins>
      <w:ins w:id="783" w:author="Common, Jack" w:date="2019-10-24T10:57:00Z">
        <w:r w:rsidR="00387DDE">
          <w:rPr>
            <w:rFonts w:cs="Arial"/>
            <w:color w:val="000000" w:themeColor="text1"/>
          </w:rPr>
          <w:t>the</w:t>
        </w:r>
      </w:ins>
      <w:ins w:id="784" w:author="Common, Jack" w:date="2019-10-24T10:08:00Z">
        <w:r w:rsidR="001C538D">
          <w:rPr>
            <w:rFonts w:cs="Arial"/>
            <w:color w:val="000000" w:themeColor="text1"/>
          </w:rPr>
          <w:t xml:space="preserve"> decline in phage population sizes over time</w:t>
        </w:r>
      </w:ins>
      <w:ins w:id="785" w:author="Common, Jack" w:date="2019-10-24T11:30:00Z">
        <w:r w:rsidR="00331E31">
          <w:rPr>
            <w:rFonts w:cs="Arial"/>
            <w:color w:val="000000" w:themeColor="text1"/>
          </w:rPr>
          <w:t xml:space="preserve"> </w:t>
        </w:r>
        <w:r w:rsidR="0061701D">
          <w:rPr>
            <w:rFonts w:cs="Arial"/>
            <w:color w:val="000000" w:themeColor="text1"/>
          </w:rPr>
          <w:t>in the same treatments (regression of ln pfu ml</w:t>
        </w:r>
        <w:r w:rsidR="0061701D">
          <w:rPr>
            <w:rFonts w:cs="Arial"/>
            <w:color w:val="000000" w:themeColor="text1"/>
          </w:rPr>
          <w:softHyphen/>
        </w:r>
        <w:r w:rsidR="0061701D">
          <w:rPr>
            <w:rFonts w:cs="Arial"/>
            <w:color w:val="000000" w:themeColor="text1"/>
          </w:rPr>
          <w:softHyphen/>
        </w:r>
        <w:r w:rsidR="0061701D">
          <w:rPr>
            <w:rFonts w:cs="Arial"/>
            <w:color w:val="000000" w:themeColor="text1"/>
            <w:vertAlign w:val="superscript"/>
          </w:rPr>
          <w:t>-1</w:t>
        </w:r>
        <w:r w:rsidR="0061701D">
          <w:rPr>
            <w:rFonts w:cs="Arial"/>
            <w:color w:val="000000" w:themeColor="text1"/>
          </w:rPr>
          <w:t xml:space="preserve"> over dpi: </w:t>
        </w:r>
        <w:r w:rsidR="0061701D" w:rsidRPr="00831DB0">
          <w:rPr>
            <w:rFonts w:cs="Arial"/>
            <w:i/>
            <w:iCs/>
            <w:color w:val="000000" w:themeColor="text1"/>
          </w:rPr>
          <w:sym w:font="Symbol" w:char="F062"/>
        </w:r>
        <w:r w:rsidR="0061701D" w:rsidRPr="00831DB0">
          <w:rPr>
            <w:rFonts w:cs="Arial"/>
            <w:color w:val="000000" w:themeColor="text1"/>
          </w:rPr>
          <w:t xml:space="preserve">  [95% </w:t>
        </w:r>
        <w:r w:rsidR="0061701D">
          <w:rPr>
            <w:rFonts w:cs="Arial"/>
            <w:color w:val="000000" w:themeColor="text1"/>
          </w:rPr>
          <w:t>CI</w:t>
        </w:r>
        <w:r w:rsidR="0061701D" w:rsidRPr="00831DB0">
          <w:rPr>
            <w:rFonts w:cs="Arial"/>
            <w:color w:val="000000" w:themeColor="text1"/>
          </w:rPr>
          <w:t>]</w:t>
        </w:r>
        <w:r w:rsidR="0061701D">
          <w:rPr>
            <w:rFonts w:cs="Arial"/>
            <w:color w:val="000000" w:themeColor="text1"/>
          </w:rPr>
          <w:t xml:space="preserve"> =</w:t>
        </w:r>
        <w:r w:rsidR="0061701D" w:rsidRPr="00831DB0">
          <w:rPr>
            <w:rFonts w:cs="Arial"/>
            <w:i/>
            <w:iCs/>
            <w:color w:val="000000" w:themeColor="text1"/>
          </w:rPr>
          <w:t xml:space="preserve"> </w:t>
        </w:r>
        <w:r w:rsidR="0061701D" w:rsidRPr="0019715B">
          <w:rPr>
            <w:rFonts w:cs="Arial"/>
            <w:color w:val="000000" w:themeColor="text1"/>
          </w:rPr>
          <w:t>-2.58</w:t>
        </w:r>
        <w:r w:rsidR="0061701D">
          <w:rPr>
            <w:rFonts w:cs="Arial"/>
            <w:color w:val="000000" w:themeColor="text1"/>
          </w:rPr>
          <w:t xml:space="preserve"> [</w:t>
        </w:r>
        <w:r w:rsidR="0061701D" w:rsidRPr="001E40FF">
          <w:rPr>
            <w:rFonts w:cs="Arial"/>
            <w:color w:val="000000" w:themeColor="text1"/>
          </w:rPr>
          <w:t>-3.2</w:t>
        </w:r>
        <w:r w:rsidR="0061701D">
          <w:rPr>
            <w:rFonts w:cs="Arial"/>
            <w:color w:val="000000" w:themeColor="text1"/>
          </w:rPr>
          <w:t xml:space="preserve">3, </w:t>
        </w:r>
        <w:r w:rsidR="0061701D" w:rsidRPr="001E40FF">
          <w:rPr>
            <w:rFonts w:cs="Arial"/>
            <w:color w:val="000000" w:themeColor="text1"/>
          </w:rPr>
          <w:t>-1.8</w:t>
        </w:r>
        <w:r w:rsidR="0061701D">
          <w:rPr>
            <w:rFonts w:cs="Arial"/>
            <w:color w:val="000000" w:themeColor="text1"/>
          </w:rPr>
          <w:t>4</w:t>
        </w:r>
        <w:r w:rsidR="0061701D" w:rsidRPr="00831DB0">
          <w:rPr>
            <w:rFonts w:cs="Arial"/>
            <w:color w:val="000000" w:themeColor="text1"/>
          </w:rPr>
          <w:t>]</w:t>
        </w:r>
        <w:r w:rsidR="0061701D">
          <w:rPr>
            <w:rFonts w:cs="Arial"/>
            <w:color w:val="000000" w:themeColor="text1"/>
          </w:rPr>
          <w:t xml:space="preserve">, </w:t>
        </w:r>
        <w:r w:rsidR="0061701D">
          <w:rPr>
            <w:rFonts w:cs="Arial"/>
            <w:i/>
            <w:iCs/>
            <w:color w:val="000000" w:themeColor="text1"/>
          </w:rPr>
          <w:t>t</w:t>
        </w:r>
        <w:r w:rsidR="0061701D">
          <w:rPr>
            <w:rFonts w:cs="Arial"/>
            <w:color w:val="000000" w:themeColor="text1"/>
          </w:rPr>
          <w:t>(2)</w:t>
        </w:r>
        <w:r w:rsidR="0061701D">
          <w:rPr>
            <w:rFonts w:cs="Arial"/>
            <w:color w:val="000000" w:themeColor="text1"/>
            <w:vertAlign w:val="subscript"/>
          </w:rPr>
          <w:t>114</w:t>
        </w:r>
        <w:r w:rsidR="0061701D">
          <w:rPr>
            <w:rFonts w:cs="Arial"/>
            <w:color w:val="000000" w:themeColor="text1"/>
          </w:rPr>
          <w:t xml:space="preserve"> = </w:t>
        </w:r>
        <w:r w:rsidR="0061701D" w:rsidRPr="0019715B">
          <w:rPr>
            <w:rFonts w:cs="Arial"/>
            <w:color w:val="000000" w:themeColor="text1"/>
          </w:rPr>
          <w:t>-7.64</w:t>
        </w:r>
        <w:r w:rsidR="0061701D">
          <w:rPr>
            <w:rFonts w:cs="Arial"/>
            <w:color w:val="000000" w:themeColor="text1"/>
          </w:rPr>
          <w:t xml:space="preserve">, </w:t>
        </w:r>
        <w:r w:rsidR="0061701D">
          <w:rPr>
            <w:rFonts w:cs="Arial"/>
            <w:i/>
            <w:iCs/>
            <w:color w:val="000000" w:themeColor="text1"/>
          </w:rPr>
          <w:t xml:space="preserve">p </w:t>
        </w:r>
        <w:r w:rsidR="0061701D">
          <w:rPr>
            <w:rFonts w:cs="Arial"/>
            <w:color w:val="000000" w:themeColor="text1"/>
          </w:rPr>
          <w:t>= 7.27 x 10</w:t>
        </w:r>
        <w:r w:rsidR="0061701D">
          <w:rPr>
            <w:rFonts w:cs="Arial"/>
            <w:color w:val="000000" w:themeColor="text1"/>
            <w:vertAlign w:val="superscript"/>
          </w:rPr>
          <w:t>-12</w:t>
        </w:r>
        <w:r w:rsidR="0061701D">
          <w:rPr>
            <w:rFonts w:cs="Arial"/>
            <w:color w:val="000000" w:themeColor="text1"/>
          </w:rPr>
          <w:t>)</w:t>
        </w:r>
      </w:ins>
      <w:ins w:id="786" w:author="Common, Jack" w:date="2019-10-24T10:45:00Z">
        <w:r w:rsidR="00A16650">
          <w:rPr>
            <w:rFonts w:cs="Arial"/>
            <w:color w:val="000000" w:themeColor="text1"/>
          </w:rPr>
          <w:t>.</w:t>
        </w:r>
      </w:ins>
      <w:ins w:id="787" w:author="Common, Jack" w:date="2019-10-24T10:08:00Z">
        <w:r w:rsidR="001C538D">
          <w:rPr>
            <w:rFonts w:cs="Arial"/>
            <w:color w:val="000000" w:themeColor="text1"/>
          </w:rPr>
          <w:t xml:space="preserve"> </w:t>
        </w:r>
      </w:ins>
      <w:del w:id="788" w:author="Common, Jack" w:date="2019-10-23T14:19:00Z">
        <w:r w:rsidR="009650DB" w:rsidDel="007F5712">
          <w:rPr>
            <w:rFonts w:cs="Arial"/>
            <w:color w:val="000000" w:themeColor="text1"/>
          </w:rPr>
          <w:delText xml:space="preserve">, </w:delText>
        </w:r>
      </w:del>
      <w:del w:id="789" w:author="Common, Jack" w:date="2019-10-24T10:10:00Z">
        <w:r w:rsidR="009650DB" w:rsidDel="006426A0">
          <w:rPr>
            <w:rFonts w:cs="Arial"/>
            <w:color w:val="000000" w:themeColor="text1"/>
          </w:rPr>
          <w:delText>indicat</w:delText>
        </w:r>
      </w:del>
      <w:del w:id="790" w:author="Common, Jack" w:date="2019-10-23T14:19:00Z">
        <w:r w:rsidR="009650DB" w:rsidDel="007F5712">
          <w:rPr>
            <w:rFonts w:cs="Arial"/>
            <w:color w:val="000000" w:themeColor="text1"/>
          </w:rPr>
          <w:delText xml:space="preserve">ing </w:delText>
        </w:r>
      </w:del>
      <w:del w:id="791" w:author="Common, Jack" w:date="2019-10-24T10:50:00Z">
        <w:r w:rsidR="009650DB" w:rsidDel="004B3FB2">
          <w:rPr>
            <w:rFonts w:cs="Arial"/>
            <w:color w:val="000000" w:themeColor="text1"/>
          </w:rPr>
          <w:delText xml:space="preserve">that </w:delText>
        </w:r>
        <w:r w:rsidR="00660439" w:rsidDel="004B3FB2">
          <w:rPr>
            <w:rFonts w:cs="Arial"/>
            <w:color w:val="000000" w:themeColor="text1"/>
          </w:rPr>
          <w:delText xml:space="preserve">susceptible clones </w:delText>
        </w:r>
      </w:del>
      <w:del w:id="792" w:author="Common, Jack" w:date="2019-10-23T14:19:00Z">
        <w:r w:rsidR="005F17CE" w:rsidDel="007F5712">
          <w:rPr>
            <w:rFonts w:cs="Arial"/>
            <w:color w:val="000000" w:themeColor="text1"/>
          </w:rPr>
          <w:delText xml:space="preserve">did </w:delText>
        </w:r>
      </w:del>
      <w:del w:id="793" w:author="Common, Jack" w:date="2019-10-24T10:50:00Z">
        <w:r w:rsidR="00660439" w:rsidDel="004B3FB2">
          <w:rPr>
            <w:rFonts w:cs="Arial"/>
            <w:color w:val="000000" w:themeColor="text1"/>
          </w:rPr>
          <w:delText>gain</w:delText>
        </w:r>
      </w:del>
      <w:del w:id="794" w:author="Common, Jack" w:date="2019-10-23T14:19:00Z">
        <w:r w:rsidR="00660439" w:rsidDel="007F5712">
          <w:rPr>
            <w:rFonts w:cs="Arial"/>
            <w:color w:val="000000" w:themeColor="text1"/>
          </w:rPr>
          <w:delText xml:space="preserve"> </w:delText>
        </w:r>
      </w:del>
      <w:del w:id="795" w:author="Common, Jack" w:date="2019-10-24T10:50:00Z">
        <w:r w:rsidR="00660439" w:rsidDel="004B3FB2">
          <w:rPr>
            <w:rFonts w:cs="Arial"/>
            <w:color w:val="000000" w:themeColor="text1"/>
          </w:rPr>
          <w:delText>a competitive advantage</w:delText>
        </w:r>
        <w:r w:rsidR="0000297A" w:rsidDel="004B3FB2">
          <w:rPr>
            <w:rFonts w:cs="Arial"/>
            <w:color w:val="000000" w:themeColor="text1"/>
          </w:rPr>
          <w:delText xml:space="preserve"> from population-level CRISPR allele diversity</w:delText>
        </w:r>
        <w:r w:rsidR="00C93F0C" w:rsidDel="004B3FB2">
          <w:rPr>
            <w:rFonts w:cs="Arial"/>
            <w:color w:val="000000" w:themeColor="text1"/>
          </w:rPr>
          <w:delText xml:space="preserve"> (</w:delText>
        </w:r>
        <w:r w:rsidR="00611C2A" w:rsidDel="004B3FB2">
          <w:rPr>
            <w:rFonts w:cs="Arial"/>
            <w:b/>
            <w:bCs/>
            <w:color w:val="000000" w:themeColor="text1"/>
          </w:rPr>
          <w:delText>Fig</w:delText>
        </w:r>
      </w:del>
      <w:del w:id="796" w:author="Common, Jack" w:date="2019-10-23T14:19:00Z">
        <w:r w:rsidR="00611C2A" w:rsidDel="007F5712">
          <w:rPr>
            <w:rFonts w:cs="Arial"/>
            <w:b/>
            <w:bCs/>
            <w:color w:val="000000" w:themeColor="text1"/>
          </w:rPr>
          <w:delText>.</w:delText>
        </w:r>
      </w:del>
      <w:del w:id="797" w:author="Common, Jack" w:date="2019-10-24T10:50:00Z">
        <w:r w:rsidR="00C93F0C" w:rsidDel="004B3FB2">
          <w:rPr>
            <w:rFonts w:cs="Arial"/>
            <w:b/>
            <w:bCs/>
            <w:color w:val="000000" w:themeColor="text1"/>
          </w:rPr>
          <w:delText xml:space="preserve"> 3B</w:delText>
        </w:r>
        <w:r w:rsidR="00C93F0C" w:rsidDel="004B3FB2">
          <w:rPr>
            <w:rFonts w:cs="Arial"/>
            <w:color w:val="000000" w:themeColor="text1"/>
          </w:rPr>
          <w:delText>).</w:delText>
        </w:r>
        <w:r w:rsidR="006A2E33" w:rsidDel="004B3FB2">
          <w:rPr>
            <w:rFonts w:cs="Arial"/>
            <w:color w:val="000000" w:themeColor="text1"/>
          </w:rPr>
          <w:delText xml:space="preserve"> </w:delText>
        </w:r>
      </w:del>
      <w:del w:id="798" w:author="Common, Jack" w:date="2019-10-24T10:08:00Z">
        <w:r w:rsidR="00604A54" w:rsidDel="001C538D">
          <w:rPr>
            <w:rFonts w:cs="Arial"/>
            <w:color w:val="000000" w:themeColor="text1"/>
          </w:rPr>
          <w:delText>There was also a</w:delText>
        </w:r>
        <w:r w:rsidR="00C16892" w:rsidDel="001C538D">
          <w:rPr>
            <w:rFonts w:cs="Arial"/>
            <w:color w:val="000000" w:themeColor="text1"/>
          </w:rPr>
          <w:delText xml:space="preserve"> slight increase in selection rate over time (</w:delText>
        </w:r>
        <w:r w:rsidR="00611C2A" w:rsidDel="001C538D">
          <w:rPr>
            <w:rFonts w:cs="Arial"/>
            <w:b/>
            <w:bCs/>
            <w:color w:val="000000" w:themeColor="text1"/>
          </w:rPr>
          <w:delText>Fig</w:delText>
        </w:r>
      </w:del>
      <w:del w:id="799" w:author="Common, Jack" w:date="2019-10-23T14:19:00Z">
        <w:r w:rsidR="00611C2A" w:rsidDel="007F5712">
          <w:rPr>
            <w:rFonts w:cs="Arial"/>
            <w:b/>
            <w:bCs/>
            <w:color w:val="000000" w:themeColor="text1"/>
          </w:rPr>
          <w:delText>.</w:delText>
        </w:r>
        <w:r w:rsidR="00C16892" w:rsidDel="007F5712">
          <w:rPr>
            <w:rFonts w:cs="Arial"/>
            <w:b/>
            <w:bCs/>
            <w:color w:val="000000" w:themeColor="text1"/>
          </w:rPr>
          <w:delText xml:space="preserve"> </w:delText>
        </w:r>
      </w:del>
      <w:del w:id="800" w:author="Common, Jack" w:date="2019-10-24T10:08:00Z">
        <w:r w:rsidR="00C16892" w:rsidDel="001C538D">
          <w:rPr>
            <w:rFonts w:cs="Arial"/>
            <w:b/>
            <w:bCs/>
            <w:color w:val="000000" w:themeColor="text1"/>
          </w:rPr>
          <w:delText>S4</w:delText>
        </w:r>
        <w:r w:rsidR="00C16892" w:rsidDel="001C538D">
          <w:rPr>
            <w:rFonts w:cs="Arial"/>
            <w:color w:val="000000" w:themeColor="text1"/>
          </w:rPr>
          <w:delText>) which, while statistically</w:delText>
        </w:r>
        <w:r w:rsidR="00604A54" w:rsidDel="001C538D">
          <w:rPr>
            <w:rFonts w:cs="Arial"/>
            <w:color w:val="000000" w:themeColor="text1"/>
          </w:rPr>
          <w:delText xml:space="preserve"> marginal </w:delText>
        </w:r>
        <w:r w:rsidR="0080527E" w:rsidDel="001C538D">
          <w:rPr>
            <w:rFonts w:cs="Arial"/>
            <w:color w:val="000000" w:themeColor="text1"/>
          </w:rPr>
          <w:delText>(</w:delText>
        </w:r>
      </w:del>
      <w:del w:id="801" w:author="Common, Jack" w:date="2019-10-10T08:43:00Z">
        <w:r w:rsidR="0080527E" w:rsidRPr="00BE71C7" w:rsidDel="00DE10C6">
          <w:rPr>
            <w:rFonts w:cs="Arial"/>
            <w:iCs/>
            <w:color w:val="000000" w:themeColor="text1"/>
          </w:rPr>
          <w:sym w:font="Symbol" w:char="F063"/>
        </w:r>
        <w:r w:rsidR="0080527E" w:rsidRPr="00BE71C7" w:rsidDel="00DE10C6">
          <w:rPr>
            <w:rFonts w:cs="Arial"/>
            <w:iCs/>
            <w:color w:val="000000" w:themeColor="text1"/>
            <w:vertAlign w:val="superscript"/>
          </w:rPr>
          <w:delText>2</w:delText>
        </w:r>
      </w:del>
      <w:del w:id="802" w:author="Common, Jack" w:date="2019-10-24T10:07:00Z">
        <w:r w:rsidR="0080527E" w:rsidRPr="00BE71C7" w:rsidDel="00BD63AE">
          <w:rPr>
            <w:rFonts w:cs="Arial"/>
            <w:iCs/>
            <w:color w:val="000000" w:themeColor="text1"/>
            <w:vertAlign w:val="subscript"/>
          </w:rPr>
          <w:delText>(</w:delText>
        </w:r>
      </w:del>
      <w:del w:id="803" w:author="Common, Jack" w:date="2019-10-10T08:44:00Z">
        <w:r w:rsidR="0080527E" w:rsidRPr="00BE71C7" w:rsidDel="00DE10C6">
          <w:rPr>
            <w:rFonts w:cs="Arial"/>
            <w:iCs/>
            <w:color w:val="000000" w:themeColor="text1"/>
            <w:vertAlign w:val="subscript"/>
          </w:rPr>
          <w:delText>1)</w:delText>
        </w:r>
      </w:del>
      <w:del w:id="804" w:author="Common, Jack" w:date="2019-10-24T10:08:00Z">
        <w:r w:rsidR="0080527E" w:rsidRPr="00BE71C7" w:rsidDel="001C538D">
          <w:rPr>
            <w:rFonts w:cs="Arial"/>
            <w:iCs/>
            <w:color w:val="000000" w:themeColor="text1"/>
            <w:vertAlign w:val="subscript"/>
          </w:rPr>
          <w:delText xml:space="preserve"> </w:delText>
        </w:r>
        <w:r w:rsidR="0080527E" w:rsidRPr="00BE71C7" w:rsidDel="001C538D">
          <w:rPr>
            <w:rFonts w:cs="Arial"/>
            <w:color w:val="000000" w:themeColor="text1"/>
          </w:rPr>
          <w:delText xml:space="preserve">= </w:delText>
        </w:r>
      </w:del>
      <w:del w:id="805" w:author="Common, Jack" w:date="2019-10-10T08:44:00Z">
        <w:r w:rsidR="0080527E" w:rsidDel="00DE10C6">
          <w:rPr>
            <w:rFonts w:cs="Arial"/>
            <w:color w:val="000000" w:themeColor="text1"/>
          </w:rPr>
          <w:delText>2.</w:delText>
        </w:r>
        <w:r w:rsidR="008E3742" w:rsidDel="00DE10C6">
          <w:rPr>
            <w:rFonts w:cs="Arial"/>
            <w:color w:val="000000" w:themeColor="text1"/>
          </w:rPr>
          <w:delText>60</w:delText>
        </w:r>
      </w:del>
      <w:del w:id="806" w:author="Common, Jack" w:date="2019-10-24T10:08:00Z">
        <w:r w:rsidR="0080527E" w:rsidRPr="00BE71C7" w:rsidDel="001C538D">
          <w:rPr>
            <w:rFonts w:cs="Arial"/>
            <w:color w:val="000000" w:themeColor="text1"/>
          </w:rPr>
          <w:delText xml:space="preserve">, </w:delText>
        </w:r>
        <w:r w:rsidR="0080527E" w:rsidRPr="00BE71C7" w:rsidDel="001C538D">
          <w:rPr>
            <w:rFonts w:cs="Arial"/>
            <w:i/>
            <w:iCs/>
            <w:color w:val="000000" w:themeColor="text1"/>
          </w:rPr>
          <w:delText>p</w:delText>
        </w:r>
        <w:r w:rsidR="0080527E" w:rsidRPr="00BE71C7" w:rsidDel="001C538D">
          <w:rPr>
            <w:rFonts w:cs="Arial"/>
            <w:color w:val="000000" w:themeColor="text1"/>
          </w:rPr>
          <w:delText xml:space="preserve"> = </w:delText>
        </w:r>
        <w:r w:rsidR="0080527E" w:rsidDel="001C538D">
          <w:rPr>
            <w:rFonts w:cs="Arial"/>
            <w:color w:val="000000" w:themeColor="text1"/>
          </w:rPr>
          <w:delText>0.</w:delText>
        </w:r>
      </w:del>
      <w:del w:id="807" w:author="Common, Jack" w:date="2019-10-10T08:44:00Z">
        <w:r w:rsidR="0080527E" w:rsidDel="00680B78">
          <w:rPr>
            <w:rFonts w:cs="Arial"/>
            <w:color w:val="000000" w:themeColor="text1"/>
          </w:rPr>
          <w:delText>1</w:delText>
        </w:r>
        <w:r w:rsidR="008E3742" w:rsidDel="00680B78">
          <w:rPr>
            <w:rFonts w:cs="Arial"/>
            <w:color w:val="000000" w:themeColor="text1"/>
          </w:rPr>
          <w:delText>0</w:delText>
        </w:r>
      </w:del>
      <w:del w:id="808" w:author="Common, Jack" w:date="2019-10-24T10:08:00Z">
        <w:r w:rsidR="0080527E" w:rsidDel="001C538D">
          <w:rPr>
            <w:rFonts w:cs="Arial"/>
            <w:color w:val="000000" w:themeColor="text1"/>
          </w:rPr>
          <w:delText>)</w:delText>
        </w:r>
        <w:r w:rsidR="002D7C54" w:rsidDel="001C538D">
          <w:rPr>
            <w:rFonts w:cs="Arial"/>
            <w:color w:val="000000" w:themeColor="text1"/>
          </w:rPr>
          <w:delText>, may</w:delText>
        </w:r>
        <w:r w:rsidR="00F96DEC" w:rsidDel="001C538D">
          <w:rPr>
            <w:rFonts w:cs="Arial"/>
            <w:color w:val="000000" w:themeColor="text1"/>
          </w:rPr>
          <w:delText xml:space="preserve"> </w:delText>
        </w:r>
        <w:r w:rsidR="000567D7" w:rsidDel="001C538D">
          <w:rPr>
            <w:rFonts w:cs="Arial"/>
            <w:color w:val="000000" w:themeColor="text1"/>
          </w:rPr>
          <w:delText>indicate</w:delText>
        </w:r>
        <w:r w:rsidR="00F96DEC" w:rsidDel="001C538D">
          <w:rPr>
            <w:rFonts w:cs="Arial"/>
            <w:color w:val="000000" w:themeColor="text1"/>
          </w:rPr>
          <w:delText xml:space="preserve"> a link with the decline in phage population sizes over time. </w:delText>
        </w:r>
      </w:del>
      <w:r w:rsidR="00CC29C8" w:rsidRPr="00831DB0">
        <w:rPr>
          <w:rFonts w:cs="Arial"/>
          <w:color w:val="000000" w:themeColor="text1"/>
        </w:rPr>
        <w:t xml:space="preserve">These data </w:t>
      </w:r>
      <w:r w:rsidR="002F6BE6" w:rsidRPr="00831DB0">
        <w:rPr>
          <w:rFonts w:cs="Arial"/>
          <w:color w:val="000000" w:themeColor="text1"/>
        </w:rPr>
        <w:t>suggest</w:t>
      </w:r>
      <w:r w:rsidR="00CC29C8" w:rsidRPr="00831DB0">
        <w:rPr>
          <w:rFonts w:cs="Arial"/>
          <w:color w:val="000000" w:themeColor="text1"/>
        </w:rPr>
        <w:t xml:space="preserve"> that </w:t>
      </w:r>
      <w:del w:id="809" w:author="Common, Jack" w:date="2019-10-24T10:50:00Z">
        <w:r w:rsidR="00E807CE" w:rsidDel="004B3FB2">
          <w:rPr>
            <w:rFonts w:cs="Arial"/>
            <w:color w:val="000000" w:themeColor="text1"/>
          </w:rPr>
          <w:delText>a</w:delText>
        </w:r>
        <w:r w:rsidR="00E807CE" w:rsidRPr="00831DB0" w:rsidDel="004B3FB2">
          <w:rPr>
            <w:rFonts w:cs="Arial"/>
            <w:color w:val="000000" w:themeColor="text1"/>
          </w:rPr>
          <w:delText xml:space="preserve"> </w:delText>
        </w:r>
      </w:del>
      <w:r w:rsidR="00CC29C8" w:rsidRPr="00831DB0">
        <w:rPr>
          <w:rFonts w:cs="Arial"/>
          <w:color w:val="000000" w:themeColor="text1"/>
        </w:rPr>
        <w:t xml:space="preserve">susceptible </w:t>
      </w:r>
      <w:del w:id="810" w:author="Common, Jack" w:date="2019-10-24T10:17:00Z">
        <w:r w:rsidR="00CC29C8" w:rsidRPr="00831DB0" w:rsidDel="00AE573A">
          <w:rPr>
            <w:rFonts w:cs="Arial"/>
            <w:color w:val="000000" w:themeColor="text1"/>
          </w:rPr>
          <w:delText>genotype</w:delText>
        </w:r>
        <w:r w:rsidR="00A61478" w:rsidRPr="00831DB0" w:rsidDel="00AE573A">
          <w:rPr>
            <w:rFonts w:cs="Arial"/>
            <w:color w:val="000000" w:themeColor="text1"/>
          </w:rPr>
          <w:delText xml:space="preserve"> </w:delText>
        </w:r>
      </w:del>
      <w:ins w:id="811" w:author="Common, Jack" w:date="2019-10-24T10:17:00Z">
        <w:r w:rsidR="00AE573A">
          <w:rPr>
            <w:rFonts w:cs="Arial"/>
            <w:color w:val="000000" w:themeColor="text1"/>
          </w:rPr>
          <w:t>hosts</w:t>
        </w:r>
        <w:r w:rsidR="00AE573A" w:rsidRPr="00831DB0">
          <w:rPr>
            <w:rFonts w:cs="Arial"/>
            <w:color w:val="000000" w:themeColor="text1"/>
          </w:rPr>
          <w:t xml:space="preserve"> </w:t>
        </w:r>
      </w:ins>
      <w:del w:id="812" w:author="Common, Jack" w:date="2019-10-24T10:15:00Z">
        <w:r w:rsidR="00A61478" w:rsidRPr="00831DB0" w:rsidDel="00FD4D37">
          <w:rPr>
            <w:rFonts w:cs="Arial"/>
            <w:color w:val="000000" w:themeColor="text1"/>
          </w:rPr>
          <w:delText>receive</w:delText>
        </w:r>
        <w:r w:rsidR="00E807CE" w:rsidDel="00FD4D37">
          <w:rPr>
            <w:rFonts w:cs="Arial"/>
            <w:color w:val="000000" w:themeColor="text1"/>
          </w:rPr>
          <w:delText>s</w:delText>
        </w:r>
        <w:r w:rsidR="00A61478" w:rsidRPr="00831DB0" w:rsidDel="00FD4D37">
          <w:rPr>
            <w:rFonts w:cs="Arial"/>
            <w:color w:val="000000" w:themeColor="text1"/>
          </w:rPr>
          <w:delText xml:space="preserve"> a </w:delText>
        </w:r>
        <w:r w:rsidR="00A94167" w:rsidDel="00FD4D37">
          <w:rPr>
            <w:rFonts w:cs="Arial"/>
            <w:color w:val="000000" w:themeColor="text1"/>
          </w:rPr>
          <w:delText>fitness</w:delText>
        </w:r>
        <w:r w:rsidR="00CC29C8" w:rsidRPr="00831DB0" w:rsidDel="00FD4D37">
          <w:rPr>
            <w:rFonts w:cs="Arial"/>
            <w:color w:val="000000" w:themeColor="text1"/>
          </w:rPr>
          <w:delText xml:space="preserve"> benefit from the protective effect of CRISPR</w:delText>
        </w:r>
        <w:r w:rsidR="00D83FF0" w:rsidDel="00FD4D37">
          <w:rPr>
            <w:rFonts w:cs="Arial"/>
            <w:color w:val="000000" w:themeColor="text1"/>
          </w:rPr>
          <w:delText>-resistant bacteria and their CRISPR allele</w:delText>
        </w:r>
        <w:r w:rsidR="00CC29C8" w:rsidRPr="00831DB0" w:rsidDel="00FD4D37">
          <w:rPr>
            <w:rFonts w:cs="Arial"/>
            <w:color w:val="000000" w:themeColor="text1"/>
          </w:rPr>
          <w:delText xml:space="preserve"> </w:delText>
        </w:r>
        <w:commentRangeStart w:id="813"/>
        <w:r w:rsidR="00CC29C8" w:rsidRPr="00831DB0" w:rsidDel="00FD4D37">
          <w:rPr>
            <w:rFonts w:cs="Arial"/>
            <w:color w:val="000000" w:themeColor="text1"/>
          </w:rPr>
          <w:delText>diversity</w:delText>
        </w:r>
        <w:commentRangeEnd w:id="813"/>
        <w:r w:rsidR="006B104E" w:rsidDel="00FD4D37">
          <w:rPr>
            <w:rStyle w:val="CommentReference"/>
          </w:rPr>
          <w:commentReference w:id="813"/>
        </w:r>
      </w:del>
      <w:ins w:id="814" w:author="Common, Jack" w:date="2019-10-24T10:17:00Z">
        <w:r w:rsidR="00AE573A">
          <w:rPr>
            <w:rFonts w:cs="Arial"/>
            <w:color w:val="000000" w:themeColor="text1"/>
          </w:rPr>
          <w:t>are</w:t>
        </w:r>
      </w:ins>
      <w:ins w:id="815" w:author="Common, Jack" w:date="2019-10-24T10:15:00Z">
        <w:r w:rsidR="00FD4D37">
          <w:rPr>
            <w:rFonts w:cs="Arial"/>
            <w:color w:val="000000" w:themeColor="text1"/>
          </w:rPr>
          <w:t xml:space="preserve"> protected by population-level CRISPR allele diversity, and </w:t>
        </w:r>
      </w:ins>
      <w:ins w:id="816" w:author="Common, Jack" w:date="2019-10-24T10:53:00Z">
        <w:r w:rsidR="00D902FA">
          <w:rPr>
            <w:rFonts w:cs="Arial"/>
            <w:color w:val="000000" w:themeColor="text1"/>
          </w:rPr>
          <w:t>importantly</w:t>
        </w:r>
      </w:ins>
      <w:ins w:id="817" w:author="Common, Jack" w:date="2019-10-24T10:15:00Z">
        <w:r w:rsidR="00FD4D37">
          <w:rPr>
            <w:rFonts w:cs="Arial"/>
            <w:color w:val="000000" w:themeColor="text1"/>
          </w:rPr>
          <w:t xml:space="preserve">, that </w:t>
        </w:r>
      </w:ins>
      <w:ins w:id="818" w:author="Common, Jack" w:date="2019-10-24T10:16:00Z">
        <w:r w:rsidR="00A66ECD">
          <w:rPr>
            <w:rFonts w:cs="Arial"/>
            <w:color w:val="000000" w:themeColor="text1"/>
          </w:rPr>
          <w:t xml:space="preserve">this protection is mediated </w:t>
        </w:r>
        <w:r w:rsidR="00AE573A">
          <w:rPr>
            <w:rFonts w:cs="Arial"/>
            <w:color w:val="000000" w:themeColor="text1"/>
          </w:rPr>
          <w:t>by a redu</w:t>
        </w:r>
      </w:ins>
      <w:ins w:id="819" w:author="Common, Jack" w:date="2019-10-24T10:17:00Z">
        <w:r w:rsidR="00AE573A">
          <w:rPr>
            <w:rFonts w:cs="Arial"/>
            <w:color w:val="000000" w:themeColor="text1"/>
          </w:rPr>
          <w:t>ced ability of phage to replicate on increasingly dilute susceptible hosts</w:t>
        </w:r>
      </w:ins>
      <w:ins w:id="820" w:author="Common, Jack" w:date="2019-10-24T15:32:00Z">
        <w:r w:rsidR="00AB5604">
          <w:rPr>
            <w:rFonts w:cs="Arial"/>
            <w:color w:val="000000" w:themeColor="text1"/>
          </w:rPr>
          <w:t xml:space="preserve"> (</w:t>
        </w:r>
        <w:r w:rsidR="00AB5604">
          <w:rPr>
            <w:rFonts w:cs="Arial"/>
            <w:b/>
            <w:bCs/>
            <w:color w:val="000000" w:themeColor="text1"/>
          </w:rPr>
          <w:t>Figure S</w:t>
        </w:r>
      </w:ins>
      <w:ins w:id="821" w:author="Common, Jack" w:date="2019-10-24T19:11:00Z">
        <w:r w:rsidR="00ED3779">
          <w:rPr>
            <w:rFonts w:cs="Arial"/>
            <w:b/>
            <w:bCs/>
            <w:color w:val="000000" w:themeColor="text1"/>
          </w:rPr>
          <w:t>4</w:t>
        </w:r>
      </w:ins>
      <w:ins w:id="822" w:author="Common, Jack" w:date="2019-10-24T15:32:00Z">
        <w:r w:rsidR="00AB5604">
          <w:rPr>
            <w:rFonts w:cs="Arial"/>
            <w:color w:val="000000" w:themeColor="text1"/>
          </w:rPr>
          <w:t>)</w:t>
        </w:r>
      </w:ins>
      <w:ins w:id="823" w:author="Common, Jack" w:date="2019-10-24T10:17:00Z">
        <w:r w:rsidR="00AE573A">
          <w:rPr>
            <w:rFonts w:cs="Arial"/>
            <w:color w:val="000000" w:themeColor="text1"/>
          </w:rPr>
          <w:t xml:space="preserve">. </w:t>
        </w:r>
      </w:ins>
      <w:del w:id="824" w:author="Common, Jack" w:date="2019-10-24T10:14:00Z">
        <w:r w:rsidR="00071337" w:rsidDel="006F226C">
          <w:rPr>
            <w:rFonts w:cs="Arial"/>
            <w:color w:val="000000" w:themeColor="text1"/>
          </w:rPr>
          <w:delText xml:space="preserve"> </w:delText>
        </w:r>
        <w:r w:rsidR="00071337" w:rsidDel="006F226C">
          <w:rPr>
            <w:rFonts w:cs="Arial"/>
            <w:color w:val="000000" w:themeColor="text1"/>
          </w:rPr>
          <w:fldChar w:fldCharType="begin"/>
        </w:r>
        <w:r w:rsidR="00A537FA" w:rsidDel="006F226C">
          <w:rPr>
            <w:rFonts w:cs="Arial"/>
            <w:color w:val="000000" w:themeColor="text1"/>
          </w:rPr>
          <w:delInstrText xml:space="preserve"> ADDIN EN.CITE &lt;EndNote&gt;&lt;Cite&gt;&lt;Author&gt;van Houte&lt;/Author&gt;&lt;Year&gt;2016&lt;/Year&gt;&lt;RecNum&gt;350&lt;/RecNum&gt;&lt;DisplayText&gt;(van Houte&lt;style face="italic"&gt; et al.&lt;/style&gt;, 2016b)&lt;/DisplayText&gt;&lt;record&gt;&lt;rec-number&gt;350&lt;/rec-number&gt;&lt;foreign-keys&gt;&lt;key app="EN" db-id="xrr2swwexa2rd8ed2d6xfwf20r9v5devt2e2" timestamp="1556229298" guid="8a722732-c548-403d-a12d-f6b5b4f7e13f"&gt;350&lt;/key&gt;&lt;/foreign-keys&gt;&lt;ref-type name="Journal Article"&gt;17&lt;/ref-type&gt;&lt;contributors&gt;&lt;authors&gt;&lt;author&gt;van Houte, Stineke&lt;/author&gt;&lt;author&gt;Ekroth, Alice K E&lt;/author&gt;&lt;author&gt;Broniewski, Jenny M&lt;/author&gt;&lt;author&gt;Chabas, Hélène&lt;/author&gt;&lt;author&gt;Ashby, Ben&lt;/author&gt;&lt;author&gt;Bondy-Denomy, Joseph&lt;/author&gt;&lt;author&gt;Gandon, Sylvain&lt;/author&gt;&lt;author&gt;Boots, Mike&lt;/author&gt;&lt;author&gt;Paterson, Steve&lt;/author&gt;&lt;author&gt;Buckling, Angus&lt;/author&gt;&lt;author&gt;Westra, Edze R&lt;/author&gt;&lt;/authors&gt;&lt;/contributors&gt;&lt;titles&gt;&lt;title&gt;The diversity-generating benefits of a prokaryotic adaptive immune system&lt;/title&gt;&lt;secondary-title&gt;Nature&lt;/secondary-title&gt;&lt;/titles&gt;&lt;periodical&gt;&lt;full-title&gt;Nature&lt;/full-title&gt;&lt;/periodical&gt;&lt;pages&gt;385-388&lt;/pages&gt;&lt;volume&gt;532&lt;/volume&gt;&lt;number&gt;7599&lt;/number&gt;&lt;dates&gt;&lt;year&gt;2016&lt;/year&gt;&lt;pub-dates&gt;&lt;date&gt;04/21/print&lt;/date&gt;&lt;/pub-dates&gt;&lt;/dates&gt;&lt;publisher&gt;Nature Publishing Group, a division of Macmillan Publishers Limited. All Rights Reserved.&lt;/publisher&gt;&lt;isbn&gt;0028-0836&lt;/isbn&gt;&lt;work-type&gt;Letter&lt;/work-type&gt;&lt;urls&gt;&lt;related-urls&gt;&lt;url&gt;http://dx.doi.org/10.1038/nature17436&lt;/url&gt;&lt;/related-urls&gt;&lt;/urls&gt;&lt;electronic-resource-num&gt;10.1038/nature17436&lt;/electronic-resource-num&gt;&lt;/record&gt;&lt;/Cite&gt;&lt;/EndNote&gt;</w:delInstrText>
        </w:r>
        <w:r w:rsidR="00071337" w:rsidDel="006F226C">
          <w:rPr>
            <w:rFonts w:cs="Arial"/>
            <w:color w:val="000000" w:themeColor="text1"/>
          </w:rPr>
          <w:fldChar w:fldCharType="separate"/>
        </w:r>
        <w:r w:rsidR="00A537FA" w:rsidDel="006F226C">
          <w:rPr>
            <w:rFonts w:cs="Arial"/>
            <w:noProof/>
            <w:color w:val="000000" w:themeColor="text1"/>
          </w:rPr>
          <w:delText>(van Houte</w:delText>
        </w:r>
        <w:r w:rsidR="00A537FA" w:rsidRPr="00A537FA" w:rsidDel="006F226C">
          <w:rPr>
            <w:rFonts w:cs="Arial"/>
            <w:i/>
            <w:noProof/>
            <w:color w:val="000000" w:themeColor="text1"/>
          </w:rPr>
          <w:delText xml:space="preserve"> et al.</w:delText>
        </w:r>
        <w:r w:rsidR="00A537FA" w:rsidDel="006F226C">
          <w:rPr>
            <w:rFonts w:cs="Arial"/>
            <w:noProof/>
            <w:color w:val="000000" w:themeColor="text1"/>
          </w:rPr>
          <w:delText>, 2016b)</w:delText>
        </w:r>
        <w:r w:rsidR="00071337" w:rsidDel="006F226C">
          <w:rPr>
            <w:rFonts w:cs="Arial"/>
            <w:color w:val="000000" w:themeColor="text1"/>
          </w:rPr>
          <w:fldChar w:fldCharType="end"/>
        </w:r>
        <w:r w:rsidR="00D62855" w:rsidDel="006F226C">
          <w:rPr>
            <w:rFonts w:cs="Arial"/>
            <w:color w:val="000000" w:themeColor="text1"/>
          </w:rPr>
          <w:delText xml:space="preserve">. </w:delText>
        </w:r>
        <w:r w:rsidR="004841B8" w:rsidDel="006F226C">
          <w:rPr>
            <w:rFonts w:cs="Arial"/>
            <w:color w:val="000000" w:themeColor="text1"/>
          </w:rPr>
          <w:delText xml:space="preserve"> </w:delText>
        </w:r>
      </w:del>
      <w:r w:rsidR="000E3741" w:rsidRPr="00831DB0">
        <w:rPr>
          <w:rFonts w:cs="Arial"/>
          <w:color w:val="000000" w:themeColor="text1"/>
        </w:rPr>
        <w:br w:type="page"/>
      </w:r>
    </w:p>
    <w:p w14:paraId="4FA936CE" w14:textId="160E90DA" w:rsidR="00132219" w:rsidRDefault="204FF74E">
      <w:pPr>
        <w:pStyle w:val="Heading1"/>
        <w:jc w:val="both"/>
        <w:rPr>
          <w:ins w:id="825" w:author="Common, Jack" w:date="2019-10-24T09:42:00Z"/>
          <w:rFonts w:cs="Arial"/>
          <w:bCs/>
          <w:color w:val="auto"/>
          <w:szCs w:val="24"/>
          <w:lang w:val="en-US"/>
        </w:rPr>
      </w:pPr>
      <w:r w:rsidRPr="009C0FC6">
        <w:rPr>
          <w:rFonts w:cs="Arial"/>
          <w:bCs/>
          <w:color w:val="auto"/>
          <w:szCs w:val="24"/>
          <w:lang w:val="en-US"/>
        </w:rPr>
        <w:t>Discussion</w:t>
      </w:r>
    </w:p>
    <w:p w14:paraId="47D7BBB5" w14:textId="5F7148DC" w:rsidR="001E5B66" w:rsidRDefault="001E5B66" w:rsidP="001E5B66">
      <w:pPr>
        <w:rPr>
          <w:ins w:id="826" w:author="Common, Jack" w:date="2019-10-24T09:42:00Z"/>
          <w:lang w:val="en-US"/>
        </w:rPr>
      </w:pPr>
    </w:p>
    <w:p w14:paraId="294CFB5E" w14:textId="5FC99C95" w:rsidR="00847DBD" w:rsidRPr="005A1023" w:rsidDel="00847DBD" w:rsidRDefault="00847DBD">
      <w:pPr>
        <w:pStyle w:val="ListParagraph"/>
        <w:numPr>
          <w:ilvl w:val="0"/>
          <w:numId w:val="17"/>
        </w:numPr>
        <w:rPr>
          <w:del w:id="827" w:author="Common, Jack" w:date="2019-10-23T14:09:00Z"/>
          <w:moveTo w:id="828" w:author="Common, Jack" w:date="2019-10-23T14:08:00Z"/>
          <w:color w:val="FF0000"/>
          <w:lang w:val="en-US"/>
          <w:rPrChange w:id="829" w:author="Common, Jack" w:date="2019-10-24T11:03:00Z">
            <w:rPr>
              <w:del w:id="830" w:author="Common, Jack" w:date="2019-10-23T14:09:00Z"/>
              <w:moveTo w:id="831" w:author="Common, Jack" w:date="2019-10-23T14:08:00Z"/>
            </w:rPr>
          </w:rPrChange>
        </w:rPr>
        <w:pPrChange w:id="832" w:author="Common, Jack" w:date="2019-10-24T11:03:00Z">
          <w:pPr>
            <w:jc w:val="both"/>
          </w:pPr>
        </w:pPrChange>
      </w:pPr>
      <w:moveToRangeStart w:id="833" w:author="Common, Jack" w:date="2019-10-23T14:08:00Z" w:name="move22732148"/>
      <w:commentRangeStart w:id="834"/>
      <w:moveTo w:id="835" w:author="Common, Jack" w:date="2019-10-23T14:08:00Z">
        <w:del w:id="836" w:author="Common, Jack" w:date="2019-10-24T11:03:00Z">
          <w:r w:rsidRPr="005A1023" w:rsidDel="005A1023">
            <w:rPr>
              <w:rFonts w:cs="Arial"/>
              <w:color w:val="000000" w:themeColor="text1"/>
              <w:rPrChange w:id="837" w:author="Common, Jack" w:date="2019-10-24T11:03:00Z">
                <w:rPr/>
              </w:rPrChange>
            </w:rPr>
            <w:delText xml:space="preserve">Although we did not detect a statistically notable relationship between CRISPR allele diversity and CRISPR selection rate as expected, this may be because escape phage dynamics were dependent on the susceptible subpopulation. Additionally, host range expansion mutants were both rare and their dynamics would remain linked to the originally susceptible host. Hence, any benefit of diversity seen by the resistant subpopulation might be obscured by more detectable benefits seen by the susceptible subpopulation. </w:delText>
          </w:r>
        </w:del>
      </w:moveTo>
      <w:commentRangeEnd w:id="834"/>
      <w:del w:id="838" w:author="Common, Jack" w:date="2019-10-24T11:03:00Z">
        <w:r w:rsidDel="005A1023">
          <w:rPr>
            <w:rStyle w:val="CommentReference"/>
          </w:rPr>
          <w:commentReference w:id="834"/>
        </w:r>
      </w:del>
    </w:p>
    <w:moveToRangeEnd w:id="833"/>
    <w:p w14:paraId="1CFF74D8" w14:textId="77777777" w:rsidR="00847DBD" w:rsidRPr="00847DBD" w:rsidDel="002E03B5" w:rsidRDefault="00847DBD">
      <w:pPr>
        <w:pStyle w:val="ListParagraph"/>
        <w:rPr>
          <w:del w:id="839" w:author="Common, Jack" w:date="2019-10-24T13:44:00Z"/>
          <w:lang w:val="en-US"/>
          <w:rPrChange w:id="840" w:author="Common, Jack" w:date="2019-10-23T14:08:00Z">
            <w:rPr>
              <w:del w:id="841" w:author="Common, Jack" w:date="2019-10-24T13:44:00Z"/>
              <w:rFonts w:cs="Arial"/>
              <w:bCs/>
              <w:color w:val="auto"/>
              <w:szCs w:val="24"/>
            </w:rPr>
          </w:rPrChange>
        </w:rPr>
        <w:pPrChange w:id="842" w:author="Common, Jack" w:date="2019-10-24T11:03:00Z">
          <w:pPr>
            <w:pStyle w:val="Heading1"/>
            <w:spacing w:line="480" w:lineRule="auto"/>
            <w:jc w:val="both"/>
          </w:pPr>
        </w:pPrChange>
      </w:pPr>
    </w:p>
    <w:p w14:paraId="3D30BFCB" w14:textId="77777777" w:rsidR="006405D8" w:rsidDel="002E03B5" w:rsidRDefault="006405D8">
      <w:pPr>
        <w:jc w:val="both"/>
        <w:rPr>
          <w:del w:id="843" w:author="Common, Jack" w:date="2019-10-24T13:44:00Z"/>
        </w:rPr>
        <w:pPrChange w:id="844" w:author="Common, Jack" w:date="2019-10-23T14:09:00Z">
          <w:pPr>
            <w:spacing w:line="480" w:lineRule="auto"/>
            <w:jc w:val="both"/>
          </w:pPr>
        </w:pPrChange>
      </w:pPr>
    </w:p>
    <w:p w14:paraId="3B195B9D" w14:textId="4696A825" w:rsidR="005120B9" w:rsidRDefault="00BF6463">
      <w:pPr>
        <w:jc w:val="both"/>
        <w:rPr>
          <w:rFonts w:cs="Arial"/>
          <w:color w:val="000000" w:themeColor="text1"/>
        </w:rPr>
        <w:pPrChange w:id="845" w:author="Common, Jack" w:date="2019-10-23T14:09:00Z">
          <w:pPr>
            <w:spacing w:line="480" w:lineRule="auto"/>
            <w:jc w:val="both"/>
          </w:pPr>
        </w:pPrChange>
      </w:pPr>
      <w:r w:rsidRPr="00831DB0">
        <w:rPr>
          <w:rFonts w:cs="Arial"/>
          <w:color w:val="000000" w:themeColor="text1"/>
        </w:rPr>
        <w:t>Previous</w:t>
      </w:r>
      <w:r w:rsidR="00621DF4" w:rsidRPr="00831DB0">
        <w:rPr>
          <w:rFonts w:cs="Arial"/>
          <w:color w:val="000000" w:themeColor="text1"/>
        </w:rPr>
        <w:t xml:space="preserve"> </w:t>
      </w:r>
      <w:r w:rsidR="00D83FF0">
        <w:rPr>
          <w:rFonts w:cs="Arial"/>
          <w:color w:val="000000" w:themeColor="text1"/>
        </w:rPr>
        <w:t>studies have shown that</w:t>
      </w:r>
      <w:r w:rsidR="00BC7375" w:rsidRPr="00831DB0">
        <w:rPr>
          <w:rFonts w:cs="Arial"/>
          <w:color w:val="000000" w:themeColor="text1"/>
        </w:rPr>
        <w:t xml:space="preserve"> </w:t>
      </w:r>
      <w:r w:rsidR="0062439B">
        <w:rPr>
          <w:rFonts w:cs="Arial"/>
          <w:color w:val="000000" w:themeColor="text1"/>
        </w:rPr>
        <w:t>CRISPR allele</w:t>
      </w:r>
      <w:r w:rsidR="0062439B" w:rsidRPr="00831DB0">
        <w:rPr>
          <w:rFonts w:cs="Arial"/>
          <w:color w:val="000000" w:themeColor="text1"/>
        </w:rPr>
        <w:t xml:space="preserve"> </w:t>
      </w:r>
      <w:r w:rsidR="00BC7375" w:rsidRPr="00831DB0">
        <w:rPr>
          <w:rFonts w:cs="Arial"/>
          <w:color w:val="000000" w:themeColor="text1"/>
        </w:rPr>
        <w:t>diversity</w:t>
      </w:r>
      <w:r w:rsidR="00621DF4" w:rsidRPr="00831DB0">
        <w:rPr>
          <w:rFonts w:cs="Arial"/>
          <w:color w:val="000000" w:themeColor="text1"/>
        </w:rPr>
        <w:t xml:space="preserve"> </w:t>
      </w:r>
      <w:r w:rsidR="00D83FF0">
        <w:rPr>
          <w:rFonts w:cs="Arial"/>
          <w:color w:val="000000" w:themeColor="text1"/>
        </w:rPr>
        <w:t xml:space="preserve">can </w:t>
      </w:r>
      <w:r w:rsidR="0062439B">
        <w:rPr>
          <w:rFonts w:cs="Arial"/>
          <w:color w:val="000000" w:themeColor="text1"/>
        </w:rPr>
        <w:t>limit the evolution of</w:t>
      </w:r>
      <w:r w:rsidR="00621DF4" w:rsidRPr="00831DB0">
        <w:rPr>
          <w:rFonts w:cs="Arial"/>
          <w:color w:val="000000" w:themeColor="text1"/>
        </w:rPr>
        <w:t xml:space="preserve"> </w:t>
      </w:r>
      <w:r w:rsidR="0062439B">
        <w:rPr>
          <w:rFonts w:cs="Arial"/>
          <w:color w:val="000000" w:themeColor="text1"/>
        </w:rPr>
        <w:t>phage to overcome host resistance</w:t>
      </w:r>
      <w:r w:rsidR="00DB62EC">
        <w:rPr>
          <w:rFonts w:cs="Arial"/>
          <w:color w:val="000000" w:themeColor="text1"/>
        </w:rPr>
        <w:t xml:space="preserve"> </w:t>
      </w:r>
      <w:r w:rsidR="00DB62EC">
        <w:rPr>
          <w:rFonts w:cs="Arial"/>
          <w:color w:val="000000" w:themeColor="text1"/>
        </w:rPr>
        <w:fldChar w:fldCharType="begin">
          <w:fldData xml:space="preserve">PEVuZE5vdGU+PENpdGU+PEF1dGhvcj5DaGFiYXM8L0F1dGhvcj48WWVhcj4yMDE4PC9ZZWFyPjxS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</w:fldData>
        </w:fldChar>
      </w:r>
      <w:r w:rsidR="00820E6F">
        <w:rPr>
          <w:rFonts w:cs="Arial"/>
          <w:color w:val="000000" w:themeColor="text1"/>
        </w:rPr>
        <w:instrText xml:space="preserve"> ADDIN EN.CITE </w:instrText>
      </w:r>
      <w:r w:rsidR="00820E6F">
        <w:rPr>
          <w:rFonts w:cs="Arial"/>
          <w:color w:val="000000" w:themeColor="text1"/>
        </w:rPr>
        <w:fldChar w:fldCharType="begin">
          <w:fldData xml:space="preserve">PEVuZE5vdGU+PENpdGU+PEF1dGhvcj5DaGFiYXM8L0F1dGhvcj48WWVhcj4yMDE4PC9ZZWFyPjxS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</w:fldData>
        </w:fldChar>
      </w:r>
      <w:r w:rsidR="00820E6F">
        <w:rPr>
          <w:rFonts w:cs="Arial"/>
          <w:color w:val="000000" w:themeColor="text1"/>
        </w:rPr>
        <w:instrText xml:space="preserve"> ADDIN EN.CITE.DATA </w:instrText>
      </w:r>
      <w:r w:rsidR="00820E6F">
        <w:rPr>
          <w:rFonts w:cs="Arial"/>
          <w:color w:val="000000" w:themeColor="text1"/>
        </w:rPr>
      </w:r>
      <w:r w:rsidR="00820E6F">
        <w:rPr>
          <w:rFonts w:cs="Arial"/>
          <w:color w:val="000000" w:themeColor="text1"/>
        </w:rPr>
        <w:fldChar w:fldCharType="end"/>
      </w:r>
      <w:r w:rsidR="00DB62EC">
        <w:rPr>
          <w:rFonts w:cs="Arial"/>
          <w:color w:val="000000" w:themeColor="text1"/>
        </w:rPr>
      </w:r>
      <w:r w:rsidR="00DB62EC">
        <w:rPr>
          <w:rFonts w:cs="Arial"/>
          <w:color w:val="000000" w:themeColor="text1"/>
        </w:rPr>
        <w:fldChar w:fldCharType="separate"/>
      </w:r>
      <w:r w:rsidR="00820E6F">
        <w:rPr>
          <w:rFonts w:cs="Arial"/>
          <w:noProof/>
          <w:color w:val="000000" w:themeColor="text1"/>
        </w:rPr>
        <w:t>(17, 31)</w:t>
      </w:r>
      <w:r w:rsidR="00DB62EC">
        <w:rPr>
          <w:rFonts w:cs="Arial"/>
          <w:color w:val="000000" w:themeColor="text1"/>
        </w:rPr>
        <w:fldChar w:fldCharType="end"/>
      </w:r>
      <w:r w:rsidR="0062439B">
        <w:rPr>
          <w:rFonts w:cs="Arial"/>
          <w:color w:val="000000" w:themeColor="text1"/>
        </w:rPr>
        <w:t>.</w:t>
      </w:r>
      <w:r w:rsidR="0062439B" w:rsidRPr="0087395E">
        <w:rPr>
          <w:rFonts w:cs="Arial"/>
          <w:color w:val="000000" w:themeColor="text1"/>
        </w:rPr>
        <w:t xml:space="preserve"> </w:t>
      </w:r>
      <w:r w:rsidR="0011581C">
        <w:rPr>
          <w:rFonts w:cs="Arial"/>
          <w:color w:val="000000" w:themeColor="text1"/>
        </w:rPr>
        <w:t>In those studies, bacterial populations were infected with ancestral</w:t>
      </w:r>
      <w:r w:rsidR="009B7A4C">
        <w:rPr>
          <w:rFonts w:cs="Arial"/>
          <w:color w:val="000000" w:themeColor="text1"/>
        </w:rPr>
        <w:t xml:space="preserve"> </w:t>
      </w:r>
      <w:r w:rsidR="00D10081">
        <w:rPr>
          <w:rFonts w:cs="Arial"/>
          <w:color w:val="000000" w:themeColor="text1"/>
        </w:rPr>
        <w:t>phage that had not been previously exposed to resistant hosts</w:t>
      </w:r>
      <w:r w:rsidR="00767414">
        <w:rPr>
          <w:rFonts w:cs="Arial"/>
          <w:color w:val="000000" w:themeColor="text1"/>
        </w:rPr>
        <w:t xml:space="preserve">. </w:t>
      </w:r>
      <w:r w:rsidR="0062439B">
        <w:rPr>
          <w:rFonts w:cs="Arial"/>
          <w:color w:val="000000" w:themeColor="text1"/>
        </w:rPr>
        <w:t>H</w:t>
      </w:r>
      <w:r w:rsidR="008C0918">
        <w:rPr>
          <w:rFonts w:cs="Arial"/>
          <w:color w:val="000000" w:themeColor="text1"/>
        </w:rPr>
        <w:t>ere</w:t>
      </w:r>
      <w:r w:rsidR="0062439B">
        <w:rPr>
          <w:rFonts w:cs="Arial"/>
          <w:color w:val="000000" w:themeColor="text1"/>
        </w:rPr>
        <w:t xml:space="preserve">, we examined the consequences of CRISPR allele diversity </w:t>
      </w:r>
      <w:r w:rsidR="002D4257">
        <w:rPr>
          <w:rFonts w:cs="Arial"/>
          <w:color w:val="000000" w:themeColor="text1"/>
        </w:rPr>
        <w:t>once</w:t>
      </w:r>
      <w:r w:rsidR="0062439B">
        <w:rPr>
          <w:rFonts w:cs="Arial"/>
          <w:color w:val="000000" w:themeColor="text1"/>
        </w:rPr>
        <w:t xml:space="preserve"> a phage has </w:t>
      </w:r>
      <w:r w:rsidR="009D74DD">
        <w:rPr>
          <w:rFonts w:cs="Arial"/>
          <w:color w:val="000000" w:themeColor="text1"/>
        </w:rPr>
        <w:t xml:space="preserve">already </w:t>
      </w:r>
      <w:r w:rsidR="0062439B">
        <w:rPr>
          <w:rFonts w:cs="Arial"/>
          <w:color w:val="000000" w:themeColor="text1"/>
        </w:rPr>
        <w:t xml:space="preserve">evolved to overcome </w:t>
      </w:r>
      <w:r w:rsidR="009D74DD">
        <w:rPr>
          <w:rFonts w:cs="Arial"/>
          <w:color w:val="000000" w:themeColor="text1"/>
        </w:rPr>
        <w:t>one</w:t>
      </w:r>
      <w:r w:rsidR="0062439B">
        <w:rPr>
          <w:rFonts w:cs="Arial"/>
          <w:color w:val="000000" w:themeColor="text1"/>
        </w:rPr>
        <w:t xml:space="preserve"> </w:t>
      </w:r>
      <w:r w:rsidR="009D74DD">
        <w:rPr>
          <w:rFonts w:cs="Arial"/>
          <w:color w:val="000000" w:themeColor="text1"/>
        </w:rPr>
        <w:t xml:space="preserve">of the </w:t>
      </w:r>
      <w:r w:rsidR="0062439B">
        <w:rPr>
          <w:rFonts w:cs="Arial"/>
          <w:color w:val="000000" w:themeColor="text1"/>
        </w:rPr>
        <w:t>CRISPR resistance allele</w:t>
      </w:r>
      <w:r w:rsidR="009D74DD">
        <w:rPr>
          <w:rFonts w:cs="Arial"/>
          <w:color w:val="000000" w:themeColor="text1"/>
        </w:rPr>
        <w:t>s in the population</w:t>
      </w:r>
      <w:r w:rsidR="0062439B">
        <w:rPr>
          <w:rFonts w:cs="Arial"/>
          <w:color w:val="000000" w:themeColor="text1"/>
        </w:rPr>
        <w:t xml:space="preserve">. </w:t>
      </w:r>
      <w:r w:rsidR="00D44CF0">
        <w:rPr>
          <w:rFonts w:cs="Arial"/>
          <w:color w:val="000000" w:themeColor="text1"/>
        </w:rPr>
        <w:t xml:space="preserve">This tractable system enabled us to </w:t>
      </w:r>
      <w:r w:rsidR="008C0918">
        <w:rPr>
          <w:rFonts w:cs="Arial"/>
          <w:color w:val="000000" w:themeColor="text1"/>
        </w:rPr>
        <w:t xml:space="preserve">closely </w:t>
      </w:r>
      <w:r w:rsidR="0062439B">
        <w:rPr>
          <w:rFonts w:cs="Arial"/>
          <w:color w:val="000000" w:themeColor="text1"/>
        </w:rPr>
        <w:t>monitor</w:t>
      </w:r>
      <w:r w:rsidR="008C0918">
        <w:rPr>
          <w:rFonts w:cs="Arial"/>
          <w:color w:val="000000" w:themeColor="text1"/>
        </w:rPr>
        <w:t xml:space="preserve"> </w:t>
      </w:r>
      <w:r w:rsidR="009D74DD">
        <w:rPr>
          <w:rFonts w:cs="Arial"/>
          <w:color w:val="000000" w:themeColor="text1"/>
        </w:rPr>
        <w:t>how the level of</w:t>
      </w:r>
      <w:r w:rsidR="0062439B">
        <w:rPr>
          <w:rFonts w:cs="Arial"/>
          <w:color w:val="000000" w:themeColor="text1"/>
        </w:rPr>
        <w:t xml:space="preserve"> CRISPR </w:t>
      </w:r>
      <w:r w:rsidR="00D44CF0">
        <w:rPr>
          <w:rFonts w:cs="Arial"/>
          <w:color w:val="000000" w:themeColor="text1"/>
        </w:rPr>
        <w:t xml:space="preserve">allele </w:t>
      </w:r>
      <w:r w:rsidR="0062439B">
        <w:rPr>
          <w:rFonts w:cs="Arial"/>
          <w:color w:val="000000" w:themeColor="text1"/>
        </w:rPr>
        <w:t xml:space="preserve">diversity </w:t>
      </w:r>
      <w:r w:rsidR="009D74DD">
        <w:rPr>
          <w:rFonts w:cs="Arial"/>
          <w:color w:val="000000" w:themeColor="text1"/>
        </w:rPr>
        <w:t>influence</w:t>
      </w:r>
      <w:r w:rsidR="00C9316D">
        <w:rPr>
          <w:rFonts w:cs="Arial"/>
          <w:color w:val="000000" w:themeColor="text1"/>
        </w:rPr>
        <w:t>d</w:t>
      </w:r>
      <w:r w:rsidR="0062439B">
        <w:rPr>
          <w:rFonts w:cs="Arial"/>
          <w:color w:val="000000" w:themeColor="text1"/>
        </w:rPr>
        <w:t xml:space="preserve"> the population </w:t>
      </w:r>
      <w:r w:rsidR="003C04C5">
        <w:rPr>
          <w:rFonts w:cs="Arial"/>
          <w:color w:val="000000" w:themeColor="text1"/>
        </w:rPr>
        <w:t xml:space="preserve">and evolutionary dynamics of the phage, </w:t>
      </w:r>
      <w:r w:rsidR="009D74DD">
        <w:rPr>
          <w:rFonts w:cs="Arial"/>
          <w:color w:val="000000" w:themeColor="text1"/>
        </w:rPr>
        <w:t>as well as the</w:t>
      </w:r>
      <w:r w:rsidR="003C04C5">
        <w:rPr>
          <w:rFonts w:cs="Arial"/>
          <w:color w:val="000000" w:themeColor="text1"/>
        </w:rPr>
        <w:t xml:space="preserve"> evolutionary dynamics of the host</w:t>
      </w:r>
      <w:r w:rsidR="00621DF4" w:rsidRPr="00831DB0">
        <w:rPr>
          <w:rFonts w:cs="Arial"/>
          <w:color w:val="000000" w:themeColor="text1"/>
        </w:rPr>
        <w:t xml:space="preserve">. </w:t>
      </w:r>
    </w:p>
    <w:p w14:paraId="186EDC0C" w14:textId="77777777" w:rsidR="005120B9" w:rsidRDefault="005120B9">
      <w:pPr>
        <w:jc w:val="both"/>
        <w:rPr>
          <w:rFonts w:cs="Arial"/>
          <w:color w:val="000000" w:themeColor="text1"/>
        </w:rPr>
        <w:pPrChange w:id="846" w:author="Common, Jack" w:date="2019-10-23T10:58:00Z">
          <w:pPr>
            <w:spacing w:line="480" w:lineRule="auto"/>
            <w:jc w:val="both"/>
          </w:pPr>
        </w:pPrChange>
      </w:pPr>
    </w:p>
    <w:p w14:paraId="49656FC5" w14:textId="730A4DD3" w:rsidR="00750E9E" w:rsidRDefault="009D74DD" w:rsidP="00750E9E">
      <w:pPr>
        <w:jc w:val="both"/>
        <w:rPr>
          <w:ins w:id="847" w:author="Common, Jack" w:date="2019-10-24T12:07:00Z"/>
          <w:rFonts w:cs="Arial"/>
          <w:color w:val="000000" w:themeColor="text1"/>
        </w:rPr>
      </w:pPr>
      <w:r>
        <w:rPr>
          <w:rFonts w:cs="Arial"/>
          <w:color w:val="000000" w:themeColor="text1"/>
        </w:rPr>
        <w:t xml:space="preserve">These </w:t>
      </w:r>
      <w:r w:rsidR="00AB3F4B">
        <w:rPr>
          <w:rFonts w:cs="Arial"/>
          <w:color w:val="000000" w:themeColor="text1"/>
        </w:rPr>
        <w:t>analyses</w:t>
      </w:r>
      <w:r>
        <w:rPr>
          <w:rFonts w:cs="Arial"/>
          <w:color w:val="000000" w:themeColor="text1"/>
        </w:rPr>
        <w:t xml:space="preserve"> show that</w:t>
      </w:r>
      <w:r w:rsidR="0062439B">
        <w:rPr>
          <w:rFonts w:cs="Arial"/>
        </w:rPr>
        <w:t xml:space="preserve"> </w:t>
      </w:r>
      <w:ins w:id="848" w:author="Common, Jack" w:date="2019-10-24T11:39:00Z">
        <w:r w:rsidR="00725C1B">
          <w:rPr>
            <w:rFonts w:cs="Arial"/>
          </w:rPr>
          <w:t xml:space="preserve">phage </w:t>
        </w:r>
        <w:r w:rsidR="00396407">
          <w:rPr>
            <w:rFonts w:cs="Arial"/>
          </w:rPr>
          <w:t xml:space="preserve">population sizes </w:t>
        </w:r>
      </w:ins>
      <w:ins w:id="849" w:author="Common, Jack" w:date="2019-10-24T11:52:00Z">
        <w:r w:rsidR="003D306F">
          <w:rPr>
            <w:rFonts w:cs="Arial"/>
          </w:rPr>
          <w:t>were</w:t>
        </w:r>
      </w:ins>
      <w:ins w:id="850" w:author="Common, Jack" w:date="2019-10-24T11:39:00Z">
        <w:r w:rsidR="00396407">
          <w:rPr>
            <w:rFonts w:cs="Arial"/>
          </w:rPr>
          <w:t xml:space="preserve"> </w:t>
        </w:r>
      </w:ins>
      <w:ins w:id="851" w:author="Common, Jack" w:date="2019-10-24T11:48:00Z">
        <w:r w:rsidR="00B677F7">
          <w:rPr>
            <w:rFonts w:cs="Arial"/>
          </w:rPr>
          <w:t>larger</w:t>
        </w:r>
      </w:ins>
      <w:ins w:id="852" w:author="Common, Jack" w:date="2019-10-24T11:43:00Z">
        <w:r w:rsidR="00393505">
          <w:rPr>
            <w:rFonts w:cs="Arial"/>
          </w:rPr>
          <w:t xml:space="preserve"> and </w:t>
        </w:r>
      </w:ins>
      <w:ins w:id="853" w:author="Common, Jack" w:date="2019-10-24T11:49:00Z">
        <w:r w:rsidR="00B677F7">
          <w:rPr>
            <w:rFonts w:cs="Arial"/>
          </w:rPr>
          <w:t>persist</w:t>
        </w:r>
      </w:ins>
      <w:ins w:id="854" w:author="Common, Jack" w:date="2019-10-24T11:52:00Z">
        <w:r w:rsidR="003D306F">
          <w:rPr>
            <w:rFonts w:cs="Arial"/>
          </w:rPr>
          <w:t>ed</w:t>
        </w:r>
      </w:ins>
      <w:ins w:id="855" w:author="Common, Jack" w:date="2019-10-24T11:49:00Z">
        <w:r w:rsidR="00B677F7">
          <w:rPr>
            <w:rFonts w:cs="Arial"/>
          </w:rPr>
          <w:t xml:space="preserve"> longer</w:t>
        </w:r>
      </w:ins>
      <w:ins w:id="856" w:author="Common, Jack" w:date="2019-10-24T11:40:00Z">
        <w:r w:rsidR="00396407">
          <w:rPr>
            <w:rFonts w:cs="Arial"/>
          </w:rPr>
          <w:t xml:space="preserve"> </w:t>
        </w:r>
        <w:r w:rsidR="00754A75">
          <w:rPr>
            <w:rFonts w:cs="Arial"/>
          </w:rPr>
          <w:t xml:space="preserve">in </w:t>
        </w:r>
      </w:ins>
      <w:ins w:id="857" w:author="Common, Jack" w:date="2019-10-24T11:49:00Z">
        <w:r w:rsidR="00B677F7">
          <w:rPr>
            <w:rFonts w:cs="Arial"/>
          </w:rPr>
          <w:t>less</w:t>
        </w:r>
      </w:ins>
      <w:ins w:id="858" w:author="Common, Jack" w:date="2019-10-24T11:40:00Z">
        <w:r w:rsidR="00754A75">
          <w:rPr>
            <w:rFonts w:cs="Arial"/>
          </w:rPr>
          <w:t xml:space="preserve"> diverse host populations, which is consistent with previous studies </w:t>
        </w:r>
        <w:r w:rsidR="00754A75">
          <w:rPr>
            <w:rFonts w:cs="Arial"/>
          </w:rPr>
          <w:fldChar w:fldCharType="begin"/>
        </w:r>
        <w:r w:rsidR="00754A75">
          <w:rPr>
            <w:rFonts w:cs="Arial"/>
          </w:rPr>
          <w:instrText xml:space="preserve"> ADDIN EN.CITE &lt;EndNote&gt;&lt;Cite&gt;&lt;Author&gt;van Houte&lt;/Author&gt;&lt;Year&gt;2016&lt;/Year&gt;&lt;RecNum&gt;350&lt;/RecNum&gt;&lt;DisplayText&gt;(17)&lt;/DisplayText&gt;&lt;record&gt;&lt;rec-number&gt;350&lt;/rec-number&gt;&lt;foreign-keys&gt;&lt;key app="EN" db-id="xrr2swwexa2rd8ed2d6xfwf20r9v5devt2e2" timestamp="1556229298" guid="8a722732-c548-403d-a12d-f6b5b4f7e13f"&gt;350&lt;/key&gt;&lt;/foreign-keys&gt;&lt;ref-type name="Journal Article"&gt;17&lt;/ref-type&gt;&lt;contributors&gt;&lt;authors&gt;&lt;author&gt;van Houte, Stineke&lt;/author&gt;&lt;author&gt;Ekroth, Alice K E&lt;/author&gt;&lt;author&gt;Broniewski, Jenny M&lt;/author&gt;&lt;author&gt;Chabas, Hélène&lt;/author&gt;&lt;author&gt;Ashby, Ben&lt;/author&gt;&lt;author&gt;Bondy-Denomy, Joseph&lt;/author&gt;&lt;author&gt;Gandon, Sylvain&lt;/author&gt;&lt;author&gt;Boots, Mike&lt;/author&gt;&lt;author&gt;Paterson, Steve&lt;/author&gt;&lt;author&gt;Buckling, Angus&lt;/author&gt;&lt;author&gt;Westra, Edze R&lt;/author&gt;&lt;/authors&gt;&lt;/contributors&gt;&lt;titles&gt;&lt;title&gt;The diversity-generating benefits of a prokaryotic adaptive immune system&lt;/title&gt;&lt;secondary-title&gt;Nature&lt;/secondary-title&gt;&lt;/titles&gt;&lt;periodical&gt;&lt;full-title&gt;Nature&lt;/full-title&gt;&lt;/periodical&gt;&lt;pages&gt;385-388&lt;/pages&gt;&lt;volume&gt;532&lt;/volume&gt;&lt;number&gt;7599&lt;/number&gt;&lt;dates&gt;&lt;year&gt;2016&lt;/year&gt;&lt;pub-dates&gt;&lt;date&gt;04/21/print&lt;/date&gt;&lt;/pub-dates&gt;&lt;/dates&gt;&lt;publisher&gt;Nature Publishing Group, a division of Macmillan Publishers Limited. All Rights Reserved.&lt;/publisher&gt;&lt;isbn&gt;0028-0836&lt;/isbn&gt;&lt;work-type&gt;Letter&lt;/work-type&gt;&lt;urls&gt;&lt;related-urls&gt;&lt;url&gt;http://dx.doi.org/10.1038/nature17436&lt;/url&gt;&lt;/related-urls&gt;&lt;/urls&gt;&lt;electronic-resource-num&gt;10.1038/nature17436&lt;/electronic-resource-num&gt;&lt;/record&gt;&lt;/Cite&gt;&lt;/EndNote&gt;</w:instrText>
        </w:r>
        <w:r w:rsidR="00754A75">
          <w:rPr>
            <w:rFonts w:cs="Arial"/>
          </w:rPr>
          <w:fldChar w:fldCharType="separate"/>
        </w:r>
        <w:r w:rsidR="00754A75">
          <w:rPr>
            <w:rFonts w:cs="Arial"/>
            <w:noProof/>
          </w:rPr>
          <w:t>(17)</w:t>
        </w:r>
        <w:r w:rsidR="00754A75">
          <w:rPr>
            <w:rFonts w:cs="Arial"/>
          </w:rPr>
          <w:fldChar w:fldCharType="end"/>
        </w:r>
        <w:r w:rsidR="00754A75">
          <w:rPr>
            <w:rFonts w:cs="Arial"/>
          </w:rPr>
          <w:t xml:space="preserve">. </w:t>
        </w:r>
      </w:ins>
      <w:ins w:id="859" w:author="Common, Jack" w:date="2019-10-24T11:44:00Z">
        <w:r w:rsidR="00350081">
          <w:rPr>
            <w:rFonts w:cs="Arial"/>
          </w:rPr>
          <w:t xml:space="preserve">They </w:t>
        </w:r>
        <w:r w:rsidR="00E53E25">
          <w:rPr>
            <w:rFonts w:cs="Arial"/>
          </w:rPr>
          <w:t xml:space="preserve">also show that </w:t>
        </w:r>
      </w:ins>
      <w:ins w:id="860" w:author="Common, Jack" w:date="2019-10-24T11:45:00Z">
        <w:r w:rsidR="00E53E25">
          <w:rPr>
            <w:rFonts w:cs="Arial"/>
          </w:rPr>
          <w:t xml:space="preserve">resistant CRISPR clones </w:t>
        </w:r>
      </w:ins>
      <w:ins w:id="861" w:author="Common, Jack" w:date="2019-10-24T11:52:00Z">
        <w:r w:rsidR="003D306F">
          <w:rPr>
            <w:rFonts w:cs="Arial"/>
          </w:rPr>
          <w:t>were</w:t>
        </w:r>
      </w:ins>
      <w:ins w:id="862" w:author="Common, Jack" w:date="2019-10-24T11:45:00Z">
        <w:r w:rsidR="00E53E25">
          <w:rPr>
            <w:rFonts w:cs="Arial"/>
          </w:rPr>
          <w:t xml:space="preserve"> generally unaffected </w:t>
        </w:r>
      </w:ins>
      <w:ins w:id="863" w:author="Common, Jack" w:date="2019-10-24T11:47:00Z">
        <w:r w:rsidR="000008A4">
          <w:rPr>
            <w:rFonts w:cs="Arial"/>
          </w:rPr>
          <w:t>population-level CRISPR allele diversity</w:t>
        </w:r>
      </w:ins>
      <w:ins w:id="864" w:author="Common, Jack" w:date="2019-10-24T11:45:00Z">
        <w:r w:rsidR="00E53E25">
          <w:rPr>
            <w:rFonts w:cs="Arial"/>
          </w:rPr>
          <w:t xml:space="preserve">, </w:t>
        </w:r>
      </w:ins>
      <w:ins w:id="865" w:author="Common, Jack" w:date="2019-10-24T11:46:00Z">
        <w:r w:rsidR="007E1588">
          <w:rPr>
            <w:rFonts w:cs="Arial"/>
          </w:rPr>
          <w:t xml:space="preserve">while the </w:t>
        </w:r>
      </w:ins>
      <w:ins w:id="866" w:author="Common, Jack" w:date="2019-10-24T11:52:00Z">
        <w:r w:rsidR="00836275">
          <w:rPr>
            <w:rFonts w:cs="Arial"/>
          </w:rPr>
          <w:t xml:space="preserve">competitive </w:t>
        </w:r>
      </w:ins>
      <w:ins w:id="867" w:author="Common, Jack" w:date="2019-10-24T11:46:00Z">
        <w:r w:rsidR="007E1588">
          <w:rPr>
            <w:rFonts w:cs="Arial"/>
          </w:rPr>
          <w:t xml:space="preserve">performance of susceptible CRISPR clones </w:t>
        </w:r>
      </w:ins>
      <w:ins w:id="868" w:author="Common, Jack" w:date="2019-10-24T11:52:00Z">
        <w:r w:rsidR="003D306F">
          <w:rPr>
            <w:rFonts w:cs="Arial"/>
          </w:rPr>
          <w:t>was</w:t>
        </w:r>
      </w:ins>
      <w:ins w:id="869" w:author="Common, Jack" w:date="2019-10-24T11:46:00Z">
        <w:r w:rsidR="007E1588">
          <w:rPr>
            <w:rFonts w:cs="Arial"/>
          </w:rPr>
          <w:t xml:space="preserve"> </w:t>
        </w:r>
      </w:ins>
      <w:ins w:id="870" w:author="Common, Jack" w:date="2019-10-24T11:47:00Z">
        <w:r w:rsidR="000008A4">
          <w:rPr>
            <w:rFonts w:cs="Arial"/>
          </w:rPr>
          <w:t xml:space="preserve">much more closely related to diversity. </w:t>
        </w:r>
      </w:ins>
      <w:ins w:id="871" w:author="Common, Jack" w:date="2019-10-24T11:49:00Z">
        <w:r w:rsidR="00F950B6">
          <w:rPr>
            <w:rFonts w:cs="Arial"/>
          </w:rPr>
          <w:t>Th</w:t>
        </w:r>
      </w:ins>
      <w:ins w:id="872" w:author="Common, Jack" w:date="2019-10-24T11:50:00Z">
        <w:r w:rsidR="00707102">
          <w:rPr>
            <w:rFonts w:cs="Arial"/>
          </w:rPr>
          <w:t xml:space="preserve">e pattern we observed in the selection rate of susceptible CRISPR </w:t>
        </w:r>
        <w:proofErr w:type="gramStart"/>
        <w:r w:rsidR="00707102">
          <w:rPr>
            <w:rFonts w:cs="Arial"/>
          </w:rPr>
          <w:t>clones</w:t>
        </w:r>
        <w:proofErr w:type="gramEnd"/>
        <w:r w:rsidR="00707102">
          <w:rPr>
            <w:rFonts w:cs="Arial"/>
          </w:rPr>
          <w:t xml:space="preserve"> parallels </w:t>
        </w:r>
        <w:r w:rsidR="0066408D">
          <w:rPr>
            <w:rFonts w:cs="Arial"/>
          </w:rPr>
          <w:t xml:space="preserve">those of the phage </w:t>
        </w:r>
      </w:ins>
      <w:ins w:id="873" w:author="Common, Jack" w:date="2019-10-24T11:51:00Z">
        <w:r w:rsidR="00036B06">
          <w:rPr>
            <w:rFonts w:cs="Arial"/>
          </w:rPr>
          <w:t xml:space="preserve">population </w:t>
        </w:r>
      </w:ins>
      <w:ins w:id="874" w:author="Common, Jack" w:date="2019-10-24T11:50:00Z">
        <w:r w:rsidR="0066408D">
          <w:rPr>
            <w:rFonts w:cs="Arial"/>
          </w:rPr>
          <w:t>dynamics</w:t>
        </w:r>
      </w:ins>
      <w:ins w:id="875" w:author="Common, Jack" w:date="2019-10-24T11:53:00Z">
        <w:r w:rsidR="002347BE">
          <w:rPr>
            <w:rFonts w:cs="Arial"/>
          </w:rPr>
          <w:t>. P</w:t>
        </w:r>
      </w:ins>
      <w:ins w:id="876" w:author="Common, Jack" w:date="2019-10-24T11:51:00Z">
        <w:r w:rsidR="00036B06">
          <w:rPr>
            <w:rFonts w:cs="Arial"/>
          </w:rPr>
          <w:t xml:space="preserve">hage </w:t>
        </w:r>
        <w:r w:rsidR="00836275">
          <w:rPr>
            <w:rFonts w:cs="Arial"/>
          </w:rPr>
          <w:t xml:space="preserve">populations </w:t>
        </w:r>
      </w:ins>
      <w:ins w:id="877" w:author="Common, Jack" w:date="2019-10-24T11:52:00Z">
        <w:r w:rsidR="003D306F">
          <w:rPr>
            <w:rFonts w:cs="Arial"/>
          </w:rPr>
          <w:t>were</w:t>
        </w:r>
      </w:ins>
      <w:ins w:id="878" w:author="Common, Jack" w:date="2019-10-24T11:51:00Z">
        <w:r w:rsidR="00836275">
          <w:rPr>
            <w:rFonts w:cs="Arial"/>
          </w:rPr>
          <w:t xml:space="preserve"> larger </w:t>
        </w:r>
      </w:ins>
      <w:ins w:id="879" w:author="Common, Jack" w:date="2019-10-24T11:52:00Z">
        <w:r w:rsidR="003D306F">
          <w:rPr>
            <w:rFonts w:cs="Arial"/>
          </w:rPr>
          <w:t>in treatments where</w:t>
        </w:r>
      </w:ins>
      <w:ins w:id="880" w:author="Common, Jack" w:date="2019-10-24T11:51:00Z">
        <w:r w:rsidR="00836275">
          <w:rPr>
            <w:rFonts w:cs="Arial"/>
          </w:rPr>
          <w:t xml:space="preserve"> </w:t>
        </w:r>
      </w:ins>
      <w:ins w:id="881" w:author="Common, Jack" w:date="2019-10-24T11:53:00Z">
        <w:r w:rsidR="002347BE">
          <w:rPr>
            <w:rFonts w:cs="Arial"/>
          </w:rPr>
          <w:t xml:space="preserve">the </w:t>
        </w:r>
      </w:ins>
      <w:ins w:id="882" w:author="Common, Jack" w:date="2019-10-24T11:51:00Z">
        <w:r w:rsidR="00836275">
          <w:rPr>
            <w:rFonts w:cs="Arial"/>
          </w:rPr>
          <w:t xml:space="preserve">susceptible clone </w:t>
        </w:r>
      </w:ins>
      <w:ins w:id="883" w:author="Common, Jack" w:date="2019-10-24T11:52:00Z">
        <w:r w:rsidR="003D306F">
          <w:rPr>
            <w:rFonts w:cs="Arial"/>
          </w:rPr>
          <w:t>was</w:t>
        </w:r>
        <w:r w:rsidR="00836275">
          <w:rPr>
            <w:rFonts w:cs="Arial"/>
          </w:rPr>
          <w:t xml:space="preserve"> less competitive</w:t>
        </w:r>
      </w:ins>
      <w:ins w:id="884" w:author="Common, Jack" w:date="2019-10-24T11:53:00Z">
        <w:r w:rsidR="002347BE">
          <w:rPr>
            <w:rFonts w:cs="Arial"/>
          </w:rPr>
          <w:t xml:space="preserve">, and </w:t>
        </w:r>
      </w:ins>
      <w:ins w:id="885" w:author="Common, Jack" w:date="2019-10-24T11:55:00Z">
        <w:r w:rsidR="00EA2EC9">
          <w:rPr>
            <w:rFonts w:cs="Arial"/>
          </w:rPr>
          <w:t xml:space="preserve">over time </w:t>
        </w:r>
      </w:ins>
      <w:ins w:id="886" w:author="Common, Jack" w:date="2019-10-24T11:53:00Z">
        <w:r w:rsidR="006365A4">
          <w:rPr>
            <w:rFonts w:cs="Arial"/>
          </w:rPr>
          <w:t xml:space="preserve">phage populations </w:t>
        </w:r>
      </w:ins>
      <w:ins w:id="887" w:author="Common, Jack" w:date="2019-10-24T11:55:00Z">
        <w:r w:rsidR="00EA2EC9">
          <w:rPr>
            <w:rFonts w:cs="Arial"/>
          </w:rPr>
          <w:t xml:space="preserve">declined </w:t>
        </w:r>
      </w:ins>
      <w:ins w:id="888" w:author="Common, Jack" w:date="2019-10-24T11:53:00Z">
        <w:r w:rsidR="006365A4">
          <w:rPr>
            <w:rFonts w:cs="Arial"/>
          </w:rPr>
          <w:t xml:space="preserve">while susceptible </w:t>
        </w:r>
      </w:ins>
      <w:ins w:id="889" w:author="Common, Jack" w:date="2019-10-24T11:54:00Z">
        <w:r w:rsidR="006365A4">
          <w:rPr>
            <w:rFonts w:cs="Arial"/>
          </w:rPr>
          <w:t>CRISPR clones became more competitive</w:t>
        </w:r>
      </w:ins>
      <w:ins w:id="890" w:author="Common, Jack" w:date="2019-10-24T11:55:00Z">
        <w:r w:rsidR="00EA2EC9">
          <w:rPr>
            <w:rFonts w:cs="Arial"/>
          </w:rPr>
          <w:t xml:space="preserve">. </w:t>
        </w:r>
      </w:ins>
      <w:ins w:id="891" w:author="Common, Jack" w:date="2019-10-24T11:56:00Z">
        <w:r w:rsidR="00D55C90">
          <w:rPr>
            <w:rFonts w:cs="Arial"/>
          </w:rPr>
          <w:t xml:space="preserve">Together, </w:t>
        </w:r>
        <w:r w:rsidR="00D55C90">
          <w:rPr>
            <w:rFonts w:cs="Arial"/>
            <w:color w:val="000000" w:themeColor="text1"/>
          </w:rPr>
          <w:t>t</w:t>
        </w:r>
      </w:ins>
      <w:moveToRangeStart w:id="892" w:author="Common, Jack" w:date="2019-10-24T11:54:00Z" w:name="move22810485"/>
      <w:moveTo w:id="893" w:author="Common, Jack" w:date="2019-10-24T11:54:00Z">
        <w:del w:id="894" w:author="Common, Jack" w:date="2019-10-24T11:56:00Z">
          <w:r w:rsidR="001E24E9" w:rsidDel="00D55C90">
            <w:rPr>
              <w:rFonts w:cs="Arial"/>
              <w:color w:val="000000" w:themeColor="text1"/>
            </w:rPr>
            <w:delText>T</w:delText>
          </w:r>
        </w:del>
        <w:r w:rsidR="001E24E9">
          <w:rPr>
            <w:rFonts w:cs="Arial"/>
            <w:color w:val="000000" w:themeColor="text1"/>
          </w:rPr>
          <w:t>h</w:t>
        </w:r>
      </w:moveTo>
      <w:ins w:id="895" w:author="Common, Jack" w:date="2019-10-24T11:56:00Z">
        <w:r w:rsidR="00D55C90">
          <w:rPr>
            <w:rFonts w:cs="Arial"/>
            <w:color w:val="000000" w:themeColor="text1"/>
          </w:rPr>
          <w:t>is</w:t>
        </w:r>
      </w:ins>
      <w:moveTo w:id="896" w:author="Common, Jack" w:date="2019-10-24T11:54:00Z">
        <w:del w:id="897" w:author="Common, Jack" w:date="2019-10-24T11:56:00Z">
          <w:r w:rsidR="001E24E9" w:rsidDel="00D55C90">
            <w:rPr>
              <w:rFonts w:cs="Arial"/>
              <w:color w:val="000000" w:themeColor="text1"/>
            </w:rPr>
            <w:delText>is</w:delText>
          </w:r>
        </w:del>
        <w:r w:rsidR="001E24E9">
          <w:rPr>
            <w:rFonts w:cs="Arial"/>
            <w:color w:val="000000" w:themeColor="text1"/>
          </w:rPr>
          <w:t xml:space="preserve"> </w:t>
        </w:r>
        <w:del w:id="898" w:author="Common, Jack" w:date="2019-10-24T11:56:00Z">
          <w:r w:rsidR="001E24E9" w:rsidDel="00D55C90">
            <w:rPr>
              <w:rFonts w:cs="Arial"/>
              <w:color w:val="000000" w:themeColor="text1"/>
            </w:rPr>
            <w:delText>is presumably because</w:delText>
          </w:r>
        </w:del>
      </w:moveTo>
      <w:ins w:id="899" w:author="Common, Jack" w:date="2019-10-24T11:56:00Z">
        <w:r w:rsidR="00D55C90">
          <w:rPr>
            <w:rFonts w:cs="Arial"/>
            <w:color w:val="000000" w:themeColor="text1"/>
          </w:rPr>
          <w:t>suggest that</w:t>
        </w:r>
      </w:ins>
      <w:moveTo w:id="900" w:author="Common, Jack" w:date="2019-10-24T11:54:00Z">
        <w:r w:rsidR="001E24E9">
          <w:rPr>
            <w:rFonts w:cs="Arial"/>
            <w:color w:val="000000" w:themeColor="text1"/>
          </w:rPr>
          <w:t xml:space="preserve"> phage replication depend</w:t>
        </w:r>
      </w:moveTo>
      <w:ins w:id="901" w:author="Common, Jack" w:date="2019-10-24T11:56:00Z">
        <w:r w:rsidR="00D55C90">
          <w:rPr>
            <w:rFonts w:cs="Arial"/>
            <w:color w:val="000000" w:themeColor="text1"/>
          </w:rPr>
          <w:t>ed</w:t>
        </w:r>
      </w:ins>
      <w:moveTo w:id="902" w:author="Common, Jack" w:date="2019-10-24T11:54:00Z">
        <w:del w:id="903" w:author="Common, Jack" w:date="2019-10-24T11:56:00Z">
          <w:r w:rsidR="001E24E9" w:rsidDel="00D55C90">
            <w:rPr>
              <w:rFonts w:cs="Arial"/>
              <w:color w:val="000000" w:themeColor="text1"/>
            </w:rPr>
            <w:delText>s</w:delText>
          </w:r>
        </w:del>
        <w:r w:rsidR="001E24E9">
          <w:rPr>
            <w:rFonts w:cs="Arial"/>
            <w:color w:val="000000" w:themeColor="text1"/>
          </w:rPr>
          <w:t xml:space="preserve"> on the density of susceptible </w:t>
        </w:r>
        <w:proofErr w:type="gramStart"/>
        <w:r w:rsidR="001E24E9">
          <w:rPr>
            <w:rFonts w:cs="Arial"/>
            <w:color w:val="000000" w:themeColor="text1"/>
          </w:rPr>
          <w:t>hosts, and</w:t>
        </w:r>
        <w:proofErr w:type="gramEnd"/>
        <w:r w:rsidR="001E24E9">
          <w:rPr>
            <w:rFonts w:cs="Arial"/>
            <w:color w:val="000000" w:themeColor="text1"/>
          </w:rPr>
          <w:t xml:space="preserve"> increasing host diversity reduce</w:t>
        </w:r>
      </w:moveTo>
      <w:ins w:id="904" w:author="Common, Jack" w:date="2019-10-24T11:56:00Z">
        <w:r w:rsidR="00D55C90">
          <w:rPr>
            <w:rFonts w:cs="Arial"/>
            <w:color w:val="000000" w:themeColor="text1"/>
          </w:rPr>
          <w:t>d</w:t>
        </w:r>
      </w:ins>
      <w:moveTo w:id="905" w:author="Common, Jack" w:date="2019-10-24T11:54:00Z">
        <w:del w:id="906" w:author="Common, Jack" w:date="2019-10-24T11:56:00Z">
          <w:r w:rsidR="001E24E9" w:rsidDel="00D55C90">
            <w:rPr>
              <w:rFonts w:cs="Arial"/>
              <w:color w:val="000000" w:themeColor="text1"/>
            </w:rPr>
            <w:delText>s</w:delText>
          </w:r>
        </w:del>
        <w:r w:rsidR="001E24E9">
          <w:rPr>
            <w:rFonts w:cs="Arial"/>
            <w:color w:val="000000" w:themeColor="text1"/>
          </w:rPr>
          <w:t xml:space="preserve"> susceptible host density</w:t>
        </w:r>
      </w:moveTo>
      <w:ins w:id="907" w:author="Common, Jack" w:date="2019-10-24T16:39:00Z">
        <w:r w:rsidR="00B2273B">
          <w:rPr>
            <w:rFonts w:cs="Arial"/>
            <w:color w:val="000000" w:themeColor="text1"/>
          </w:rPr>
          <w:t xml:space="preserve">. </w:t>
        </w:r>
      </w:ins>
      <w:moveTo w:id="908" w:author="Common, Jack" w:date="2019-10-24T11:54:00Z">
        <w:del w:id="909" w:author="Common, Jack" w:date="2019-10-24T16:39:00Z">
          <w:r w:rsidR="001E24E9" w:rsidDel="00B2273B">
            <w:rPr>
              <w:rFonts w:cs="Arial"/>
              <w:color w:val="000000" w:themeColor="text1"/>
            </w:rPr>
            <w:delText>.</w:delText>
          </w:r>
        </w:del>
      </w:moveTo>
      <w:moveToRangeEnd w:id="892"/>
      <w:ins w:id="910" w:author="Common, Jack" w:date="2019-10-24T11:54:00Z">
        <w:r w:rsidR="001E24E9">
          <w:rPr>
            <w:rFonts w:cs="Arial"/>
            <w:color w:val="000000" w:themeColor="text1"/>
          </w:rPr>
          <w:t xml:space="preserve">This dilution effect of host resistance allele diversity is an important factor in explaining why genetically diverse host populations often have reduced pathogen loads </w:t>
        </w:r>
        <w:r w:rsidR="001E24E9" w:rsidRPr="00CA6E75">
          <w:rPr>
            <w:rFonts w:cs="Arial"/>
            <w:color w:val="000000" w:themeColor="text1"/>
          </w:rPr>
          <w:fldChar w:fldCharType="begin">
            <w:fldData xml:space="preserve">PEVuZE5vdGU+PENpdGU+PEF1dGhvcj5DaXZpdGVsbG88L0F1dGhvcj48WWVhcj4yMDE1PC9ZZWFy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</w:fldData>
          </w:fldChar>
        </w:r>
        <w:r w:rsidR="001E24E9">
          <w:rPr>
            <w:rFonts w:cs="Arial"/>
            <w:color w:val="000000" w:themeColor="text1"/>
          </w:rPr>
          <w:instrText xml:space="preserve"> ADDIN EN.CITE </w:instrText>
        </w:r>
        <w:r w:rsidR="001E24E9">
          <w:rPr>
            <w:rFonts w:cs="Arial"/>
            <w:color w:val="000000" w:themeColor="text1"/>
          </w:rPr>
          <w:fldChar w:fldCharType="begin">
            <w:fldData xml:space="preserve">PEVuZE5vdGU+PENpdGU+PEF1dGhvcj5DaXZpdGVsbG88L0F1dGhvcj48WWVhcj4yMDE1PC9ZZWFy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</w:fldData>
          </w:fldChar>
        </w:r>
        <w:r w:rsidR="001E24E9">
          <w:rPr>
            <w:rFonts w:cs="Arial"/>
            <w:color w:val="000000" w:themeColor="text1"/>
          </w:rPr>
          <w:instrText xml:space="preserve"> ADDIN EN.CITE.DATA </w:instrText>
        </w:r>
        <w:r w:rsidR="001E24E9">
          <w:rPr>
            <w:rFonts w:cs="Arial"/>
            <w:color w:val="000000" w:themeColor="text1"/>
          </w:rPr>
        </w:r>
        <w:r w:rsidR="001E24E9">
          <w:rPr>
            <w:rFonts w:cs="Arial"/>
            <w:color w:val="000000" w:themeColor="text1"/>
          </w:rPr>
          <w:fldChar w:fldCharType="end"/>
        </w:r>
        <w:r w:rsidR="001E24E9" w:rsidRPr="00CA6E75">
          <w:rPr>
            <w:rFonts w:cs="Arial"/>
            <w:color w:val="000000" w:themeColor="text1"/>
          </w:rPr>
        </w:r>
        <w:r w:rsidR="001E24E9" w:rsidRPr="00CA6E75">
          <w:rPr>
            <w:rFonts w:cs="Arial"/>
            <w:color w:val="000000" w:themeColor="text1"/>
          </w:rPr>
          <w:fldChar w:fldCharType="separate"/>
        </w:r>
        <w:r w:rsidR="001E24E9">
          <w:rPr>
            <w:rFonts w:cs="Arial"/>
            <w:noProof/>
            <w:color w:val="000000" w:themeColor="text1"/>
          </w:rPr>
          <w:t>(19, 20, 57)</w:t>
        </w:r>
        <w:r w:rsidR="001E24E9" w:rsidRPr="00CA6E75">
          <w:rPr>
            <w:rFonts w:cs="Arial"/>
            <w:color w:val="000000" w:themeColor="text1"/>
          </w:rPr>
          <w:fldChar w:fldCharType="end"/>
        </w:r>
        <w:r w:rsidR="001E24E9">
          <w:rPr>
            <w:rFonts w:cs="Arial"/>
            <w:color w:val="000000" w:themeColor="text1"/>
          </w:rPr>
          <w:t>. In theory, these ecological effects can in turn shape the evolutionary dynamics of the bacteria-phage interaction, since smaller phage population sizes will</w:t>
        </w:r>
        <w:r w:rsidR="001E24E9" w:rsidRPr="00CA6E75">
          <w:rPr>
            <w:rFonts w:cs="Arial"/>
            <w:color w:val="000000" w:themeColor="text1"/>
          </w:rPr>
          <w:t xml:space="preserve"> </w:t>
        </w:r>
        <w:r w:rsidR="001E24E9">
          <w:rPr>
            <w:rFonts w:cs="Arial"/>
            <w:color w:val="000000" w:themeColor="text1"/>
          </w:rPr>
          <w:t>decrease</w:t>
        </w:r>
        <w:r w:rsidR="001E24E9" w:rsidRPr="00CA6E75">
          <w:rPr>
            <w:rFonts w:cs="Arial"/>
            <w:color w:val="000000" w:themeColor="text1"/>
          </w:rPr>
          <w:t xml:space="preserve"> the </w:t>
        </w:r>
        <w:r w:rsidR="001E24E9">
          <w:rPr>
            <w:rFonts w:cs="Arial"/>
            <w:color w:val="000000" w:themeColor="text1"/>
          </w:rPr>
          <w:t xml:space="preserve">mutation </w:t>
        </w:r>
        <w:r w:rsidR="001E24E9" w:rsidRPr="00CA6E75">
          <w:rPr>
            <w:rFonts w:cs="Arial"/>
            <w:color w:val="000000" w:themeColor="text1"/>
          </w:rPr>
          <w:t xml:space="preserve">supply </w:t>
        </w:r>
        <w:r w:rsidR="001E24E9">
          <w:rPr>
            <w:rFonts w:cs="Arial"/>
            <w:color w:val="000000" w:themeColor="text1"/>
          </w:rPr>
          <w:t>and hence the evolutionary potential of the phage</w:t>
        </w:r>
        <w:r w:rsidR="001E24E9" w:rsidRPr="00CA6E75">
          <w:rPr>
            <w:rFonts w:cs="Arial"/>
            <w:color w:val="000000" w:themeColor="text1"/>
          </w:rPr>
          <w:t xml:space="preserve"> </w:t>
        </w:r>
        <w:r w:rsidR="001E24E9" w:rsidRPr="00CA6E75">
          <w:rPr>
            <w:rFonts w:cs="Arial"/>
            <w:color w:val="000000" w:themeColor="text1"/>
          </w:rPr>
          <w:fldChar w:fldCharType="begin">
            <w:fldData xml:space="preserve">PEVuZE5vdGU+PENpdGU+PEF1dGhvcj5EZW5uZWh5PC9BdXRob3I+PFllYXI+MjAwNjwvWWVhcj48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zMDc1LTMwODM8L3BhZ2VzPjx2b2x1bWU+Mjcz
PC92b2x1bWU+PG51bWJlcj4xNjA1PC9udW1iZXI+PGRhdGVzPjx5ZWFyPjIwMDY8L3llYXI+PC9k
YXRlcz48aXNibj4wOTYyLTg0NTI8L2lzYm4+PHVybHM+PC91cmxzPjwvcmVjb3JkPjwvQ2l0ZT48
L0VuZE5vdGU+AG==
</w:fldData>
          </w:fldChar>
        </w:r>
        <w:r w:rsidR="001E24E9">
          <w:rPr>
            <w:rFonts w:cs="Arial"/>
            <w:color w:val="000000" w:themeColor="text1"/>
          </w:rPr>
          <w:instrText xml:space="preserve"> ADDIN EN.CITE </w:instrText>
        </w:r>
        <w:r w:rsidR="001E24E9">
          <w:rPr>
            <w:rFonts w:cs="Arial"/>
            <w:color w:val="000000" w:themeColor="text1"/>
          </w:rPr>
          <w:fldChar w:fldCharType="begin">
            <w:fldData xml:space="preserve">PEVuZE5vdGU+PENpdGU+PEF1dGhvcj5EZW5uZWh5PC9BdXRob3I+PFllYXI+MjAwNjwvWWVhcj48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zMDc1LTMwODM8L3BhZ2VzPjx2b2x1bWU+Mjcz
PC92b2x1bWU+PG51bWJlcj4xNjA1PC9udW1iZXI+PGRhdGVzPjx5ZWFyPjIwMDY8L3llYXI+PC9k
YXRlcz48aXNibj4wOTYyLTg0NTI8L2lzYm4+PHVybHM+PC91cmxzPjwvcmVjb3JkPjwvQ2l0ZT48
L0VuZE5vdGU+AG==
</w:fldData>
          </w:fldChar>
        </w:r>
        <w:r w:rsidR="001E24E9">
          <w:rPr>
            <w:rFonts w:cs="Arial"/>
            <w:color w:val="000000" w:themeColor="text1"/>
          </w:rPr>
          <w:instrText xml:space="preserve"> ADDIN EN.CITE.DATA </w:instrText>
        </w:r>
        <w:r w:rsidR="001E24E9">
          <w:rPr>
            <w:rFonts w:cs="Arial"/>
            <w:color w:val="000000" w:themeColor="text1"/>
          </w:rPr>
        </w:r>
        <w:r w:rsidR="001E24E9">
          <w:rPr>
            <w:rFonts w:cs="Arial"/>
            <w:color w:val="000000" w:themeColor="text1"/>
          </w:rPr>
          <w:fldChar w:fldCharType="end"/>
        </w:r>
        <w:r w:rsidR="001E24E9" w:rsidRPr="00CA6E75">
          <w:rPr>
            <w:rFonts w:eastAsia="Calibri" w:cs="Arial"/>
            <w:color w:val="000000" w:themeColor="text1"/>
          </w:rPr>
        </w:r>
        <w:r w:rsidR="001E24E9" w:rsidRPr="00CA6E75">
          <w:rPr>
            <w:rFonts w:eastAsia="Calibri" w:cs="Arial"/>
            <w:color w:val="000000" w:themeColor="text1"/>
          </w:rPr>
          <w:fldChar w:fldCharType="separate"/>
        </w:r>
        <w:r w:rsidR="001E24E9" w:rsidRPr="00820E6F">
          <w:rPr>
            <w:rFonts w:cs="Arial"/>
            <w:noProof/>
            <w:color w:val="000000" w:themeColor="text1"/>
          </w:rPr>
          <w:t>(28-30)</w:t>
        </w:r>
        <w:r w:rsidR="001E24E9" w:rsidRPr="00CA6E75">
          <w:rPr>
            <w:rFonts w:cs="Arial"/>
            <w:color w:val="000000" w:themeColor="text1"/>
          </w:rPr>
          <w:fldChar w:fldCharType="end"/>
        </w:r>
        <w:r w:rsidR="001E24E9">
          <w:rPr>
            <w:rFonts w:cs="Arial"/>
            <w:color w:val="000000" w:themeColor="text1"/>
          </w:rPr>
          <w:t>.</w:t>
        </w:r>
      </w:ins>
      <w:ins w:id="911" w:author="Common, Jack" w:date="2019-10-24T11:56:00Z">
        <w:r w:rsidR="00D55C90">
          <w:rPr>
            <w:rFonts w:cs="Arial"/>
            <w:color w:val="000000" w:themeColor="text1"/>
          </w:rPr>
          <w:t xml:space="preserve"> However, we did not observe this evolutionary effect. Instead, </w:t>
        </w:r>
      </w:ins>
      <w:ins w:id="912" w:author="Common, Jack" w:date="2019-10-24T11:57:00Z">
        <w:r w:rsidR="00260F67">
          <w:rPr>
            <w:rFonts w:cs="Arial"/>
            <w:color w:val="000000" w:themeColor="text1"/>
          </w:rPr>
          <w:t>the likelihood that</w:t>
        </w:r>
        <w:r w:rsidR="001D3877">
          <w:rPr>
            <w:rFonts w:cs="Arial"/>
            <w:color w:val="000000" w:themeColor="text1"/>
          </w:rPr>
          <w:t xml:space="preserve"> an</w:t>
        </w:r>
        <w:r w:rsidR="00260F67">
          <w:rPr>
            <w:rFonts w:cs="Arial"/>
            <w:color w:val="000000" w:themeColor="text1"/>
          </w:rPr>
          <w:t xml:space="preserve"> </w:t>
        </w:r>
        <w:r w:rsidR="001D3877">
          <w:rPr>
            <w:rFonts w:cs="Arial"/>
            <w:color w:val="000000" w:themeColor="text1"/>
          </w:rPr>
          <w:t xml:space="preserve">individual </w:t>
        </w:r>
        <w:r w:rsidR="00260F67">
          <w:rPr>
            <w:rFonts w:cs="Arial"/>
            <w:color w:val="000000" w:themeColor="text1"/>
          </w:rPr>
          <w:t xml:space="preserve">phage evolved to </w:t>
        </w:r>
      </w:ins>
      <w:ins w:id="913" w:author="Common, Jack" w:date="2019-10-24T12:01:00Z">
        <w:r w:rsidR="00981473">
          <w:rPr>
            <w:rFonts w:cs="Arial"/>
            <w:color w:val="000000" w:themeColor="text1"/>
          </w:rPr>
          <w:t>expand</w:t>
        </w:r>
      </w:ins>
      <w:ins w:id="914" w:author="Common, Jack" w:date="2019-10-24T11:57:00Z">
        <w:r w:rsidR="00260F67">
          <w:rPr>
            <w:rFonts w:cs="Arial"/>
            <w:color w:val="000000" w:themeColor="text1"/>
          </w:rPr>
          <w:t xml:space="preserve"> </w:t>
        </w:r>
        <w:r w:rsidR="001D3877">
          <w:rPr>
            <w:rFonts w:cs="Arial"/>
            <w:color w:val="000000" w:themeColor="text1"/>
          </w:rPr>
          <w:t>its</w:t>
        </w:r>
        <w:r w:rsidR="00260F67">
          <w:rPr>
            <w:rFonts w:cs="Arial"/>
            <w:color w:val="000000" w:themeColor="text1"/>
          </w:rPr>
          <w:t xml:space="preserve"> host range</w:t>
        </w:r>
        <w:r w:rsidR="001D3877">
          <w:rPr>
            <w:rFonts w:cs="Arial"/>
            <w:color w:val="000000" w:themeColor="text1"/>
          </w:rPr>
          <w:t xml:space="preserve"> did not follow the </w:t>
        </w:r>
        <w:r w:rsidR="00C81F91">
          <w:rPr>
            <w:rFonts w:cs="Arial"/>
            <w:color w:val="000000" w:themeColor="text1"/>
          </w:rPr>
          <w:t>gra</w:t>
        </w:r>
      </w:ins>
      <w:ins w:id="915" w:author="Common, Jack" w:date="2019-10-24T11:58:00Z">
        <w:r w:rsidR="00C81F91">
          <w:rPr>
            <w:rFonts w:cs="Arial"/>
            <w:color w:val="000000" w:themeColor="text1"/>
          </w:rPr>
          <w:t xml:space="preserve">dient of CRISPR allele diversity in our experimental treatments. </w:t>
        </w:r>
      </w:ins>
      <w:ins w:id="916" w:author="Common, Jack" w:date="2019-10-24T12:00:00Z">
        <w:r w:rsidR="00F80601">
          <w:rPr>
            <w:rFonts w:cs="Arial"/>
            <w:color w:val="000000" w:themeColor="text1"/>
          </w:rPr>
          <w:t xml:space="preserve">Rather, </w:t>
        </w:r>
        <w:r w:rsidR="00981473">
          <w:rPr>
            <w:rFonts w:cs="Arial"/>
            <w:color w:val="000000" w:themeColor="text1"/>
          </w:rPr>
          <w:t xml:space="preserve">the evolution of phage host range expansion </w:t>
        </w:r>
      </w:ins>
      <w:ins w:id="917" w:author="Common, Jack" w:date="2019-10-24T12:01:00Z">
        <w:r w:rsidR="00EB7BFA">
          <w:rPr>
            <w:rFonts w:cs="Arial"/>
            <w:color w:val="000000" w:themeColor="text1"/>
          </w:rPr>
          <w:t xml:space="preserve">peaked at </w:t>
        </w:r>
        <w:r w:rsidR="00EB7BFA">
          <w:rPr>
            <w:rFonts w:cs="Arial"/>
          </w:rPr>
          <w:t>intermediate levels of CRISPR allele diversity, namely in the 6-clone treatment.</w:t>
        </w:r>
      </w:ins>
      <w:ins w:id="918" w:author="Common, Jack" w:date="2019-10-24T12:02:00Z">
        <w:r w:rsidR="00565EB1">
          <w:rPr>
            <w:rFonts w:cs="Arial"/>
          </w:rPr>
          <w:t xml:space="preserve"> </w:t>
        </w:r>
      </w:ins>
      <w:moveToRangeStart w:id="919" w:author="Common, Jack" w:date="2019-10-24T12:02:00Z" w:name="move22810973"/>
      <w:moveTo w:id="920" w:author="Common, Jack" w:date="2019-10-24T12:02:00Z">
        <w:r w:rsidR="00565EB1">
          <w:rPr>
            <w:rFonts w:cs="Arial"/>
          </w:rPr>
          <w:t xml:space="preserve">This is </w:t>
        </w:r>
        <w:del w:id="921" w:author="Common, Jack" w:date="2019-10-24T12:02:00Z">
          <w:r w:rsidR="00565EB1" w:rsidDel="00565EB1">
            <w:rPr>
              <w:rFonts w:cs="Arial"/>
            </w:rPr>
            <w:delText>likely</w:delText>
          </w:r>
        </w:del>
      </w:moveTo>
      <w:ins w:id="922" w:author="Common, Jack" w:date="2019-10-24T12:02:00Z">
        <w:r w:rsidR="00565EB1">
          <w:rPr>
            <w:rFonts w:cs="Arial"/>
          </w:rPr>
          <w:t>probably</w:t>
        </w:r>
      </w:ins>
      <w:moveTo w:id="923" w:author="Common, Jack" w:date="2019-10-24T12:02:00Z">
        <w:r w:rsidR="00565EB1">
          <w:rPr>
            <w:rFonts w:cs="Arial"/>
          </w:rPr>
          <w:t xml:space="preserve"> because increasing host diversity dilutes susceptible hosts, which results in smaller phage population size and hence less genetic variation</w:t>
        </w:r>
      </w:moveTo>
      <w:ins w:id="924" w:author="Common, Jack" w:date="2019-10-24T12:03:00Z">
        <w:r w:rsidR="000B698A">
          <w:rPr>
            <w:rFonts w:cs="Arial"/>
          </w:rPr>
          <w:t xml:space="preserve"> </w:t>
        </w:r>
      </w:ins>
      <w:moveTo w:id="925" w:author="Common, Jack" w:date="2019-10-24T12:02:00Z">
        <w:del w:id="926" w:author="Common, Jack" w:date="2019-10-24T12:03:00Z">
          <w:r w:rsidR="00565EB1" w:rsidDel="000B698A">
            <w:rPr>
              <w:rFonts w:cs="Arial"/>
            </w:rPr>
            <w:delText xml:space="preserve"> </w:delText>
          </w:r>
        </w:del>
        <w:del w:id="927" w:author="Common, Jack" w:date="2019-10-24T12:02:00Z">
          <w:r w:rsidR="00565EB1" w:rsidDel="000B698A">
            <w:rPr>
              <w:rFonts w:cs="Arial"/>
            </w:rPr>
            <w:delText xml:space="preserve">in the phage population </w:delText>
          </w:r>
        </w:del>
        <w:r w:rsidR="00565EB1">
          <w:rPr>
            <w:rFonts w:cs="Arial"/>
          </w:rPr>
          <w:t xml:space="preserve">on which selection can act. </w:t>
        </w:r>
      </w:moveTo>
      <w:ins w:id="928" w:author="Common, Jack" w:date="2019-10-24T12:03:00Z">
        <w:r w:rsidR="000B698A">
          <w:rPr>
            <w:rFonts w:cs="Arial"/>
          </w:rPr>
          <w:t>Simultaneously, i</w:t>
        </w:r>
      </w:ins>
      <w:moveTo w:id="929" w:author="Common, Jack" w:date="2019-10-24T12:02:00Z">
        <w:del w:id="930" w:author="Common, Jack" w:date="2019-10-24T12:03:00Z">
          <w:r w:rsidR="00565EB1" w:rsidDel="000B698A">
            <w:rPr>
              <w:rFonts w:cs="Arial"/>
            </w:rPr>
            <w:delText>I</w:delText>
          </w:r>
        </w:del>
        <w:r w:rsidR="00565EB1">
          <w:rPr>
            <w:rFonts w:cs="Arial"/>
          </w:rPr>
          <w:t xml:space="preserve">ncreasing host diversity can </w:t>
        </w:r>
        <w:del w:id="931" w:author="Common, Jack" w:date="2019-10-24T12:03:00Z">
          <w:r w:rsidR="00565EB1" w:rsidDel="000B698A">
            <w:rPr>
              <w:rFonts w:cs="Arial"/>
            </w:rPr>
            <w:delText xml:space="preserve">simultaneously </w:delText>
          </w:r>
        </w:del>
        <w:r w:rsidR="00565EB1">
          <w:rPr>
            <w:rFonts w:cs="Arial"/>
          </w:rPr>
          <w:t xml:space="preserve">increase selection for escape mutations. These two effects </w:t>
        </w:r>
      </w:moveTo>
      <w:ins w:id="932" w:author="Common, Jack" w:date="2019-10-24T12:03:00Z">
        <w:r w:rsidR="000B698A">
          <w:rPr>
            <w:rFonts w:cs="Arial"/>
          </w:rPr>
          <w:t xml:space="preserve">in dynamic tension </w:t>
        </w:r>
      </w:ins>
      <w:moveTo w:id="933" w:author="Common, Jack" w:date="2019-10-24T12:02:00Z">
        <w:r w:rsidR="00565EB1">
          <w:rPr>
            <w:rFonts w:cs="Arial"/>
          </w:rPr>
          <w:t xml:space="preserve">can maximise evolutionary emergence at intermediate host diversity </w:t>
        </w:r>
        <w:r w:rsidR="00565EB1">
          <w:rPr>
            <w:rFonts w:cs="Arial"/>
            <w:color w:val="000000" w:themeColor="text1"/>
          </w:rPr>
          <w:fldChar w:fldCharType="begin"/>
        </w:r>
        <w:r w:rsidR="00565EB1">
          <w:rPr>
            <w:rFonts w:cs="Arial"/>
            <w:color w:val="000000" w:themeColor="text1"/>
          </w:rPr>
          <w:instrText xml:space="preserve"> ADDIN EN.CITE &lt;EndNote&gt;&lt;Cite&gt;&lt;Author&gt;Chabas&lt;/Author&gt;&lt;Year&gt;2018&lt;/Year&gt;&lt;RecNum&gt;348&lt;/RecNum&gt;&lt;DisplayText&gt;(31)&lt;/DisplayText&gt;&lt;record&gt;&lt;rec-number&gt;348&lt;/rec-number&gt;&lt;foreign-keys&gt;&lt;key app="EN" db-id="xrr2swwexa2rd8ed2d6xfwf20r9v5devt2e2" timestamp="1556229298" guid="59971bce-0692-4e85-ba94-98e5c8f85a54"&gt;348&lt;/key&gt;&lt;/foreign-keys&gt;&lt;ref-type name="Journal Article"&gt;17&lt;/ref-type&gt;&lt;contributors&gt;&lt;authors&gt;&lt;author&gt;Chabas, Hélène&lt;/author&gt;&lt;author&gt;Lion, Sébastien&lt;/author&gt;&lt;author&gt;Nicot, Antoine&lt;/author&gt;&lt;author&gt;Meaden, Sean&lt;/author&gt;&lt;author&gt;van Houte, Stineke&lt;/author&gt;&lt;author&gt;Moineau, Sylvain&lt;/author&gt;&lt;author&gt;Wahl, Lindi M&lt;/author&gt;&lt;author&gt;Westra, Edze R&lt;/author&gt;&lt;author&gt;Gandon, Sylvain&lt;/author&gt;&lt;/authors&gt;&lt;/contributors&gt;&lt;titles&gt;&lt;title&gt;Evolutionary emergence of infectious diseases in heterogeneous host populations&lt;/title&gt;&lt;secondary-title&gt;PLOS Biology&lt;/secondary-title&gt;&lt;/titles&gt;&lt;periodical&gt;&lt;full-title&gt;PLOS Biology&lt;/full-title&gt;&lt;/periodical&gt;&lt;pages&gt;e2006738&lt;/pages&gt;&lt;volume&gt;16&lt;/volume&gt;&lt;number&gt;9&lt;/number&gt;&lt;dates&gt;&lt;year&gt;2018&lt;/year&gt;&lt;/dates&gt;&lt;publisher&gt;Public Library of Science&lt;/publisher&gt;&lt;urls&gt;&lt;related-urls&gt;&lt;url&gt;https://doi.org/10.1371/journal.pbio.2006738&lt;/url&gt;&lt;/related-urls&gt;&lt;/urls&gt;&lt;electronic-resource-num&gt;10.1371/journal.pbio.2006738&lt;/electronic-resource-num&gt;&lt;/record&gt;&lt;/Cite&gt;&lt;/EndNote&gt;</w:instrText>
        </w:r>
        <w:r w:rsidR="00565EB1">
          <w:rPr>
            <w:rFonts w:cs="Arial"/>
            <w:color w:val="000000" w:themeColor="text1"/>
          </w:rPr>
          <w:fldChar w:fldCharType="separate"/>
        </w:r>
        <w:r w:rsidR="00565EB1">
          <w:rPr>
            <w:rFonts w:cs="Arial"/>
            <w:noProof/>
            <w:color w:val="000000" w:themeColor="text1"/>
          </w:rPr>
          <w:t>(31)</w:t>
        </w:r>
        <w:r w:rsidR="00565EB1">
          <w:rPr>
            <w:rFonts w:cs="Arial"/>
            <w:color w:val="000000" w:themeColor="text1"/>
          </w:rPr>
          <w:fldChar w:fldCharType="end"/>
        </w:r>
        <w:r w:rsidR="00565EB1">
          <w:rPr>
            <w:rFonts w:cs="Arial"/>
            <w:color w:val="000000" w:themeColor="text1"/>
          </w:rPr>
          <w:t>.</w:t>
        </w:r>
      </w:moveTo>
      <w:moveToRangeEnd w:id="919"/>
      <w:ins w:id="934" w:author="Common, Jack" w:date="2019-10-24T12:06:00Z">
        <w:r w:rsidR="00750E9E">
          <w:rPr>
            <w:rFonts w:cs="Arial"/>
            <w:color w:val="000000" w:themeColor="text1"/>
          </w:rPr>
          <w:t xml:space="preserve"> </w:t>
        </w:r>
      </w:ins>
    </w:p>
    <w:p w14:paraId="1449303C" w14:textId="77777777" w:rsidR="00750E9E" w:rsidRDefault="00750E9E" w:rsidP="00750E9E">
      <w:pPr>
        <w:jc w:val="both"/>
        <w:rPr>
          <w:ins w:id="935" w:author="Common, Jack" w:date="2019-10-24T12:07:00Z"/>
          <w:rFonts w:cs="Arial"/>
          <w:color w:val="000000" w:themeColor="text1"/>
        </w:rPr>
      </w:pPr>
    </w:p>
    <w:p w14:paraId="2C27D2DD" w14:textId="2598C0AA" w:rsidR="0091035C" w:rsidRDefault="00750E9E" w:rsidP="00750E9E">
      <w:pPr>
        <w:jc w:val="both"/>
        <w:rPr>
          <w:ins w:id="936" w:author="Common, Jack" w:date="2019-10-24T12:14:00Z"/>
          <w:rFonts w:cs="Arial"/>
          <w:color w:val="000000" w:themeColor="text1"/>
        </w:rPr>
      </w:pPr>
      <w:ins w:id="937" w:author="Common, Jack" w:date="2019-10-24T12:06:00Z">
        <w:r w:rsidRPr="00750E9E">
          <w:rPr>
            <w:rFonts w:cs="Arial"/>
            <w:color w:val="000000" w:themeColor="text1"/>
          </w:rPr>
          <w:t>Altogether</w:t>
        </w:r>
      </w:ins>
      <w:ins w:id="938" w:author="Common, Jack" w:date="2019-10-24T12:08:00Z">
        <w:r w:rsidR="00C80621">
          <w:rPr>
            <w:rFonts w:cs="Arial"/>
            <w:color w:val="000000" w:themeColor="text1"/>
          </w:rPr>
          <w:t xml:space="preserve"> </w:t>
        </w:r>
      </w:ins>
      <w:ins w:id="939" w:author="Common, Jack" w:date="2019-10-24T12:07:00Z">
        <w:r>
          <w:rPr>
            <w:rFonts w:cs="Arial"/>
            <w:color w:val="000000" w:themeColor="text1"/>
          </w:rPr>
          <w:t xml:space="preserve">our results </w:t>
        </w:r>
      </w:ins>
      <w:ins w:id="940" w:author="Common, Jack" w:date="2019-10-24T12:06:00Z">
        <w:r w:rsidRPr="00750E9E">
          <w:rPr>
            <w:rFonts w:cs="Arial"/>
            <w:color w:val="000000" w:themeColor="text1"/>
          </w:rPr>
          <w:t xml:space="preserve">suggest that </w:t>
        </w:r>
      </w:ins>
      <w:ins w:id="941" w:author="Common, Jack" w:date="2019-10-24T12:07:00Z">
        <w:r w:rsidR="00417302">
          <w:rPr>
            <w:rFonts w:cs="Arial"/>
            <w:color w:val="000000" w:themeColor="text1"/>
          </w:rPr>
          <w:t xml:space="preserve">the </w:t>
        </w:r>
      </w:ins>
      <w:ins w:id="942" w:author="Common, Jack" w:date="2019-10-24T12:06:00Z">
        <w:r w:rsidRPr="00750E9E">
          <w:rPr>
            <w:rFonts w:cs="Arial"/>
            <w:color w:val="000000" w:themeColor="text1"/>
          </w:rPr>
          <w:t xml:space="preserve">ecological </w:t>
        </w:r>
      </w:ins>
      <w:ins w:id="943" w:author="Common, Jack" w:date="2019-10-24T12:07:00Z">
        <w:r w:rsidR="00417302">
          <w:rPr>
            <w:rFonts w:cs="Arial"/>
            <w:color w:val="000000" w:themeColor="text1"/>
          </w:rPr>
          <w:t>impact of host diversity, namely</w:t>
        </w:r>
      </w:ins>
      <w:ins w:id="944" w:author="Common, Jack" w:date="2019-10-24T12:06:00Z">
        <w:r w:rsidRPr="00750E9E">
          <w:rPr>
            <w:rFonts w:cs="Arial"/>
            <w:color w:val="000000" w:themeColor="text1"/>
          </w:rPr>
          <w:t xml:space="preserve"> </w:t>
        </w:r>
      </w:ins>
      <w:ins w:id="945" w:author="Common, Jack" w:date="2019-10-24T12:08:00Z">
        <w:r w:rsidR="00C80621">
          <w:rPr>
            <w:rFonts w:cs="Arial"/>
            <w:color w:val="000000" w:themeColor="text1"/>
          </w:rPr>
          <w:t xml:space="preserve">a </w:t>
        </w:r>
      </w:ins>
      <w:ins w:id="946" w:author="Common, Jack" w:date="2019-10-24T12:06:00Z">
        <w:r w:rsidRPr="00750E9E">
          <w:rPr>
            <w:rFonts w:cs="Arial"/>
            <w:color w:val="000000" w:themeColor="text1"/>
          </w:rPr>
          <w:t xml:space="preserve">dilution effect </w:t>
        </w:r>
      </w:ins>
      <w:ins w:id="947" w:author="Common, Jack" w:date="2019-10-24T12:08:00Z">
        <w:r w:rsidR="00C80621">
          <w:rPr>
            <w:rFonts w:cs="Arial"/>
            <w:color w:val="000000" w:themeColor="text1"/>
          </w:rPr>
          <w:t>reducing</w:t>
        </w:r>
      </w:ins>
      <w:ins w:id="948" w:author="Common, Jack" w:date="2019-10-24T12:06:00Z">
        <w:r w:rsidRPr="00750E9E">
          <w:rPr>
            <w:rFonts w:cs="Arial"/>
            <w:color w:val="000000" w:themeColor="text1"/>
          </w:rPr>
          <w:t xml:space="preserve"> phage </w:t>
        </w:r>
      </w:ins>
      <w:ins w:id="949" w:author="Common, Jack" w:date="2019-10-24T12:08:00Z">
        <w:r w:rsidR="00C80621">
          <w:rPr>
            <w:rFonts w:cs="Arial"/>
            <w:color w:val="000000" w:themeColor="text1"/>
          </w:rPr>
          <w:t>reproduction, is the main</w:t>
        </w:r>
      </w:ins>
      <w:ins w:id="950" w:author="Common, Jack" w:date="2019-10-24T12:06:00Z">
        <w:r w:rsidRPr="00750E9E">
          <w:rPr>
            <w:rFonts w:cs="Arial"/>
            <w:color w:val="000000" w:themeColor="text1"/>
          </w:rPr>
          <w:t xml:space="preserve"> determin</w:t>
        </w:r>
      </w:ins>
      <w:ins w:id="951" w:author="Common, Jack" w:date="2019-10-24T12:08:00Z">
        <w:r w:rsidR="00C80621">
          <w:rPr>
            <w:rFonts w:cs="Arial"/>
            <w:color w:val="000000" w:themeColor="text1"/>
          </w:rPr>
          <w:t>ant of</w:t>
        </w:r>
      </w:ins>
      <w:ins w:id="952" w:author="Common, Jack" w:date="2019-10-24T12:06:00Z">
        <w:r w:rsidRPr="00750E9E">
          <w:rPr>
            <w:rFonts w:cs="Arial"/>
            <w:color w:val="000000" w:themeColor="text1"/>
          </w:rPr>
          <w:t xml:space="preserve"> phage </w:t>
        </w:r>
      </w:ins>
      <w:ins w:id="953" w:author="Common, Jack" w:date="2019-10-24T12:08:00Z">
        <w:r w:rsidR="00C80621">
          <w:rPr>
            <w:rFonts w:cs="Arial"/>
            <w:color w:val="000000" w:themeColor="text1"/>
          </w:rPr>
          <w:t xml:space="preserve">population size and persistence. </w:t>
        </w:r>
      </w:ins>
      <w:ins w:id="954" w:author="Common, Jack" w:date="2019-10-24T12:09:00Z">
        <w:r w:rsidR="00F310C8">
          <w:rPr>
            <w:rFonts w:cs="Arial"/>
            <w:color w:val="000000" w:themeColor="text1"/>
          </w:rPr>
          <w:t xml:space="preserve">While we did observe </w:t>
        </w:r>
      </w:ins>
      <w:ins w:id="955" w:author="Common, Jack" w:date="2019-10-24T12:12:00Z">
        <w:r w:rsidR="00EF73DF">
          <w:rPr>
            <w:rFonts w:cs="Arial"/>
            <w:color w:val="000000" w:themeColor="text1"/>
          </w:rPr>
          <w:t xml:space="preserve">results consistent with the </w:t>
        </w:r>
      </w:ins>
      <w:proofErr w:type="gramStart"/>
      <w:ins w:id="956" w:author="Common, Jack" w:date="2019-10-24T12:11:00Z">
        <w:r w:rsidR="00A254F4">
          <w:rPr>
            <w:rFonts w:cs="Arial"/>
            <w:color w:val="000000" w:themeColor="text1"/>
          </w:rPr>
          <w:t>previously-described</w:t>
        </w:r>
      </w:ins>
      <w:proofErr w:type="gramEnd"/>
      <w:ins w:id="957" w:author="Common, Jack" w:date="2019-10-24T12:09:00Z">
        <w:r w:rsidR="00B54368">
          <w:rPr>
            <w:rFonts w:cs="Arial"/>
            <w:color w:val="000000" w:themeColor="text1"/>
          </w:rPr>
          <w:t xml:space="preserve"> </w:t>
        </w:r>
      </w:ins>
      <w:ins w:id="958" w:author="Common, Jack" w:date="2019-10-24T12:11:00Z">
        <w:r w:rsidR="00A254F4">
          <w:rPr>
            <w:rFonts w:cs="Arial"/>
            <w:color w:val="000000" w:themeColor="text1"/>
          </w:rPr>
          <w:t>evolutionary effects of diversi</w:t>
        </w:r>
      </w:ins>
      <w:ins w:id="959" w:author="Common, Jack" w:date="2019-10-24T12:14:00Z">
        <w:r w:rsidR="0091035C">
          <w:rPr>
            <w:rFonts w:cs="Arial"/>
            <w:color w:val="000000" w:themeColor="text1"/>
          </w:rPr>
          <w:t>ty</w:t>
        </w:r>
      </w:ins>
      <w:ins w:id="960" w:author="Common, Jack" w:date="2019-10-24T12:12:00Z">
        <w:r w:rsidR="00EF73DF">
          <w:rPr>
            <w:rFonts w:cs="Arial"/>
            <w:color w:val="000000" w:themeColor="text1"/>
          </w:rPr>
          <w:t xml:space="preserve">, they are unrelated to </w:t>
        </w:r>
        <w:r w:rsidR="0020298E">
          <w:rPr>
            <w:rFonts w:cs="Arial"/>
            <w:color w:val="000000" w:themeColor="text1"/>
          </w:rPr>
          <w:t xml:space="preserve">phage and host </w:t>
        </w:r>
      </w:ins>
      <w:ins w:id="961" w:author="Common, Jack" w:date="2019-10-24T12:13:00Z">
        <w:r w:rsidR="0020298E">
          <w:rPr>
            <w:rFonts w:cs="Arial"/>
            <w:color w:val="000000" w:themeColor="text1"/>
          </w:rPr>
          <w:t xml:space="preserve">population dynamics. Hence, </w:t>
        </w:r>
        <w:r w:rsidR="0093416A">
          <w:rPr>
            <w:rFonts w:cs="Arial"/>
            <w:color w:val="000000" w:themeColor="text1"/>
          </w:rPr>
          <w:t xml:space="preserve">it appears that the effect of host diversity </w:t>
        </w:r>
      </w:ins>
      <w:ins w:id="962" w:author="Common, Jack" w:date="2019-10-24T12:14:00Z">
        <w:r w:rsidR="0091035C">
          <w:rPr>
            <w:rFonts w:cs="Arial"/>
            <w:color w:val="000000" w:themeColor="text1"/>
          </w:rPr>
          <w:t xml:space="preserve">is mediated primarily through ecological and not evolutionary processes. </w:t>
        </w:r>
      </w:ins>
    </w:p>
    <w:p w14:paraId="53B613C0" w14:textId="77777777" w:rsidR="0091035C" w:rsidRDefault="0091035C" w:rsidP="00750E9E">
      <w:pPr>
        <w:jc w:val="both"/>
        <w:rPr>
          <w:ins w:id="963" w:author="Common, Jack" w:date="2019-10-24T12:14:00Z"/>
          <w:rFonts w:cs="Arial"/>
          <w:color w:val="000000" w:themeColor="text1"/>
        </w:rPr>
      </w:pPr>
    </w:p>
    <w:p w14:paraId="5165D50F" w14:textId="0B3ADAB5" w:rsidR="00E62A18" w:rsidRPr="0091035C" w:rsidDel="00D93055" w:rsidRDefault="00A4372D">
      <w:pPr>
        <w:jc w:val="both"/>
        <w:rPr>
          <w:del w:id="964" w:author="Common, Jack" w:date="2019-10-24T11:55:00Z"/>
          <w:rFonts w:cs="Arial"/>
          <w:color w:val="000000" w:themeColor="text1"/>
          <w:rPrChange w:id="965" w:author="Common, Jack" w:date="2019-10-24T12:14:00Z">
            <w:rPr>
              <w:del w:id="966" w:author="Common, Jack" w:date="2019-10-24T11:55:00Z"/>
              <w:rFonts w:cs="Arial"/>
            </w:rPr>
          </w:rPrChange>
        </w:rPr>
        <w:pPrChange w:id="967" w:author="Common, Jack" w:date="2019-10-23T10:58:00Z">
          <w:pPr>
            <w:spacing w:line="480" w:lineRule="auto"/>
            <w:jc w:val="both"/>
          </w:pPr>
        </w:pPrChange>
      </w:pPr>
      <w:ins w:id="968" w:author="Common, Jack" w:date="2019-10-24T16:41:00Z">
        <w:r>
          <w:rPr>
            <w:rFonts w:cs="Arial"/>
            <w:color w:val="000000" w:themeColor="text1"/>
          </w:rPr>
          <w:t>We did find</w:t>
        </w:r>
      </w:ins>
      <w:ins w:id="969" w:author="Common, Jack" w:date="2019-10-24T12:06:00Z">
        <w:r w:rsidR="00750E9E" w:rsidRPr="00750E9E">
          <w:rPr>
            <w:rFonts w:cs="Arial"/>
            <w:color w:val="000000" w:themeColor="text1"/>
          </w:rPr>
          <w:t xml:space="preserve"> </w:t>
        </w:r>
      </w:ins>
      <w:ins w:id="970" w:author="Common, Jack" w:date="2019-10-24T13:43:00Z">
        <w:r w:rsidR="00D0282B">
          <w:rPr>
            <w:rFonts w:cs="Arial"/>
            <w:color w:val="000000" w:themeColor="text1"/>
          </w:rPr>
          <w:t>evidence</w:t>
        </w:r>
      </w:ins>
      <w:ins w:id="971" w:author="Common, Jack" w:date="2019-10-24T16:41:00Z">
        <w:r>
          <w:rPr>
            <w:rFonts w:cs="Arial"/>
            <w:color w:val="000000" w:themeColor="text1"/>
          </w:rPr>
          <w:t xml:space="preserve"> </w:t>
        </w:r>
        <w:r w:rsidR="009B2CAA">
          <w:rPr>
            <w:rFonts w:cs="Arial"/>
            <w:color w:val="000000" w:themeColor="text1"/>
          </w:rPr>
          <w:t>for</w:t>
        </w:r>
      </w:ins>
      <w:ins w:id="972" w:author="Common, Jack" w:date="2019-10-24T13:43:00Z">
        <w:r w:rsidR="00D0282B">
          <w:rPr>
            <w:rFonts w:cs="Arial"/>
            <w:color w:val="000000" w:themeColor="text1"/>
          </w:rPr>
          <w:t xml:space="preserve"> </w:t>
        </w:r>
      </w:ins>
      <w:ins w:id="973" w:author="Common, Jack" w:date="2019-10-24T12:17:00Z">
        <w:r w:rsidR="00A54BC4">
          <w:rPr>
            <w:rFonts w:cs="Arial"/>
            <w:color w:val="000000" w:themeColor="text1"/>
          </w:rPr>
          <w:t xml:space="preserve">a limited </w:t>
        </w:r>
      </w:ins>
      <w:ins w:id="974" w:author="Common, Jack" w:date="2019-10-24T12:06:00Z">
        <w:r w:rsidR="00750E9E" w:rsidRPr="00750E9E">
          <w:rPr>
            <w:rFonts w:cs="Arial"/>
            <w:color w:val="000000" w:themeColor="text1"/>
          </w:rPr>
          <w:t>role for evolutionary feedback into ecological dynamics</w:t>
        </w:r>
      </w:ins>
      <w:ins w:id="975" w:author="Common, Jack" w:date="2019-10-24T12:17:00Z">
        <w:r w:rsidR="00A54BC4">
          <w:rPr>
            <w:rFonts w:cs="Arial"/>
            <w:color w:val="000000" w:themeColor="text1"/>
          </w:rPr>
          <w:t xml:space="preserve"> in </w:t>
        </w:r>
      </w:ins>
      <w:ins w:id="976" w:author="Common, Jack" w:date="2019-10-24T12:06:00Z">
        <w:r w:rsidR="00750E9E" w:rsidRPr="00750E9E">
          <w:rPr>
            <w:rFonts w:cs="Arial"/>
            <w:color w:val="000000" w:themeColor="text1"/>
          </w:rPr>
          <w:t>this system</w:t>
        </w:r>
      </w:ins>
      <w:ins w:id="977" w:author="Common, Jack" w:date="2019-10-24T12:14:00Z">
        <w:r w:rsidR="0091035C">
          <w:rPr>
            <w:rFonts w:cs="Arial"/>
            <w:color w:val="000000" w:themeColor="text1"/>
          </w:rPr>
          <w:t xml:space="preserve">. </w:t>
        </w:r>
      </w:ins>
      <w:ins w:id="978" w:author="Common, Jack" w:date="2019-10-24T13:43:00Z">
        <w:r w:rsidR="00D0282B">
          <w:rPr>
            <w:rFonts w:cs="Arial"/>
            <w:color w:val="000000" w:themeColor="text1"/>
          </w:rPr>
          <w:t xml:space="preserve"> </w:t>
        </w:r>
      </w:ins>
      <w:del w:id="979" w:author="Common, Jack" w:date="2019-10-24T11:55:00Z">
        <w:r w:rsidR="00716ECE" w:rsidDel="00D93055">
          <w:rPr>
            <w:rFonts w:cs="Arial"/>
            <w:color w:val="000000" w:themeColor="text1"/>
          </w:rPr>
          <w:delText>fitness</w:delText>
        </w:r>
        <w:r w:rsidR="00490E34" w:rsidDel="00D93055">
          <w:rPr>
            <w:rFonts w:cs="Arial"/>
            <w:color w:val="000000" w:themeColor="text1"/>
          </w:rPr>
          <w:delText xml:space="preserve"> of </w:delText>
        </w:r>
        <w:r w:rsidR="009D74DD" w:rsidDel="00D93055">
          <w:rPr>
            <w:rFonts w:cs="Arial"/>
            <w:color w:val="000000" w:themeColor="text1"/>
          </w:rPr>
          <w:delText xml:space="preserve">both the CRISPR population as a whole, and that of the </w:delText>
        </w:r>
        <w:r w:rsidR="00490E34" w:rsidDel="00D93055">
          <w:rPr>
            <w:rFonts w:cs="Arial"/>
            <w:color w:val="000000" w:themeColor="text1"/>
          </w:rPr>
          <w:delText xml:space="preserve">susceptible </w:delText>
        </w:r>
        <w:r w:rsidR="009D74DD" w:rsidDel="00D93055">
          <w:rPr>
            <w:rFonts w:cs="Arial"/>
            <w:color w:val="000000" w:themeColor="text1"/>
          </w:rPr>
          <w:delText>subpopulation,</w:delText>
        </w:r>
        <w:r w:rsidR="00490E34" w:rsidDel="00D93055">
          <w:rPr>
            <w:rFonts w:cs="Arial"/>
            <w:color w:val="000000" w:themeColor="text1"/>
          </w:rPr>
          <w:delText xml:space="preserve"> was </w:delText>
        </w:r>
        <w:r w:rsidR="009D74DD" w:rsidDel="00D93055">
          <w:rPr>
            <w:rFonts w:cs="Arial"/>
            <w:color w:val="000000" w:themeColor="text1"/>
          </w:rPr>
          <w:delText xml:space="preserve">higher in polyclonal versus monoclonal populations. </w:delText>
        </w:r>
        <w:r w:rsidR="00AB3F4B" w:rsidDel="00D93055">
          <w:rPr>
            <w:rFonts w:cs="Arial"/>
            <w:color w:val="000000" w:themeColor="text1"/>
          </w:rPr>
          <w:delText>They</w:delText>
        </w:r>
        <w:r w:rsidR="007A7E36" w:rsidDel="00D93055">
          <w:rPr>
            <w:rFonts w:cs="Arial"/>
            <w:color w:val="000000" w:themeColor="text1"/>
          </w:rPr>
          <w:delText xml:space="preserve"> also show</w:delText>
        </w:r>
        <w:r w:rsidR="00AB3F4B" w:rsidDel="00D93055">
          <w:rPr>
            <w:rFonts w:cs="Arial"/>
            <w:color w:val="000000" w:themeColor="text1"/>
          </w:rPr>
          <w:delText xml:space="preserve"> </w:delText>
        </w:r>
        <w:r w:rsidR="007A7E36" w:rsidDel="00D93055">
          <w:rPr>
            <w:rFonts w:cs="Arial"/>
            <w:color w:val="000000" w:themeColor="text1"/>
          </w:rPr>
          <w:delText xml:space="preserve">that </w:delText>
        </w:r>
        <w:r w:rsidR="007A7E36" w:rsidDel="00D93055">
          <w:rPr>
            <w:rFonts w:cs="Arial"/>
          </w:rPr>
          <w:delText>p</w:delText>
        </w:r>
        <w:r w:rsidR="009D74DD" w:rsidDel="00D93055">
          <w:rPr>
            <w:rFonts w:cs="Arial"/>
          </w:rPr>
          <w:delText>hage population sizes were negatively affected by host diversity,</w:delText>
        </w:r>
      </w:del>
      <w:del w:id="980" w:author="Common, Jack" w:date="2019-10-24T11:40:00Z">
        <w:r w:rsidR="009D74DD" w:rsidDel="00754A75">
          <w:rPr>
            <w:rFonts w:cs="Arial"/>
          </w:rPr>
          <w:delText xml:space="preserve"> which is consistent with previous studies </w:delText>
        </w:r>
        <w:r w:rsidR="009D74DD" w:rsidDel="00754A75">
          <w:rPr>
            <w:rFonts w:cs="Arial"/>
          </w:rPr>
          <w:fldChar w:fldCharType="begin"/>
        </w:r>
        <w:r w:rsidR="00820E6F" w:rsidDel="00754A75">
          <w:rPr>
            <w:rFonts w:cs="Arial"/>
          </w:rPr>
          <w:delInstrText xml:space="preserve"> ADDIN EN.CITE &lt;EndNote&gt;&lt;Cite&gt;&lt;Author&gt;van Houte&lt;/Author&gt;&lt;Year&gt;2016&lt;/Year&gt;&lt;RecNum&gt;350&lt;/RecNum&gt;&lt;DisplayText&gt;(17)&lt;/DisplayText&gt;&lt;record&gt;&lt;rec-number&gt;350&lt;/rec-number&gt;&lt;foreign-keys&gt;&lt;key app="EN" db-id="xrr2swwexa2rd8ed2d6xfwf20r9v5devt2e2" timestamp="1556229298" guid="8a722732-c548-403d-a12d-f6b5b4f7e13f"&gt;350&lt;/key&gt;&lt;/foreign-keys&gt;&lt;ref-type name="Journal Article"&gt;17&lt;/ref-type&gt;&lt;contributors&gt;&lt;authors&gt;&lt;author&gt;van Houte, Stineke&lt;/author&gt;&lt;author&gt;Ekroth, Alice K E&lt;/author&gt;&lt;author&gt;Broniewski, Jenny M&lt;/author&gt;&lt;author&gt;Chabas, Hélène&lt;/author&gt;&lt;author&gt;Ashby, Ben&lt;/author&gt;&lt;author&gt;Bondy-Denomy, Joseph&lt;/author&gt;&lt;author&gt;Gandon, Sylvain&lt;/author&gt;&lt;author&gt;Boots, Mike&lt;/author&gt;&lt;author&gt;Paterson, Steve&lt;/author&gt;&lt;author&gt;Buckling, Angus&lt;/author&gt;&lt;author&gt;Westra, Edze R&lt;/author&gt;&lt;/authors&gt;&lt;/contributors&gt;&lt;titles&gt;&lt;title&gt;The diversity-generating benefits of a prokaryotic adaptive immune system&lt;/title&gt;&lt;secondary-title&gt;Nature&lt;/secondary-title&gt;&lt;/titles&gt;&lt;periodical&gt;&lt;full-title&gt;Nature&lt;/full-title&gt;&lt;/periodical&gt;&lt;pages&gt;385-388&lt;/pages&gt;&lt;volume&gt;532&lt;/volume&gt;&lt;number&gt;7599&lt;/number&gt;&lt;dates&gt;&lt;year&gt;2016&lt;/year&gt;&lt;pub-dates&gt;&lt;date&gt;04/21/print&lt;/date&gt;&lt;/pub-dates&gt;&lt;/dates&gt;&lt;publisher&gt;Nature Publishing Group, a division of Macmillan Publishers Limited. All Rights Reserved.&lt;/publisher&gt;&lt;isbn&gt;0028-0836&lt;/isbn&gt;&lt;work-type&gt;Letter&lt;/work-type&gt;&lt;urls&gt;&lt;related-urls&gt;&lt;url&gt;http://dx.doi.org/10.1038/nature17436&lt;/url&gt;&lt;/related-urls&gt;&lt;/urls&gt;&lt;electronic-resource-num&gt;10.1038/nature17436&lt;/electronic-resource-num&gt;&lt;/record&gt;&lt;/Cite&gt;&lt;/EndNote&gt;</w:delInstrText>
        </w:r>
        <w:r w:rsidR="009D74DD" w:rsidDel="00754A75">
          <w:rPr>
            <w:rFonts w:cs="Arial"/>
          </w:rPr>
          <w:fldChar w:fldCharType="separate"/>
        </w:r>
        <w:r w:rsidR="00820E6F" w:rsidDel="00754A75">
          <w:rPr>
            <w:rFonts w:cs="Arial"/>
            <w:noProof/>
          </w:rPr>
          <w:delText>(17)</w:delText>
        </w:r>
        <w:r w:rsidR="009D74DD" w:rsidDel="00754A75">
          <w:rPr>
            <w:rFonts w:cs="Arial"/>
          </w:rPr>
          <w:fldChar w:fldCharType="end"/>
        </w:r>
      </w:del>
      <w:del w:id="981" w:author="Common, Jack" w:date="2019-10-24T11:55:00Z">
        <w:r w:rsidR="009D74DD" w:rsidDel="00D93055">
          <w:rPr>
            <w:rFonts w:cs="Arial"/>
          </w:rPr>
          <w:delText xml:space="preserve">. </w:delText>
        </w:r>
        <w:r w:rsidR="009D74DD" w:rsidDel="00D93055">
          <w:rPr>
            <w:rFonts w:cs="Arial"/>
            <w:color w:val="000000" w:themeColor="text1"/>
          </w:rPr>
          <w:delText>Moreover, we observed a negative correlation between phage amplification and fitness of the sensitive sub-population that could be infected by the esc</w:delText>
        </w:r>
        <w:r w:rsidR="007A7E36" w:rsidDel="00D93055">
          <w:rPr>
            <w:rFonts w:cs="Arial"/>
            <w:color w:val="000000" w:themeColor="text1"/>
          </w:rPr>
          <w:delText>ap</w:delText>
        </w:r>
        <w:r w:rsidR="009D74DD" w:rsidDel="00D93055">
          <w:rPr>
            <w:rFonts w:cs="Arial"/>
            <w:color w:val="000000" w:themeColor="text1"/>
          </w:rPr>
          <w:delText xml:space="preserve">e phage. </w:delText>
        </w:r>
      </w:del>
      <w:moveFromRangeStart w:id="982" w:author="Common, Jack" w:date="2019-10-24T11:54:00Z" w:name="move22810485"/>
      <w:moveFrom w:id="983" w:author="Common, Jack" w:date="2019-10-24T11:54:00Z">
        <w:del w:id="984" w:author="Common, Jack" w:date="2019-10-24T11:55:00Z">
          <w:r w:rsidR="009D74DD" w:rsidDel="00D93055">
            <w:rPr>
              <w:rFonts w:cs="Arial"/>
              <w:color w:val="000000" w:themeColor="text1"/>
            </w:rPr>
            <w:delText>This is presumably because phage replication depends on the density of susceptible hosts</w:delText>
          </w:r>
          <w:r w:rsidR="004C562E" w:rsidDel="00D93055">
            <w:rPr>
              <w:rFonts w:cs="Arial"/>
              <w:color w:val="000000" w:themeColor="text1"/>
            </w:rPr>
            <w:delText>,</w:delText>
          </w:r>
          <w:r w:rsidR="009D74DD" w:rsidDel="00D93055">
            <w:rPr>
              <w:rFonts w:cs="Arial"/>
              <w:color w:val="000000" w:themeColor="text1"/>
            </w:rPr>
            <w:delText xml:space="preserve"> and increasing host diversity reduces susceptible host density.</w:delText>
          </w:r>
          <w:r w:rsidR="00987336" w:rsidDel="00D93055">
            <w:rPr>
              <w:rFonts w:cs="Arial"/>
            </w:rPr>
            <w:delText xml:space="preserve"> </w:delText>
          </w:r>
        </w:del>
      </w:moveFrom>
      <w:moveFromRangeEnd w:id="982"/>
      <w:del w:id="985" w:author="Common, Jack" w:date="2019-10-24T11:54:00Z">
        <w:r w:rsidR="00987336" w:rsidDel="001E24E9">
          <w:rPr>
            <w:rFonts w:cs="Arial"/>
            <w:color w:val="000000" w:themeColor="text1"/>
          </w:rPr>
          <w:delText xml:space="preserve">This “dilution effect” of host resistance allele diversity is </w:delText>
        </w:r>
        <w:r w:rsidR="00125F2F" w:rsidDel="001E24E9">
          <w:rPr>
            <w:rFonts w:cs="Arial"/>
            <w:color w:val="000000" w:themeColor="text1"/>
          </w:rPr>
          <w:delText>an important factor in explaining</w:delText>
        </w:r>
        <w:r w:rsidR="00987336" w:rsidDel="001E24E9">
          <w:rPr>
            <w:rFonts w:cs="Arial"/>
            <w:color w:val="000000" w:themeColor="text1"/>
          </w:rPr>
          <w:delText xml:space="preserve"> why genetically diverse host populations often have reduced pathogen loads </w:delText>
        </w:r>
        <w:r w:rsidR="00987336" w:rsidRPr="00CA6E75" w:rsidDel="001E24E9">
          <w:rPr>
            <w:rFonts w:cs="Arial"/>
            <w:color w:val="000000" w:themeColor="text1"/>
          </w:rPr>
          <w:fldChar w:fldCharType="begin">
            <w:fldData xml:space="preserve">PEVuZE5vdGU+PENpdGU+PEF1dGhvcj5DaXZpdGVsbG88L0F1dGhvcj48WWVhcj4yMDE1PC9ZZWFy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</w:fldData>
          </w:fldChar>
        </w:r>
        <w:r w:rsidR="00820E6F" w:rsidDel="001E24E9">
          <w:rPr>
            <w:rFonts w:cs="Arial"/>
            <w:color w:val="000000" w:themeColor="text1"/>
          </w:rPr>
          <w:delInstrText xml:space="preserve"> ADDIN EN.CITE </w:delInstrText>
        </w:r>
        <w:r w:rsidR="00820E6F" w:rsidDel="001E24E9">
          <w:rPr>
            <w:rFonts w:cs="Arial"/>
            <w:color w:val="000000" w:themeColor="text1"/>
          </w:rPr>
          <w:fldChar w:fldCharType="begin">
            <w:fldData xml:space="preserve">PEVuZE5vdGU+PENpdGU+PEF1dGhvcj5DaXZpdGVsbG88L0F1dGhvcj48WWVhcj4yMDE1PC9ZZWFy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</w:fldData>
          </w:fldChar>
        </w:r>
        <w:r w:rsidR="00820E6F" w:rsidDel="001E24E9">
          <w:rPr>
            <w:rFonts w:cs="Arial"/>
            <w:color w:val="000000" w:themeColor="text1"/>
          </w:rPr>
          <w:delInstrText xml:space="preserve"> ADDIN EN.CITE.DATA </w:delInstrText>
        </w:r>
        <w:r w:rsidR="00820E6F" w:rsidDel="001E24E9">
          <w:rPr>
            <w:rFonts w:cs="Arial"/>
            <w:color w:val="000000" w:themeColor="text1"/>
          </w:rPr>
        </w:r>
        <w:r w:rsidR="00820E6F" w:rsidDel="001E24E9">
          <w:rPr>
            <w:rFonts w:cs="Arial"/>
            <w:color w:val="000000" w:themeColor="text1"/>
          </w:rPr>
          <w:fldChar w:fldCharType="end"/>
        </w:r>
        <w:r w:rsidR="00987336" w:rsidRPr="00CA6E75" w:rsidDel="001E24E9">
          <w:rPr>
            <w:rFonts w:cs="Arial"/>
            <w:color w:val="000000" w:themeColor="text1"/>
          </w:rPr>
        </w:r>
        <w:r w:rsidR="00987336" w:rsidRPr="00CA6E75" w:rsidDel="001E24E9">
          <w:rPr>
            <w:rFonts w:cs="Arial"/>
            <w:color w:val="000000" w:themeColor="text1"/>
          </w:rPr>
          <w:fldChar w:fldCharType="separate"/>
        </w:r>
        <w:r w:rsidR="00820E6F" w:rsidDel="001E24E9">
          <w:rPr>
            <w:rFonts w:cs="Arial"/>
            <w:noProof/>
            <w:color w:val="000000" w:themeColor="text1"/>
          </w:rPr>
          <w:delText>(19, 20, 57)</w:delText>
        </w:r>
        <w:r w:rsidR="00987336" w:rsidRPr="00CA6E75" w:rsidDel="001E24E9">
          <w:rPr>
            <w:rFonts w:cs="Arial"/>
            <w:color w:val="000000" w:themeColor="text1"/>
          </w:rPr>
          <w:fldChar w:fldCharType="end"/>
        </w:r>
        <w:r w:rsidR="00A5792A" w:rsidDel="001E24E9">
          <w:rPr>
            <w:rFonts w:cs="Arial"/>
            <w:color w:val="000000" w:themeColor="text1"/>
          </w:rPr>
          <w:delText xml:space="preserve">. </w:delText>
        </w:r>
        <w:r w:rsidR="00987336" w:rsidDel="001E24E9">
          <w:rPr>
            <w:rFonts w:cs="Arial"/>
            <w:color w:val="000000" w:themeColor="text1"/>
          </w:rPr>
          <w:delText xml:space="preserve">In theory, these </w:delText>
        </w:r>
      </w:del>
      <w:del w:id="986" w:author="Common, Jack" w:date="2019-10-23T12:24:00Z">
        <w:r w:rsidR="00987336" w:rsidDel="00D82B93">
          <w:rPr>
            <w:rFonts w:cs="Arial"/>
            <w:color w:val="000000" w:themeColor="text1"/>
          </w:rPr>
          <w:delText>epidemiological</w:delText>
        </w:r>
      </w:del>
      <w:del w:id="987" w:author="Common, Jack" w:date="2019-10-24T11:54:00Z">
        <w:r w:rsidR="00987336" w:rsidDel="001E24E9">
          <w:rPr>
            <w:rFonts w:cs="Arial"/>
            <w:color w:val="000000" w:themeColor="text1"/>
          </w:rPr>
          <w:delText xml:space="preserve"> effects can in turn shape the evolutionary dynamics of the bacteria-phage interaction, since smaller phage population sizes will</w:delText>
        </w:r>
        <w:r w:rsidR="00987336" w:rsidRPr="00CA6E75" w:rsidDel="001E24E9">
          <w:rPr>
            <w:rFonts w:cs="Arial"/>
            <w:color w:val="000000" w:themeColor="text1"/>
          </w:rPr>
          <w:delText xml:space="preserve"> </w:delText>
        </w:r>
        <w:r w:rsidR="00987336" w:rsidDel="001E24E9">
          <w:rPr>
            <w:rFonts w:cs="Arial"/>
            <w:color w:val="000000" w:themeColor="text1"/>
          </w:rPr>
          <w:delText>decrease</w:delText>
        </w:r>
        <w:r w:rsidR="00987336" w:rsidRPr="00CA6E75" w:rsidDel="001E24E9">
          <w:rPr>
            <w:rFonts w:cs="Arial"/>
            <w:color w:val="000000" w:themeColor="text1"/>
          </w:rPr>
          <w:delText xml:space="preserve"> the </w:delText>
        </w:r>
        <w:r w:rsidR="00987336" w:rsidDel="001E24E9">
          <w:rPr>
            <w:rFonts w:cs="Arial"/>
            <w:color w:val="000000" w:themeColor="text1"/>
          </w:rPr>
          <w:delText xml:space="preserve">mutation </w:delText>
        </w:r>
        <w:r w:rsidR="00987336" w:rsidRPr="00CA6E75" w:rsidDel="001E24E9">
          <w:rPr>
            <w:rFonts w:cs="Arial"/>
            <w:color w:val="000000" w:themeColor="text1"/>
          </w:rPr>
          <w:delText xml:space="preserve">supply </w:delText>
        </w:r>
        <w:r w:rsidR="00987336" w:rsidDel="001E24E9">
          <w:rPr>
            <w:rFonts w:cs="Arial"/>
            <w:color w:val="000000" w:themeColor="text1"/>
          </w:rPr>
          <w:delText>and hence the evolutionary potential of the phage</w:delText>
        </w:r>
        <w:r w:rsidR="00987336" w:rsidRPr="00CA6E75" w:rsidDel="001E24E9">
          <w:rPr>
            <w:rFonts w:cs="Arial"/>
            <w:color w:val="000000" w:themeColor="text1"/>
          </w:rPr>
          <w:delText xml:space="preserve"> </w:delText>
        </w:r>
        <w:r w:rsidR="00987336" w:rsidRPr="00CA6E75" w:rsidDel="001E24E9">
          <w:rPr>
            <w:rFonts w:cs="Arial"/>
            <w:color w:val="000000" w:themeColor="text1"/>
          </w:rPr>
          <w:fldChar w:fldCharType="begin">
            <w:fldData xml:space="preserve">PEVuZE5vdGU+PENpdGU+PEF1dGhvcj5EZW5uZWh5PC9BdXRob3I+PFllYXI+MjAwNjwvWWVhcj48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zMDc1LTMwODM8L3BhZ2VzPjx2b2x1bWU+Mjcz
PC92b2x1bWU+PG51bWJlcj4xNjA1PC9udW1iZXI+PGRhdGVzPjx5ZWFyPjIwMDY8L3llYXI+PC9k
YXRlcz48aXNibj4wOTYyLTg0NTI8L2lzYm4+PHVybHM+PC91cmxzPjwvcmVjb3JkPjwvQ2l0ZT48
L0VuZE5vdGU+AG==
</w:fldData>
          </w:fldChar>
        </w:r>
        <w:r w:rsidR="00820E6F" w:rsidDel="001E24E9">
          <w:rPr>
            <w:rFonts w:cs="Arial"/>
            <w:color w:val="000000" w:themeColor="text1"/>
          </w:rPr>
          <w:delInstrText xml:space="preserve"> ADDIN EN.CITE </w:delInstrText>
        </w:r>
        <w:r w:rsidR="00820E6F" w:rsidDel="001E24E9">
          <w:rPr>
            <w:rFonts w:cs="Arial"/>
            <w:color w:val="000000" w:themeColor="text1"/>
          </w:rPr>
          <w:fldChar w:fldCharType="begin">
            <w:fldData xml:space="preserve">PEVuZE5vdGU+PENpdGU+PEF1dGhvcj5EZW5uZWh5PC9BdXRob3I+PFllYXI+MjAwNjwvWWVhcj48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zMDc1LTMwODM8L3BhZ2VzPjx2b2x1bWU+Mjcz
PC92b2x1bWU+PG51bWJlcj4xNjA1PC9udW1iZXI+PGRhdGVzPjx5ZWFyPjIwMDY8L3llYXI+PC9k
YXRlcz48aXNibj4wOTYyLTg0NTI8L2lzYm4+PHVybHM+PC91cmxzPjwvcmVjb3JkPjwvQ2l0ZT48
L0VuZE5vdGU+AG==
</w:fldData>
          </w:fldChar>
        </w:r>
        <w:r w:rsidR="00820E6F" w:rsidDel="001E24E9">
          <w:rPr>
            <w:rFonts w:cs="Arial"/>
            <w:color w:val="000000" w:themeColor="text1"/>
          </w:rPr>
          <w:delInstrText xml:space="preserve"> ADDIN EN.CITE.DATA </w:delInstrText>
        </w:r>
        <w:r w:rsidR="00820E6F" w:rsidDel="001E24E9">
          <w:rPr>
            <w:rFonts w:cs="Arial"/>
            <w:color w:val="000000" w:themeColor="text1"/>
          </w:rPr>
        </w:r>
        <w:r w:rsidR="00820E6F" w:rsidDel="001E24E9">
          <w:rPr>
            <w:rFonts w:cs="Arial"/>
            <w:color w:val="000000" w:themeColor="text1"/>
          </w:rPr>
          <w:fldChar w:fldCharType="end"/>
        </w:r>
        <w:r w:rsidR="00987336" w:rsidRPr="00CA6E75" w:rsidDel="001E24E9">
          <w:rPr>
            <w:rFonts w:eastAsia="Calibri" w:cs="Arial"/>
            <w:color w:val="000000" w:themeColor="text1"/>
          </w:rPr>
        </w:r>
        <w:r w:rsidR="00987336" w:rsidRPr="00CA6E75" w:rsidDel="001E24E9">
          <w:rPr>
            <w:rFonts w:eastAsia="Calibri" w:cs="Arial"/>
            <w:color w:val="000000" w:themeColor="text1"/>
          </w:rPr>
          <w:fldChar w:fldCharType="separate"/>
        </w:r>
        <w:r w:rsidR="00820E6F" w:rsidRPr="00820E6F" w:rsidDel="001E24E9">
          <w:rPr>
            <w:rFonts w:cs="Arial"/>
            <w:noProof/>
            <w:color w:val="000000" w:themeColor="text1"/>
          </w:rPr>
          <w:delText>(28-30)</w:delText>
        </w:r>
        <w:r w:rsidR="00987336" w:rsidRPr="00CA6E75" w:rsidDel="001E24E9">
          <w:rPr>
            <w:rFonts w:cs="Arial"/>
            <w:color w:val="000000" w:themeColor="text1"/>
          </w:rPr>
          <w:fldChar w:fldCharType="end"/>
        </w:r>
        <w:r w:rsidR="00987336" w:rsidDel="001E24E9">
          <w:rPr>
            <w:rFonts w:cs="Arial"/>
            <w:color w:val="000000" w:themeColor="text1"/>
          </w:rPr>
          <w:delText xml:space="preserve">. </w:delText>
        </w:r>
      </w:del>
      <w:del w:id="988" w:author="Common, Jack" w:date="2019-10-24T11:55:00Z">
        <w:r w:rsidR="00FD2CCD" w:rsidDel="00D93055">
          <w:rPr>
            <w:rFonts w:cs="Arial"/>
          </w:rPr>
          <w:delText>Consistent with this</w:delText>
        </w:r>
        <w:r w:rsidR="00987336" w:rsidDel="00D93055">
          <w:rPr>
            <w:rFonts w:cs="Arial"/>
          </w:rPr>
          <w:delText>, o</w:delText>
        </w:r>
        <w:r w:rsidR="009D74DD" w:rsidDel="00D93055">
          <w:rPr>
            <w:rFonts w:cs="Arial"/>
          </w:rPr>
          <w:delText>ur data show that phage population and evolutionary dynamics are tightly linked</w:delText>
        </w:r>
        <w:r w:rsidR="00847945" w:rsidDel="00D93055">
          <w:rPr>
            <w:rFonts w:cs="Arial"/>
          </w:rPr>
          <w:delText>.</w:delText>
        </w:r>
        <w:r w:rsidR="000C7096" w:rsidDel="00D93055">
          <w:rPr>
            <w:rFonts w:cs="Arial"/>
          </w:rPr>
          <w:delText xml:space="preserve"> </w:delText>
        </w:r>
        <w:r w:rsidR="00B35D38" w:rsidDel="00D93055">
          <w:rPr>
            <w:rFonts w:cs="Arial"/>
          </w:rPr>
          <w:delText>I</w:delText>
        </w:r>
        <w:r w:rsidR="000C7096" w:rsidDel="00D93055">
          <w:rPr>
            <w:rFonts w:cs="Arial"/>
          </w:rPr>
          <w:delText>n less-diverse host populations</w:delText>
        </w:r>
        <w:r w:rsidR="00847945" w:rsidDel="00D93055">
          <w:rPr>
            <w:rFonts w:cs="Arial"/>
          </w:rPr>
          <w:delText>, susceptible clones were at higher relative frequency</w:delText>
        </w:r>
        <w:r w:rsidR="00B35D38" w:rsidDel="00D93055">
          <w:rPr>
            <w:rFonts w:cs="Arial"/>
          </w:rPr>
          <w:delText>, which promoted phage reproduction</w:delText>
        </w:r>
        <w:r w:rsidR="00847945" w:rsidDel="00D93055">
          <w:rPr>
            <w:rFonts w:cs="Arial"/>
          </w:rPr>
          <w:delText xml:space="preserve">. </w:delText>
        </w:r>
        <w:r w:rsidR="009D74DD" w:rsidDel="00D93055">
          <w:rPr>
            <w:rFonts w:cs="Arial"/>
          </w:rPr>
          <w:delText xml:space="preserve"> </w:delText>
        </w:r>
        <w:r w:rsidR="00B35D38" w:rsidDel="00D93055">
          <w:rPr>
            <w:rFonts w:cs="Arial"/>
          </w:rPr>
          <w:delText>T</w:delText>
        </w:r>
        <w:r w:rsidR="009D74DD" w:rsidDel="00D93055">
          <w:rPr>
            <w:rFonts w:cs="Arial"/>
          </w:rPr>
          <w:delText xml:space="preserve">he </w:delText>
        </w:r>
        <w:r w:rsidR="006545F3" w:rsidDel="00D93055">
          <w:rPr>
            <w:rFonts w:cs="Arial"/>
          </w:rPr>
          <w:delText>l</w:delText>
        </w:r>
        <w:r w:rsidR="009D74DD" w:rsidDel="00D93055">
          <w:rPr>
            <w:rFonts w:cs="Arial"/>
          </w:rPr>
          <w:delText>arger the phage population size</w:delText>
        </w:r>
        <w:r w:rsidR="006545F3" w:rsidDel="00D93055">
          <w:rPr>
            <w:rFonts w:cs="Arial"/>
          </w:rPr>
          <w:delText>,</w:delText>
        </w:r>
        <w:r w:rsidR="009D74DD" w:rsidDel="00D93055">
          <w:rPr>
            <w:rFonts w:cs="Arial"/>
          </w:rPr>
          <w:delText xml:space="preserve"> the greater the likelihood phage evolved to increase its host range. </w:delText>
        </w:r>
      </w:del>
    </w:p>
    <w:p w14:paraId="6545C58C" w14:textId="77777777" w:rsidR="00E62A18" w:rsidDel="0091035C" w:rsidRDefault="00E62A18">
      <w:pPr>
        <w:jc w:val="both"/>
        <w:rPr>
          <w:del w:id="989" w:author="Common, Jack" w:date="2019-10-24T12:14:00Z"/>
          <w:rFonts w:cs="Arial"/>
        </w:rPr>
        <w:pPrChange w:id="990" w:author="Common, Jack" w:date="2019-10-23T10:58:00Z">
          <w:pPr>
            <w:spacing w:line="480" w:lineRule="auto"/>
            <w:jc w:val="both"/>
          </w:pPr>
        </w:pPrChange>
      </w:pPr>
    </w:p>
    <w:p w14:paraId="3378662A" w14:textId="50BDE0E4" w:rsidR="00987336" w:rsidRDefault="00987336">
      <w:pPr>
        <w:jc w:val="both"/>
        <w:rPr>
          <w:rFonts w:cs="Arial"/>
          <w:color w:val="000000" w:themeColor="text1"/>
        </w:rPr>
        <w:pPrChange w:id="991" w:author="Common, Jack" w:date="2019-10-24T13:43:00Z">
          <w:pPr>
            <w:spacing w:line="480" w:lineRule="auto"/>
            <w:jc w:val="both"/>
          </w:pPr>
        </w:pPrChange>
      </w:pPr>
      <w:del w:id="992" w:author="Common, Jack" w:date="2019-10-24T13:43:00Z">
        <w:r w:rsidDel="00D0282B">
          <w:rPr>
            <w:rFonts w:cs="Arial"/>
          </w:rPr>
          <w:delText>Interestingly</w:delText>
        </w:r>
        <w:r w:rsidR="0040044F" w:rsidDel="00D0282B">
          <w:rPr>
            <w:rFonts w:cs="Arial"/>
          </w:rPr>
          <w:delText>,</w:delText>
        </w:r>
        <w:r w:rsidR="007F3671" w:rsidDel="00D0282B">
          <w:rPr>
            <w:rFonts w:cs="Arial"/>
          </w:rPr>
          <w:delText xml:space="preserve"> the </w:delText>
        </w:r>
        <w:r w:rsidDel="00D0282B">
          <w:rPr>
            <w:rFonts w:cs="Arial"/>
          </w:rPr>
          <w:delText xml:space="preserve">frequency at which host range mutants of the phage were identified </w:delText>
        </w:r>
        <w:r w:rsidR="004C28A0" w:rsidDel="00D0282B">
          <w:rPr>
            <w:rFonts w:cs="Arial"/>
          </w:rPr>
          <w:delText>peak</w:delText>
        </w:r>
        <w:r w:rsidDel="00D0282B">
          <w:rPr>
            <w:rFonts w:cs="Arial"/>
          </w:rPr>
          <w:delText>ed</w:delText>
        </w:r>
        <w:r w:rsidR="004C28A0" w:rsidDel="00D0282B">
          <w:rPr>
            <w:rFonts w:cs="Arial"/>
          </w:rPr>
          <w:delText xml:space="preserve"> </w:delText>
        </w:r>
        <w:r w:rsidDel="00D0282B">
          <w:rPr>
            <w:rFonts w:cs="Arial"/>
          </w:rPr>
          <w:delText xml:space="preserve">at </w:delText>
        </w:r>
      </w:del>
      <w:del w:id="993" w:author="Common, Jack" w:date="2019-10-24T12:01:00Z">
        <w:r w:rsidDel="00EB7BFA">
          <w:rPr>
            <w:rFonts w:cs="Arial"/>
          </w:rPr>
          <w:delText xml:space="preserve">intermediate levels of </w:delText>
        </w:r>
        <w:r w:rsidR="00CD01A2" w:rsidDel="00EB7BFA">
          <w:rPr>
            <w:rFonts w:cs="Arial"/>
          </w:rPr>
          <w:delText xml:space="preserve">CRISPR allele </w:delText>
        </w:r>
        <w:r w:rsidDel="00EB7BFA">
          <w:rPr>
            <w:rFonts w:cs="Arial"/>
          </w:rPr>
          <w:delText xml:space="preserve">diversity, namely </w:delText>
        </w:r>
        <w:r w:rsidR="004C28A0" w:rsidDel="00EB7BFA">
          <w:rPr>
            <w:rFonts w:cs="Arial"/>
          </w:rPr>
          <w:delText>in the 6-clone treatment</w:delText>
        </w:r>
        <w:r w:rsidR="002028DF" w:rsidDel="00EB7BFA">
          <w:rPr>
            <w:rFonts w:cs="Arial"/>
          </w:rPr>
          <w:delText xml:space="preserve">. </w:delText>
        </w:r>
      </w:del>
      <w:moveFromRangeStart w:id="994" w:author="Common, Jack" w:date="2019-10-24T12:02:00Z" w:name="move22810973"/>
      <w:moveFrom w:id="995" w:author="Common, Jack" w:date="2019-10-24T12:02:00Z">
        <w:del w:id="996" w:author="Common, Jack" w:date="2019-10-24T13:43:00Z">
          <w:r w:rsidR="002028DF" w:rsidDel="00D0282B">
            <w:rPr>
              <w:rFonts w:cs="Arial"/>
            </w:rPr>
            <w:delText xml:space="preserve">This is likely </w:delText>
          </w:r>
          <w:r w:rsidR="00D5134B" w:rsidDel="00D0282B">
            <w:rPr>
              <w:rFonts w:cs="Arial"/>
            </w:rPr>
            <w:delText xml:space="preserve">because </w:delText>
          </w:r>
          <w:r w:rsidR="003A7EA9" w:rsidDel="00D0282B">
            <w:rPr>
              <w:rFonts w:cs="Arial"/>
            </w:rPr>
            <w:delText>increasing host diversity dilutes susceptible hosts, which results in smaller phage population size</w:delText>
          </w:r>
          <w:r w:rsidR="00D5134B" w:rsidDel="00D0282B">
            <w:rPr>
              <w:rFonts w:cs="Arial"/>
            </w:rPr>
            <w:delText xml:space="preserve"> </w:delText>
          </w:r>
          <w:r w:rsidR="003A7EA9" w:rsidDel="00D0282B">
            <w:rPr>
              <w:rFonts w:cs="Arial"/>
            </w:rPr>
            <w:delText>and hence less genetic variation in the phage population on which selection can act. Increasing host diversity can simultaneously</w:delText>
          </w:r>
          <w:r w:rsidR="00D5134B" w:rsidDel="00D0282B">
            <w:rPr>
              <w:rFonts w:cs="Arial"/>
            </w:rPr>
            <w:delText xml:space="preserve"> increas</w:delText>
          </w:r>
          <w:r w:rsidR="003A7EA9" w:rsidDel="00D0282B">
            <w:rPr>
              <w:rFonts w:cs="Arial"/>
            </w:rPr>
            <w:delText>e</w:delText>
          </w:r>
          <w:r w:rsidR="00D5134B" w:rsidDel="00D0282B">
            <w:rPr>
              <w:rFonts w:cs="Arial"/>
            </w:rPr>
            <w:delText xml:space="preserve"> selection for escape mutations</w:delText>
          </w:r>
          <w:r w:rsidR="003A7EA9" w:rsidDel="00D0282B">
            <w:rPr>
              <w:rFonts w:cs="Arial"/>
            </w:rPr>
            <w:delText>. These two effects can maximise</w:delText>
          </w:r>
          <w:r w:rsidR="00CD01A2" w:rsidDel="00D0282B">
            <w:rPr>
              <w:rFonts w:cs="Arial"/>
            </w:rPr>
            <w:delText xml:space="preserve"> evolutionary emergence at intermediate host diversity</w:delText>
          </w:r>
          <w:r w:rsidR="00D5134B" w:rsidDel="00D0282B">
            <w:rPr>
              <w:rFonts w:cs="Arial"/>
            </w:rPr>
            <w:delText xml:space="preserve"> </w:delText>
          </w:r>
          <w:r w:rsidR="00D5134B" w:rsidDel="00D0282B">
            <w:rPr>
              <w:rFonts w:cs="Arial"/>
              <w:color w:val="000000" w:themeColor="text1"/>
            </w:rPr>
            <w:fldChar w:fldCharType="begin"/>
          </w:r>
          <w:r w:rsidR="00820E6F" w:rsidDel="00D0282B">
            <w:rPr>
              <w:rFonts w:cs="Arial"/>
              <w:color w:val="000000" w:themeColor="text1"/>
            </w:rPr>
            <w:delInstrText xml:space="preserve"> ADDIN EN.CITE &lt;EndNote&gt;&lt;Cite&gt;&lt;Author&gt;Chabas&lt;/Author&gt;&lt;Year&gt;2018&lt;/Year&gt;&lt;RecNum&gt;348&lt;/RecNum&gt;&lt;DisplayText&gt;(31)&lt;/DisplayText&gt;&lt;record&gt;&lt;rec-number&gt;348&lt;/rec-number&gt;&lt;foreign-keys&gt;&lt;key app="EN" db-id="xrr2swwexa2rd8ed2d6xfwf20r9v5devt2e2" timestamp="1556229298" guid="59971bce-0692-4e85-ba94-98e5c8f85a54"&gt;348&lt;/key&gt;&lt;/foreign-keys&gt;&lt;ref-type name="Journal Article"&gt;17&lt;/ref-type&gt;&lt;contributors&gt;&lt;authors&gt;&lt;author&gt;Chabas, Hélène&lt;/author&gt;&lt;author&gt;Lion, Sébastien&lt;/author&gt;&lt;author&gt;Nicot, Antoine&lt;/author&gt;&lt;author&gt;Meaden, Sean&lt;/author&gt;&lt;author&gt;van Houte, Stineke&lt;/author&gt;&lt;author&gt;Moineau, Sylvain&lt;/author&gt;&lt;author&gt;Wahl, Lindi M&lt;/author&gt;&lt;author&gt;Westra, Edze R&lt;/author&gt;&lt;author&gt;Gandon, Sylvain&lt;/author&gt;&lt;/authors&gt;&lt;/contributors&gt;&lt;titles&gt;&lt;title&gt;Evolutionary emergence of infectious diseases in heterogeneous host populations&lt;/title&gt;&lt;secondary-title&gt;PLOS Biology&lt;/secondary-title&gt;&lt;/titles&gt;&lt;periodical&gt;&lt;full-title&gt;PLOS Biology&lt;/full-title&gt;&lt;/periodical&gt;&lt;pages&gt;e2006738&lt;/pages&gt;&lt;volume&gt;16&lt;/volume&gt;&lt;number&gt;9&lt;/number&gt;&lt;dates&gt;&lt;year&gt;2018&lt;/year&gt;&lt;/dates&gt;&lt;publisher&gt;Public Library of Science&lt;/publisher&gt;&lt;urls&gt;&lt;related-urls&gt;&lt;url&gt;https://doi.org/10.1371/journal.pbio.2006738&lt;/url&gt;&lt;/related-urls&gt;&lt;/urls&gt;&lt;electronic-resource-num&gt;10.1371/journal.pbio.2006738&lt;/electronic-resource-num&gt;&lt;/record&gt;&lt;/Cite&gt;&lt;/EndNote&gt;</w:delInstrText>
          </w:r>
          <w:r w:rsidR="00D5134B" w:rsidDel="00D0282B">
            <w:rPr>
              <w:rFonts w:cs="Arial"/>
              <w:color w:val="000000" w:themeColor="text1"/>
            </w:rPr>
            <w:fldChar w:fldCharType="separate"/>
          </w:r>
          <w:r w:rsidR="00820E6F" w:rsidDel="00D0282B">
            <w:rPr>
              <w:rFonts w:cs="Arial"/>
              <w:noProof/>
              <w:color w:val="000000" w:themeColor="text1"/>
            </w:rPr>
            <w:delText>(31)</w:delText>
          </w:r>
          <w:r w:rsidR="00D5134B" w:rsidDel="00D0282B">
            <w:rPr>
              <w:rFonts w:cs="Arial"/>
              <w:color w:val="000000" w:themeColor="text1"/>
            </w:rPr>
            <w:fldChar w:fldCharType="end"/>
          </w:r>
          <w:r w:rsidR="00D5134B" w:rsidDel="00D0282B">
            <w:rPr>
              <w:rFonts w:cs="Arial"/>
              <w:color w:val="000000" w:themeColor="text1"/>
            </w:rPr>
            <w:delText xml:space="preserve">. </w:delText>
          </w:r>
        </w:del>
      </w:moveFrom>
      <w:moveFromRangeEnd w:id="994"/>
      <w:del w:id="997" w:author="Common, Jack" w:date="2019-10-24T13:43:00Z">
        <w:r w:rsidR="003D50C0" w:rsidDel="00D0282B">
          <w:rPr>
            <w:rFonts w:cs="Arial"/>
            <w:color w:val="000000" w:themeColor="text1"/>
          </w:rPr>
          <w:delText xml:space="preserve">Further, </w:delText>
        </w:r>
      </w:del>
      <w:ins w:id="998" w:author="Common, Jack" w:date="2019-10-24T13:43:00Z">
        <w:r w:rsidR="00D0282B">
          <w:rPr>
            <w:rFonts w:cs="Arial"/>
            <w:color w:val="000000" w:themeColor="text1"/>
          </w:rPr>
          <w:t>T</w:t>
        </w:r>
      </w:ins>
      <w:del w:id="999" w:author="Common, Jack" w:date="2019-10-24T13:43:00Z">
        <w:r w:rsidR="003D50C0" w:rsidDel="00D0282B">
          <w:rPr>
            <w:rFonts w:cs="Arial"/>
            <w:color w:val="000000" w:themeColor="text1"/>
          </w:rPr>
          <w:delText>t</w:delText>
        </w:r>
      </w:del>
      <w:r w:rsidR="00483724">
        <w:rPr>
          <w:rFonts w:cs="Arial"/>
          <w:color w:val="000000" w:themeColor="text1"/>
        </w:rPr>
        <w:t xml:space="preserve">he </w:t>
      </w:r>
      <w:r w:rsidR="00A67ADD">
        <w:rPr>
          <w:rFonts w:cs="Arial"/>
          <w:color w:val="000000" w:themeColor="text1"/>
        </w:rPr>
        <w:t xml:space="preserve">instances of phage evolving </w:t>
      </w:r>
      <w:r w:rsidR="00C42782">
        <w:rPr>
          <w:rFonts w:cs="Arial"/>
          <w:color w:val="000000" w:themeColor="text1"/>
        </w:rPr>
        <w:t>host shift</w:t>
      </w:r>
      <w:r w:rsidR="00BA1FFF">
        <w:rPr>
          <w:rFonts w:cs="Arial"/>
          <w:color w:val="000000" w:themeColor="text1"/>
        </w:rPr>
        <w:t xml:space="preserve"> </w:t>
      </w:r>
      <w:r w:rsidR="007F10D9">
        <w:rPr>
          <w:rFonts w:cs="Arial"/>
          <w:color w:val="000000" w:themeColor="text1"/>
        </w:rPr>
        <w:t>in our most diverse treatment</w:t>
      </w:r>
      <w:r w:rsidR="008570BA">
        <w:rPr>
          <w:rFonts w:cs="Arial"/>
          <w:color w:val="000000" w:themeColor="text1"/>
        </w:rPr>
        <w:t xml:space="preserve"> were possibly </w:t>
      </w:r>
      <w:r w:rsidR="00C00CF9">
        <w:rPr>
          <w:rFonts w:cs="Arial"/>
          <w:color w:val="000000" w:themeColor="text1"/>
        </w:rPr>
        <w:t xml:space="preserve">related to a small initial escape phage epidemic establishing on susceptible hosts, which allowed host shift to occur. </w:t>
      </w:r>
      <w:r w:rsidR="007F10D9">
        <w:rPr>
          <w:rFonts w:cs="Arial"/>
          <w:color w:val="000000" w:themeColor="text1"/>
        </w:rPr>
        <w:t xml:space="preserve"> </w:t>
      </w:r>
      <w:r w:rsidR="00102F98">
        <w:rPr>
          <w:rFonts w:cs="Arial"/>
          <w:color w:val="000000" w:themeColor="text1"/>
        </w:rPr>
        <w:t xml:space="preserve">Although host shift only led to transient phage survival in our experiment, the effect of </w:t>
      </w:r>
      <w:r w:rsidR="00791AA1">
        <w:rPr>
          <w:rFonts w:cs="Arial"/>
          <w:color w:val="000000" w:themeColor="text1"/>
        </w:rPr>
        <w:t xml:space="preserve">a susceptible host fraction in the context of a diverse, </w:t>
      </w:r>
      <w:proofErr w:type="gramStart"/>
      <w:r w:rsidR="00791AA1">
        <w:rPr>
          <w:rFonts w:cs="Arial"/>
          <w:color w:val="000000" w:themeColor="text1"/>
        </w:rPr>
        <w:t>mostly</w:t>
      </w:r>
      <w:r w:rsidR="00CA582B">
        <w:rPr>
          <w:rFonts w:cs="Arial"/>
          <w:color w:val="000000" w:themeColor="text1"/>
        </w:rPr>
        <w:t>-</w:t>
      </w:r>
      <w:r w:rsidR="00791AA1">
        <w:rPr>
          <w:rFonts w:cs="Arial"/>
          <w:color w:val="000000" w:themeColor="text1"/>
        </w:rPr>
        <w:t>resistant</w:t>
      </w:r>
      <w:proofErr w:type="gramEnd"/>
      <w:r w:rsidR="00791AA1">
        <w:rPr>
          <w:rFonts w:cs="Arial"/>
          <w:color w:val="000000" w:themeColor="text1"/>
        </w:rPr>
        <w:t xml:space="preserve"> population may have i</w:t>
      </w:r>
      <w:r w:rsidR="00F7706F">
        <w:rPr>
          <w:rFonts w:cs="Arial"/>
          <w:color w:val="000000" w:themeColor="text1"/>
        </w:rPr>
        <w:t xml:space="preserve">mplications for more complex host-pathogen systems. </w:t>
      </w:r>
      <w:r w:rsidR="00ED28BB">
        <w:rPr>
          <w:rFonts w:cs="Arial"/>
          <w:color w:val="000000" w:themeColor="text1"/>
        </w:rPr>
        <w:t>H</w:t>
      </w:r>
      <w:r w:rsidR="00006C83">
        <w:rPr>
          <w:rFonts w:cs="Arial"/>
          <w:color w:val="000000" w:themeColor="text1"/>
        </w:rPr>
        <w:t xml:space="preserve">ost shift mutants </w:t>
      </w:r>
      <w:r w:rsidR="008E4AE0">
        <w:rPr>
          <w:rFonts w:cs="Arial"/>
          <w:color w:val="000000" w:themeColor="text1"/>
        </w:rPr>
        <w:t>could gain an advantage</w:t>
      </w:r>
      <w:r w:rsidR="00515B63">
        <w:rPr>
          <w:rFonts w:cs="Arial"/>
          <w:color w:val="000000" w:themeColor="text1"/>
        </w:rPr>
        <w:t xml:space="preserve"> due to changes in host genotype</w:t>
      </w:r>
      <w:r w:rsidR="006368AE">
        <w:rPr>
          <w:rFonts w:cs="Arial"/>
          <w:color w:val="000000" w:themeColor="text1"/>
        </w:rPr>
        <w:t xml:space="preserve"> composition</w:t>
      </w:r>
      <w:r w:rsidR="00ED28BB">
        <w:rPr>
          <w:rFonts w:cs="Arial"/>
          <w:color w:val="000000" w:themeColor="text1"/>
        </w:rPr>
        <w:t xml:space="preserve">, for example </w:t>
      </w:r>
      <w:r w:rsidR="00B929E7">
        <w:rPr>
          <w:rFonts w:cs="Arial"/>
          <w:color w:val="000000" w:themeColor="text1"/>
        </w:rPr>
        <w:t xml:space="preserve">when able to </w:t>
      </w:r>
      <w:r w:rsidR="00B44376">
        <w:rPr>
          <w:rFonts w:cs="Arial"/>
          <w:color w:val="000000" w:themeColor="text1"/>
        </w:rPr>
        <w:t xml:space="preserve">migrate </w:t>
      </w:r>
      <w:r w:rsidR="0010412E">
        <w:rPr>
          <w:rFonts w:cs="Arial"/>
          <w:color w:val="000000" w:themeColor="text1"/>
        </w:rPr>
        <w:t xml:space="preserve">to </w:t>
      </w:r>
      <w:r w:rsidR="007D6231">
        <w:rPr>
          <w:rFonts w:cs="Arial"/>
          <w:color w:val="000000" w:themeColor="text1"/>
        </w:rPr>
        <w:t>more susceptible subpopulations</w:t>
      </w:r>
      <w:r w:rsidR="007A2706">
        <w:rPr>
          <w:rFonts w:cs="Arial"/>
          <w:color w:val="000000" w:themeColor="text1"/>
        </w:rPr>
        <w:t>;</w:t>
      </w:r>
      <w:r w:rsidR="007D6231">
        <w:rPr>
          <w:rFonts w:cs="Arial"/>
          <w:color w:val="000000" w:themeColor="text1"/>
        </w:rPr>
        <w:t xml:space="preserve"> or </w:t>
      </w:r>
      <w:r w:rsidR="00766720">
        <w:rPr>
          <w:rFonts w:cs="Arial"/>
          <w:color w:val="000000" w:themeColor="text1"/>
        </w:rPr>
        <w:t xml:space="preserve">due to </w:t>
      </w:r>
      <w:r w:rsidR="00FB2343">
        <w:rPr>
          <w:rFonts w:cs="Arial"/>
          <w:color w:val="000000" w:themeColor="text1"/>
        </w:rPr>
        <w:t>changes in reproductive mode in response to environmental change</w:t>
      </w:r>
      <w:r w:rsidR="00215682">
        <w:rPr>
          <w:rFonts w:cs="Arial"/>
          <w:color w:val="000000" w:themeColor="text1"/>
        </w:rPr>
        <w:t xml:space="preserve"> </w:t>
      </w:r>
      <w:r w:rsidR="007A2706">
        <w:rPr>
          <w:rFonts w:cs="Arial"/>
          <w:color w:val="000000" w:themeColor="text1"/>
        </w:rPr>
        <w:fldChar w:fldCharType="begin"/>
      </w:r>
      <w:r w:rsidR="00820E6F">
        <w:rPr>
          <w:rFonts w:cs="Arial"/>
          <w:color w:val="000000" w:themeColor="text1"/>
        </w:rPr>
        <w:instrText xml:space="preserve"> ADDIN EN.CITE &lt;EndNote&gt;&lt;Cite&gt;&lt;Author&gt;King&lt;/Author&gt;&lt;Year&gt;2011&lt;/Year&gt;&lt;RecNum&gt;152&lt;/RecNum&gt;&lt;DisplayText&gt;(58)&lt;/DisplayText&gt;&lt;record&gt;&lt;rec-number&gt;152&lt;/rec-number&gt;&lt;foreign-keys&gt;&lt;key app="EN" db-id="xrr2swwexa2rd8ed2d6xfwf20r9v5devt2e2" timestamp="1556229243" guid="92094db9-7e84-41d6-abc0-a6f06417be9e"&gt;152&lt;/key&gt;&lt;/foreign-keys&gt;&lt;ref-type name="Journal Article"&gt;17&lt;/ref-type&gt;&lt;contributors&gt;&lt;authors&gt;&lt;author&gt;King, K. C.&lt;/author&gt;&lt;author&gt;Delph, L. F.&lt;/author&gt;&lt;author&gt;Jokela, J.&lt;/author&gt;&lt;author&gt;Lively, C. M.&lt;/author&gt;&lt;/authors&gt;&lt;/contributors&gt;&lt;titles&gt;&lt;title&gt;Coevolutionary hotspots and coldspots for host sex and parasite local adaptation in a snail–trematode interaction&lt;/title&gt;&lt;secondary-title&gt;Oikos&lt;/secondary-title&gt;&lt;/titles&gt;&lt;periodical&gt;&lt;full-title&gt;Oikos&lt;/full-title&gt;&lt;/periodical&gt;&lt;pages&gt;1335-1340&lt;/pages&gt;&lt;volume&gt;120&lt;/volume&gt;&lt;number&gt;9&lt;/number&gt;&lt;dates&gt;&lt;year&gt;2011&lt;/year&gt;&lt;/dates&gt;&lt;publisher&gt;Blackwell Publishing Ltd&lt;/publisher&gt;&lt;isbn&gt;1600-0706&lt;/isbn&gt;&lt;urls&gt;&lt;related-urls&gt;&lt;url&gt;http://dx.doi.org/10.1111/j.1600-0706.2011.19241.x&lt;/url&gt;&lt;/related-urls&gt;&lt;/urls&gt;&lt;electronic-resource-num&gt;10.1111/j.1600-0706.2011.19241.x&lt;/electronic-resource-num&gt;&lt;/record&gt;&lt;/Cite&gt;&lt;/EndNote&gt;</w:instrText>
      </w:r>
      <w:r w:rsidR="007A2706">
        <w:rPr>
          <w:rFonts w:cs="Arial"/>
          <w:color w:val="000000" w:themeColor="text1"/>
        </w:rPr>
        <w:fldChar w:fldCharType="separate"/>
      </w:r>
      <w:r w:rsidR="00820E6F">
        <w:rPr>
          <w:rFonts w:cs="Arial"/>
          <w:noProof/>
          <w:color w:val="000000" w:themeColor="text1"/>
        </w:rPr>
        <w:t>(58)</w:t>
      </w:r>
      <w:r w:rsidR="007A2706">
        <w:rPr>
          <w:rFonts w:cs="Arial"/>
          <w:color w:val="000000" w:themeColor="text1"/>
        </w:rPr>
        <w:fldChar w:fldCharType="end"/>
      </w:r>
      <w:r w:rsidR="007D6231">
        <w:rPr>
          <w:rFonts w:cs="Arial"/>
          <w:color w:val="000000" w:themeColor="text1"/>
        </w:rPr>
        <w:t>.</w:t>
      </w:r>
    </w:p>
    <w:p w14:paraId="16933B0B" w14:textId="4774BA3D" w:rsidR="00F617F1" w:rsidRDefault="00F617F1">
      <w:pPr>
        <w:jc w:val="both"/>
        <w:rPr>
          <w:rFonts w:cs="Arial"/>
          <w:color w:val="000000" w:themeColor="text1"/>
        </w:rPr>
        <w:pPrChange w:id="1000" w:author="Common, Jack" w:date="2019-10-23T10:58:00Z">
          <w:pPr>
            <w:spacing w:line="480" w:lineRule="auto"/>
            <w:jc w:val="both"/>
          </w:pPr>
        </w:pPrChange>
      </w:pPr>
    </w:p>
    <w:p w14:paraId="60202105" w14:textId="4A558934" w:rsidR="001A4E3C" w:rsidRPr="001A4E3C" w:rsidRDefault="00173F7E">
      <w:pPr>
        <w:jc w:val="both"/>
        <w:rPr>
          <w:rFonts w:asciiTheme="majorHAnsi" w:eastAsiaTheme="majorEastAsia" w:hAnsiTheme="majorHAnsi" w:cstheme="majorBidi"/>
          <w:color w:val="2F5496" w:themeColor="accent1" w:themeShade="BF"/>
          <w:sz w:val="32"/>
          <w:szCs w:val="32"/>
        </w:rPr>
        <w:pPrChange w:id="1001" w:author="Common, Jack" w:date="2019-10-23T10:58:00Z">
          <w:pPr>
            <w:spacing w:line="480" w:lineRule="auto"/>
            <w:jc w:val="both"/>
          </w:pPr>
        </w:pPrChange>
      </w:pPr>
      <w:r>
        <w:rPr>
          <w:rFonts w:cs="Arial"/>
          <w:color w:val="000000" w:themeColor="text1"/>
        </w:rPr>
        <w:t>In this study, we</w:t>
      </w:r>
      <w:r w:rsidR="0025236A">
        <w:rPr>
          <w:rFonts w:cs="Arial"/>
          <w:color w:val="000000" w:themeColor="text1"/>
        </w:rPr>
        <w:t xml:space="preserve"> </w:t>
      </w:r>
      <w:r w:rsidR="00146D50">
        <w:rPr>
          <w:rFonts w:cs="Arial"/>
          <w:color w:val="000000" w:themeColor="text1"/>
        </w:rPr>
        <w:t>focussed on host populations where different CRISPR resistance genotypes were at equal starting frequencies</w:t>
      </w:r>
      <w:r w:rsidR="0009091D">
        <w:rPr>
          <w:rFonts w:cs="Arial"/>
          <w:color w:val="000000" w:themeColor="text1"/>
        </w:rPr>
        <w:t>, but</w:t>
      </w:r>
      <w:r w:rsidR="00C84709">
        <w:rPr>
          <w:rFonts w:cs="Arial"/>
          <w:color w:val="000000" w:themeColor="text1"/>
        </w:rPr>
        <w:t xml:space="preserve"> </w:t>
      </w:r>
      <w:r w:rsidR="0009091D">
        <w:rPr>
          <w:rFonts w:cs="Arial"/>
          <w:color w:val="000000" w:themeColor="text1"/>
        </w:rPr>
        <w:t>n</w:t>
      </w:r>
      <w:r w:rsidR="00146D50">
        <w:rPr>
          <w:rFonts w:cs="Arial"/>
          <w:color w:val="000000" w:themeColor="text1"/>
        </w:rPr>
        <w:t>atural</w:t>
      </w:r>
      <w:r w:rsidR="00C84709">
        <w:rPr>
          <w:rFonts w:cs="Arial"/>
          <w:color w:val="000000" w:themeColor="text1"/>
        </w:rPr>
        <w:t xml:space="preserve"> </w:t>
      </w:r>
      <w:r w:rsidR="00147CE8">
        <w:rPr>
          <w:rFonts w:cs="Arial"/>
          <w:color w:val="000000" w:themeColor="text1"/>
        </w:rPr>
        <w:t>communities</w:t>
      </w:r>
      <w:r w:rsidR="00A52B76">
        <w:rPr>
          <w:rFonts w:cs="Arial"/>
          <w:color w:val="000000" w:themeColor="text1"/>
        </w:rPr>
        <w:t xml:space="preserve"> </w:t>
      </w:r>
      <w:r w:rsidR="007F0A4C">
        <w:rPr>
          <w:rFonts w:cs="Arial"/>
          <w:color w:val="000000" w:themeColor="text1"/>
        </w:rPr>
        <w:t>are often</w:t>
      </w:r>
      <w:r w:rsidR="00A52B76">
        <w:rPr>
          <w:rFonts w:cs="Arial"/>
          <w:color w:val="000000" w:themeColor="text1"/>
        </w:rPr>
        <w:t xml:space="preserve"> </w:t>
      </w:r>
      <w:r w:rsidR="00147CE8">
        <w:rPr>
          <w:rFonts w:cs="Arial"/>
          <w:color w:val="000000" w:themeColor="text1"/>
        </w:rPr>
        <w:t xml:space="preserve">composed of a few very common and many rare </w:t>
      </w:r>
      <w:r w:rsidR="00A52B76">
        <w:rPr>
          <w:rFonts w:cs="Arial"/>
          <w:color w:val="000000" w:themeColor="text1"/>
        </w:rPr>
        <w:t>variants</w:t>
      </w:r>
      <w:r w:rsidR="00234EC7">
        <w:rPr>
          <w:rFonts w:cs="Arial"/>
          <w:color w:val="000000" w:themeColor="text1"/>
        </w:rPr>
        <w:t xml:space="preserve"> </w:t>
      </w:r>
      <w:r w:rsidR="00146D50">
        <w:rPr>
          <w:rFonts w:cs="Arial"/>
          <w:color w:val="000000" w:themeColor="text1"/>
        </w:rPr>
        <w:fldChar w:fldCharType="begin"/>
      </w:r>
      <w:r w:rsidR="00820E6F">
        <w:rPr>
          <w:rFonts w:cs="Arial"/>
          <w:color w:val="000000" w:themeColor="text1"/>
        </w:rPr>
        <w:instrText xml:space="preserve"> ADDIN EN.CITE &lt;EndNote&gt;&lt;Cite&gt;&lt;Author&gt;Pachepsky&lt;/Author&gt;&lt;Year&gt;2001&lt;/Year&gt;&lt;RecNum&gt;1730&lt;/RecNum&gt;&lt;DisplayText&gt;(59, 60)&lt;/DisplayText&gt;&lt;record&gt;&lt;rec-number&gt;1730&lt;/rec-number&gt;&lt;foreign-keys&gt;&lt;key app="EN" db-id="es529ptxovvregexae9v20vfwwzddw2zv59z" timestamp="1568367180"&gt;1730&lt;/key&gt;&lt;/foreign-keys&gt;&lt;ref-type name="Journal Article"&gt;17&lt;/ref-type&gt;&lt;contributors&gt;&lt;authors&gt;&lt;author&gt;Pachepsky, Elizaveta&lt;/author&gt;&lt;author&gt;Crawford, John W&lt;/author&gt;&lt;author&gt;Bown, James L&lt;/author&gt;&lt;author&gt;Squire, Geoff&lt;/author&gt;&lt;/authors&gt;&lt;/contributors&gt;&lt;titles&gt;&lt;title&gt;Towards a general theory of biodiversity&lt;/title&gt;&lt;secondary-title&gt;Nature&lt;/secondary-title&gt;&lt;/titles&gt;&lt;periodical&gt;&lt;full-title&gt;Nature&lt;/full-title&gt;&lt;abbr-1&gt;Nature&lt;/abbr-1&gt;&lt;abbr-2&gt;Nature&lt;/abbr-2&gt;&lt;/periodical&gt;&lt;pages&gt;923&lt;/pages&gt;&lt;volume&gt;410&lt;/volume&gt;&lt;number&gt;6831&lt;/number&gt;&lt;dates&gt;&lt;year&gt;2001&lt;/year&gt;&lt;/dates&gt;&lt;isbn&gt;1476-4687&lt;/isbn&gt;&lt;urls&gt;&lt;/urls&gt;&lt;/record&gt;&lt;/Cite&gt;&lt;Cite&gt;&lt;Author&gt;McGill&lt;/Author&gt;&lt;Year&gt;2007&lt;/Year&gt;&lt;RecNum&gt;1731&lt;/RecNum&gt;&lt;record&gt;&lt;rec-number&gt;1731&lt;/rec-number&gt;&lt;foreign-keys&gt;&lt;key app="EN" db-id="es529ptxovvregexae9v20vfwwzddw2zv59z" timestamp="1568367224"&gt;1731&lt;/key&gt;&lt;/foreign-keys&gt;&lt;ref-type name="Journal Article"&gt;17&lt;/ref-type&gt;&lt;contributors&gt;&lt;authors&gt;&lt;author&gt;McGill, Brian J&lt;/author&gt;&lt;author&gt;Etienne, Rampal S&lt;/author&gt;&lt;author&gt;Gray, John S&lt;/author&gt;&lt;author&gt;Alonso, David&lt;/author&gt;&lt;author&gt;Anderson, Marti J&lt;/author&gt;&lt;author&gt;Benecha, Habtamu Kassa&lt;/author&gt;&lt;author&gt;Dornelas, Maria&lt;/author&gt;&lt;author&gt;Enquist, Brian J&lt;/author&gt;&lt;author&gt;Green, Jessica L&lt;/author&gt;&lt;author&gt;He, Fangliang&lt;/author&gt;&lt;/authors&gt;&lt;/contributors&gt;&lt;titles&gt;&lt;title&gt;Species abundance distributions: moving beyond single prediction theories to integration within an ecological framework&lt;/title&gt;&lt;secondary-title&gt;Ecology letters&lt;/secondary-title&gt;&lt;/titles&gt;&lt;periodical&gt;&lt;full-title&gt;Ecology Letters&lt;/full-title&gt;&lt;abbr-1&gt;Ecol. Lett.&lt;/abbr-1&gt;&lt;abbr-2&gt;Ecol Lett&lt;/abbr-2&gt;&lt;/periodical&gt;&lt;pages&gt;995-1015&lt;/pages&gt;&lt;volume&gt;10&lt;/volume&gt;&lt;number&gt;10&lt;/number&gt;&lt;dates&gt;&lt;year&gt;2007&lt;/year&gt;&lt;/dates&gt;&lt;isbn&gt;1461-023X&lt;/isbn&gt;&lt;urls&gt;&lt;/urls&gt;&lt;/record&gt;&lt;/Cite&gt;&lt;/EndNote&gt;</w:instrText>
      </w:r>
      <w:r w:rsidR="00146D50">
        <w:rPr>
          <w:rFonts w:cs="Arial"/>
          <w:color w:val="000000" w:themeColor="text1"/>
        </w:rPr>
        <w:fldChar w:fldCharType="separate"/>
      </w:r>
      <w:r w:rsidR="00820E6F">
        <w:rPr>
          <w:rFonts w:cs="Arial"/>
          <w:noProof/>
          <w:color w:val="000000" w:themeColor="text1"/>
        </w:rPr>
        <w:t>(59, 60)</w:t>
      </w:r>
      <w:r w:rsidR="00146D50">
        <w:rPr>
          <w:rFonts w:cs="Arial"/>
          <w:color w:val="000000" w:themeColor="text1"/>
        </w:rPr>
        <w:fldChar w:fldCharType="end"/>
      </w:r>
      <w:r w:rsidR="00234EC7">
        <w:rPr>
          <w:rFonts w:cs="Arial"/>
          <w:color w:val="000000" w:themeColor="text1"/>
        </w:rPr>
        <w:t xml:space="preserve">. </w:t>
      </w:r>
      <w:r>
        <w:rPr>
          <w:rFonts w:cs="Arial"/>
          <w:color w:val="000000" w:themeColor="text1"/>
        </w:rPr>
        <w:t xml:space="preserve">This </w:t>
      </w:r>
      <w:r w:rsidR="00D44CF0">
        <w:rPr>
          <w:rFonts w:cs="Arial"/>
          <w:color w:val="000000" w:themeColor="text1"/>
        </w:rPr>
        <w:t xml:space="preserve">likely </w:t>
      </w:r>
      <w:r>
        <w:rPr>
          <w:rFonts w:cs="Arial"/>
          <w:color w:val="000000" w:themeColor="text1"/>
        </w:rPr>
        <w:t xml:space="preserve">matters for the observed dynamics, since the proportion of susceptible hosts has a large impact on the probability of evolutionary emergence of pathogens </w:t>
      </w:r>
      <w:r>
        <w:rPr>
          <w:rFonts w:cs="Arial"/>
          <w:color w:val="000000" w:themeColor="text1"/>
        </w:rPr>
        <w:fldChar w:fldCharType="begin"/>
      </w:r>
      <w:r w:rsidR="00820E6F">
        <w:rPr>
          <w:rFonts w:cs="Arial"/>
          <w:color w:val="000000" w:themeColor="text1"/>
        </w:rPr>
        <w:instrText xml:space="preserve"> ADDIN EN.CITE &lt;EndNote&gt;&lt;Cite&gt;&lt;Author&gt;Chabas&lt;/Author&gt;&lt;Year&gt;2018&lt;/Year&gt;&lt;RecNum&gt;348&lt;/RecNum&gt;&lt;DisplayText&gt;(31)&lt;/DisplayText&gt;&lt;record&gt;&lt;rec-number&gt;348&lt;/rec-number&gt;&lt;foreign-keys&gt;&lt;key app="EN" db-id="xrr2swwexa2rd8ed2d6xfwf20r9v5devt2e2" timestamp="1556229298" guid="59971bce-0692-4e85-ba94-98e5c8f85a54"&gt;348&lt;/key&gt;&lt;/foreign-keys&gt;&lt;ref-type name="Journal Article"&gt;17&lt;/ref-type&gt;&lt;contributors&gt;&lt;authors&gt;&lt;author&gt;Chabas, Hélène&lt;/author&gt;&lt;author&gt;Lion, Sébastien&lt;/author&gt;&lt;author&gt;Nicot, Antoine&lt;/author&gt;&lt;author&gt;Meaden, Sean&lt;/author&gt;&lt;author&gt;van Houte, Stineke&lt;/author&gt;&lt;author&gt;Moineau, Sylvain&lt;/author&gt;&lt;author&gt;Wahl, Lindi M&lt;/author&gt;&lt;author&gt;Westra, Edze R&lt;/author&gt;&lt;author&gt;Gandon, Sylvain&lt;/author&gt;&lt;/authors&gt;&lt;/contributors&gt;&lt;titles&gt;&lt;title&gt;Evolutionary emergence of infectious diseases in heterogeneous host populations&lt;/title&gt;&lt;secondary-title&gt;PLOS Biology&lt;/secondary-title&gt;&lt;/titles&gt;&lt;periodical&gt;&lt;full-title&gt;PLOS Biology&lt;/full-title&gt;&lt;/periodical&gt;&lt;pages&gt;e2006738&lt;/pages&gt;&lt;volume&gt;16&lt;/volume&gt;&lt;number&gt;9&lt;/number&gt;&lt;dates&gt;&lt;year&gt;2018&lt;/year&gt;&lt;/dates&gt;&lt;publisher&gt;Public Library of Science&lt;/publisher&gt;&lt;urls&gt;&lt;related-urls&gt;&lt;url&gt;https://doi.org/10.1371/journal.pbio.2006738&lt;/url&gt;&lt;/related-urls&gt;&lt;/urls&gt;&lt;electronic-resource-num&gt;10.1371/journal.pbio.2006738&lt;/electronic-resource-num&gt;&lt;/record&gt;&lt;/Cite&gt;&lt;/EndNote&gt;</w:instrText>
      </w:r>
      <w:r>
        <w:rPr>
          <w:rFonts w:cs="Arial"/>
          <w:color w:val="000000" w:themeColor="text1"/>
        </w:rPr>
        <w:fldChar w:fldCharType="separate"/>
      </w:r>
      <w:r w:rsidR="00820E6F">
        <w:rPr>
          <w:rFonts w:cs="Arial"/>
          <w:noProof/>
          <w:color w:val="000000" w:themeColor="text1"/>
        </w:rPr>
        <w:t>(31)</w:t>
      </w:r>
      <w:r>
        <w:rPr>
          <w:rFonts w:cs="Arial"/>
          <w:color w:val="000000" w:themeColor="text1"/>
        </w:rPr>
        <w:fldChar w:fldCharType="end"/>
      </w:r>
      <w:r>
        <w:rPr>
          <w:rFonts w:cs="Arial"/>
          <w:color w:val="000000" w:themeColor="text1"/>
        </w:rPr>
        <w:t xml:space="preserve">. </w:t>
      </w:r>
      <w:r w:rsidR="009E3164">
        <w:rPr>
          <w:rFonts w:cs="Arial"/>
          <w:color w:val="000000" w:themeColor="text1"/>
        </w:rPr>
        <w:t>Also,</w:t>
      </w:r>
      <w:r w:rsidR="009E3164" w:rsidRPr="00ED43CB">
        <w:rPr>
          <w:rFonts w:cs="Arial"/>
          <w:color w:val="000000" w:themeColor="text1"/>
        </w:rPr>
        <w:t xml:space="preserve"> we focussed our analysis on the simple case where a diverse host population is infected by a clonal pathogen population</w:t>
      </w:r>
      <w:r w:rsidR="00907336">
        <w:rPr>
          <w:rFonts w:cs="Arial"/>
          <w:color w:val="000000" w:themeColor="text1"/>
        </w:rPr>
        <w:t>. I</w:t>
      </w:r>
      <w:r w:rsidR="009E3164" w:rsidRPr="00ED43CB">
        <w:rPr>
          <w:rFonts w:cs="Arial"/>
          <w:color w:val="000000" w:themeColor="text1"/>
        </w:rPr>
        <w:t>n nature, pathogen populations will frequently be genetically diverse as well</w:t>
      </w:r>
      <w:r w:rsidR="00D44CF0">
        <w:rPr>
          <w:rFonts w:cs="Arial"/>
          <w:color w:val="000000" w:themeColor="text1"/>
        </w:rPr>
        <w:t xml:space="preserve"> </w:t>
      </w:r>
      <w:r w:rsidR="00146D50">
        <w:rPr>
          <w:rFonts w:cs="Arial"/>
          <w:color w:val="000000" w:themeColor="text1"/>
        </w:rPr>
        <w:fldChar w:fldCharType="begin"/>
      </w:r>
      <w:r w:rsidR="00820E6F">
        <w:rPr>
          <w:rFonts w:cs="Arial"/>
          <w:color w:val="000000" w:themeColor="text1"/>
        </w:rPr>
        <w:instrText xml:space="preserve"> ADDIN EN.CITE &lt;EndNote&gt;&lt;Cite&gt;&lt;Author&gt;Hudson&lt;/Author&gt;&lt;Year&gt;2006&lt;/Year&gt;&lt;RecNum&gt;1732&lt;/RecNum&gt;&lt;DisplayText&gt;(61, 62)&lt;/DisplayText&gt;&lt;record&gt;&lt;rec-number&gt;1732&lt;/rec-number&gt;&lt;foreign-keys&gt;&lt;key app="EN" db-id="es529ptxovvregexae9v20vfwwzddw2zv59z" timestamp="1568367316"&gt;1732&lt;/key&gt;&lt;/foreign-keys&gt;&lt;ref-type name="Journal Article"&gt;17&lt;/ref-type&gt;&lt;contributors&gt;&lt;authors&gt;&lt;author&gt;Hudson, Peter J&lt;/author&gt;&lt;author&gt;Dobson, Andrew P&lt;/author&gt;&lt;author&gt;Lafferty, Kevin D&lt;/author&gt;&lt;/authors&gt;&lt;/contributors&gt;&lt;titles&gt;&lt;title&gt;Is a healthy ecosystem one that is rich in parasites?&lt;/title&gt;&lt;secondary-title&gt;Trends in ecology &amp;amp; evolution&lt;/secondary-title&gt;&lt;/titles&gt;&lt;periodical&gt;&lt;full-title&gt;Trends in Ecology &amp;amp; Evolution&lt;/full-title&gt;&lt;abbr-1&gt;Trends Ecol. Evol.&lt;/abbr-1&gt;&lt;abbr-2&gt;Trends Ecol Evol&lt;/abbr-2&gt;&lt;/periodical&gt;&lt;pages&gt;381-385&lt;/pages&gt;&lt;volume&gt;21&lt;/volume&gt;&lt;number&gt;7&lt;/number&gt;&lt;dates&gt;&lt;year&gt;2006&lt;/year&gt;&lt;/dates&gt;&lt;isbn&gt;0169-5347&lt;/isbn&gt;&lt;urls&gt;&lt;/urls&gt;&lt;/record&gt;&lt;/Cite&gt;&lt;Cite&gt;&lt;Author&gt;Telfer&lt;/Author&gt;&lt;Year&gt;2010&lt;/Year&gt;&lt;RecNum&gt;1733&lt;/RecNum&gt;&lt;record&gt;&lt;rec-number&gt;1733&lt;/rec-number&gt;&lt;foreign-keys&gt;&lt;key app="EN" db-id="es529ptxovvregexae9v20vfwwzddw2zv59z" timestamp="1568367348"&gt;1733&lt;/key&gt;&lt;/foreign-keys&gt;&lt;ref-type name="Journal Article"&gt;17&lt;/ref-type&gt;&lt;contributors&gt;&lt;authors&gt;&lt;author&gt;Telfer, Sandra&lt;/author&gt;&lt;author&gt;Lambin, Xavier&lt;/author&gt;&lt;author&gt;Birtles, Richard&lt;/author&gt;&lt;author&gt;Beldomenico, Pablo&lt;/author&gt;&lt;author&gt;Burthe, Sarah&lt;/author&gt;&lt;author&gt;Paterson, Steve&lt;/author&gt;&lt;author&gt;Begon, Mike&lt;/author&gt;&lt;/authors&gt;&lt;/contributors&gt;&lt;titles&gt;&lt;title&gt;Species interactions in a parasite community drive infection risk in a wildlife population&lt;/title&gt;&lt;secondary-title&gt;Science&lt;/secondary-title&gt;&lt;/titles&gt;&lt;periodical&gt;&lt;full-title&gt;Science&lt;/full-title&gt;&lt;abbr-1&gt;Science&lt;/abbr-1&gt;&lt;abbr-2&gt;Science&lt;/abbr-2&gt;&lt;/periodical&gt;&lt;pages&gt;243-246&lt;/pages&gt;&lt;volume&gt;330&lt;/volume&gt;&lt;number&gt;6001&lt;/number&gt;&lt;dates&gt;&lt;year&gt;2010&lt;/year&gt;&lt;/dates&gt;&lt;isbn&gt;0036-8075&lt;/isbn&gt;&lt;urls&gt;&lt;/urls&gt;&lt;/record&gt;&lt;/Cite&gt;&lt;/EndNote&gt;</w:instrText>
      </w:r>
      <w:r w:rsidR="00146D50">
        <w:rPr>
          <w:rFonts w:cs="Arial"/>
          <w:color w:val="000000" w:themeColor="text1"/>
        </w:rPr>
        <w:fldChar w:fldCharType="separate"/>
      </w:r>
      <w:r w:rsidR="00820E6F">
        <w:rPr>
          <w:rFonts w:cs="Arial"/>
          <w:noProof/>
          <w:color w:val="000000" w:themeColor="text1"/>
        </w:rPr>
        <w:t>(61, 62)</w:t>
      </w:r>
      <w:r w:rsidR="00146D50">
        <w:rPr>
          <w:rFonts w:cs="Arial"/>
          <w:color w:val="000000" w:themeColor="text1"/>
        </w:rPr>
        <w:fldChar w:fldCharType="end"/>
      </w:r>
      <w:r w:rsidR="005241CB">
        <w:rPr>
          <w:rFonts w:cs="Arial"/>
          <w:color w:val="000000" w:themeColor="text1"/>
        </w:rPr>
        <w:t xml:space="preserve">, </w:t>
      </w:r>
      <w:r w:rsidR="00A84BAF">
        <w:rPr>
          <w:rFonts w:cs="Arial"/>
          <w:color w:val="000000" w:themeColor="text1"/>
        </w:rPr>
        <w:t xml:space="preserve">and </w:t>
      </w:r>
      <w:r>
        <w:rPr>
          <w:rFonts w:cs="Arial"/>
          <w:color w:val="000000" w:themeColor="text1"/>
        </w:rPr>
        <w:t xml:space="preserve">increased levels of </w:t>
      </w:r>
      <w:r w:rsidR="00A84BAF">
        <w:rPr>
          <w:rFonts w:cs="Arial"/>
          <w:color w:val="000000" w:themeColor="text1"/>
        </w:rPr>
        <w:t>p</w:t>
      </w:r>
      <w:r w:rsidR="008920BD">
        <w:rPr>
          <w:rFonts w:cs="Arial"/>
          <w:color w:val="000000" w:themeColor="text1"/>
        </w:rPr>
        <w:t xml:space="preserve">athogen diversity </w:t>
      </w:r>
      <w:r w:rsidR="00980126">
        <w:rPr>
          <w:rFonts w:cs="Arial"/>
          <w:color w:val="000000" w:themeColor="text1"/>
        </w:rPr>
        <w:t xml:space="preserve">may </w:t>
      </w:r>
      <w:r w:rsidR="009C0FC6">
        <w:rPr>
          <w:rFonts w:cs="Arial"/>
          <w:color w:val="000000" w:themeColor="text1"/>
        </w:rPr>
        <w:t>affect</w:t>
      </w:r>
      <w:r>
        <w:rPr>
          <w:rFonts w:cs="Arial"/>
          <w:color w:val="000000" w:themeColor="text1"/>
        </w:rPr>
        <w:t xml:space="preserve"> </w:t>
      </w:r>
      <w:r w:rsidR="00951D73">
        <w:rPr>
          <w:rFonts w:cs="Arial"/>
          <w:color w:val="000000" w:themeColor="text1"/>
        </w:rPr>
        <w:t xml:space="preserve">the benefits of host diversity </w:t>
      </w:r>
      <w:r w:rsidR="00901EBE">
        <w:rPr>
          <w:rFonts w:cs="Arial"/>
          <w:color w:val="000000" w:themeColor="text1"/>
        </w:rPr>
        <w:fldChar w:fldCharType="begin"/>
      </w:r>
      <w:r w:rsidR="00820E6F">
        <w:rPr>
          <w:rFonts w:cs="Arial"/>
          <w:color w:val="000000" w:themeColor="text1"/>
        </w:rPr>
        <w:instrText xml:space="preserve"> ADDIN EN.CITE &lt;EndNote&gt;&lt;Cite&gt;&lt;Author&gt;Ganz&lt;/Author&gt;&lt;Year&gt;2010&lt;/Year&gt;&lt;RecNum&gt;18&lt;/RecNum&gt;&lt;DisplayText&gt;(63)&lt;/DisplayText&gt;&lt;record&gt;&lt;rec-number&gt;18&lt;/rec-number&gt;&lt;foreign-keys&gt;&lt;key app="EN" db-id="xrr2swwexa2rd8ed2d6xfwf20r9v5devt2e2" timestamp="1556228937" guid="276a5c3d-a366-4ad7-9521-e5ce8a1ed5e8"&gt;18&lt;/key&gt;&lt;/foreign-keys&gt;&lt;ref-type name="Journal Article"&gt;17&lt;/ref-type&gt;&lt;contributors&gt;&lt;authors&gt;&lt;author&gt;Ganz, Holly H.&lt;/author&gt;&lt;author&gt;Ebert, Dieter&lt;/author&gt;&lt;/authors&gt;&lt;/contributors&gt;&lt;titles&gt;&lt;title&gt;Benefits of host genetic diversity for resistance to infection depend on parasite diversity&lt;/title&gt;&lt;secondary-title&gt;Ecology&lt;/secondary-title&gt;&lt;/titles&gt;&lt;periodical&gt;&lt;full-title&gt;Ecology&lt;/full-title&gt;&lt;/periodical&gt;&lt;pages&gt;1263-1268&lt;/pages&gt;&lt;volume&gt;91&lt;/volume&gt;&lt;number&gt;5&lt;/number&gt;&lt;keywords&gt;&lt;keyword&gt;Daphnia magna&lt;/keyword&gt;&lt;keyword&gt;genetic diversity&lt;/keyword&gt;&lt;keyword&gt;Glugoides intestinalis&lt;/keyword&gt;&lt;keyword&gt;heterogeneity&lt;/keyword&gt;&lt;keyword&gt;host-parasite&lt;/keyword&gt;&lt;keyword&gt;infection&lt;/keyword&gt;&lt;keyword&gt;microsporidia&lt;/keyword&gt;&lt;keyword&gt;monoculture&lt;/keyword&gt;&lt;keyword&gt;Ordospora colligata&lt;/keyword&gt;&lt;keyword&gt;prevalence&lt;/keyword&gt;&lt;/keywords&gt;&lt;dates&gt;&lt;year&gt;2010&lt;/year&gt;&lt;/dates&gt;&lt;publisher&gt;Ecological Society of America&lt;/publisher&gt;&lt;isbn&gt;1939-9170&lt;/isbn&gt;&lt;urls&gt;&lt;related-urls&gt;&lt;url&gt;http://dx.doi.org/10.1890/09-1243.1&lt;/url&gt;&lt;/related-urls&gt;&lt;/urls&gt;&lt;electronic-resource-num&gt;10.1890/09-1243.1&lt;/electronic-resource-num&gt;&lt;/record&gt;&lt;/Cite&gt;&lt;/EndNote&gt;</w:instrText>
      </w:r>
      <w:r w:rsidR="00901EBE">
        <w:rPr>
          <w:rFonts w:cs="Arial"/>
          <w:color w:val="000000" w:themeColor="text1"/>
        </w:rPr>
        <w:fldChar w:fldCharType="separate"/>
      </w:r>
      <w:r w:rsidR="00820E6F">
        <w:rPr>
          <w:rFonts w:cs="Arial"/>
          <w:noProof/>
          <w:color w:val="000000" w:themeColor="text1"/>
        </w:rPr>
        <w:t>(63)</w:t>
      </w:r>
      <w:r w:rsidR="00901EBE">
        <w:rPr>
          <w:rFonts w:cs="Arial"/>
          <w:color w:val="000000" w:themeColor="text1"/>
        </w:rPr>
        <w:fldChar w:fldCharType="end"/>
      </w:r>
      <w:r w:rsidR="00A84BAF">
        <w:rPr>
          <w:rFonts w:cs="Arial"/>
          <w:color w:val="000000" w:themeColor="text1"/>
        </w:rPr>
        <w:t xml:space="preserve">. Indeed, </w:t>
      </w:r>
      <w:r>
        <w:rPr>
          <w:rFonts w:cs="Arial"/>
          <w:color w:val="000000" w:themeColor="text1"/>
        </w:rPr>
        <w:t xml:space="preserve">previous studies of CRISPR-phage interactions suggest that </w:t>
      </w:r>
      <w:r w:rsidR="00996077">
        <w:rPr>
          <w:rFonts w:cs="Arial"/>
          <w:color w:val="000000" w:themeColor="text1"/>
        </w:rPr>
        <w:t xml:space="preserve">infection by </w:t>
      </w:r>
      <w:r>
        <w:rPr>
          <w:rFonts w:cs="Arial"/>
          <w:color w:val="000000" w:themeColor="text1"/>
        </w:rPr>
        <w:t xml:space="preserve">two different </w:t>
      </w:r>
      <w:proofErr w:type="spellStart"/>
      <w:r w:rsidR="00996077">
        <w:rPr>
          <w:rFonts w:cs="Arial"/>
          <w:color w:val="000000" w:themeColor="text1"/>
        </w:rPr>
        <w:t>phage</w:t>
      </w:r>
      <w:r>
        <w:rPr>
          <w:rFonts w:cs="Arial"/>
          <w:color w:val="000000" w:themeColor="text1"/>
        </w:rPr>
        <w:t>s</w:t>
      </w:r>
      <w:proofErr w:type="spellEnd"/>
      <w:r w:rsidR="00996077">
        <w:rPr>
          <w:rFonts w:cs="Arial"/>
          <w:color w:val="000000" w:themeColor="text1"/>
        </w:rPr>
        <w:t xml:space="preserve"> can increase bacteria-phage coexistence</w:t>
      </w:r>
      <w:r>
        <w:rPr>
          <w:rFonts w:cs="Arial"/>
          <w:color w:val="000000" w:themeColor="text1"/>
        </w:rPr>
        <w:t xml:space="preserve"> compared to infections with a single phage</w:t>
      </w:r>
      <w:r w:rsidR="00D658DF">
        <w:rPr>
          <w:rFonts w:cs="Arial"/>
          <w:color w:val="000000" w:themeColor="text1"/>
        </w:rPr>
        <w:t xml:space="preserve"> </w:t>
      </w:r>
      <w:r w:rsidR="004B2AA3">
        <w:rPr>
          <w:rFonts w:cs="Arial"/>
          <w:color w:val="000000" w:themeColor="text1"/>
        </w:rPr>
        <w:fldChar w:fldCharType="begin">
          <w:fldData xml:space="preserve">PEVuZE5vdGU+PENpdGU+PEF1dGhvcj5QYWV6LUVzcGlubzwvQXV0aG9yPjxZZWFyPjIwMTM8L1ll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</w:fldData>
        </w:fldChar>
      </w:r>
      <w:r w:rsidR="00820E6F">
        <w:rPr>
          <w:rFonts w:cs="Arial"/>
          <w:color w:val="000000" w:themeColor="text1"/>
        </w:rPr>
        <w:instrText xml:space="preserve"> ADDIN EN.CITE </w:instrText>
      </w:r>
      <w:r w:rsidR="00820E6F">
        <w:rPr>
          <w:rFonts w:cs="Arial"/>
          <w:color w:val="000000" w:themeColor="text1"/>
        </w:rPr>
        <w:fldChar w:fldCharType="begin">
          <w:fldData xml:space="preserve">PEVuZE5vdGU+PENpdGU+PEF1dGhvcj5QYWV6LUVzcGlubzwvQXV0aG9yPjxZZWFyPjIwMTM8L1ll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</w:fldData>
        </w:fldChar>
      </w:r>
      <w:r w:rsidR="00820E6F">
        <w:rPr>
          <w:rFonts w:cs="Arial"/>
          <w:color w:val="000000" w:themeColor="text1"/>
        </w:rPr>
        <w:instrText xml:space="preserve"> ADDIN EN.CITE.DATA </w:instrText>
      </w:r>
      <w:r w:rsidR="00820E6F">
        <w:rPr>
          <w:rFonts w:cs="Arial"/>
          <w:color w:val="000000" w:themeColor="text1"/>
        </w:rPr>
      </w:r>
      <w:r w:rsidR="00820E6F">
        <w:rPr>
          <w:rFonts w:cs="Arial"/>
          <w:color w:val="000000" w:themeColor="text1"/>
        </w:rPr>
        <w:fldChar w:fldCharType="end"/>
      </w:r>
      <w:r w:rsidR="004B2AA3">
        <w:rPr>
          <w:rFonts w:cs="Arial"/>
          <w:color w:val="000000" w:themeColor="text1"/>
        </w:rPr>
      </w:r>
      <w:r w:rsidR="004B2AA3">
        <w:rPr>
          <w:rFonts w:cs="Arial"/>
          <w:color w:val="000000" w:themeColor="text1"/>
        </w:rPr>
        <w:fldChar w:fldCharType="separate"/>
      </w:r>
      <w:r w:rsidR="00820E6F">
        <w:rPr>
          <w:rFonts w:cs="Arial"/>
          <w:noProof/>
          <w:color w:val="000000" w:themeColor="text1"/>
        </w:rPr>
        <w:t>(44, 45)</w:t>
      </w:r>
      <w:r w:rsidR="004B2AA3">
        <w:rPr>
          <w:rFonts w:cs="Arial"/>
          <w:color w:val="000000" w:themeColor="text1"/>
        </w:rPr>
        <w:fldChar w:fldCharType="end"/>
      </w:r>
      <w:r>
        <w:rPr>
          <w:rFonts w:cs="Arial"/>
          <w:color w:val="000000" w:themeColor="text1"/>
        </w:rPr>
        <w:t xml:space="preserve">. The empirical system used in this study offers </w:t>
      </w:r>
      <w:r w:rsidR="00D44CF0">
        <w:rPr>
          <w:rFonts w:cs="Arial"/>
          <w:color w:val="000000" w:themeColor="text1"/>
        </w:rPr>
        <w:t xml:space="preserve">both a unique ability to link genotypes and phenotypes, as well as </w:t>
      </w:r>
      <w:r>
        <w:rPr>
          <w:rFonts w:cs="Arial"/>
          <w:color w:val="000000" w:themeColor="text1"/>
        </w:rPr>
        <w:t xml:space="preserve">tight </w:t>
      </w:r>
      <w:r w:rsidR="00D44CF0">
        <w:rPr>
          <w:rFonts w:cs="Arial"/>
          <w:color w:val="000000" w:themeColor="text1"/>
        </w:rPr>
        <w:t xml:space="preserve">experimental </w:t>
      </w:r>
      <w:r>
        <w:rPr>
          <w:rFonts w:cs="Arial"/>
          <w:color w:val="000000" w:themeColor="text1"/>
        </w:rPr>
        <w:t>control over the infectivity matrix of the host-phage interaction</w:t>
      </w:r>
      <w:r w:rsidR="00D44CF0">
        <w:rPr>
          <w:rFonts w:cs="Arial"/>
          <w:color w:val="000000" w:themeColor="text1"/>
        </w:rPr>
        <w:t>. These features</w:t>
      </w:r>
      <w:r>
        <w:rPr>
          <w:rFonts w:cs="Arial"/>
          <w:color w:val="000000" w:themeColor="text1"/>
        </w:rPr>
        <w:t xml:space="preserve"> will </w:t>
      </w:r>
      <w:r w:rsidR="00D44CF0">
        <w:rPr>
          <w:rFonts w:cs="Arial"/>
          <w:color w:val="000000" w:themeColor="text1"/>
        </w:rPr>
        <w:t>make it an ideal system</w:t>
      </w:r>
      <w:r>
        <w:rPr>
          <w:rFonts w:cs="Arial"/>
          <w:color w:val="000000" w:themeColor="text1"/>
        </w:rPr>
        <w:t xml:space="preserve"> for more detailed studies to understand how </w:t>
      </w:r>
      <w:r w:rsidR="00D44CF0">
        <w:rPr>
          <w:rFonts w:cs="Arial"/>
          <w:color w:val="000000" w:themeColor="text1"/>
        </w:rPr>
        <w:t xml:space="preserve">the composition of the host population and the </w:t>
      </w:r>
      <w:r>
        <w:rPr>
          <w:rFonts w:cs="Arial"/>
          <w:color w:val="000000" w:themeColor="text1"/>
        </w:rPr>
        <w:t xml:space="preserve">relative diversity levels </w:t>
      </w:r>
      <w:r w:rsidR="00D44CF0">
        <w:rPr>
          <w:rFonts w:cs="Arial"/>
          <w:color w:val="000000" w:themeColor="text1"/>
        </w:rPr>
        <w:t>of</w:t>
      </w:r>
      <w:r>
        <w:rPr>
          <w:rFonts w:cs="Arial"/>
          <w:color w:val="000000" w:themeColor="text1"/>
        </w:rPr>
        <w:t xml:space="preserve"> the phage and host shape coevolutionary</w:t>
      </w:r>
      <w:r w:rsidR="00566557">
        <w:rPr>
          <w:rFonts w:cs="Arial"/>
          <w:color w:val="000000" w:themeColor="text1"/>
        </w:rPr>
        <w:t xml:space="preserve"> interaction</w:t>
      </w:r>
      <w:r w:rsidR="00D44CF0">
        <w:rPr>
          <w:rFonts w:cs="Arial"/>
          <w:color w:val="000000" w:themeColor="text1"/>
        </w:rPr>
        <w:t>s</w:t>
      </w:r>
      <w:r w:rsidR="009E6CEE">
        <w:rPr>
          <w:rFonts w:cs="Arial"/>
          <w:color w:val="000000" w:themeColor="text1"/>
        </w:rPr>
        <w:t>.</w:t>
      </w:r>
      <w:r w:rsidR="001A4E3C">
        <w:rPr>
          <w:rFonts w:cs="Arial"/>
          <w:b/>
          <w:bCs/>
          <w:lang w:val="en-US"/>
        </w:rPr>
        <w:br w:type="page"/>
      </w:r>
    </w:p>
    <w:p w14:paraId="7AAE9B85" w14:textId="77777777" w:rsidR="00331E42" w:rsidRPr="00331E42" w:rsidRDefault="00331E42">
      <w:pPr>
        <w:pStyle w:val="Heading1"/>
        <w:rPr>
          <w:ins w:id="1002" w:author="Common, Jack" w:date="2019-10-23T11:58:00Z"/>
          <w:lang w:val="en-US"/>
        </w:rPr>
        <w:pPrChange w:id="1003" w:author="Common, Jack" w:date="2019-10-23T12:01:00Z">
          <w:pPr>
            <w:pStyle w:val="Heading1"/>
            <w:jc w:val="both"/>
          </w:pPr>
        </w:pPrChange>
      </w:pPr>
      <w:ins w:id="1004" w:author="Common, Jack" w:date="2019-10-23T11:58:00Z">
        <w:r w:rsidRPr="00331E42">
          <w:rPr>
            <w:lang w:val="en-US"/>
          </w:rPr>
          <w:t>Materials &amp; Methods</w:t>
        </w:r>
      </w:ins>
    </w:p>
    <w:p w14:paraId="17913308" w14:textId="77777777" w:rsidR="00331E42" w:rsidRPr="00523448" w:rsidRDefault="00331E42">
      <w:pPr>
        <w:rPr>
          <w:ins w:id="1005" w:author="Common, Jack" w:date="2019-10-23T11:58:00Z"/>
        </w:rPr>
        <w:pPrChange w:id="1006" w:author="Common, Jack" w:date="2019-10-23T12:01:00Z">
          <w:pPr>
            <w:pStyle w:val="Heading1"/>
          </w:pPr>
        </w:pPrChange>
      </w:pPr>
    </w:p>
    <w:p w14:paraId="385F7B2B" w14:textId="77777777" w:rsidR="00331E42" w:rsidRPr="00331E42" w:rsidRDefault="00331E42">
      <w:pPr>
        <w:pStyle w:val="Heading2"/>
        <w:rPr>
          <w:ins w:id="1007" w:author="Common, Jack" w:date="2019-10-23T11:58:00Z"/>
          <w:i w:val="0"/>
          <w:rPrChange w:id="1008" w:author="Common, Jack" w:date="2019-10-23T11:58:00Z">
            <w:rPr>
              <w:ins w:id="1009" w:author="Common, Jack" w:date="2019-10-23T11:58:00Z"/>
              <w:i/>
              <w:iCs/>
            </w:rPr>
          </w:rPrChange>
        </w:rPr>
        <w:pPrChange w:id="1010" w:author="Common, Jack" w:date="2019-10-23T12:01:00Z">
          <w:pPr>
            <w:pStyle w:val="Heading1"/>
            <w:jc w:val="both"/>
          </w:pPr>
        </w:pPrChange>
      </w:pPr>
      <w:ins w:id="1011" w:author="Common, Jack" w:date="2019-10-23T11:58:00Z">
        <w:r w:rsidRPr="00331E42">
          <w:rPr>
            <w:rPrChange w:id="1012" w:author="Common, Jack" w:date="2019-10-23T11:58:00Z">
              <w:rPr>
                <w:b/>
                <w:i/>
                <w:iCs/>
              </w:rPr>
            </w:rPrChange>
          </w:rPr>
          <w:t>Bacterial strains and phage</w:t>
        </w:r>
      </w:ins>
    </w:p>
    <w:p w14:paraId="4205027A" w14:textId="77777777" w:rsidR="00331E42" w:rsidRPr="00523448" w:rsidRDefault="00331E42">
      <w:pPr>
        <w:rPr>
          <w:ins w:id="1013" w:author="Common, Jack" w:date="2019-10-23T11:58:00Z"/>
          <w:lang w:val="en-US"/>
        </w:rPr>
        <w:pPrChange w:id="1014" w:author="Common, Jack" w:date="2019-10-23T12:01:00Z">
          <w:pPr>
            <w:pStyle w:val="Heading1"/>
          </w:pPr>
        </w:pPrChange>
      </w:pPr>
    </w:p>
    <w:p w14:paraId="553CE4B3" w14:textId="7A850CA0" w:rsidR="00331E42" w:rsidRPr="00523448" w:rsidRDefault="00331E42">
      <w:pPr>
        <w:rPr>
          <w:ins w:id="1015" w:author="Common, Jack" w:date="2019-10-23T11:58:00Z"/>
        </w:rPr>
        <w:pPrChange w:id="1016" w:author="Common, Jack" w:date="2019-10-23T12:01:00Z">
          <w:pPr>
            <w:pStyle w:val="Heading1"/>
          </w:pPr>
        </w:pPrChange>
      </w:pPr>
      <w:ins w:id="1017" w:author="Common, Jack" w:date="2019-10-23T11:58:00Z">
        <w:r w:rsidRPr="00331E42">
          <w:rPr>
            <w:rPrChange w:id="1018" w:author="Common, Jack" w:date="2019-10-23T11:58:00Z">
              <w:rPr>
                <w:b/>
                <w:color w:val="000000" w:themeColor="text1"/>
              </w:rPr>
            </w:rPrChange>
          </w:rPr>
          <w:t xml:space="preserve">Evolution experiments were carried out using </w:t>
        </w:r>
        <w:r w:rsidRPr="00331E42">
          <w:rPr>
            <w:i/>
            <w:rPrChange w:id="1019" w:author="Common, Jack" w:date="2019-10-23T11:58:00Z">
              <w:rPr>
                <w:b/>
                <w:i/>
                <w:color w:val="000000" w:themeColor="text1"/>
              </w:rPr>
            </w:rPrChange>
          </w:rPr>
          <w:t>Pseudomonas aeruginosa</w:t>
        </w:r>
        <w:r w:rsidRPr="00331E42">
          <w:rPr>
            <w:rPrChange w:id="1020" w:author="Common, Jack" w:date="2019-10-23T11:58:00Z">
              <w:rPr>
                <w:b/>
                <w:color w:val="000000" w:themeColor="text1"/>
              </w:rPr>
            </w:rPrChange>
          </w:rPr>
          <w:t xml:space="preserve"> UCBPP-PA14 (which has two CRISPR loci, CRISPR1 and CRISPR2), UCBPP-PA14 </w:t>
        </w:r>
        <w:r w:rsidRPr="00331E42">
          <w:rPr>
            <w:i/>
            <w:rPrChange w:id="1021" w:author="Common, Jack" w:date="2019-10-23T11:58:00Z">
              <w:rPr>
                <w:b/>
                <w:i/>
                <w:color w:val="000000" w:themeColor="text1"/>
              </w:rPr>
            </w:rPrChange>
          </w:rPr>
          <w:t>∆</w:t>
        </w:r>
        <w:proofErr w:type="spellStart"/>
        <w:r w:rsidRPr="00331E42">
          <w:rPr>
            <w:i/>
            <w:rPrChange w:id="1022" w:author="Common, Jack" w:date="2019-10-23T11:58:00Z">
              <w:rPr>
                <w:b/>
                <w:i/>
                <w:color w:val="000000" w:themeColor="text1"/>
              </w:rPr>
            </w:rPrChange>
          </w:rPr>
          <w:t>pilA</w:t>
        </w:r>
        <w:proofErr w:type="spellEnd"/>
        <w:r w:rsidRPr="00331E42">
          <w:rPr>
            <w:i/>
            <w:rPrChange w:id="1023" w:author="Common, Jack" w:date="2019-10-23T11:58:00Z">
              <w:rPr>
                <w:b/>
                <w:i/>
                <w:color w:val="000000" w:themeColor="text1"/>
              </w:rPr>
            </w:rPrChange>
          </w:rPr>
          <w:t xml:space="preserve"> </w:t>
        </w:r>
        <w:r w:rsidRPr="00331E42">
          <w:rPr>
            <w:rPrChange w:id="1024" w:author="Common, Jack" w:date="2019-10-23T11:58:00Z">
              <w:rPr>
                <w:b/>
                <w:color w:val="000000" w:themeColor="text1"/>
              </w:rPr>
            </w:rPrChange>
          </w:rPr>
          <w:t xml:space="preserve">(this strain lacks the pilus, which is the phage DMS3 receptor, and therefore displays surface-based resistance) and phage DMS3vir </w:t>
        </w:r>
        <w:r w:rsidRPr="00331E42">
          <w:rPr>
            <w:rPrChange w:id="1025" w:author="Common, Jack" w:date="2019-10-23T11:58:00Z">
              <w:rPr>
                <w:b/>
                <w:color w:val="000000" w:themeColor="text1"/>
              </w:rPr>
            </w:rPrChange>
          </w:rPr>
          <w:fldChar w:fldCharType="begin"/>
        </w:r>
      </w:ins>
      <w:r w:rsidR="00820E6F">
        <w:instrText xml:space="preserve"> ADDIN EN.CITE &lt;EndNote&gt;&lt;Cite&gt;&lt;Author&gt;Zegans&lt;/Author&gt;&lt;Year&gt;2009&lt;/Year&gt;&lt;RecNum&gt;316&lt;/RecNum&gt;&lt;DisplayText&gt;(64)&lt;/DisplayText&gt;&lt;record&gt;&lt;rec-number&gt;316&lt;/rec-number&gt;&lt;foreign-keys&gt;&lt;key app="EN" db-id="xrr2swwexa2rd8ed2d6xfwf20r9v5devt2e2" timestamp="1556229289" guid="a02d153d-2cff-4d7e-803f-9f0513aca131"&gt;316&lt;/key&gt;&lt;/foreign-keys&gt;&lt;ref-type name="Journal Article"&gt;17&lt;/ref-type&gt;&lt;contributors&gt;&lt;authors&gt;&lt;author&gt;Zegans, Michael E&lt;/author&gt;&lt;author&gt;Wagner, Jeffrey C&lt;/author&gt;&lt;author&gt;Cady, Kyle C&lt;/author&gt;&lt;author&gt;Murphy, Daniel M&lt;/author&gt;&lt;author&gt;Hammond, John H&lt;/author&gt;&lt;author&gt;O&amp;apos;Toole, George A&lt;/author&gt;&lt;/authors&gt;&lt;/contributors&gt;&lt;titles&gt;&lt;title&gt;&lt;style face="normal" font="default" size="100%"&gt;Interaction between bacteriophage DMS3 and host CRISPR region inhibits group behaviors of &lt;/style&gt;&lt;style face="italic" font="default" size="100%"&gt;Pseudomonas aeruginosa&lt;/style&gt;&lt;/title&gt;&lt;secondary-title&gt;Journal of Bacteriology&lt;/secondary-title&gt;&lt;/titles&gt;&lt;periodical&gt;&lt;full-title&gt;Journal of bacteriology&lt;/full-title&gt;&lt;/periodical&gt;&lt;pages&gt;210-219&lt;/pages&gt;&lt;volume&gt;191&lt;/volume&gt;&lt;number&gt;1&lt;/number&gt;&lt;dates&gt;&lt;year&gt;2009&lt;/year&gt;&lt;/dates&gt;&lt;isbn&gt;0021-9193&lt;/isbn&gt;&lt;urls&gt;&lt;/urls&gt;&lt;/record&gt;&lt;/Cite&gt;&lt;/EndNote&gt;</w:instrText>
      </w:r>
      <w:ins w:id="1026" w:author="Common, Jack" w:date="2019-10-23T11:58:00Z">
        <w:r w:rsidRPr="00331E42">
          <w:rPr>
            <w:rPrChange w:id="1027" w:author="Common, Jack" w:date="2019-10-23T11:58:00Z">
              <w:rPr>
                <w:b/>
                <w:color w:val="000000" w:themeColor="text1"/>
                <w:lang w:val="en-US"/>
              </w:rPr>
            </w:rPrChange>
          </w:rPr>
          <w:fldChar w:fldCharType="separate"/>
        </w:r>
      </w:ins>
      <w:r w:rsidR="00820E6F">
        <w:rPr>
          <w:noProof/>
        </w:rPr>
        <w:t>(64)</w:t>
      </w:r>
      <w:ins w:id="1028" w:author="Common, Jack" w:date="2019-10-23T11:58:00Z">
        <w:r w:rsidRPr="00331E42">
          <w:rPr>
            <w:lang w:val="en-US"/>
            <w:rPrChange w:id="1029" w:author="Common, Jack" w:date="2019-10-23T11:58:00Z">
              <w:rPr>
                <w:b/>
                <w:color w:val="000000" w:themeColor="text1"/>
                <w:lang w:val="en-US"/>
              </w:rPr>
            </w:rPrChange>
          </w:rPr>
          <w:fldChar w:fldCharType="end"/>
        </w:r>
        <w:r w:rsidRPr="00331E42">
          <w:rPr>
            <w:rPrChange w:id="1030" w:author="Common, Jack" w:date="2019-10-23T11:58:00Z">
              <w:rPr>
                <w:b/>
                <w:color w:val="000000" w:themeColor="text1"/>
              </w:rPr>
            </w:rPrChange>
          </w:rPr>
          <w:t xml:space="preserve">. We used </w:t>
        </w:r>
        <w:r w:rsidRPr="00331E42">
          <w:rPr>
            <w:i/>
            <w:rPrChange w:id="1031" w:author="Common, Jack" w:date="2019-10-23T11:58:00Z">
              <w:rPr>
                <w:b/>
                <w:i/>
                <w:color w:val="000000" w:themeColor="text1"/>
              </w:rPr>
            </w:rPrChange>
          </w:rPr>
          <w:t>P. aeruginosa</w:t>
        </w:r>
        <w:r w:rsidRPr="00331E42">
          <w:rPr>
            <w:rPrChange w:id="1032" w:author="Common, Jack" w:date="2019-10-23T11:58:00Z">
              <w:rPr>
                <w:b/>
                <w:color w:val="000000" w:themeColor="text1"/>
              </w:rPr>
            </w:rPrChange>
          </w:rPr>
          <w:t xml:space="preserve"> UCBPP-PA14 </w:t>
        </w:r>
        <w:r w:rsidRPr="00331E42">
          <w:rPr>
            <w:i/>
            <w:rPrChange w:id="1033" w:author="Common, Jack" w:date="2019-10-23T11:58:00Z">
              <w:rPr>
                <w:b/>
                <w:i/>
                <w:color w:val="000000" w:themeColor="text1"/>
              </w:rPr>
            </w:rPrChange>
          </w:rPr>
          <w:t>csy3::lacZ</w:t>
        </w:r>
        <w:r w:rsidRPr="00331E42">
          <w:rPr>
            <w:rPrChange w:id="1034" w:author="Common, Jack" w:date="2019-10-23T11:58:00Z">
              <w:rPr>
                <w:b/>
                <w:color w:val="000000" w:themeColor="text1"/>
              </w:rPr>
            </w:rPrChange>
          </w:rPr>
          <w:t xml:space="preserve"> </w:t>
        </w:r>
        <w:r w:rsidRPr="00331E42">
          <w:rPr>
            <w:rPrChange w:id="1035" w:author="Common, Jack" w:date="2019-10-23T11:58:00Z">
              <w:rPr>
                <w:b/>
                <w:color w:val="000000" w:themeColor="text1"/>
              </w:rPr>
            </w:rPrChange>
          </w:rPr>
          <w:fldChar w:fldCharType="begin"/>
        </w:r>
      </w:ins>
      <w:r w:rsidR="00820E6F">
        <w:instrText xml:space="preserve"> ADDIN EN.CITE &lt;EndNote&gt;&lt;Cite&gt;&lt;Author&gt;Cady&lt;/Author&gt;&lt;Year&gt;2012&lt;/Year&gt;&lt;RecNum&gt;306&lt;/RecNum&gt;&lt;DisplayText&gt;(65)&lt;/DisplayText&gt;&lt;record&gt;&lt;rec-number&gt;306&lt;/rec-number&gt;&lt;foreign-keys&gt;&lt;key app="EN" db-id="xrr2swwexa2rd8ed2d6xfwf20r9v5devt2e2" timestamp="1556229284" guid="4311771d-db61-4c30-8478-a95704f2268f"&gt;306&lt;/key&gt;&lt;/foreign-keys&gt;&lt;ref-type name="Journal Article"&gt;17&lt;/ref-type&gt;&lt;contributors&gt;&lt;authors&gt;&lt;author&gt;Cady, Kyle C.&lt;/author&gt;&lt;author&gt;Bondy-Denomy, Joe&lt;/author&gt;&lt;author&gt;Heussler, Gary E.&lt;/author&gt;&lt;author&gt;Davidson, Alan R.&lt;/author&gt;&lt;author&gt;O&amp;apos;Toole, George A.&lt;/author&gt;&lt;/authors&gt;&lt;/contributors&gt;&lt;titles&gt;&lt;title&gt;&lt;style face="normal" font="default" size="100%"&gt;The CRISPR/Cas Adaptive Immune System of &lt;/style&gt;&lt;style face="italic" font="default" size="100%"&gt;Pseudomonas aeruginosa&lt;/style&gt;&lt;style face="normal" font="default" size="100%"&gt; Mediates Resistance to Naturally Occurring and Engineered Phages&lt;/style&gt;&lt;/title&gt;&lt;secondary-title&gt;Journal of Bacteriology&lt;/secondary-title&gt;&lt;/titles&gt;&lt;periodical&gt;&lt;full-title&gt;Journal of bacteriology&lt;/full-title&gt;&lt;/periodical&gt;&lt;pages&gt;5728-5738&lt;/pages&gt;&lt;volume&gt;194&lt;/volume&gt;&lt;number&gt;21&lt;/number&gt;&lt;dates&gt;&lt;year&gt;2012&lt;/year&gt;&lt;pub-dates&gt;&lt;date&gt;November 1, 2012&lt;/date&gt;&lt;/pub-dates&gt;&lt;/dates&gt;&lt;urls&gt;&lt;related-urls&gt;&lt;url&gt;http://jb.asm.org/content/194/21/5728.abstract&lt;/url&gt;&lt;/related-urls&gt;&lt;/urls&gt;&lt;electronic-resource-num&gt;10.1128/jb.01184-12&lt;/electronic-resource-num&gt;&lt;/record&gt;&lt;/Cite&gt;&lt;/EndNote&gt;</w:instrText>
      </w:r>
      <w:ins w:id="1036" w:author="Common, Jack" w:date="2019-10-23T11:58:00Z">
        <w:r w:rsidRPr="00331E42">
          <w:rPr>
            <w:rPrChange w:id="1037" w:author="Common, Jack" w:date="2019-10-23T11:58:00Z">
              <w:rPr>
                <w:b/>
                <w:color w:val="000000" w:themeColor="text1"/>
                <w:lang w:val="en-US"/>
              </w:rPr>
            </w:rPrChange>
          </w:rPr>
          <w:fldChar w:fldCharType="separate"/>
        </w:r>
      </w:ins>
      <w:r w:rsidR="00820E6F">
        <w:rPr>
          <w:noProof/>
        </w:rPr>
        <w:t>(65)</w:t>
      </w:r>
      <w:ins w:id="1038" w:author="Common, Jack" w:date="2019-10-23T11:58:00Z">
        <w:r w:rsidRPr="00331E42">
          <w:rPr>
            <w:lang w:val="en-US"/>
            <w:rPrChange w:id="1039" w:author="Common, Jack" w:date="2019-10-23T11:58:00Z">
              <w:rPr>
                <w:b/>
                <w:color w:val="000000" w:themeColor="text1"/>
                <w:lang w:val="en-US"/>
              </w:rPr>
            </w:rPrChange>
          </w:rPr>
          <w:fldChar w:fldCharType="end"/>
        </w:r>
        <w:r w:rsidRPr="00331E42">
          <w:rPr>
            <w:rPrChange w:id="1040" w:author="Common, Jack" w:date="2019-10-23T11:58:00Z">
              <w:rPr>
                <w:b/>
                <w:color w:val="000000" w:themeColor="text1"/>
              </w:rPr>
            </w:rPrChange>
          </w:rPr>
          <w:t xml:space="preserve">, which carries an inactive CRISPR-Cas system, for phage amplification, and for top lawns in phage spot and plaque assays. </w:t>
        </w:r>
        <w:r w:rsidRPr="00331E42">
          <w:rPr>
            <w:i/>
            <w:rPrChange w:id="1041" w:author="Common, Jack" w:date="2019-10-23T11:58:00Z">
              <w:rPr>
                <w:b/>
                <w:i/>
                <w:color w:val="000000" w:themeColor="text1"/>
              </w:rPr>
            </w:rPrChange>
          </w:rPr>
          <w:t xml:space="preserve">P. aeruginosa </w:t>
        </w:r>
        <w:r w:rsidRPr="00331E42">
          <w:rPr>
            <w:rPrChange w:id="1042" w:author="Common, Jack" w:date="2019-10-23T11:58:00Z">
              <w:rPr>
                <w:b/>
                <w:color w:val="000000" w:themeColor="text1"/>
              </w:rPr>
            </w:rPrChange>
          </w:rPr>
          <w:t xml:space="preserve">PA14 </w:t>
        </w:r>
        <w:r w:rsidRPr="00331E42">
          <w:rPr>
            <w:i/>
            <w:rPrChange w:id="1043" w:author="Common, Jack" w:date="2019-10-23T11:58:00Z">
              <w:rPr>
                <w:b/>
                <w:i/>
                <w:color w:val="000000" w:themeColor="text1"/>
              </w:rPr>
            </w:rPrChange>
          </w:rPr>
          <w:t>csy3::lacZ, Escherichia coli</w:t>
        </w:r>
        <w:r w:rsidRPr="00331E42">
          <w:rPr>
            <w:rPrChange w:id="1044" w:author="Common, Jack" w:date="2019-10-23T11:58:00Z">
              <w:rPr>
                <w:b/>
                <w:color w:val="000000" w:themeColor="text1"/>
              </w:rPr>
            </w:rPrChange>
          </w:rPr>
          <w:t xml:space="preserve"> DH5α</w:t>
        </w:r>
        <w:r w:rsidRPr="00331E42">
          <w:rPr>
            <w:i/>
            <w:rPrChange w:id="1045" w:author="Common, Jack" w:date="2019-10-23T11:58:00Z">
              <w:rPr>
                <w:b/>
                <w:i/>
                <w:color w:val="000000" w:themeColor="text1"/>
              </w:rPr>
            </w:rPrChange>
          </w:rPr>
          <w:t xml:space="preserve"> </w:t>
        </w:r>
        <w:r w:rsidRPr="00331E42">
          <w:rPr>
            <w:rPrChange w:id="1046" w:author="Common, Jack" w:date="2019-10-23T11:58:00Z">
              <w:rPr>
                <w:b/>
                <w:color w:val="000000" w:themeColor="text1"/>
              </w:rPr>
            </w:rPrChange>
          </w:rPr>
          <w:t xml:space="preserve">(NEB), </w:t>
        </w:r>
        <w:r w:rsidRPr="00331E42">
          <w:rPr>
            <w:i/>
            <w:rPrChange w:id="1047" w:author="Common, Jack" w:date="2019-10-23T11:58:00Z">
              <w:rPr>
                <w:b/>
                <w:i/>
                <w:color w:val="000000" w:themeColor="text1"/>
              </w:rPr>
            </w:rPrChange>
          </w:rPr>
          <w:t xml:space="preserve">E. coli </w:t>
        </w:r>
        <w:r w:rsidRPr="00331E42">
          <w:rPr>
            <w:rPrChange w:id="1048" w:author="Common, Jack" w:date="2019-10-23T11:58:00Z">
              <w:rPr>
                <w:b/>
                <w:color w:val="000000" w:themeColor="text1"/>
              </w:rPr>
            </w:rPrChange>
          </w:rPr>
          <w:t xml:space="preserve">CC118 </w:t>
        </w:r>
        <w:proofErr w:type="spellStart"/>
        <w:r w:rsidRPr="00331E42">
          <w:rPr>
            <w:rPrChange w:id="1049" w:author="Common, Jack" w:date="2019-10-23T11:58:00Z">
              <w:rPr>
                <w:b/>
                <w:color w:val="000000" w:themeColor="text1"/>
              </w:rPr>
            </w:rPrChange>
          </w:rPr>
          <w:t>λpir</w:t>
        </w:r>
        <w:proofErr w:type="spellEnd"/>
        <w:r w:rsidRPr="00331E42">
          <w:rPr>
            <w:rPrChange w:id="1050" w:author="Common, Jack" w:date="2019-10-23T11:58:00Z">
              <w:rPr>
                <w:b/>
                <w:color w:val="000000" w:themeColor="text1"/>
              </w:rPr>
            </w:rPrChange>
          </w:rPr>
          <w:t xml:space="preserve"> (NEB), and</w:t>
        </w:r>
        <w:r w:rsidRPr="00331E42">
          <w:rPr>
            <w:i/>
            <w:rPrChange w:id="1051" w:author="Common, Jack" w:date="2019-10-23T11:58:00Z">
              <w:rPr>
                <w:b/>
                <w:i/>
                <w:color w:val="000000" w:themeColor="text1"/>
              </w:rPr>
            </w:rPrChange>
          </w:rPr>
          <w:t xml:space="preserve"> E. coli </w:t>
        </w:r>
        <w:proofErr w:type="spellStart"/>
        <w:r w:rsidRPr="00331E42">
          <w:rPr>
            <w:rPrChange w:id="1052" w:author="Common, Jack" w:date="2019-10-23T11:58:00Z">
              <w:rPr>
                <w:b/>
                <w:color w:val="000000" w:themeColor="text1"/>
              </w:rPr>
            </w:rPrChange>
          </w:rPr>
          <w:t>MFD</w:t>
        </w:r>
        <w:r w:rsidRPr="00331E42">
          <w:rPr>
            <w:i/>
            <w:rPrChange w:id="1053" w:author="Common, Jack" w:date="2019-10-23T11:58:00Z">
              <w:rPr>
                <w:b/>
                <w:i/>
                <w:color w:val="000000" w:themeColor="text1"/>
              </w:rPr>
            </w:rPrChange>
          </w:rPr>
          <w:t>pir</w:t>
        </w:r>
        <w:proofErr w:type="spellEnd"/>
        <w:r w:rsidRPr="00331E42">
          <w:rPr>
            <w:i/>
            <w:rPrChange w:id="1054" w:author="Common, Jack" w:date="2019-10-23T11:58:00Z">
              <w:rPr>
                <w:b/>
                <w:i/>
                <w:color w:val="000000" w:themeColor="text1"/>
              </w:rPr>
            </w:rPrChange>
          </w:rPr>
          <w:t xml:space="preserve"> </w:t>
        </w:r>
        <w:r w:rsidRPr="00331E42">
          <w:rPr>
            <w:rPrChange w:id="1055" w:author="Common, Jack" w:date="2019-10-23T11:58:00Z">
              <w:rPr>
                <w:b/>
                <w:color w:val="000000" w:themeColor="text1"/>
              </w:rPr>
            </w:rPrChange>
          </w:rPr>
          <w:fldChar w:fldCharType="begin"/>
        </w:r>
      </w:ins>
      <w:r w:rsidR="00820E6F">
        <w:instrText xml:space="preserve"> ADDIN EN.CITE &lt;EndNote&gt;&lt;Cite&gt;&lt;Author&gt;Ferrieres&lt;/Author&gt;&lt;Year&gt;2010&lt;/Year&gt;&lt;RecNum&gt;313&lt;/RecNum&gt;&lt;DisplayText&gt;(66)&lt;/DisplayText&gt;&lt;record&gt;&lt;rec-number&gt;313&lt;/rec-number&gt;&lt;foreign-keys&gt;&lt;key app="EN" db-id="xrr2swwexa2rd8ed2d6xfwf20r9v5devt2e2" timestamp="1556229289" guid="05972986-cf7a-4e05-a7bc-8cd74097db0e"&gt;313&lt;/key&gt;&lt;/foreign-keys&gt;&lt;ref-type name="Journal Article"&gt;17&lt;/ref-type&gt;&lt;contributors&gt;&lt;authors&gt;&lt;author&gt;Ferrieres, Lionel&lt;/author&gt;&lt;author&gt;Hémery, Gaëlle&lt;/author&gt;&lt;author&gt;Nham, Toan&lt;/author&gt;&lt;author&gt;Guérout, Anne-Marie&lt;/author&gt;&lt;author&gt;Mazel, Didier&lt;/author&gt;&lt;author&gt;Beloin, Christophe&lt;/author&gt;&lt;author&gt;Ghigo, Jean-Marc&lt;/author&gt;&lt;/authors&gt;&lt;/contributors&gt;&lt;titles&gt;&lt;title&gt;&lt;style face="normal" font="default" size="100%"&gt;Silent mischief: bacteriophage Mu insertions contaminate products of &lt;/style&gt;&lt;style face="italic" font="default" size="100%"&gt;Escherichia coli &lt;/style&gt;&lt;style face="normal" font="default" size="100%"&gt;random mutagenesis performed using suicidal transposon delivery plasmids mobilized by broad-host-range RP4 conjugative machinery&lt;/style&gt;&lt;/title&gt;&lt;secondary-title&gt;Journal of Bacteriology&lt;/secondary-title&gt;&lt;/titles&gt;&lt;periodical&gt;&lt;full-title&gt;Journal of bacteriology&lt;/full-title&gt;&lt;/periodical&gt;&lt;pages&gt;6418-6427&lt;/pages&gt;&lt;volume&gt;192&lt;/volume&gt;&lt;number&gt;24&lt;/number&gt;&lt;dates&gt;&lt;year&gt;2010&lt;/year&gt;&lt;/dates&gt;&lt;isbn&gt;0021-9193&lt;/isbn&gt;&lt;urls&gt;&lt;/urls&gt;&lt;/record&gt;&lt;/Cite&gt;&lt;/EndNote&gt;</w:instrText>
      </w:r>
      <w:ins w:id="1056" w:author="Common, Jack" w:date="2019-10-23T11:58:00Z">
        <w:r w:rsidRPr="00331E42">
          <w:rPr>
            <w:rPrChange w:id="1057" w:author="Common, Jack" w:date="2019-10-23T11:58:00Z">
              <w:rPr>
                <w:b/>
                <w:color w:val="000000" w:themeColor="text1"/>
                <w:lang w:val="en-US"/>
              </w:rPr>
            </w:rPrChange>
          </w:rPr>
          <w:fldChar w:fldCharType="separate"/>
        </w:r>
      </w:ins>
      <w:r w:rsidR="00820E6F">
        <w:rPr>
          <w:noProof/>
        </w:rPr>
        <w:t>(66)</w:t>
      </w:r>
      <w:ins w:id="1058" w:author="Common, Jack" w:date="2019-10-23T11:58:00Z">
        <w:r w:rsidRPr="00331E42">
          <w:rPr>
            <w:lang w:val="en-US"/>
            <w:rPrChange w:id="1059" w:author="Common, Jack" w:date="2019-10-23T11:58:00Z">
              <w:rPr>
                <w:b/>
                <w:color w:val="000000" w:themeColor="text1"/>
                <w:lang w:val="en-US"/>
              </w:rPr>
            </w:rPrChange>
          </w:rPr>
          <w:fldChar w:fldCharType="end"/>
        </w:r>
        <w:r w:rsidRPr="00331E42">
          <w:rPr>
            <w:i/>
            <w:rPrChange w:id="1060" w:author="Common, Jack" w:date="2019-10-23T11:58:00Z">
              <w:rPr>
                <w:b/>
                <w:i/>
                <w:color w:val="000000" w:themeColor="text1"/>
              </w:rPr>
            </w:rPrChange>
          </w:rPr>
          <w:t xml:space="preserve"> </w:t>
        </w:r>
        <w:r w:rsidRPr="00331E42">
          <w:rPr>
            <w:rPrChange w:id="1061" w:author="Common, Jack" w:date="2019-10-23T11:58:00Z">
              <w:rPr>
                <w:b/>
                <w:color w:val="000000" w:themeColor="text1"/>
              </w:rPr>
            </w:rPrChange>
          </w:rPr>
          <w:t xml:space="preserve">were used for molecular cloning. </w:t>
        </w:r>
      </w:ins>
    </w:p>
    <w:p w14:paraId="0703335D" w14:textId="77777777" w:rsidR="00331E42" w:rsidRPr="003B3CCE" w:rsidRDefault="00331E42">
      <w:pPr>
        <w:rPr>
          <w:ins w:id="1062" w:author="Common, Jack" w:date="2019-10-23T11:58:00Z"/>
        </w:rPr>
        <w:pPrChange w:id="1063" w:author="Common, Jack" w:date="2019-10-23T12:01:00Z">
          <w:pPr>
            <w:pStyle w:val="Heading1"/>
          </w:pPr>
        </w:pPrChange>
      </w:pPr>
    </w:p>
    <w:p w14:paraId="20D63E58" w14:textId="28B68B68" w:rsidR="00331E42" w:rsidRDefault="00331E42">
      <w:pPr>
        <w:pStyle w:val="Heading2"/>
        <w:rPr>
          <w:ins w:id="1064" w:author="Common, Jack" w:date="2019-10-24T16:26:00Z"/>
        </w:rPr>
      </w:pPr>
      <w:ins w:id="1065" w:author="Common, Jack" w:date="2019-10-23T11:58:00Z">
        <w:r w:rsidRPr="00331E42">
          <w:rPr>
            <w:rPrChange w:id="1066" w:author="Common, Jack" w:date="2019-10-23T11:58:00Z">
              <w:rPr>
                <w:b/>
                <w:iCs/>
                <w:szCs w:val="32"/>
              </w:rPr>
            </w:rPrChange>
          </w:rPr>
          <w:t>Co-culture experiment</w:t>
        </w:r>
      </w:ins>
    </w:p>
    <w:p w14:paraId="7E0ECAE0" w14:textId="77777777" w:rsidR="00195E75" w:rsidRPr="00195E75" w:rsidRDefault="00195E75">
      <w:pPr>
        <w:rPr>
          <w:ins w:id="1067" w:author="Common, Jack" w:date="2019-10-23T11:58:00Z"/>
          <w:rPrChange w:id="1068" w:author="Common, Jack" w:date="2019-10-24T16:26:00Z">
            <w:rPr>
              <w:ins w:id="1069" w:author="Common, Jack" w:date="2019-10-23T11:58:00Z"/>
              <w:i/>
              <w:iCs/>
            </w:rPr>
          </w:rPrChange>
        </w:rPr>
        <w:pPrChange w:id="1070" w:author="Common, Jack" w:date="2019-10-24T16:26:00Z">
          <w:pPr>
            <w:pStyle w:val="Heading1"/>
            <w:jc w:val="both"/>
          </w:pPr>
        </w:pPrChange>
      </w:pPr>
    </w:p>
    <w:p w14:paraId="56227B5A" w14:textId="78C5F662" w:rsidR="00331E42" w:rsidRDefault="004B18AF">
      <w:pPr>
        <w:rPr>
          <w:ins w:id="1071" w:author="Common, Jack" w:date="2019-10-24T16:24:00Z"/>
        </w:rPr>
      </w:pPr>
      <w:ins w:id="1072" w:author="Common, Jack" w:date="2019-10-24T16:24:00Z">
        <w:r w:rsidRPr="005C6105">
          <w:rPr>
            <w:iCs/>
          </w:rPr>
          <w:t xml:space="preserve">To control the levels of CRISPR diversity in our evolution experiments, we established a library of 24 </w:t>
        </w:r>
        <w:r w:rsidRPr="005C6105">
          <w:rPr>
            <w:i/>
            <w:iCs/>
          </w:rPr>
          <w:t xml:space="preserve">P. aeruginosa </w:t>
        </w:r>
        <w:r w:rsidRPr="005C6105">
          <w:rPr>
            <w:iCs/>
          </w:rPr>
          <w:t xml:space="preserve">PA14 clones each carrying a single spacer in CRISPR2 </w:t>
        </w:r>
        <w:r w:rsidRPr="005C6105">
          <w:t>(bacteriophage-insensitive mutants; BIMs)</w:t>
        </w:r>
      </w:ins>
      <w:ins w:id="1073" w:author="Common, Jack" w:date="2019-10-24T16:25:00Z">
        <w:r w:rsidR="00BC2335">
          <w:t>. We also</w:t>
        </w:r>
        <w:r w:rsidR="00BC2335" w:rsidRPr="005C6105">
          <w:rPr>
            <w:iCs/>
          </w:rPr>
          <w:t xml:space="preserve"> independently evolved 24 phage clones that could infect each BIM (escape phage).</w:t>
        </w:r>
      </w:ins>
      <w:ins w:id="1074" w:author="Common, Jack" w:date="2019-10-24T16:26:00Z">
        <w:r w:rsidR="00092962">
          <w:rPr>
            <w:iCs/>
          </w:rPr>
          <w:t xml:space="preserve"> </w:t>
        </w:r>
        <w:r w:rsidR="00092962" w:rsidRPr="00B84723">
          <w:t xml:space="preserve">To be able to monitor the population dynamics and relative fitness of individual bacterial clones within the mixed populations over the course of the co-culture experiment, we transformed 8 BIMs to carry a </w:t>
        </w:r>
        <w:r w:rsidR="00092962" w:rsidRPr="00B84723">
          <w:rPr>
            <w:i/>
          </w:rPr>
          <w:t>lacZ</w:t>
        </w:r>
        <w:r w:rsidR="00092962" w:rsidRPr="00B84723">
          <w:t xml:space="preserve"> reporter gene</w:t>
        </w:r>
        <w:r w:rsidR="00195E75">
          <w:t xml:space="preserve">. </w:t>
        </w:r>
        <w:r w:rsidR="00195E75" w:rsidRPr="00B84723">
          <w:t xml:space="preserve">The </w:t>
        </w:r>
        <w:r w:rsidR="00195E75" w:rsidRPr="00B84723">
          <w:rPr>
            <w:i/>
          </w:rPr>
          <w:t>LacZ</w:t>
        </w:r>
        <w:r w:rsidR="00195E75" w:rsidRPr="00B84723">
          <w:t xml:space="preserve"> gene encodes the β-galactosidase enzyme that</w:t>
        </w:r>
        <w:r w:rsidR="00195E75">
          <w:t xml:space="preserve"> </w:t>
        </w:r>
        <w:proofErr w:type="spellStart"/>
        <w:r w:rsidR="00195E75">
          <w:t>hydrolyes</w:t>
        </w:r>
        <w:proofErr w:type="spellEnd"/>
        <w:r w:rsidR="00195E75">
          <w:t xml:space="preserve"> </w:t>
        </w:r>
        <w:r w:rsidR="00195E75" w:rsidRPr="00B84723">
          <w:t>X-gal, resulting in the production of a blue pigmen</w:t>
        </w:r>
        <w:r w:rsidR="00195E75">
          <w:t>t.</w:t>
        </w:r>
      </w:ins>
    </w:p>
    <w:p w14:paraId="6483C92D" w14:textId="77777777" w:rsidR="004B18AF" w:rsidRPr="00523448" w:rsidRDefault="004B18AF">
      <w:pPr>
        <w:rPr>
          <w:ins w:id="1075" w:author="Common, Jack" w:date="2019-10-23T11:58:00Z"/>
        </w:rPr>
        <w:pPrChange w:id="1076" w:author="Common, Jack" w:date="2019-10-23T12:01:00Z">
          <w:pPr>
            <w:pStyle w:val="Heading1"/>
          </w:pPr>
        </w:pPrChange>
      </w:pPr>
    </w:p>
    <w:p w14:paraId="03E30D2E" w14:textId="77777777" w:rsidR="00331E42" w:rsidRPr="00523448" w:rsidRDefault="00331E42">
      <w:pPr>
        <w:rPr>
          <w:ins w:id="1077" w:author="Common, Jack" w:date="2019-10-23T11:58:00Z"/>
        </w:rPr>
        <w:pPrChange w:id="1078" w:author="Common, Jack" w:date="2019-10-23T12:01:00Z">
          <w:pPr>
            <w:pStyle w:val="Heading1"/>
          </w:pPr>
        </w:pPrChange>
      </w:pPr>
      <w:ins w:id="1079" w:author="Common, Jack" w:date="2019-10-23T11:58:00Z">
        <w:r w:rsidRPr="00331E42">
          <w:rPr>
            <w:rPrChange w:id="1080" w:author="Common, Jack" w:date="2019-10-23T11:58:00Z">
              <w:rPr>
                <w:b/>
                <w:color w:val="000000" w:themeColor="text1"/>
              </w:rPr>
            </w:rPrChange>
          </w:rPr>
          <w:t xml:space="preserve">We designed 5 treatments in which we manipulated the level of CRISPR spacer diversity, based on the BIM library: monocultures (1-clone), or polycultures consisting of 3, 6, 12 and 24 clones. For each of the polyclonal treatments, a single BIM carrying the </w:t>
        </w:r>
        <w:r w:rsidRPr="00331E42">
          <w:rPr>
            <w:i/>
            <w:rPrChange w:id="1081" w:author="Common, Jack" w:date="2019-10-23T11:58:00Z">
              <w:rPr>
                <w:b/>
                <w:i/>
                <w:color w:val="000000" w:themeColor="text1"/>
              </w:rPr>
            </w:rPrChange>
          </w:rPr>
          <w:t xml:space="preserve">lacZ </w:t>
        </w:r>
        <w:r w:rsidRPr="00331E42">
          <w:rPr>
            <w:rPrChange w:id="1082" w:author="Common, Jack" w:date="2019-10-23T11:58:00Z">
              <w:rPr>
                <w:b/>
                <w:color w:val="000000" w:themeColor="text1"/>
              </w:rPr>
            </w:rPrChange>
          </w:rPr>
          <w:t xml:space="preserve">reporter gene was included. From fresh overnight cultures of each BIM, we made mixes of equal proportion of each clone corresponding to the diversity treatments. To monitor the population dynamics and competitive performance of the CRISPR-resistant population as a whole, we also added PA14 </w:t>
        </w:r>
        <w:r w:rsidRPr="00331E42">
          <w:rPr>
            <w:i/>
            <w:rPrChange w:id="1083" w:author="Common, Jack" w:date="2019-10-23T11:58:00Z">
              <w:rPr>
                <w:b/>
                <w:i/>
                <w:color w:val="000000" w:themeColor="text1"/>
              </w:rPr>
            </w:rPrChange>
          </w:rPr>
          <w:t>∆</w:t>
        </w:r>
        <w:proofErr w:type="spellStart"/>
        <w:r w:rsidRPr="00331E42">
          <w:rPr>
            <w:i/>
            <w:rPrChange w:id="1084" w:author="Common, Jack" w:date="2019-10-23T11:58:00Z">
              <w:rPr>
                <w:b/>
                <w:i/>
                <w:color w:val="000000" w:themeColor="text1"/>
              </w:rPr>
            </w:rPrChange>
          </w:rPr>
          <w:t>pilA</w:t>
        </w:r>
        <w:proofErr w:type="spellEnd"/>
        <w:r w:rsidRPr="00331E42">
          <w:rPr>
            <w:i/>
            <w:rPrChange w:id="1085" w:author="Common, Jack" w:date="2019-10-23T11:58:00Z">
              <w:rPr>
                <w:b/>
                <w:i/>
                <w:color w:val="000000" w:themeColor="text1"/>
              </w:rPr>
            </w:rPrChange>
          </w:rPr>
          <w:t xml:space="preserve"> </w:t>
        </w:r>
        <w:r w:rsidRPr="00331E42">
          <w:rPr>
            <w:rPrChange w:id="1086" w:author="Common, Jack" w:date="2019-10-23T11:58:00Z">
              <w:rPr>
                <w:b/>
                <w:color w:val="000000" w:themeColor="text1"/>
              </w:rPr>
            </w:rPrChange>
          </w:rPr>
          <w:t>(surface mutant; SM, which is fully resistant to phage DMS3vir and has a distinct “smooth” colony morphology) to each mix in equal proportion to the CRISPR population. We then inoculated 6ml of M9m 1:100 from each mix. Approximately 1x10</w:t>
        </w:r>
        <w:r w:rsidRPr="00331E42">
          <w:rPr>
            <w:vertAlign w:val="superscript"/>
            <w:rPrChange w:id="1087" w:author="Common, Jack" w:date="2019-10-23T11:58:00Z">
              <w:rPr>
                <w:b/>
                <w:color w:val="000000" w:themeColor="text1"/>
                <w:vertAlign w:val="superscript"/>
              </w:rPr>
            </w:rPrChange>
          </w:rPr>
          <w:t>6</w:t>
        </w:r>
        <w:r w:rsidRPr="00331E42">
          <w:rPr>
            <w:rPrChange w:id="1088" w:author="Common, Jack" w:date="2019-10-23T11:58:00Z">
              <w:rPr>
                <w:b/>
                <w:color w:val="000000" w:themeColor="text1"/>
              </w:rPr>
            </w:rPrChange>
          </w:rPr>
          <w:t xml:space="preserve"> pfu ml</w:t>
        </w:r>
        <w:r w:rsidRPr="00331E42">
          <w:rPr>
            <w:vertAlign w:val="superscript"/>
            <w:rPrChange w:id="1089" w:author="Common, Jack" w:date="2019-10-23T11:58:00Z">
              <w:rPr>
                <w:b/>
                <w:color w:val="000000" w:themeColor="text1"/>
                <w:vertAlign w:val="superscript"/>
              </w:rPr>
            </w:rPrChange>
          </w:rPr>
          <w:t xml:space="preserve">-1 </w:t>
        </w:r>
        <w:r w:rsidRPr="00331E42">
          <w:rPr>
            <w:rPrChange w:id="1090" w:author="Common, Jack" w:date="2019-10-23T11:58:00Z">
              <w:rPr>
                <w:b/>
                <w:color w:val="000000" w:themeColor="text1"/>
              </w:rPr>
            </w:rPrChange>
          </w:rPr>
          <w:t>of the escape phage targeting the labelled BIM were then added to each vial. We also established 1- and 24-clone treatments with ancestral phage as controls. Polyclonal treatments consisted of 8 biological replicates (</w:t>
        </w:r>
        <w:r w:rsidRPr="00331E42">
          <w:rPr>
            <w:i/>
            <w:rPrChange w:id="1091" w:author="Common, Jack" w:date="2019-10-23T11:58:00Z">
              <w:rPr>
                <w:b/>
                <w:i/>
                <w:color w:val="000000" w:themeColor="text1"/>
              </w:rPr>
            </w:rPrChange>
          </w:rPr>
          <w:t>N</w:t>
        </w:r>
        <w:r w:rsidRPr="00331E42">
          <w:rPr>
            <w:rPrChange w:id="1092" w:author="Common, Jack" w:date="2019-10-23T11:58:00Z">
              <w:rPr>
                <w:b/>
                <w:color w:val="000000" w:themeColor="text1"/>
              </w:rPr>
            </w:rPrChange>
          </w:rPr>
          <w:t>=8) to ensure that both BIMs and phage were equally represented across treatments, while the 1-clone treatments consisted of 24 biological replicates (</w:t>
        </w:r>
        <w:r w:rsidRPr="00331E42">
          <w:rPr>
            <w:i/>
            <w:rPrChange w:id="1093" w:author="Common, Jack" w:date="2019-10-23T11:58:00Z">
              <w:rPr>
                <w:b/>
                <w:i/>
                <w:color w:val="000000" w:themeColor="text1"/>
              </w:rPr>
            </w:rPrChange>
          </w:rPr>
          <w:t>N</w:t>
        </w:r>
        <w:r w:rsidRPr="00331E42">
          <w:rPr>
            <w:rPrChange w:id="1094" w:author="Common, Jack" w:date="2019-10-23T11:58:00Z">
              <w:rPr>
                <w:b/>
                <w:color w:val="000000" w:themeColor="text1"/>
              </w:rPr>
            </w:rPrChange>
          </w:rPr>
          <w:t xml:space="preserve">=24). Glass vials were incubated at 37˚C while shaking at 180rpm. At 1, 2, and 3 days-post infection (dpi), the sampling of the phage and bacterial culture was repeated as described. Cultures were transferred 1:100 to fresh media after sampling had been carried out. The experiment was terminated at 3 dpi. </w:t>
        </w:r>
      </w:ins>
    </w:p>
    <w:p w14:paraId="387D5D40" w14:textId="77777777" w:rsidR="00331E42" w:rsidRPr="003B3CCE" w:rsidRDefault="00331E42">
      <w:pPr>
        <w:rPr>
          <w:ins w:id="1095" w:author="Common, Jack" w:date="2019-10-23T11:58:00Z"/>
        </w:rPr>
        <w:pPrChange w:id="1096" w:author="Common, Jack" w:date="2019-10-23T12:01:00Z">
          <w:pPr>
            <w:pStyle w:val="Heading1"/>
          </w:pPr>
        </w:pPrChange>
      </w:pPr>
    </w:p>
    <w:p w14:paraId="3C6F3B4A" w14:textId="77777777" w:rsidR="00331E42" w:rsidRPr="00523448" w:rsidRDefault="00331E42">
      <w:pPr>
        <w:rPr>
          <w:ins w:id="1097" w:author="Common, Jack" w:date="2019-10-23T11:58:00Z"/>
        </w:rPr>
        <w:pPrChange w:id="1098" w:author="Common, Jack" w:date="2019-10-23T12:01:00Z">
          <w:pPr>
            <w:pStyle w:val="Heading1"/>
          </w:pPr>
        </w:pPrChange>
      </w:pPr>
      <w:ins w:id="1099" w:author="Common, Jack" w:date="2019-10-23T11:58:00Z">
        <w:r w:rsidRPr="00331E42">
          <w:rPr>
            <w:rPrChange w:id="1100" w:author="Common, Jack" w:date="2019-10-23T11:58:00Z">
              <w:rPr>
                <w:b/>
                <w:color w:val="000000" w:themeColor="text1"/>
              </w:rPr>
            </w:rPrChange>
          </w:rPr>
          <w:t xml:space="preserve">Each day 180μl of culture was taken from each vial and phage was extracted using chloroform. Phage titres were determined by serially diluting extracted phage in 1x M9 salts, and then spotting 5μl of each dilution on a top lawn of </w:t>
        </w:r>
        <w:r w:rsidRPr="00331E42">
          <w:rPr>
            <w:i/>
            <w:rPrChange w:id="1101" w:author="Common, Jack" w:date="2019-10-23T11:58:00Z">
              <w:rPr>
                <w:b/>
                <w:i/>
                <w:color w:val="000000" w:themeColor="text1"/>
              </w:rPr>
            </w:rPrChange>
          </w:rPr>
          <w:t>P. aeruginosa</w:t>
        </w:r>
        <w:r w:rsidRPr="00331E42">
          <w:rPr>
            <w:rPrChange w:id="1102" w:author="Common, Jack" w:date="2019-10-23T11:58:00Z">
              <w:rPr>
                <w:b/>
                <w:color w:val="000000" w:themeColor="text1"/>
              </w:rPr>
            </w:rPrChange>
          </w:rPr>
          <w:t xml:space="preserve"> PA14 </w:t>
        </w:r>
        <w:r w:rsidRPr="00331E42">
          <w:rPr>
            <w:i/>
            <w:rPrChange w:id="1103" w:author="Common, Jack" w:date="2019-10-23T11:58:00Z">
              <w:rPr>
                <w:b/>
                <w:i/>
                <w:color w:val="000000" w:themeColor="text1"/>
              </w:rPr>
            </w:rPrChange>
          </w:rPr>
          <w:t>csy</w:t>
        </w:r>
        <w:proofErr w:type="gramStart"/>
        <w:r w:rsidRPr="00331E42">
          <w:rPr>
            <w:i/>
            <w:rPrChange w:id="1104" w:author="Common, Jack" w:date="2019-10-23T11:58:00Z">
              <w:rPr>
                <w:b/>
                <w:i/>
                <w:color w:val="000000" w:themeColor="text1"/>
              </w:rPr>
            </w:rPrChange>
          </w:rPr>
          <w:t>3::</w:t>
        </w:r>
        <w:proofErr w:type="gramEnd"/>
        <w:r w:rsidRPr="00331E42">
          <w:rPr>
            <w:i/>
            <w:rPrChange w:id="1105" w:author="Common, Jack" w:date="2019-10-23T11:58:00Z">
              <w:rPr>
                <w:b/>
                <w:i/>
                <w:color w:val="000000" w:themeColor="text1"/>
              </w:rPr>
            </w:rPrChange>
          </w:rPr>
          <w:t>lacZ</w:t>
        </w:r>
        <w:r w:rsidRPr="00331E42">
          <w:rPr>
            <w:rPrChange w:id="1106" w:author="Common, Jack" w:date="2019-10-23T11:58:00Z">
              <w:rPr>
                <w:b/>
                <w:color w:val="000000" w:themeColor="text1"/>
              </w:rPr>
            </w:rPrChange>
          </w:rPr>
          <w:t>, which was then incubated at 37˚C for 24hrs. Phage titres were calculated from this assay. The detection limit of phage spot assays is 10</w:t>
        </w:r>
        <w:r w:rsidRPr="00331E42">
          <w:rPr>
            <w:vertAlign w:val="superscript"/>
            <w:rPrChange w:id="1107" w:author="Common, Jack" w:date="2019-10-23T11:58:00Z">
              <w:rPr>
                <w:b/>
                <w:color w:val="000000" w:themeColor="text1"/>
                <w:vertAlign w:val="superscript"/>
              </w:rPr>
            </w:rPrChange>
          </w:rPr>
          <w:t>2</w:t>
        </w:r>
        <w:r w:rsidRPr="00331E42">
          <w:rPr>
            <w:rPrChange w:id="1108" w:author="Common, Jack" w:date="2019-10-23T11:58:00Z">
              <w:rPr>
                <w:b/>
                <w:color w:val="000000" w:themeColor="text1"/>
              </w:rPr>
            </w:rPrChange>
          </w:rPr>
          <w:t xml:space="preserve"> pfu </w:t>
        </w:r>
        <w:proofErr w:type="gramStart"/>
        <w:r w:rsidRPr="00331E42">
          <w:rPr>
            <w:rPrChange w:id="1109" w:author="Common, Jack" w:date="2019-10-23T11:58:00Z">
              <w:rPr>
                <w:b/>
                <w:color w:val="000000" w:themeColor="text1"/>
              </w:rPr>
            </w:rPrChange>
          </w:rPr>
          <w:t>ml</w:t>
        </w:r>
        <w:r w:rsidRPr="00331E42">
          <w:rPr>
            <w:vertAlign w:val="superscript"/>
            <w:rPrChange w:id="1110" w:author="Common, Jack" w:date="2019-10-23T11:58:00Z">
              <w:rPr>
                <w:b/>
                <w:color w:val="000000" w:themeColor="text1"/>
                <w:vertAlign w:val="superscript"/>
              </w:rPr>
            </w:rPrChange>
          </w:rPr>
          <w:t>–1</w:t>
        </w:r>
        <w:proofErr w:type="gramEnd"/>
        <w:r w:rsidRPr="00331E42">
          <w:rPr>
            <w:rPrChange w:id="1111" w:author="Common, Jack" w:date="2019-10-23T11:58:00Z">
              <w:rPr>
                <w:b/>
                <w:color w:val="000000" w:themeColor="text1"/>
              </w:rPr>
            </w:rPrChange>
          </w:rPr>
          <w:t xml:space="preserve">. To monitor bacterial densities, culture samples were serially diluted in 1x M9 salts, and then plated on LB agar + 40µg/ml X-gal + 0.1mM IPTG, and incubated for 48hrs at 37˚C. The density of SM, CRISPR and the labelled BIM was then calculated. SM were differentiated from CRISPR clones by their “smooth” colony morphology, and the labelled BIM was identified by the </w:t>
        </w:r>
        <w:proofErr w:type="spellStart"/>
        <w:proofErr w:type="gramStart"/>
        <w:r w:rsidRPr="00331E42">
          <w:rPr>
            <w:rPrChange w:id="1112" w:author="Common, Jack" w:date="2019-10-23T11:58:00Z">
              <w:rPr>
                <w:b/>
                <w:color w:val="000000" w:themeColor="text1"/>
              </w:rPr>
            </w:rPrChange>
          </w:rPr>
          <w:t>blue:white</w:t>
        </w:r>
        <w:proofErr w:type="spellEnd"/>
        <w:proofErr w:type="gramEnd"/>
        <w:r w:rsidRPr="00331E42">
          <w:rPr>
            <w:rPrChange w:id="1113" w:author="Common, Jack" w:date="2019-10-23T11:58:00Z">
              <w:rPr>
                <w:b/>
                <w:color w:val="000000" w:themeColor="text1"/>
              </w:rPr>
            </w:rPrChange>
          </w:rPr>
          <w:t xml:space="preserve"> screen. </w:t>
        </w:r>
      </w:ins>
    </w:p>
    <w:p w14:paraId="124253F6" w14:textId="77777777" w:rsidR="00331E42" w:rsidRPr="003B3CCE" w:rsidRDefault="00331E42">
      <w:pPr>
        <w:rPr>
          <w:ins w:id="1114" w:author="Common, Jack" w:date="2019-10-23T11:58:00Z"/>
        </w:rPr>
        <w:pPrChange w:id="1115" w:author="Common, Jack" w:date="2019-10-23T12:01:00Z">
          <w:pPr>
            <w:pStyle w:val="Heading1"/>
          </w:pPr>
        </w:pPrChange>
      </w:pPr>
    </w:p>
    <w:p w14:paraId="159BC230" w14:textId="7630325F" w:rsidR="00331E42" w:rsidRPr="00523448" w:rsidRDefault="00331E42">
      <w:pPr>
        <w:rPr>
          <w:ins w:id="1116" w:author="Common, Jack" w:date="2019-10-23T11:58:00Z"/>
        </w:rPr>
        <w:pPrChange w:id="1117" w:author="Common, Jack" w:date="2019-10-23T12:01:00Z">
          <w:pPr>
            <w:pStyle w:val="Heading1"/>
          </w:pPr>
        </w:pPrChange>
      </w:pPr>
      <w:ins w:id="1118" w:author="Common, Jack" w:date="2019-10-23T11:58:00Z">
        <w:r w:rsidRPr="00331E42">
          <w:rPr>
            <w:rPrChange w:id="1119" w:author="Common, Jack" w:date="2019-10-23T11:58:00Z">
              <w:rPr>
                <w:b/>
                <w:color w:val="000000" w:themeColor="text1"/>
              </w:rPr>
            </w:rPrChange>
          </w:rPr>
          <w:t>We assessed the competitive performance of the CRISPR relative to SM clones and the labelled BIM relative to non-labelled BIMs by calculating selection rate (</w:t>
        </w:r>
        <w:proofErr w:type="spellStart"/>
        <w:r w:rsidRPr="00331E42">
          <w:rPr>
            <w:i/>
            <w:rPrChange w:id="1120" w:author="Common, Jack" w:date="2019-10-23T11:58:00Z">
              <w:rPr>
                <w:b/>
                <w:i/>
                <w:color w:val="000000" w:themeColor="text1"/>
              </w:rPr>
            </w:rPrChange>
          </w:rPr>
          <w:t>r</w:t>
        </w:r>
        <w:r w:rsidRPr="00331E42">
          <w:rPr>
            <w:i/>
            <w:vertAlign w:val="subscript"/>
            <w:rPrChange w:id="1121" w:author="Common, Jack" w:date="2019-10-23T11:58:00Z">
              <w:rPr>
                <w:b/>
                <w:i/>
                <w:color w:val="000000" w:themeColor="text1"/>
                <w:vertAlign w:val="subscript"/>
              </w:rPr>
            </w:rPrChange>
          </w:rPr>
          <w:t>n</w:t>
        </w:r>
        <w:proofErr w:type="spellEnd"/>
        <w:r w:rsidRPr="00331E42">
          <w:rPr>
            <w:rPrChange w:id="1122" w:author="Common, Jack" w:date="2019-10-23T11:58:00Z">
              <w:rPr>
                <w:b/>
                <w:color w:val="000000" w:themeColor="text1"/>
              </w:rPr>
            </w:rPrChange>
          </w:rPr>
          <w:t xml:space="preserve"> = (ln [density strain A at </w:t>
        </w:r>
        <w:proofErr w:type="spellStart"/>
        <w:r w:rsidRPr="00331E42">
          <w:rPr>
            <w:rPrChange w:id="1123" w:author="Common, Jack" w:date="2019-10-23T11:58:00Z">
              <w:rPr>
                <w:b/>
                <w:color w:val="000000" w:themeColor="text1"/>
              </w:rPr>
            </w:rPrChange>
          </w:rPr>
          <w:t>t</w:t>
        </w:r>
        <w:r w:rsidRPr="00331E42">
          <w:rPr>
            <w:vertAlign w:val="subscript"/>
            <w:rPrChange w:id="1124" w:author="Common, Jack" w:date="2019-10-23T11:58:00Z">
              <w:rPr>
                <w:b/>
                <w:color w:val="000000" w:themeColor="text1"/>
                <w:vertAlign w:val="subscript"/>
              </w:rPr>
            </w:rPrChange>
          </w:rPr>
          <w:t>n</w:t>
        </w:r>
        <w:proofErr w:type="spellEnd"/>
        <w:r w:rsidRPr="00331E42">
          <w:rPr>
            <w:rPrChange w:id="1125" w:author="Common, Jack" w:date="2019-10-23T11:58:00Z">
              <w:rPr>
                <w:b/>
                <w:color w:val="000000" w:themeColor="text1"/>
              </w:rPr>
            </w:rPrChange>
          </w:rPr>
          <w:t>/density strain A at t</w:t>
        </w:r>
        <w:r w:rsidRPr="00331E42">
          <w:rPr>
            <w:vertAlign w:val="subscript"/>
            <w:rPrChange w:id="1126" w:author="Common, Jack" w:date="2019-10-23T11:58:00Z">
              <w:rPr>
                <w:b/>
                <w:color w:val="000000" w:themeColor="text1"/>
                <w:vertAlign w:val="subscript"/>
              </w:rPr>
            </w:rPrChange>
          </w:rPr>
          <w:t>n-1</w:t>
        </w:r>
        <w:r w:rsidRPr="00331E42">
          <w:rPr>
            <w:rPrChange w:id="1127" w:author="Common, Jack" w:date="2019-10-23T11:58:00Z">
              <w:rPr>
                <w:b/>
                <w:color w:val="000000" w:themeColor="text1"/>
              </w:rPr>
            </w:rPrChange>
          </w:rPr>
          <w:t xml:space="preserve">] – ln[density strain B at </w:t>
        </w:r>
        <w:proofErr w:type="spellStart"/>
        <w:r w:rsidRPr="00331E42">
          <w:rPr>
            <w:rPrChange w:id="1128" w:author="Common, Jack" w:date="2019-10-23T11:58:00Z">
              <w:rPr>
                <w:b/>
                <w:color w:val="000000" w:themeColor="text1"/>
              </w:rPr>
            </w:rPrChange>
          </w:rPr>
          <w:t>t</w:t>
        </w:r>
        <w:r w:rsidRPr="00331E42">
          <w:rPr>
            <w:vertAlign w:val="subscript"/>
            <w:rPrChange w:id="1129" w:author="Common, Jack" w:date="2019-10-23T11:58:00Z">
              <w:rPr>
                <w:b/>
                <w:color w:val="000000" w:themeColor="text1"/>
                <w:vertAlign w:val="subscript"/>
              </w:rPr>
            </w:rPrChange>
          </w:rPr>
          <w:t>n</w:t>
        </w:r>
        <w:proofErr w:type="spellEnd"/>
        <w:r w:rsidRPr="00331E42">
          <w:rPr>
            <w:rPrChange w:id="1130" w:author="Common, Jack" w:date="2019-10-23T11:58:00Z">
              <w:rPr>
                <w:b/>
                <w:color w:val="000000" w:themeColor="text1"/>
              </w:rPr>
            </w:rPrChange>
          </w:rPr>
          <w:t>/density strain B at t</w:t>
        </w:r>
        <w:r w:rsidRPr="00331E42">
          <w:rPr>
            <w:vertAlign w:val="subscript"/>
            <w:rPrChange w:id="1131" w:author="Common, Jack" w:date="2019-10-23T11:58:00Z">
              <w:rPr>
                <w:b/>
                <w:color w:val="000000" w:themeColor="text1"/>
                <w:vertAlign w:val="subscript"/>
              </w:rPr>
            </w:rPrChange>
          </w:rPr>
          <w:t>n-1</w:t>
        </w:r>
        <w:r w:rsidRPr="00331E42">
          <w:rPr>
            <w:rPrChange w:id="1132" w:author="Common, Jack" w:date="2019-10-23T11:58:00Z">
              <w:rPr>
                <w:b/>
                <w:color w:val="000000" w:themeColor="text1"/>
              </w:rPr>
            </w:rPrChange>
          </w:rPr>
          <w:t xml:space="preserve">])/day) </w:t>
        </w:r>
        <w:r w:rsidRPr="00331E42">
          <w:rPr>
            <w:rPrChange w:id="1133" w:author="Common, Jack" w:date="2019-10-23T11:58:00Z">
              <w:rPr>
                <w:b/>
                <w:color w:val="000000" w:themeColor="text1"/>
              </w:rPr>
            </w:rPrChange>
          </w:rPr>
          <w:fldChar w:fldCharType="begin"/>
        </w:r>
      </w:ins>
      <w:r w:rsidR="00820E6F">
        <w:instrText xml:space="preserve"> ADDIN EN.CITE &lt;EndNote&gt;&lt;Cite&gt;&lt;Author&gt;Lenski&lt;/Author&gt;&lt;Year&gt;1991&lt;/Year&gt;&lt;RecNum&gt;1723&lt;/RecNum&gt;&lt;DisplayText&gt;(55, 56)&lt;/DisplayText&gt;&lt;record&gt;&lt;rec-number&gt;1723&lt;/rec-number&gt;&lt;foreign-keys&gt;&lt;key app="EN" db-id="es529ptxovvregexae9v20vfwwzddw2zv59z" timestamp="1563371614"&gt;1723&lt;/key&gt;&lt;/foreign-keys&gt;&lt;ref-type name="Journal Article"&gt;17&lt;/ref-type&gt;&lt;contributors&gt;&lt;authors&gt;&lt;author&gt;Lenski, Richard E&lt;/author&gt;&lt;/authors&gt;&lt;/contributors&gt;&lt;titles&gt;&lt;title&gt;Quantifying fitness and gene stability in microorganisms&lt;/title&gt;&lt;secondary-title&gt;Biotechnology&lt;/secondary-title&gt;&lt;/titles&gt;&lt;periodical&gt;&lt;full-title&gt;Biotechnology&lt;/full-title&gt;&lt;abbr-1&gt;Biotechnology&lt;/abbr-1&gt;&lt;abbr-2&gt;Biotechnology&lt;/abbr-2&gt;&lt;/periodical&gt;&lt;pages&gt;173-192&lt;/pages&gt;&lt;volume&gt;15&lt;/volume&gt;&lt;dates&gt;&lt;year&gt;1991&lt;/year&gt;&lt;/dates&gt;&lt;isbn&gt;0740-7378&lt;/isbn&gt;&lt;urls&gt;&lt;/urls&gt;&lt;/record&gt;&lt;/Cite&gt;&lt;Cite&gt;&lt;Author&gt;Travisano&lt;/Author&gt;&lt;Year&gt;1996&lt;/Year&gt;&lt;RecNum&gt;1722&lt;/RecNum&gt;&lt;record&gt;&lt;rec-number&gt;1722&lt;/rec-number&gt;&lt;foreign-keys&gt;&lt;key app="EN" db-id="es529ptxovvregexae9v20vfwwzddw2zv59z" timestamp="1563371594"&gt;1722&lt;/key&gt;&lt;/foreign-keys&gt;&lt;ref-type name="Journal Article"&gt;17&lt;/ref-type&gt;&lt;contributors&gt;&lt;authors&gt;&lt;author&gt;Travisano, Michael&lt;/author&gt;&lt;author&gt;Lenski, Richard E&lt;/author&gt;&lt;/authors&gt;&lt;/contributors&gt;&lt;titles&gt;&lt;title&gt;Long-term experimental evolution in Escherichia coli. IV. Targets of selection and the specificity of adaptation&lt;/title&gt;&lt;secondary-title&gt;Genetics&lt;/secondary-title&gt;&lt;/titles&gt;&lt;periodical&gt;&lt;full-title&gt;Genetics&lt;/full-title&gt;&lt;abbr-1&gt;Genetics&lt;/abbr-1&gt;&lt;abbr-2&gt;Genetics&lt;/abbr-2&gt;&lt;/periodical&gt;&lt;pages&gt;15-26&lt;/pages&gt;&lt;volume&gt;143&lt;/volume&gt;&lt;number&gt;1&lt;/number&gt;&lt;dates&gt;&lt;year&gt;1996&lt;/year&gt;&lt;/dates&gt;&lt;isbn&gt;0016-6731&lt;/isbn&gt;&lt;urls&gt;&lt;/urls&gt;&lt;/record&gt;&lt;/Cite&gt;&lt;/EndNote&gt;</w:instrText>
      </w:r>
      <w:ins w:id="1134" w:author="Common, Jack" w:date="2019-10-23T11:58:00Z">
        <w:r w:rsidRPr="00331E42">
          <w:rPr>
            <w:rPrChange w:id="1135" w:author="Common, Jack" w:date="2019-10-23T11:58:00Z">
              <w:rPr>
                <w:b/>
                <w:color w:val="000000" w:themeColor="text1"/>
                <w:lang w:val="en-US"/>
              </w:rPr>
            </w:rPrChange>
          </w:rPr>
          <w:fldChar w:fldCharType="separate"/>
        </w:r>
      </w:ins>
      <w:r w:rsidR="00820E6F">
        <w:rPr>
          <w:noProof/>
        </w:rPr>
        <w:t>(55, 56)</w:t>
      </w:r>
      <w:ins w:id="1136" w:author="Common, Jack" w:date="2019-10-23T11:58:00Z">
        <w:r w:rsidRPr="00331E42">
          <w:rPr>
            <w:lang w:val="en-US"/>
            <w:rPrChange w:id="1137" w:author="Common, Jack" w:date="2019-10-23T11:58:00Z">
              <w:rPr>
                <w:b/>
                <w:color w:val="000000" w:themeColor="text1"/>
                <w:lang w:val="en-US"/>
              </w:rPr>
            </w:rPrChange>
          </w:rPr>
          <w:fldChar w:fldCharType="end"/>
        </w:r>
        <w:r w:rsidRPr="00331E42">
          <w:rPr>
            <w:rPrChange w:id="1138" w:author="Common, Jack" w:date="2019-10-23T11:58:00Z">
              <w:rPr>
                <w:b/>
                <w:color w:val="000000" w:themeColor="text1"/>
              </w:rPr>
            </w:rPrChange>
          </w:rPr>
          <w:t>, which expresses competitive performance as the natural log of the relative change in density of one competitor against another. First, the</w:t>
        </w:r>
      </w:ins>
      <w:ins w:id="1139" w:author="Common, Jack" w:date="2019-10-24T16:27:00Z">
        <w:r w:rsidR="00225294">
          <w:t xml:space="preserve"> </w:t>
        </w:r>
      </w:ins>
      <w:ins w:id="1140" w:author="Common, Jack" w:date="2019-10-23T11:58:00Z">
        <w:r w:rsidRPr="00331E42">
          <w:rPr>
            <w:rPrChange w:id="1141" w:author="Common, Jack" w:date="2019-10-23T11:58:00Z">
              <w:rPr>
                <w:b/>
                <w:color w:val="000000" w:themeColor="text1"/>
              </w:rPr>
            </w:rPrChange>
          </w:rPr>
          <w:t xml:space="preserve">relative fitness </w:t>
        </w:r>
      </w:ins>
      <w:ins w:id="1142" w:author="Common, Jack" w:date="2019-10-24T16:28:00Z">
        <w:r w:rsidR="00225294">
          <w:t>(</w:t>
        </w:r>
        <w:r w:rsidR="00225294" w:rsidRPr="00225294">
          <w:rPr>
            <w:i/>
            <w:iCs/>
            <w:rPrChange w:id="1143" w:author="Common, Jack" w:date="2019-10-24T16:28:00Z">
              <w:rPr>
                <w:b/>
                <w:i/>
                <w:iCs/>
                <w:color w:val="000000" w:themeColor="text1"/>
              </w:rPr>
            </w:rPrChange>
          </w:rPr>
          <w:t>W</w:t>
        </w:r>
        <w:r w:rsidR="00225294">
          <w:t xml:space="preserve">) </w:t>
        </w:r>
      </w:ins>
      <w:ins w:id="1144" w:author="Common, Jack" w:date="2019-10-24T16:27:00Z">
        <w:r w:rsidR="00225294" w:rsidRPr="00225294">
          <w:rPr>
            <w:rPrChange w:id="1145" w:author="Common, Jack" w:date="2019-10-24T16:28:00Z">
              <w:rPr>
                <w:b/>
                <w:color w:val="000000" w:themeColor="text1"/>
              </w:rPr>
            </w:rPrChange>
          </w:rPr>
          <w:t>calculation</w:t>
        </w:r>
      </w:ins>
      <w:ins w:id="1146" w:author="Common, Jack" w:date="2019-10-23T11:58:00Z">
        <w:r w:rsidRPr="00331E42">
          <w:rPr>
            <w:rPrChange w:id="1147" w:author="Common, Jack" w:date="2019-10-23T11:58:00Z">
              <w:rPr>
                <w:b/>
                <w:color w:val="000000" w:themeColor="text1"/>
              </w:rPr>
            </w:rPrChange>
          </w:rPr>
          <w:t xml:space="preserve"> used </w:t>
        </w:r>
      </w:ins>
      <w:ins w:id="1148" w:author="Common, Jack" w:date="2019-10-24T16:28:00Z">
        <w:r w:rsidR="00225294">
          <w:t xml:space="preserve">in </w:t>
        </w:r>
        <w:proofErr w:type="spellStart"/>
        <w:r w:rsidR="00225294">
          <w:t>Westra</w:t>
        </w:r>
        <w:proofErr w:type="spellEnd"/>
        <w:r w:rsidR="00225294">
          <w:t xml:space="preserve"> </w:t>
        </w:r>
        <w:r w:rsidR="00225294">
          <w:rPr>
            <w:i/>
            <w:iCs/>
          </w:rPr>
          <w:t>et al</w:t>
        </w:r>
        <w:r w:rsidR="00225294">
          <w:t>. (2015)</w:t>
        </w:r>
      </w:ins>
      <w:ins w:id="1149" w:author="Common, Jack" w:date="2019-10-23T11:58:00Z">
        <w:r w:rsidRPr="00331E42">
          <w:rPr>
            <w:rPrChange w:id="1150" w:author="Common, Jack" w:date="2019-10-23T11:58:00Z">
              <w:rPr>
                <w:b/>
                <w:color w:val="000000" w:themeColor="text1"/>
              </w:rPr>
            </w:rPrChange>
          </w:rPr>
          <w:t xml:space="preserve"> </w:t>
        </w:r>
        <w:r w:rsidRPr="00331E42">
          <w:rPr>
            <w:rPrChange w:id="1151" w:author="Common, Jack" w:date="2019-10-23T11:58:00Z">
              <w:rPr>
                <w:b/>
                <w:color w:val="000000" w:themeColor="text1"/>
              </w:rPr>
            </w:rPrChange>
          </w:rPr>
          <w:fldChar w:fldCharType="begin"/>
        </w:r>
      </w:ins>
      <w:r w:rsidR="00820E6F">
        <w:instrText xml:space="preserve"> ADDIN EN.CITE &lt;EndNote&gt;&lt;Cite&gt;&lt;Author&gt;Westra&lt;/Author&gt;&lt;Year&gt;2015&lt;/Year&gt;&lt;RecNum&gt;28&lt;/RecNum&gt;&lt;DisplayText&gt;(48)&lt;/DisplayText&gt;&lt;record&gt;&lt;rec-number&gt;28&lt;/rec-number&gt;&lt;foreign-keys&gt;&lt;key app="EN" db-id="es529ptxovvregexae9v20vfwwzddw2zv59z" timestamp="1477668134"&gt;28&lt;/key&gt;&lt;/foreign-keys&gt;&lt;ref-type name="Journal Article"&gt;17&lt;/ref-type&gt;&lt;contributors&gt;&lt;authors&gt;&lt;author&gt;Westra, Edze R&lt;/author&gt;&lt;author&gt;van Houte, Stineke&lt;/author&gt;&lt;author&gt;Oyesiku-Blakemore, Sam&lt;/author&gt;&lt;author&gt;Makin, Ben&lt;/author&gt;&lt;author&gt;Broniewski, Jenny M&lt;/author&gt;&lt;author&gt;Best, Alex&lt;/author&gt;&lt;author&gt;Bondy-Denomy, Joseph&lt;/author&gt;&lt;author&gt;Davidson, Alan&lt;/author&gt;&lt;author&gt;Boots, Mike&lt;/author&gt;&lt;author&gt;Buckling, Angus&lt;/author&gt;&lt;/authors&gt;&lt;/contributors&gt;&lt;titles&gt;&lt;title&gt;Parasite Exposure Drives Selective Evolution of Constitutive versus Inducible Defense&lt;/title&gt;&lt;secondary-title&gt;Current Biology&lt;/secondary-title&gt;&lt;/titles&gt;&lt;periodical&gt;&lt;full-title&gt;Current Biology&lt;/full-title&gt;&lt;/periodical&gt;&lt;pages&gt;1043-1049&lt;/pages&gt;&lt;volume&gt;25&lt;/volume&gt;&lt;number&gt;8&lt;/number&gt;&lt;dates&gt;&lt;year&gt;2015&lt;/year&gt;&lt;/dates&gt;&lt;publisher&gt;Elsevier&lt;/publisher&gt;&lt;isbn&gt;0960-9822&lt;/isbn&gt;&lt;urls&gt;&lt;related-urls&gt;&lt;url&gt;http://dx.doi.org/10.1016/j.cub.2015.01.065&lt;/url&gt;&lt;/related-urls&gt;&lt;/urls&gt;&lt;electronic-resource-num&gt;10.1016/j.cub.2015.01.065&lt;/electronic-resource-num&gt;&lt;access-date&gt;2016/09/19&lt;/access-date&gt;&lt;/record&gt;&lt;/Cite&gt;&lt;/EndNote&gt;</w:instrText>
      </w:r>
      <w:ins w:id="1152" w:author="Common, Jack" w:date="2019-10-23T11:58:00Z">
        <w:r w:rsidRPr="00331E42">
          <w:rPr>
            <w:rPrChange w:id="1153" w:author="Common, Jack" w:date="2019-10-23T11:58:00Z">
              <w:rPr>
                <w:b/>
                <w:color w:val="000000" w:themeColor="text1"/>
                <w:lang w:val="en-US"/>
              </w:rPr>
            </w:rPrChange>
          </w:rPr>
          <w:fldChar w:fldCharType="separate"/>
        </w:r>
      </w:ins>
      <w:r w:rsidR="00820E6F">
        <w:rPr>
          <w:noProof/>
        </w:rPr>
        <w:t>(48)</w:t>
      </w:r>
      <w:ins w:id="1154" w:author="Common, Jack" w:date="2019-10-23T11:58:00Z">
        <w:r w:rsidRPr="00331E42">
          <w:rPr>
            <w:lang w:val="en-US"/>
            <w:rPrChange w:id="1155" w:author="Common, Jack" w:date="2019-10-23T11:58:00Z">
              <w:rPr>
                <w:b/>
                <w:color w:val="000000" w:themeColor="text1"/>
                <w:lang w:val="en-US"/>
              </w:rPr>
            </w:rPrChange>
          </w:rPr>
          <w:fldChar w:fldCharType="end"/>
        </w:r>
        <w:r w:rsidRPr="00331E42">
          <w:rPr>
            <w:rPrChange w:id="1156" w:author="Common, Jack" w:date="2019-10-23T11:58:00Z">
              <w:rPr>
                <w:b/>
                <w:color w:val="000000" w:themeColor="text1"/>
              </w:rPr>
            </w:rPrChange>
          </w:rPr>
          <w:t xml:space="preserve"> is very sensitive to starting densities and hence becomes increasingly skewed at later timepoints. Applied to our data, it consequently produced impossibly high values of </w:t>
        </w:r>
      </w:ins>
      <w:ins w:id="1157" w:author="Common, Jack" w:date="2019-10-24T16:29:00Z">
        <w:r w:rsidR="0016471B">
          <w:rPr>
            <w:i/>
            <w:iCs/>
          </w:rPr>
          <w:t>W</w:t>
        </w:r>
      </w:ins>
      <w:ins w:id="1158" w:author="Common, Jack" w:date="2019-10-23T11:58:00Z">
        <w:r w:rsidRPr="00331E42">
          <w:rPr>
            <w:rPrChange w:id="1159" w:author="Common, Jack" w:date="2019-10-23T11:58:00Z">
              <w:rPr>
                <w:b/>
                <w:color w:val="000000" w:themeColor="text1"/>
              </w:rPr>
            </w:rPrChange>
          </w:rPr>
          <w:t xml:space="preserve">. </w:t>
        </w:r>
      </w:ins>
    </w:p>
    <w:p w14:paraId="1375594C" w14:textId="77777777" w:rsidR="00331E42" w:rsidRPr="003B3CCE" w:rsidRDefault="00331E42">
      <w:pPr>
        <w:rPr>
          <w:ins w:id="1160" w:author="Common, Jack" w:date="2019-10-23T11:58:00Z"/>
        </w:rPr>
        <w:pPrChange w:id="1161" w:author="Common, Jack" w:date="2019-10-23T12:01:00Z">
          <w:pPr>
            <w:pStyle w:val="Heading1"/>
          </w:pPr>
        </w:pPrChange>
      </w:pPr>
    </w:p>
    <w:p w14:paraId="17EF7262" w14:textId="77777777" w:rsidR="00331E42" w:rsidRPr="00331E42" w:rsidRDefault="00331E42">
      <w:pPr>
        <w:pStyle w:val="Heading2"/>
        <w:rPr>
          <w:ins w:id="1162" w:author="Common, Jack" w:date="2019-10-23T11:58:00Z"/>
          <w:i w:val="0"/>
          <w:rPrChange w:id="1163" w:author="Common, Jack" w:date="2019-10-23T11:58:00Z">
            <w:rPr>
              <w:ins w:id="1164" w:author="Common, Jack" w:date="2019-10-23T11:58:00Z"/>
              <w:i/>
              <w:iCs/>
            </w:rPr>
          </w:rPrChange>
        </w:rPr>
        <w:pPrChange w:id="1165" w:author="Common, Jack" w:date="2019-10-23T12:01:00Z">
          <w:pPr>
            <w:pStyle w:val="Heading1"/>
            <w:jc w:val="both"/>
          </w:pPr>
        </w:pPrChange>
      </w:pPr>
      <w:ins w:id="1166" w:author="Common, Jack" w:date="2019-10-23T11:58:00Z">
        <w:r w:rsidRPr="00331E42">
          <w:rPr>
            <w:rPrChange w:id="1167" w:author="Common, Jack" w:date="2019-10-23T11:58:00Z">
              <w:rPr>
                <w:b/>
                <w:i/>
                <w:iCs/>
              </w:rPr>
            </w:rPrChange>
          </w:rPr>
          <w:t>Phage evolution</w:t>
        </w:r>
      </w:ins>
    </w:p>
    <w:p w14:paraId="5803CECD" w14:textId="77777777" w:rsidR="00331E42" w:rsidRPr="00523448" w:rsidRDefault="00331E42">
      <w:pPr>
        <w:rPr>
          <w:ins w:id="1168" w:author="Common, Jack" w:date="2019-10-23T11:58:00Z"/>
        </w:rPr>
        <w:pPrChange w:id="1169" w:author="Common, Jack" w:date="2019-10-23T12:01:00Z">
          <w:pPr>
            <w:pStyle w:val="Heading1"/>
          </w:pPr>
        </w:pPrChange>
      </w:pPr>
    </w:p>
    <w:p w14:paraId="252166F7" w14:textId="77777777" w:rsidR="00331E42" w:rsidRPr="00523448" w:rsidRDefault="00331E42">
      <w:pPr>
        <w:rPr>
          <w:ins w:id="1170" w:author="Common, Jack" w:date="2019-10-23T11:58:00Z"/>
        </w:rPr>
        <w:pPrChange w:id="1171" w:author="Common, Jack" w:date="2019-10-23T12:01:00Z">
          <w:pPr>
            <w:pStyle w:val="Heading1"/>
          </w:pPr>
        </w:pPrChange>
      </w:pPr>
      <w:ins w:id="1172" w:author="Common, Jack" w:date="2019-10-23T11:58:00Z">
        <w:r w:rsidRPr="00331E42">
          <w:rPr>
            <w:rPrChange w:id="1173" w:author="Common, Jack" w:date="2019-10-23T11:58:00Z">
              <w:rPr>
                <w:b/>
                <w:color w:val="000000" w:themeColor="text1"/>
              </w:rPr>
            </w:rPrChange>
          </w:rPr>
          <w:t xml:space="preserve">We examined phage evolution during the experiment by sampling 12 individual plaques from each replicate that had detectable levels of phage from </w:t>
        </w:r>
        <w:r w:rsidRPr="00331E42">
          <w:rPr>
            <w:iCs/>
            <w:rPrChange w:id="1174" w:author="Common, Jack" w:date="2019-10-23T11:58:00Z">
              <w:rPr>
                <w:b/>
                <w:iCs/>
                <w:color w:val="000000" w:themeColor="text1"/>
              </w:rPr>
            </w:rPrChange>
          </w:rPr>
          <w:t>1</w:t>
        </w:r>
        <w:r w:rsidRPr="00331E42">
          <w:rPr>
            <w:rPrChange w:id="1175" w:author="Common, Jack" w:date="2019-10-23T11:58:00Z">
              <w:rPr>
                <w:b/>
                <w:color w:val="000000" w:themeColor="text1"/>
              </w:rPr>
            </w:rPrChange>
          </w:rPr>
          <w:t xml:space="preserve"> to </w:t>
        </w:r>
        <w:r w:rsidRPr="00331E42">
          <w:rPr>
            <w:iCs/>
            <w:rPrChange w:id="1176" w:author="Common, Jack" w:date="2019-10-23T11:58:00Z">
              <w:rPr>
                <w:b/>
                <w:iCs/>
                <w:color w:val="000000" w:themeColor="text1"/>
              </w:rPr>
            </w:rPrChange>
          </w:rPr>
          <w:t>3 dpi</w:t>
        </w:r>
        <w:r w:rsidRPr="00331E42">
          <w:rPr>
            <w:rPrChange w:id="1177" w:author="Common, Jack" w:date="2019-10-23T11:58:00Z">
              <w:rPr>
                <w:b/>
                <w:color w:val="000000" w:themeColor="text1"/>
              </w:rPr>
            </w:rPrChange>
          </w:rPr>
          <w:t xml:space="preserve">, which were amplified on PA14 </w:t>
        </w:r>
        <w:r w:rsidRPr="00331E42">
          <w:rPr>
            <w:i/>
            <w:rPrChange w:id="1178" w:author="Common, Jack" w:date="2019-10-23T11:58:00Z">
              <w:rPr>
                <w:b/>
                <w:i/>
                <w:color w:val="000000" w:themeColor="text1"/>
              </w:rPr>
            </w:rPrChange>
          </w:rPr>
          <w:t>csy</w:t>
        </w:r>
        <w:proofErr w:type="gramStart"/>
        <w:r w:rsidRPr="00331E42">
          <w:rPr>
            <w:i/>
            <w:rPrChange w:id="1179" w:author="Common, Jack" w:date="2019-10-23T11:58:00Z">
              <w:rPr>
                <w:b/>
                <w:i/>
                <w:color w:val="000000" w:themeColor="text1"/>
              </w:rPr>
            </w:rPrChange>
          </w:rPr>
          <w:t>3::</w:t>
        </w:r>
        <w:proofErr w:type="gramEnd"/>
        <w:r w:rsidRPr="00331E42">
          <w:rPr>
            <w:i/>
            <w:rPrChange w:id="1180" w:author="Common, Jack" w:date="2019-10-23T11:58:00Z">
              <w:rPr>
                <w:b/>
                <w:i/>
                <w:color w:val="000000" w:themeColor="text1"/>
              </w:rPr>
            </w:rPrChange>
          </w:rPr>
          <w:t xml:space="preserve">lacZ </w:t>
        </w:r>
        <w:r w:rsidRPr="00331E42">
          <w:rPr>
            <w:rPrChange w:id="1181" w:author="Common, Jack" w:date="2019-10-23T11:58:00Z">
              <w:rPr>
                <w:b/>
                <w:color w:val="000000" w:themeColor="text1"/>
              </w:rPr>
            </w:rPrChange>
          </w:rPr>
          <w:t xml:space="preserve">overnight in LB, at 37˚C and shaking at 180rpm. Phage were extracted using chloroform, and then diluted 1000-fold. Samples of each phage were then applied on lawns of each of the 24 BIMs and WT PA14 </w:t>
        </w:r>
        <w:r w:rsidRPr="00331E42">
          <w:rPr>
            <w:i/>
            <w:iCs/>
            <w:rPrChange w:id="1182" w:author="Common, Jack" w:date="2019-10-23T11:58:00Z">
              <w:rPr>
                <w:b/>
                <w:i/>
                <w:iCs/>
                <w:color w:val="000000" w:themeColor="text1"/>
              </w:rPr>
            </w:rPrChange>
          </w:rPr>
          <w:t>csy</w:t>
        </w:r>
        <w:proofErr w:type="gramStart"/>
        <w:r w:rsidRPr="00331E42">
          <w:rPr>
            <w:i/>
            <w:iCs/>
            <w:rPrChange w:id="1183" w:author="Common, Jack" w:date="2019-10-23T11:58:00Z">
              <w:rPr>
                <w:b/>
                <w:i/>
                <w:iCs/>
                <w:color w:val="000000" w:themeColor="text1"/>
              </w:rPr>
            </w:rPrChange>
          </w:rPr>
          <w:t>3::</w:t>
        </w:r>
        <w:proofErr w:type="gramEnd"/>
        <w:r w:rsidRPr="00331E42">
          <w:rPr>
            <w:i/>
            <w:iCs/>
            <w:rPrChange w:id="1184" w:author="Common, Jack" w:date="2019-10-23T11:58:00Z">
              <w:rPr>
                <w:b/>
                <w:i/>
                <w:iCs/>
                <w:color w:val="000000" w:themeColor="text1"/>
              </w:rPr>
            </w:rPrChange>
          </w:rPr>
          <w:t>lacZ</w:t>
        </w:r>
        <w:r w:rsidRPr="00331E42">
          <w:rPr>
            <w:rPrChange w:id="1185" w:author="Common, Jack" w:date="2019-10-23T11:58:00Z">
              <w:rPr>
                <w:b/>
                <w:color w:val="000000" w:themeColor="text1"/>
              </w:rPr>
            </w:rPrChange>
          </w:rPr>
          <w:t xml:space="preserve">. A successful infection was indicated by a clear lysis zone on the top lawn. Phage were classified according to whether they had expanded their infectivity range (could infect the original susceptible clone and a new clone in the BIM library). Of the </w:t>
        </w:r>
        <w:proofErr w:type="spellStart"/>
        <w:r w:rsidRPr="00331E42">
          <w:rPr>
            <w:rPrChange w:id="1186" w:author="Common, Jack" w:date="2019-10-23T11:58:00Z">
              <w:rPr>
                <w:b/>
                <w:color w:val="000000" w:themeColor="text1"/>
              </w:rPr>
            </w:rPrChange>
          </w:rPr>
          <w:t>phages</w:t>
        </w:r>
        <w:proofErr w:type="spellEnd"/>
        <w:r w:rsidRPr="00331E42">
          <w:rPr>
            <w:rPrChange w:id="1187" w:author="Common, Jack" w:date="2019-10-23T11:58:00Z">
              <w:rPr>
                <w:b/>
                <w:color w:val="000000" w:themeColor="text1"/>
              </w:rPr>
            </w:rPrChange>
          </w:rPr>
          <w:t xml:space="preserve"> that had undergone a host shift (lost infectivity to the original clone and could only infect a new clone), we confirmed their expanded infectivity range by sequencing the old and new protospacers on the evolved phage genome (</w:t>
        </w:r>
        <w:proofErr w:type="spellStart"/>
        <w:r w:rsidRPr="00331E42">
          <w:rPr>
            <w:rPrChange w:id="1188" w:author="Common, Jack" w:date="2019-10-23T11:58:00Z">
              <w:rPr>
                <w:b/>
                <w:color w:val="000000" w:themeColor="text1"/>
              </w:rPr>
            </w:rPrChange>
          </w:rPr>
          <w:t>SourceBioscience</w:t>
        </w:r>
        <w:proofErr w:type="spellEnd"/>
        <w:r w:rsidRPr="00331E42">
          <w:rPr>
            <w:rPrChange w:id="1189" w:author="Common, Jack" w:date="2019-10-23T11:58:00Z">
              <w:rPr>
                <w:b/>
                <w:color w:val="000000" w:themeColor="text1"/>
              </w:rPr>
            </w:rPrChange>
          </w:rPr>
          <w:t xml:space="preserve">, UK). We also sequenced the relevant protospacers of the pre-evolved escape phage from the BIM-phage library and ancestral DMS3vir. Primers are given in Table S3. </w:t>
        </w:r>
      </w:ins>
    </w:p>
    <w:p w14:paraId="0D77D911" w14:textId="77777777" w:rsidR="00331E42" w:rsidRPr="003B3CCE" w:rsidRDefault="00331E42">
      <w:pPr>
        <w:rPr>
          <w:ins w:id="1190" w:author="Common, Jack" w:date="2019-10-23T11:58:00Z"/>
        </w:rPr>
        <w:pPrChange w:id="1191" w:author="Common, Jack" w:date="2019-10-23T12:01:00Z">
          <w:pPr>
            <w:pStyle w:val="Heading1"/>
          </w:pPr>
        </w:pPrChange>
      </w:pPr>
    </w:p>
    <w:p w14:paraId="49CF11A7" w14:textId="2CFA2522" w:rsidR="00331E42" w:rsidRDefault="00331E42">
      <w:pPr>
        <w:pStyle w:val="Heading2"/>
        <w:rPr>
          <w:ins w:id="1192" w:author="Common, Jack" w:date="2019-10-23T12:01:00Z"/>
        </w:rPr>
      </w:pPr>
      <w:ins w:id="1193" w:author="Common, Jack" w:date="2019-10-23T11:58:00Z">
        <w:r w:rsidRPr="003B3CCE">
          <w:t>Statistical analyses</w:t>
        </w:r>
      </w:ins>
    </w:p>
    <w:p w14:paraId="136F5029" w14:textId="77777777" w:rsidR="003D57CF" w:rsidRPr="003D57CF" w:rsidRDefault="003D57CF">
      <w:pPr>
        <w:rPr>
          <w:ins w:id="1194" w:author="Common, Jack" w:date="2019-10-23T11:58:00Z"/>
          <w:rPrChange w:id="1195" w:author="Common, Jack" w:date="2019-10-23T12:01:00Z">
            <w:rPr>
              <w:ins w:id="1196" w:author="Common, Jack" w:date="2019-10-23T11:58:00Z"/>
              <w:i/>
              <w:iCs/>
            </w:rPr>
          </w:rPrChange>
        </w:rPr>
        <w:pPrChange w:id="1197" w:author="Common, Jack" w:date="2019-10-23T12:01:00Z">
          <w:pPr>
            <w:pStyle w:val="Heading1"/>
          </w:pPr>
        </w:pPrChange>
      </w:pPr>
    </w:p>
    <w:p w14:paraId="4D66BDC2" w14:textId="32AF52FE" w:rsidR="007F22AF" w:rsidRPr="007F22AF" w:rsidRDefault="00331E42">
      <w:pPr>
        <w:rPr>
          <w:ins w:id="1198" w:author="Common, Jack" w:date="2019-10-23T14:29:00Z"/>
          <w:lang w:val="en-US"/>
          <w:rPrChange w:id="1199" w:author="Common, Jack" w:date="2019-10-23T14:29:00Z">
            <w:rPr>
              <w:ins w:id="1200" w:author="Common, Jack" w:date="2019-10-23T14:29:00Z"/>
              <w:rFonts w:eastAsiaTheme="majorEastAsia" w:cs="Arial"/>
              <w:b/>
              <w:bCs/>
              <w:lang w:val="en-US"/>
            </w:rPr>
          </w:rPrChange>
        </w:rPr>
      </w:pPr>
      <w:ins w:id="1201" w:author="Common, Jack" w:date="2019-10-23T11:58:00Z">
        <w:r w:rsidRPr="00331E42">
          <w:t xml:space="preserve">All statistical analyses were carried out in R v3.5.3 </w:t>
        </w:r>
        <w:r w:rsidRPr="003B3CCE">
          <w:fldChar w:fldCharType="begin"/>
        </w:r>
      </w:ins>
      <w:r w:rsidR="00820E6F">
        <w:instrText xml:space="preserve"> ADDIN EN.CITE &lt;EndNote&gt;&lt;Cite&gt;&lt;Author&gt;R Core Team&lt;/Author&gt;&lt;Year&gt;2018&lt;/Year&gt;&lt;RecNum&gt;320&lt;/RecNum&gt;&lt;DisplayText&gt;(69)&lt;/DisplayText&gt;&lt;record&gt;&lt;rec-number&gt;320&lt;/rec-number&gt;&lt;foreign-keys&gt;&lt;key app="EN" db-id="xrr2swwexa2rd8ed2d6xfwf20r9v5devt2e2" timestamp="1556229289" guid="8f939d7d-fa08-453b-8f19-e33afbaa06c6"&gt;320&lt;/key&gt;&lt;/foreign-keys&gt;&lt;ref-type name="Computer Program"&gt;9&lt;/ref-type&gt;&lt;contributors&gt;&lt;authors&gt;&lt;author&gt;R Core Team,&lt;/author&gt;&lt;/authors&gt;&lt;/contributors&gt;&lt;titles&gt;&lt;title&gt;R: A language and environment for statistical computing&lt;/title&gt;&lt;/titles&gt;&lt;edition&gt;3.5.2 &amp;quot;Eggshell Igloo&amp;quot;&lt;/edition&gt;&lt;dates&gt;&lt;year&gt;2018&lt;/year&gt;&lt;/dates&gt;&lt;pub-location&gt;Vienna, Austria&lt;/pub-location&gt;&lt;publisher&gt;R Foundation for Statistical Computing&lt;/publisher&gt;&lt;urls&gt;&lt;related-urls&gt;&lt;url&gt;http://www.R-project.org/&lt;/url&gt;&lt;/related-urls&gt;&lt;/urls&gt;&lt;/record&gt;&lt;/Cite&gt;&lt;/EndNote&gt;</w:instrText>
      </w:r>
      <w:ins w:id="1202" w:author="Common, Jack" w:date="2019-10-23T11:58:00Z">
        <w:r w:rsidRPr="003B3CCE">
          <w:rPr>
            <w:rPrChange w:id="1203" w:author="Common, Jack" w:date="2019-10-23T11:58:00Z">
              <w:rPr>
                <w:lang w:val="en-US"/>
              </w:rPr>
            </w:rPrChange>
          </w:rPr>
          <w:fldChar w:fldCharType="separate"/>
        </w:r>
      </w:ins>
      <w:r w:rsidR="00820E6F">
        <w:rPr>
          <w:noProof/>
        </w:rPr>
        <w:t>(69)</w:t>
      </w:r>
      <w:ins w:id="1204" w:author="Common, Jack" w:date="2019-10-23T11:58:00Z">
        <w:r w:rsidRPr="003B3CCE">
          <w:rPr>
            <w:lang w:val="en-US"/>
          </w:rPr>
          <w:fldChar w:fldCharType="end"/>
        </w:r>
        <w:r w:rsidRPr="00331E42">
          <w:t xml:space="preserve">. The packages </w:t>
        </w:r>
        <w:proofErr w:type="spellStart"/>
        <w:r w:rsidRPr="00331E42">
          <w:t>dplyr</w:t>
        </w:r>
        <w:proofErr w:type="spellEnd"/>
        <w:r w:rsidRPr="00331E42">
          <w:t xml:space="preserve"> </w:t>
        </w:r>
        <w:r w:rsidRPr="003B3CCE">
          <w:fldChar w:fldCharType="begin"/>
        </w:r>
      </w:ins>
      <w:r w:rsidR="00820E6F">
        <w:instrText xml:space="preserve"> ADDIN EN.CITE &lt;EndNote&gt;&lt;Cite&gt;&lt;Author&gt;Wickham&lt;/Author&gt;&lt;Year&gt;2018&lt;/Year&gt;&lt;RecNum&gt;321&lt;/RecNum&gt;&lt;DisplayText&gt;(70)&lt;/DisplayText&gt;&lt;record&gt;&lt;rec-number&gt;321&lt;/rec-number&gt;&lt;foreign-keys&gt;&lt;key app="EN" db-id="xrr2swwexa2rd8ed2d6xfwf20r9v5devt2e2" timestamp="1556229289" guid="fe0e1cd8-0330-423e-9fc5-f423f549e5ae"&gt;321&lt;/key&gt;&lt;/foreign-keys&gt;&lt;ref-type name="Computer Program"&gt;9&lt;/ref-type&gt;&lt;contributors&gt;&lt;authors&gt;&lt;author&gt;Wickham, H.&lt;/author&gt;&lt;author&gt;François, R.&lt;/author&gt;&lt;author&gt;Henry, L.&lt;/author&gt;&lt;author&gt;Mûller, Kirill&lt;/author&gt;&lt;/authors&gt;&lt;/contributors&gt;&lt;titles&gt;&lt;title&gt;dplyr: A Grammar of Data Manipulation&lt;/title&gt;&lt;/titles&gt;&lt;edition&gt;0.7.8&lt;/edition&gt;&lt;dates&gt;&lt;year&gt;2018&lt;/year&gt;&lt;/dates&gt;&lt;urls&gt;&lt;related-urls&gt;&lt;url&gt;https://CRAN.R-project.org/package=dplyr&lt;/url&gt;&lt;/related-urls&gt;&lt;/urls&gt;&lt;/record&gt;&lt;/Cite&gt;&lt;/EndNote&gt;</w:instrText>
      </w:r>
      <w:ins w:id="1205" w:author="Common, Jack" w:date="2019-10-23T11:58:00Z">
        <w:r w:rsidRPr="003B3CCE">
          <w:rPr>
            <w:rPrChange w:id="1206" w:author="Common, Jack" w:date="2019-10-23T11:58:00Z">
              <w:rPr>
                <w:lang w:val="en-US"/>
              </w:rPr>
            </w:rPrChange>
          </w:rPr>
          <w:fldChar w:fldCharType="separate"/>
        </w:r>
      </w:ins>
      <w:r w:rsidR="00820E6F">
        <w:rPr>
          <w:noProof/>
        </w:rPr>
        <w:t>(70)</w:t>
      </w:r>
      <w:ins w:id="1207" w:author="Common, Jack" w:date="2019-10-23T11:58:00Z">
        <w:r w:rsidRPr="003B3CCE">
          <w:rPr>
            <w:lang w:val="en-US"/>
          </w:rPr>
          <w:fldChar w:fldCharType="end"/>
        </w:r>
        <w:r w:rsidRPr="00331E42">
          <w:t xml:space="preserve">, </w:t>
        </w:r>
        <w:proofErr w:type="spellStart"/>
        <w:r w:rsidRPr="00331E42">
          <w:t>tidyr</w:t>
        </w:r>
        <w:proofErr w:type="spellEnd"/>
        <w:r w:rsidRPr="00331E42">
          <w:t xml:space="preserve"> </w:t>
        </w:r>
        <w:r w:rsidRPr="003B3CCE">
          <w:fldChar w:fldCharType="begin"/>
        </w:r>
      </w:ins>
      <w:r w:rsidR="00820E6F">
        <w:instrText xml:space="preserve"> ADDIN EN.CITE &lt;EndNote&gt;&lt;Cite&gt;&lt;Author&gt;Henry&lt;/Author&gt;&lt;Year&gt;2018&lt;/Year&gt;&lt;RecNum&gt;323&lt;/RecNum&gt;&lt;DisplayText&gt;(71)&lt;/DisplayText&gt;&lt;record&gt;&lt;rec-number&gt;323&lt;/rec-number&gt;&lt;foreign-keys&gt;&lt;key app="EN" db-id="xrr2swwexa2rd8ed2d6xfwf20r9v5devt2e2" timestamp="1556229289" guid="91d9e5ac-1738-4f7d-bc42-250a734a400f"&gt;323&lt;/key&gt;&lt;/foreign-keys&gt;&lt;ref-type name="Computer Program"&gt;9&lt;/ref-type&gt;&lt;contributors&gt;&lt;authors&gt;&lt;author&gt;Henry, L.&lt;/author&gt;&lt;author&gt;Wickham, H.&lt;/author&gt;&lt;/authors&gt;&lt;/contributors&gt;&lt;titles&gt;&lt;title&gt;tidyr: Easily Tidy Data with &amp;apos;spread()&amp;apos; and &amp;apos;gather()&amp;apos; Functions&lt;/title&gt;&lt;/titles&gt;&lt;dates&gt;&lt;year&gt;2018&lt;/year&gt;&lt;/dates&gt;&lt;work-type&gt;0.8.2&lt;/work-type&gt;&lt;urls&gt;&lt;related-urls&gt;&lt;url&gt;https://CRAN.R-project.org/package=tidyr&lt;/url&gt;&lt;/related-urls&gt;&lt;/urls&gt;&lt;/record&gt;&lt;/Cite&gt;&lt;/EndNote&gt;</w:instrText>
      </w:r>
      <w:ins w:id="1208" w:author="Common, Jack" w:date="2019-10-23T11:58:00Z">
        <w:r w:rsidRPr="003B3CCE">
          <w:rPr>
            <w:rPrChange w:id="1209" w:author="Common, Jack" w:date="2019-10-23T11:58:00Z">
              <w:rPr>
                <w:lang w:val="en-US"/>
              </w:rPr>
            </w:rPrChange>
          </w:rPr>
          <w:fldChar w:fldCharType="separate"/>
        </w:r>
      </w:ins>
      <w:r w:rsidR="00820E6F">
        <w:rPr>
          <w:noProof/>
        </w:rPr>
        <w:t>(71)</w:t>
      </w:r>
      <w:ins w:id="1210" w:author="Common, Jack" w:date="2019-10-23T11:58:00Z">
        <w:r w:rsidRPr="003B3CCE">
          <w:rPr>
            <w:lang w:val="en-US"/>
          </w:rPr>
          <w:fldChar w:fldCharType="end"/>
        </w:r>
        <w:r w:rsidRPr="00331E42">
          <w:t xml:space="preserve"> and </w:t>
        </w:r>
        <w:proofErr w:type="spellStart"/>
        <w:r w:rsidRPr="00331E42">
          <w:t>magrittr</w:t>
        </w:r>
        <w:proofErr w:type="spellEnd"/>
        <w:r w:rsidRPr="00331E42">
          <w:t xml:space="preserve"> </w:t>
        </w:r>
        <w:r w:rsidRPr="003B3CCE">
          <w:fldChar w:fldCharType="begin"/>
        </w:r>
      </w:ins>
      <w:r w:rsidR="00820E6F">
        <w:instrText xml:space="preserve"> ADDIN EN.CITE &lt;EndNote&gt;&lt;Cite&gt;&lt;Author&gt;Bache&lt;/Author&gt;&lt;Year&gt;2014&lt;/Year&gt;&lt;RecNum&gt;322&lt;/RecNum&gt;&lt;DisplayText&gt;(72)&lt;/DisplayText&gt;&lt;record&gt;&lt;rec-number&gt;322&lt;/rec-number&gt;&lt;foreign-keys&gt;&lt;key app="EN" db-id="xrr2swwexa2rd8ed2d6xfwf20r9v5devt2e2" timestamp="1556229289" guid="31ba38a3-bd16-40cf-9647-e301ec66f38c"&gt;322&lt;/key&gt;&lt;/foreign-keys&gt;&lt;ref-type name="Computer Program"&gt;9&lt;/ref-type&gt;&lt;contributors&gt;&lt;authors&gt;&lt;author&gt;Bache, S. M.&lt;/author&gt;&lt;author&gt;Wickham, H.&lt;/author&gt;&lt;/authors&gt;&lt;/contributors&gt;&lt;titles&gt;&lt;title&gt;magrittr: A Forward-Pipe Operator for R&lt;/title&gt;&lt;/titles&gt;&lt;edition&gt;1.5&lt;/edition&gt;&lt;dates&gt;&lt;year&gt;2014&lt;/year&gt;&lt;/dates&gt;&lt;urls&gt;&lt;related-urls&gt;&lt;url&gt;https://CRAN.R-project.org/package=magrittr&lt;/url&gt;&lt;/related-urls&gt;&lt;/urls&gt;&lt;/record&gt;&lt;/Cite&gt;&lt;/EndNote&gt;</w:instrText>
      </w:r>
      <w:ins w:id="1211" w:author="Common, Jack" w:date="2019-10-23T11:58:00Z">
        <w:r w:rsidRPr="003B3CCE">
          <w:rPr>
            <w:rPrChange w:id="1212" w:author="Common, Jack" w:date="2019-10-23T11:58:00Z">
              <w:rPr>
                <w:lang w:val="en-US"/>
              </w:rPr>
            </w:rPrChange>
          </w:rPr>
          <w:fldChar w:fldCharType="separate"/>
        </w:r>
      </w:ins>
      <w:r w:rsidR="00820E6F">
        <w:rPr>
          <w:noProof/>
        </w:rPr>
        <w:t>(72)</w:t>
      </w:r>
      <w:ins w:id="1213" w:author="Common, Jack" w:date="2019-10-23T11:58:00Z">
        <w:r w:rsidRPr="003B3CCE">
          <w:rPr>
            <w:lang w:val="en-US"/>
          </w:rPr>
          <w:fldChar w:fldCharType="end"/>
        </w:r>
        <w:r w:rsidRPr="00331E42">
          <w:t xml:space="preserve"> were used for data handling. Generalised linear mixed models (GLMMs) were used throughout, and replicate was treated as a random effect in all models. </w:t>
        </w:r>
      </w:ins>
      <w:ins w:id="1214" w:author="Common, Jack" w:date="2019-10-24T10:58:00Z">
        <w:r w:rsidR="005B7980">
          <w:t>D</w:t>
        </w:r>
      </w:ins>
      <w:ins w:id="1215" w:author="Common, Jack" w:date="2019-10-23T14:24:00Z">
        <w:r w:rsidR="00E028ED">
          <w:t xml:space="preserve">ays post-infection </w:t>
        </w:r>
      </w:ins>
      <w:ins w:id="1216" w:author="Common, Jack" w:date="2019-10-23T14:25:00Z">
        <w:r w:rsidR="008058AE">
          <w:t xml:space="preserve">(dpi) </w:t>
        </w:r>
      </w:ins>
      <w:ins w:id="1217" w:author="Common, Jack" w:date="2019-10-23T14:24:00Z">
        <w:r w:rsidR="00E028ED">
          <w:t xml:space="preserve">was treated as </w:t>
        </w:r>
      </w:ins>
      <w:ins w:id="1218" w:author="Common, Jack" w:date="2019-10-24T10:58:00Z">
        <w:r w:rsidR="005B7980">
          <w:t xml:space="preserve">a </w:t>
        </w:r>
      </w:ins>
      <w:ins w:id="1219" w:author="Common, Jack" w:date="2019-10-24T10:28:00Z">
        <w:r w:rsidR="00F77436">
          <w:t>continuous</w:t>
        </w:r>
      </w:ins>
      <w:ins w:id="1220" w:author="Common, Jack" w:date="2019-10-24T10:58:00Z">
        <w:r w:rsidR="005B7980">
          <w:t xml:space="preserve"> variable and CRISPR allele diversity as a </w:t>
        </w:r>
        <w:r w:rsidR="00EB014B">
          <w:t>categorical variable</w:t>
        </w:r>
      </w:ins>
      <w:ins w:id="1221" w:author="Common, Jack" w:date="2019-10-24T10:26:00Z">
        <w:r w:rsidR="00D949A6">
          <w:t xml:space="preserve">. </w:t>
        </w:r>
      </w:ins>
      <w:ins w:id="1222" w:author="Common, Jack" w:date="2019-10-23T11:58:00Z">
        <w:r w:rsidRPr="00331E42">
          <w:t xml:space="preserve">Model selection followed a nested approach, where full versus reduced models were compared using information criteria </w:t>
        </w:r>
        <w:r w:rsidRPr="003B3CCE">
          <w:fldChar w:fldCharType="begin"/>
        </w:r>
      </w:ins>
      <w:r w:rsidR="00820E6F">
        <w:instrText xml:space="preserve"> ADDIN EN.CITE &lt;EndNote&gt;&lt;Cite&gt;&lt;Author&gt;Burnham&lt;/Author&gt;&lt;Year&gt;2004&lt;/Year&gt;&lt;RecNum&gt;258&lt;/RecNum&gt;&lt;DisplayText&gt;(73, 74)&lt;/DisplayText&gt;&lt;record&gt;&lt;rec-number&gt;258&lt;/rec-number&gt;&lt;foreign-keys&gt;&lt;key app="EN" db-id="es529ptxovvregexae9v20vfwwzddw2zv59z" timestamp="1536149973"&gt;258&lt;/key&gt;&lt;/foreign-keys&gt;&lt;ref-type name="Journal Article"&gt;17&lt;/ref-type&gt;&lt;contributors&gt;&lt;authors&gt;&lt;author&gt;Burnham, Kenneth P&lt;/author&gt;&lt;author&gt;Anderson, David R&lt;/author&gt;&lt;/authors&gt;&lt;/contributors&gt;&lt;titles&gt;&lt;title&gt;Multimodel inference: understanding AIC and BIC in model selection&lt;/title&gt;&lt;secondary-title&gt;Sociological Methods &amp;amp; Research&lt;/secondary-title&gt;&lt;/titles&gt;&lt;periodical&gt;&lt;full-title&gt;Sociological Methods &amp;amp; Research&lt;/full-title&gt;&lt;abbr-1&gt;Sociol. Methods Res.&lt;/abbr-1&gt;&lt;/periodical&gt;&lt;pages&gt;261-304&lt;/pages&gt;&lt;volume&gt;33&lt;/volume&gt;&lt;number&gt;2&lt;/number&gt;&lt;dates&gt;&lt;year&gt;2004&lt;/year&gt;&lt;/dates&gt;&lt;isbn&gt;0049-1241&lt;/isbn&gt;&lt;urls&gt;&lt;/urls&gt;&lt;/record&gt;&lt;/Cite&gt;&lt;Cite&gt;&lt;Author&gt;Burnham&lt;/Author&gt;&lt;Year&gt;2003&lt;/Year&gt;&lt;RecNum&gt;324&lt;/RecNum&gt;&lt;record&gt;&lt;rec-number&gt;324&lt;/rec-number&gt;&lt;foreign-keys&gt;&lt;key app="EN" db-id="xrr2swwexa2rd8ed2d6xfwf20r9v5devt2e2" timestamp="1556229290" guid="0c96e3eb-1280-423a-bbf2-20213f3219da"&gt;324&lt;/key&gt;&lt;/foreign-keys&gt;&lt;ref-type name="Book"&gt;6&lt;/ref-type&gt;&lt;contributors&gt;&lt;authors&gt;&lt;author&gt;Burnham, Kenneth P&lt;/author&gt;&lt;author&gt;Anderson, David R&lt;/author&gt;&lt;/authors&gt;&lt;/contributors&gt;&lt;titles&gt;&lt;title&gt;Model selection and multimodel inference: a practical information-theoretic approach&lt;/title&gt;&lt;/titles&gt;&lt;dates&gt;&lt;year&gt;2003&lt;/year&gt;&lt;/dates&gt;&lt;pub-location&gt;New York&lt;/pub-location&gt;&lt;publisher&gt;Springer&lt;/publisher&gt;&lt;isbn&gt;0387953647&lt;/isbn&gt;&lt;urls&gt;&lt;/urls&gt;&lt;/record&gt;&lt;/Cite&gt;&lt;/EndNote&gt;</w:instrText>
      </w:r>
      <w:ins w:id="1223" w:author="Common, Jack" w:date="2019-10-23T11:58:00Z">
        <w:r w:rsidRPr="003B3CCE">
          <w:rPr>
            <w:rPrChange w:id="1224" w:author="Common, Jack" w:date="2019-10-23T11:58:00Z">
              <w:rPr>
                <w:lang w:val="en-US"/>
              </w:rPr>
            </w:rPrChange>
          </w:rPr>
          <w:fldChar w:fldCharType="separate"/>
        </w:r>
      </w:ins>
      <w:r w:rsidR="00820E6F">
        <w:rPr>
          <w:noProof/>
        </w:rPr>
        <w:t>(73, 74)</w:t>
      </w:r>
      <w:ins w:id="1225" w:author="Common, Jack" w:date="2019-10-23T11:58:00Z">
        <w:r w:rsidRPr="003B3CCE">
          <w:rPr>
            <w:lang w:val="en-US"/>
          </w:rPr>
          <w:fldChar w:fldCharType="end"/>
        </w:r>
        <w:r w:rsidRPr="00331E42">
          <w:t xml:space="preserve">, and the similarity between observed and predicted values. The overall statistical significance of the single and interaction effects of fixed effects (that is, treatment and </w:t>
        </w:r>
      </w:ins>
      <w:ins w:id="1226" w:author="Common, Jack" w:date="2019-10-23T14:25:00Z">
        <w:r w:rsidR="008058AE">
          <w:t>dpi</w:t>
        </w:r>
      </w:ins>
      <w:ins w:id="1227" w:author="Common, Jack" w:date="2019-10-23T11:58:00Z">
        <w:r w:rsidRPr="00331E42">
          <w:t xml:space="preserve">) was assed using ANOVA, which gives an </w:t>
        </w:r>
        <w:r w:rsidRPr="00331E42">
          <w:rPr>
            <w:i/>
          </w:rPr>
          <w:t>F</w:t>
        </w:r>
        <w:r w:rsidRPr="00331E42">
          <w:t xml:space="preserve">- and associated </w:t>
        </w:r>
        <w:r w:rsidRPr="00331E42">
          <w:rPr>
            <w:i/>
          </w:rPr>
          <w:t>p</w:t>
        </w:r>
        <w:r w:rsidRPr="00331E42">
          <w:t xml:space="preserve">-value. Simple Bayesian GLMMs from the </w:t>
        </w:r>
        <w:proofErr w:type="spellStart"/>
        <w:r w:rsidRPr="00331E42">
          <w:t>MCMCglmm</w:t>
        </w:r>
        <w:proofErr w:type="spellEnd"/>
        <w:r w:rsidRPr="00331E42">
          <w:t xml:space="preserve"> </w:t>
        </w:r>
        <w:r w:rsidRPr="003B3CCE">
          <w:fldChar w:fldCharType="begin"/>
        </w:r>
      </w:ins>
      <w:r w:rsidR="00820E6F">
        <w:instrText xml:space="preserve"> ADDIN EN.CITE &lt;EndNote&gt;&lt;Cite&gt;&lt;Author&gt;Hadfield&lt;/Author&gt;&lt;Year&gt;2010&lt;/Year&gt;&lt;RecNum&gt;1718&lt;/RecNum&gt;&lt;DisplayText&gt;(75)&lt;/DisplayText&gt;&lt;record&gt;&lt;rec-number&gt;1718&lt;/rec-number&gt;&lt;foreign-keys&gt;&lt;key app="EN" db-id="es529ptxovvregexae9v20vfwwzddw2zv59z" timestamp="1561735591"&gt;1718&lt;/key&gt;&lt;/foreign-keys&gt;&lt;ref-type name="Journal Article"&gt;17&lt;/ref-type&gt;&lt;contributors&gt;&lt;authors&gt;&lt;author&gt;Hadfield, Jarrod D&lt;/author&gt;&lt;/authors&gt;&lt;/contributors&gt;&lt;titles&gt;&lt;title&gt;MCMC Methods for Multi-Response Generalized Linear Mixed Models: The MCMCglmm R Package&lt;/title&gt;&lt;secondary-title&gt;Journal of Statistical Software&lt;/secondary-title&gt;&lt;/titles&gt;&lt;pages&gt;1-22&lt;/pages&gt;&lt;volume&gt;33&lt;/volume&gt;&lt;number&gt;2&lt;/number&gt;&lt;dates&gt;&lt;year&gt;2010&lt;/year&gt;&lt;/dates&gt;&lt;urls&gt;&lt;related-urls&gt;&lt;url&gt;http://www.jstatsoft.org/v33/i02/&lt;/url&gt;&lt;/related-urls&gt;&lt;/urls&gt;&lt;/record&gt;&lt;/Cite&gt;&lt;/EndNote&gt;</w:instrText>
      </w:r>
      <w:ins w:id="1228" w:author="Common, Jack" w:date="2019-10-23T11:58:00Z">
        <w:r w:rsidRPr="003B3CCE">
          <w:rPr>
            <w:rPrChange w:id="1229" w:author="Common, Jack" w:date="2019-10-23T11:58:00Z">
              <w:rPr>
                <w:lang w:val="en-US"/>
              </w:rPr>
            </w:rPrChange>
          </w:rPr>
          <w:fldChar w:fldCharType="separate"/>
        </w:r>
      </w:ins>
      <w:r w:rsidR="00820E6F">
        <w:rPr>
          <w:noProof/>
        </w:rPr>
        <w:t>(75)</w:t>
      </w:r>
      <w:ins w:id="1230" w:author="Common, Jack" w:date="2019-10-23T11:58:00Z">
        <w:r w:rsidRPr="003B3CCE">
          <w:rPr>
            <w:lang w:val="en-US"/>
          </w:rPr>
          <w:fldChar w:fldCharType="end"/>
        </w:r>
        <w:r w:rsidRPr="00331E42">
          <w:t xml:space="preserve"> package were used to analyse phage evolution. These models used a probit transformation (the inverse standard normal distribution of the probability) and a flat prior. The overall statistical significance of the single and additive effects of fixed effects in these models was assessed using </w:t>
        </w:r>
      </w:ins>
      <w:ins w:id="1231" w:author="Common, Jack" w:date="2019-10-24T19:51:00Z">
        <w:r w:rsidR="00510694">
          <w:t>Likelihood Ratio (LR)</w:t>
        </w:r>
      </w:ins>
      <w:ins w:id="1232" w:author="Common, Jack" w:date="2019-10-23T11:58:00Z">
        <w:r w:rsidRPr="00331E42">
          <w:t xml:space="preserve"> tests and their associated </w:t>
        </w:r>
        <w:r w:rsidRPr="00331E42">
          <w:rPr>
            <w:i/>
          </w:rPr>
          <w:t>p</w:t>
        </w:r>
        <w:r w:rsidRPr="00331E42">
          <w:rPr>
            <w:iCs/>
          </w:rPr>
          <w:t>-</w:t>
        </w:r>
        <w:r w:rsidRPr="00331E42">
          <w:t xml:space="preserve">values using the </w:t>
        </w:r>
        <w:proofErr w:type="spellStart"/>
        <w:r w:rsidRPr="00331E42">
          <w:t>VCVglmm</w:t>
        </w:r>
        <w:proofErr w:type="spellEnd"/>
        <w:r w:rsidRPr="00331E42">
          <w:t xml:space="preserve"> package </w:t>
        </w:r>
        <w:r w:rsidRPr="003B3CCE">
          <w:fldChar w:fldCharType="begin"/>
        </w:r>
      </w:ins>
      <w:r w:rsidR="00820E6F">
        <w:instrText xml:space="preserve"> ADDIN EN.CITE &lt;EndNote&gt;&lt;Cite&gt;&lt;Author&gt;Brown&lt;/Author&gt;&lt;Year&gt;2019&lt;/Year&gt;&lt;RecNum&gt;1719&lt;/RecNum&gt;&lt;DisplayText&gt;(76)&lt;/DisplayText&gt;&lt;record&gt;&lt;rec-number&gt;1719&lt;/rec-number&gt;&lt;foreign-keys&gt;&lt;key app="EN" db-id="es529ptxovvregexae9v20vfwwzddw2zv59z" timestamp="1561735788"&gt;1719&lt;/key&gt;&lt;/foreign-keys&gt;&lt;ref-type name="Computer Program"&gt;9&lt;/ref-type&gt;&lt;contributors&gt;&lt;authors&gt;&lt;author&gt;Brown, Max&lt;/author&gt;&lt;/authors&gt;&lt;/contributors&gt;&lt;titles&gt;&lt;title&gt;VCVglmm: Manipulating model outputs from MCMCglmm and lme4 objects, usually involving variance-covariance matrices&lt;/title&gt;&lt;/titles&gt;&lt;edition&gt;0.0.0.9&lt;/edition&gt;&lt;dates&gt;&lt;year&gt;2019&lt;/year&gt;&lt;/dates&gt;&lt;urls&gt;&lt;related-urls&gt;&lt;url&gt;https://github.com/Euphrasiologist/VCVglmm&lt;/url&gt;&lt;/related-urls&gt;&lt;/urls&gt;&lt;/record&gt;&lt;/Cite&gt;&lt;/EndNote&gt;</w:instrText>
      </w:r>
      <w:ins w:id="1233" w:author="Common, Jack" w:date="2019-10-23T11:58:00Z">
        <w:r w:rsidRPr="003B3CCE">
          <w:rPr>
            <w:rPrChange w:id="1234" w:author="Common, Jack" w:date="2019-10-23T11:58:00Z">
              <w:rPr>
                <w:lang w:val="en-US"/>
              </w:rPr>
            </w:rPrChange>
          </w:rPr>
          <w:fldChar w:fldCharType="separate"/>
        </w:r>
      </w:ins>
      <w:r w:rsidR="00820E6F">
        <w:rPr>
          <w:noProof/>
        </w:rPr>
        <w:t>(76)</w:t>
      </w:r>
      <w:ins w:id="1235" w:author="Common, Jack" w:date="2019-10-23T11:58:00Z">
        <w:r w:rsidRPr="003B3CCE">
          <w:rPr>
            <w:lang w:val="en-US"/>
          </w:rPr>
          <w:fldChar w:fldCharType="end"/>
        </w:r>
        <w:r w:rsidRPr="00331E42">
          <w:t xml:space="preserve">. Where possible, exact </w:t>
        </w:r>
        <w:r w:rsidRPr="00331E42">
          <w:rPr>
            <w:i/>
            <w:iCs/>
          </w:rPr>
          <w:t>p</w:t>
        </w:r>
        <w:r w:rsidRPr="00331E42">
          <w:t>-values are given</w:t>
        </w:r>
      </w:ins>
      <w:ins w:id="1236" w:author="Common, Jack" w:date="2019-10-23T14:29:00Z">
        <w:r w:rsidR="009D7C4D">
          <w:t xml:space="preserve">, </w:t>
        </w:r>
      </w:ins>
      <w:ins w:id="1237" w:author="Common, Jack" w:date="2019-10-23T11:58:00Z">
        <w:r w:rsidRPr="00331E42">
          <w:t xml:space="preserve">but R is unable to give exact values when </w:t>
        </w:r>
        <w:r w:rsidRPr="00331E42">
          <w:rPr>
            <w:i/>
            <w:iCs/>
          </w:rPr>
          <w:t>p</w:t>
        </w:r>
        <w:r w:rsidRPr="00331E42">
          <w:t xml:space="preserve"> &lt; 2.2 x 10</w:t>
        </w:r>
        <w:r w:rsidRPr="00331E42">
          <w:rPr>
            <w:vertAlign w:val="subscript"/>
          </w:rPr>
          <w:softHyphen/>
        </w:r>
        <w:r w:rsidRPr="00331E42">
          <w:rPr>
            <w:vertAlign w:val="subscript"/>
          </w:rPr>
          <w:softHyphen/>
        </w:r>
        <w:r w:rsidRPr="00331E42">
          <w:rPr>
            <w:vertAlign w:val="superscript"/>
          </w:rPr>
          <w:t>-16</w:t>
        </w:r>
        <w:r w:rsidRPr="00331E42">
          <w:t>. When phage titre was considered as the response variable, data was log-transformed to improve model fit. Credibility intervals around model coefficients and predict</w:t>
        </w:r>
      </w:ins>
      <w:ins w:id="1238" w:author="Common, Jack" w:date="2019-10-24T15:11:00Z">
        <w:r w:rsidR="008C2100">
          <w:t xml:space="preserve">ions </w:t>
        </w:r>
      </w:ins>
      <w:ins w:id="1239" w:author="Common, Jack" w:date="2019-10-23T11:58:00Z">
        <w:r w:rsidRPr="00331E42">
          <w:t xml:space="preserve">were calculated to the 95%, 89% and 67% level to give the reader a clearer indication of effect size. The package ggplot2 </w:t>
        </w:r>
        <w:r w:rsidRPr="003B3CCE">
          <w:fldChar w:fldCharType="begin"/>
        </w:r>
      </w:ins>
      <w:r w:rsidR="00820E6F">
        <w:instrText xml:space="preserve"> ADDIN EN.CITE &lt;EndNote&gt;&lt;Cite&gt;&lt;Author&gt;Wickham&lt;/Author&gt;&lt;Year&gt;2009&lt;/Year&gt;&lt;RecNum&gt;275&lt;/RecNum&gt;&lt;DisplayText&gt;(77)&lt;/DisplayText&gt;&lt;record&gt;&lt;rec-number&gt;275&lt;/rec-number&gt;&lt;foreign-keys&gt;&lt;key app="EN" db-id="xrr2swwexa2rd8ed2d6xfwf20r9v5devt2e2" timestamp="1556229282" guid="f1235755-b524-4934-9847-8152ae5aaff6"&gt;275&lt;/key&gt;&lt;/foreign-keys&gt;&lt;ref-type name="Computer Program"&gt;9&lt;/ref-type&gt;&lt;contributors&gt;&lt;authors&gt;&lt;author&gt;Wickham, H.&lt;/author&gt;&lt;/authors&gt;&lt;/contributors&gt;&lt;titles&gt;&lt;title&gt;ggplot2: Elegant Graphics for Data Analysis&lt;/title&gt;&lt;/titles&gt;&lt;dates&gt;&lt;year&gt;2009&lt;/year&gt;&lt;/dates&gt;&lt;publisher&gt;Springer-Verlag New York&lt;/publisher&gt;&lt;urls&gt;&lt;related-urls&gt;&lt;url&gt;http://ggplot2.org&lt;/url&gt;&lt;/related-urls&gt;&lt;/urls&gt;&lt;/record&gt;&lt;/Cite&gt;&lt;/EndNote&gt;</w:instrText>
      </w:r>
      <w:ins w:id="1240" w:author="Common, Jack" w:date="2019-10-23T11:58:00Z">
        <w:r w:rsidRPr="003B3CCE">
          <w:rPr>
            <w:rPrChange w:id="1241" w:author="Common, Jack" w:date="2019-10-23T11:58:00Z">
              <w:rPr>
                <w:lang w:val="en-US"/>
              </w:rPr>
            </w:rPrChange>
          </w:rPr>
          <w:fldChar w:fldCharType="separate"/>
        </w:r>
      </w:ins>
      <w:r w:rsidR="00820E6F">
        <w:rPr>
          <w:noProof/>
        </w:rPr>
        <w:t>(77)</w:t>
      </w:r>
      <w:ins w:id="1242" w:author="Common, Jack" w:date="2019-10-23T11:58:00Z">
        <w:r w:rsidRPr="003B3CCE">
          <w:rPr>
            <w:lang w:val="en-US"/>
          </w:rPr>
          <w:fldChar w:fldCharType="end"/>
        </w:r>
        <w:r w:rsidRPr="00331E42">
          <w:t xml:space="preserve"> was used to generate figures. All R code used for analyses and figures is available at this manuscript’s GitHub page.</w:t>
        </w:r>
      </w:ins>
      <w:ins w:id="1243" w:author="Common, Jack" w:date="2019-10-23T14:29:00Z">
        <w:r w:rsidR="007F22AF">
          <w:rPr>
            <w:rFonts w:cs="Arial"/>
            <w:bCs/>
            <w:lang w:val="en-US"/>
          </w:rPr>
          <w:br w:type="page"/>
        </w:r>
      </w:ins>
    </w:p>
    <w:p w14:paraId="047C2DE4" w14:textId="77B7488A" w:rsidR="586358AE" w:rsidRPr="009C0FC6" w:rsidRDefault="586358AE">
      <w:pPr>
        <w:pStyle w:val="Heading1"/>
        <w:jc w:val="both"/>
        <w:rPr>
          <w:rFonts w:cs="Arial"/>
          <w:b w:val="0"/>
          <w:bCs/>
          <w:color w:val="auto"/>
          <w:szCs w:val="24"/>
          <w:lang w:val="en-US"/>
        </w:rPr>
        <w:pPrChange w:id="1244" w:author="Common, Jack" w:date="2019-10-23T10:58:00Z">
          <w:pPr>
            <w:pStyle w:val="Heading1"/>
            <w:spacing w:line="480" w:lineRule="auto"/>
            <w:jc w:val="both"/>
          </w:pPr>
        </w:pPrChange>
      </w:pPr>
      <w:r w:rsidRPr="009C0FC6">
        <w:rPr>
          <w:rFonts w:cs="Arial"/>
          <w:bCs/>
          <w:color w:val="auto"/>
          <w:szCs w:val="24"/>
          <w:lang w:val="en-US"/>
        </w:rPr>
        <w:t>Acknowledgements</w:t>
      </w:r>
    </w:p>
    <w:p w14:paraId="477C27A1" w14:textId="650C1E42" w:rsidR="586358AE" w:rsidRPr="009C0FC6" w:rsidRDefault="586358AE">
      <w:pPr>
        <w:jc w:val="both"/>
        <w:rPr>
          <w:rFonts w:cs="Arial"/>
          <w:color w:val="000000" w:themeColor="text1"/>
        </w:rPr>
        <w:pPrChange w:id="1245" w:author="Common, Jack" w:date="2019-10-23T10:58:00Z">
          <w:pPr>
            <w:spacing w:line="480" w:lineRule="auto"/>
            <w:jc w:val="both"/>
          </w:pPr>
        </w:pPrChange>
      </w:pPr>
    </w:p>
    <w:p w14:paraId="0DF3EA0D" w14:textId="12C2DF68" w:rsidR="006F263F" w:rsidRDefault="00CD4A4D">
      <w:pPr>
        <w:jc w:val="both"/>
        <w:rPr>
          <w:ins w:id="1246" w:author="Common, Jack" w:date="2019-10-24T16:32:00Z"/>
          <w:rFonts w:cs="Arial"/>
          <w:color w:val="000000" w:themeColor="text1"/>
        </w:rPr>
        <w:pPrChange w:id="1247" w:author="Common, Jack" w:date="2019-10-24T16:32:00Z">
          <w:pPr/>
        </w:pPrChange>
      </w:pPr>
      <w:r w:rsidRPr="00831DB0">
        <w:rPr>
          <w:rFonts w:cs="Arial"/>
          <w:color w:val="000000" w:themeColor="text1"/>
        </w:rPr>
        <w:t xml:space="preserve">We </w:t>
      </w:r>
      <w:r w:rsidR="009E693A">
        <w:rPr>
          <w:rFonts w:cs="Arial"/>
          <w:color w:val="000000" w:themeColor="text1"/>
        </w:rPr>
        <w:t xml:space="preserve">thank </w:t>
      </w:r>
      <w:r w:rsidRPr="00831DB0">
        <w:rPr>
          <w:rFonts w:cs="Arial"/>
          <w:color w:val="000000" w:themeColor="text1"/>
        </w:rPr>
        <w:t xml:space="preserve">Meaghan Castledine for </w:t>
      </w:r>
      <w:r w:rsidR="009E693A">
        <w:rPr>
          <w:rFonts w:cs="Arial"/>
          <w:color w:val="000000" w:themeColor="text1"/>
        </w:rPr>
        <w:t xml:space="preserve">help </w:t>
      </w:r>
      <w:r w:rsidR="00AC7525">
        <w:rPr>
          <w:rFonts w:cs="Arial"/>
          <w:color w:val="000000" w:themeColor="text1"/>
        </w:rPr>
        <w:t>constructing</w:t>
      </w:r>
      <w:r w:rsidR="009E693A" w:rsidRPr="00831DB0">
        <w:rPr>
          <w:rFonts w:cs="Arial"/>
          <w:color w:val="000000" w:themeColor="text1"/>
        </w:rPr>
        <w:t xml:space="preserve"> </w:t>
      </w:r>
      <w:r w:rsidRPr="00831DB0">
        <w:rPr>
          <w:rFonts w:cs="Arial"/>
          <w:color w:val="000000" w:themeColor="text1"/>
        </w:rPr>
        <w:t>the pBAM1(Gm)_lacZ plasmid</w:t>
      </w:r>
      <w:r w:rsidR="00B47C89">
        <w:rPr>
          <w:rFonts w:cs="Arial"/>
          <w:color w:val="000000" w:themeColor="text1"/>
        </w:rPr>
        <w:t>.</w:t>
      </w:r>
      <w:ins w:id="1248" w:author="Common, Jack" w:date="2019-10-24T16:32:00Z">
        <w:r w:rsidR="006F263F">
          <w:rPr>
            <w:rFonts w:cs="Arial"/>
            <w:color w:val="000000" w:themeColor="text1"/>
          </w:rPr>
          <w:br w:type="page"/>
        </w:r>
      </w:ins>
    </w:p>
    <w:p w14:paraId="12A0C2D4" w14:textId="065BD378" w:rsidR="006F263F" w:rsidRDefault="006F263F">
      <w:pPr>
        <w:pStyle w:val="Heading1"/>
        <w:rPr>
          <w:ins w:id="1249" w:author="Common, Jack" w:date="2019-10-24T16:32:00Z"/>
        </w:rPr>
        <w:pPrChange w:id="1250" w:author="Common, Jack" w:date="2019-10-24T16:32:00Z">
          <w:pPr>
            <w:jc w:val="both"/>
          </w:pPr>
        </w:pPrChange>
      </w:pPr>
      <w:ins w:id="1251" w:author="Common, Jack" w:date="2019-10-24T16:32:00Z">
        <w:r>
          <w:t>Funding</w:t>
        </w:r>
      </w:ins>
    </w:p>
    <w:p w14:paraId="0BCC44B1" w14:textId="77777777" w:rsidR="006F263F" w:rsidRDefault="006F263F">
      <w:pPr>
        <w:jc w:val="both"/>
        <w:rPr>
          <w:ins w:id="1252" w:author="Common, Jack" w:date="2019-10-24T16:32:00Z"/>
          <w:rFonts w:cs="Arial"/>
          <w:color w:val="000000" w:themeColor="text1"/>
        </w:rPr>
      </w:pPr>
    </w:p>
    <w:p w14:paraId="413FE38E" w14:textId="0EC76600" w:rsidR="00FB4B31" w:rsidRPr="00FB4B31" w:rsidRDefault="00F40497">
      <w:pPr>
        <w:jc w:val="both"/>
        <w:rPr>
          <w:rFonts w:cs="Arial"/>
          <w:color w:val="000000" w:themeColor="text1"/>
        </w:rPr>
        <w:pPrChange w:id="1253" w:author="Common, Jack" w:date="2019-10-23T10:58:00Z">
          <w:pPr>
            <w:spacing w:line="480" w:lineRule="auto"/>
            <w:jc w:val="both"/>
          </w:pPr>
        </w:pPrChange>
      </w:pPr>
      <w:del w:id="1254" w:author="Common, Jack" w:date="2019-10-24T16:32:00Z">
        <w:r w:rsidDel="006F263F">
          <w:rPr>
            <w:rFonts w:cs="Arial"/>
            <w:color w:val="000000" w:themeColor="text1"/>
          </w:rPr>
          <w:delText xml:space="preserve"> </w:delText>
        </w:r>
      </w:del>
      <w:r w:rsidR="00FB4B31" w:rsidRPr="00FB4B31">
        <w:rPr>
          <w:rFonts w:cs="Arial"/>
          <w:color w:val="000000" w:themeColor="text1"/>
        </w:rPr>
        <w:t>J</w:t>
      </w:r>
      <w:r w:rsidR="00FB4B31">
        <w:rPr>
          <w:rFonts w:cs="Arial"/>
          <w:color w:val="000000" w:themeColor="text1"/>
        </w:rPr>
        <w:t>C</w:t>
      </w:r>
      <w:r w:rsidR="00FB4B31" w:rsidRPr="00FB4B31">
        <w:rPr>
          <w:rFonts w:cs="Arial"/>
          <w:color w:val="000000" w:themeColor="text1"/>
        </w:rPr>
        <w:t xml:space="preserve"> acknowledges </w:t>
      </w:r>
      <w:r w:rsidR="00D15FA2">
        <w:rPr>
          <w:rFonts w:cs="Arial"/>
          <w:color w:val="000000" w:themeColor="text1"/>
        </w:rPr>
        <w:t xml:space="preserve">funding from </w:t>
      </w:r>
      <w:r w:rsidR="00FB4B31" w:rsidRPr="00FB4B31">
        <w:rPr>
          <w:rFonts w:cs="Arial"/>
          <w:color w:val="000000" w:themeColor="text1"/>
        </w:rPr>
        <w:t>the Biotechnology and Biological Sciences Research Council</w:t>
      </w:r>
      <w:r w:rsidR="00962420">
        <w:rPr>
          <w:rFonts w:cs="Arial"/>
          <w:color w:val="000000" w:themeColor="text1"/>
        </w:rPr>
        <w:t xml:space="preserve"> </w:t>
      </w:r>
      <w:r w:rsidR="00FB4B31" w:rsidRPr="00FB4B31">
        <w:rPr>
          <w:rFonts w:cs="Arial"/>
          <w:color w:val="000000" w:themeColor="text1"/>
        </w:rPr>
        <w:t xml:space="preserve">(bbsrc.ac.uk/) (BB/J014400/1 and BB/M009122/1). </w:t>
      </w:r>
      <w:r w:rsidR="002264FD">
        <w:rPr>
          <w:rFonts w:cs="Arial"/>
          <w:color w:val="000000" w:themeColor="text1"/>
        </w:rPr>
        <w:t>DWS acknowledges funding from the Medical Research Council (</w:t>
      </w:r>
      <w:r w:rsidR="0062188E" w:rsidRPr="0062188E">
        <w:rPr>
          <w:rFonts w:cs="Arial"/>
          <w:color w:val="000000" w:themeColor="text1"/>
        </w:rPr>
        <w:t>mrc.ukri.org</w:t>
      </w:r>
      <w:r w:rsidR="008E08E6">
        <w:rPr>
          <w:rFonts w:cs="Arial"/>
          <w:color w:val="000000" w:themeColor="text1"/>
        </w:rPr>
        <w:t>) (</w:t>
      </w:r>
      <w:r w:rsidR="008E08E6" w:rsidRPr="008E08E6">
        <w:rPr>
          <w:rFonts w:cs="Arial"/>
          <w:color w:val="000000" w:themeColor="text1"/>
        </w:rPr>
        <w:t>MR/N013794/</w:t>
      </w:r>
      <w:r w:rsidR="008E08E6">
        <w:rPr>
          <w:rFonts w:cs="Arial"/>
          <w:color w:val="000000" w:themeColor="text1"/>
        </w:rPr>
        <w:t xml:space="preserve">1). </w:t>
      </w:r>
      <w:r w:rsidR="00962420" w:rsidRPr="00FB4B31">
        <w:rPr>
          <w:rFonts w:cs="Arial"/>
          <w:color w:val="000000" w:themeColor="text1"/>
        </w:rPr>
        <w:t>SVH acknowledges funding from the BBSRC (BB/R010781/1) and from the People Programme (Marie Curie Actions; ec.europa.eu/research/</w:t>
      </w:r>
      <w:proofErr w:type="spellStart"/>
      <w:r w:rsidR="00962420" w:rsidRPr="00FB4B31">
        <w:rPr>
          <w:rFonts w:cs="Arial"/>
          <w:color w:val="000000" w:themeColor="text1"/>
        </w:rPr>
        <w:t>mariecurieactions</w:t>
      </w:r>
      <w:proofErr w:type="spellEnd"/>
      <w:r w:rsidR="00962420" w:rsidRPr="00FB4B31">
        <w:rPr>
          <w:rFonts w:cs="Arial"/>
          <w:color w:val="000000" w:themeColor="text1"/>
        </w:rPr>
        <w:t>/) of the European Union’s Horizon 2020 (REA grant agreement no. 660039)</w:t>
      </w:r>
      <w:r w:rsidR="0065530B">
        <w:rPr>
          <w:rFonts w:cs="Arial"/>
          <w:color w:val="000000" w:themeColor="text1"/>
        </w:rPr>
        <w:t xml:space="preserve">. </w:t>
      </w:r>
      <w:r w:rsidR="00FB4B31" w:rsidRPr="00FB4B31">
        <w:rPr>
          <w:rFonts w:cs="Arial"/>
          <w:color w:val="000000" w:themeColor="text1"/>
        </w:rPr>
        <w:t xml:space="preserve">ERW acknowledges funding from the Natural Environment Research Council (nerc.ac.uk) (NE/M018350/1), the European Research Council (erc.europa.eu) (ERC-STG-2016-714478 – EVOIMMECH) and the </w:t>
      </w:r>
      <w:r w:rsidR="0065530B">
        <w:rPr>
          <w:rFonts w:cs="Arial"/>
          <w:color w:val="000000" w:themeColor="text1"/>
        </w:rPr>
        <w:t>BBSRC</w:t>
      </w:r>
      <w:r w:rsidR="00FB4B31" w:rsidRPr="00FB4B31">
        <w:rPr>
          <w:rFonts w:cs="Arial"/>
          <w:color w:val="000000" w:themeColor="text1"/>
        </w:rPr>
        <w:t xml:space="preserve"> (BB/N017412/1). </w:t>
      </w:r>
    </w:p>
    <w:p w14:paraId="7F42DA96" w14:textId="4B09A457" w:rsidR="00062AE4" w:rsidRPr="009C0FC6" w:rsidRDefault="00FB4B31">
      <w:pPr>
        <w:jc w:val="both"/>
        <w:rPr>
          <w:rFonts w:cs="Arial"/>
          <w:color w:val="000000" w:themeColor="text1"/>
        </w:rPr>
        <w:pPrChange w:id="1255" w:author="Common, Jack" w:date="2019-10-23T10:58:00Z">
          <w:pPr>
            <w:spacing w:line="480" w:lineRule="auto"/>
            <w:jc w:val="both"/>
          </w:pPr>
        </w:pPrChange>
      </w:pPr>
      <w:r w:rsidRPr="00FB4B31">
        <w:rPr>
          <w:rFonts w:cs="Arial"/>
          <w:color w:val="000000" w:themeColor="text1"/>
        </w:rPr>
        <w:t xml:space="preserve"> </w:t>
      </w:r>
      <w:r w:rsidR="00F00984">
        <w:rPr>
          <w:rFonts w:cs="Arial"/>
          <w:color w:val="000000" w:themeColor="text1"/>
        </w:rPr>
        <w:br w:type="page"/>
      </w:r>
    </w:p>
    <w:p w14:paraId="3B23103C" w14:textId="4FD2D162" w:rsidR="00132219" w:rsidRPr="009C0FC6" w:rsidRDefault="005C7161">
      <w:pPr>
        <w:pStyle w:val="Heading1"/>
        <w:jc w:val="both"/>
        <w:rPr>
          <w:rFonts w:cs="Arial"/>
          <w:b w:val="0"/>
          <w:bCs/>
          <w:color w:val="auto"/>
          <w:szCs w:val="24"/>
          <w:lang w:val="en-US"/>
        </w:rPr>
        <w:pPrChange w:id="1256" w:author="Common, Jack" w:date="2019-10-23T10:58:00Z">
          <w:pPr>
            <w:pStyle w:val="Heading1"/>
            <w:spacing w:line="480" w:lineRule="auto"/>
            <w:jc w:val="both"/>
          </w:pPr>
        </w:pPrChange>
      </w:pPr>
      <w:r w:rsidRPr="009C0FC6">
        <w:rPr>
          <w:rFonts w:cs="Arial"/>
          <w:bCs/>
          <w:color w:val="auto"/>
          <w:szCs w:val="24"/>
          <w:lang w:val="en-US"/>
        </w:rPr>
        <w:t>Figure c</w:t>
      </w:r>
      <w:r w:rsidR="00132219" w:rsidRPr="009C0FC6">
        <w:rPr>
          <w:rFonts w:cs="Arial"/>
          <w:bCs/>
          <w:color w:val="auto"/>
          <w:szCs w:val="24"/>
          <w:lang w:val="en-US"/>
        </w:rPr>
        <w:t>aptions</w:t>
      </w:r>
    </w:p>
    <w:p w14:paraId="4B329F52" w14:textId="77777777" w:rsidR="005C7161" w:rsidRPr="009C0FC6" w:rsidRDefault="005C7161">
      <w:pPr>
        <w:jc w:val="both"/>
        <w:rPr>
          <w:rFonts w:cs="Arial"/>
          <w:color w:val="000000" w:themeColor="text1"/>
        </w:rPr>
        <w:pPrChange w:id="1257" w:author="Common, Jack" w:date="2019-10-23T10:58:00Z">
          <w:pPr>
            <w:spacing w:line="480" w:lineRule="auto"/>
            <w:jc w:val="both"/>
          </w:pPr>
        </w:pPrChange>
      </w:pPr>
    </w:p>
    <w:p w14:paraId="7016D83D" w14:textId="7EE2DB60" w:rsidR="00B24BB3" w:rsidRPr="00AA4FA9" w:rsidRDefault="00B24BB3">
      <w:pPr>
        <w:jc w:val="both"/>
        <w:rPr>
          <w:rFonts w:cs="Arial"/>
          <w:color w:val="000000" w:themeColor="text1"/>
        </w:rPr>
        <w:pPrChange w:id="1258" w:author="Common, Jack" w:date="2019-10-23T10:58:00Z">
          <w:pPr>
            <w:spacing w:line="480" w:lineRule="auto"/>
            <w:jc w:val="both"/>
          </w:pPr>
        </w:pPrChange>
      </w:pPr>
      <w:r w:rsidRPr="00831DB0">
        <w:rPr>
          <w:rFonts w:cs="Arial"/>
          <w:b/>
          <w:color w:val="000000" w:themeColor="text1"/>
        </w:rPr>
        <w:t xml:space="preserve">Figure 1 </w:t>
      </w:r>
      <w:ins w:id="1259" w:author="Common, Jack" w:date="2019-10-23T14:51:00Z">
        <w:r w:rsidR="00863B13" w:rsidRPr="00863B13">
          <w:rPr>
            <w:rFonts w:cs="Arial"/>
            <w:b/>
            <w:bCs/>
            <w:color w:val="000000" w:themeColor="text1"/>
          </w:rPr>
          <w:t>A</w:t>
        </w:r>
      </w:ins>
      <w:ins w:id="1260" w:author="Common, Jack" w:date="2019-10-24T20:09:00Z">
        <w:r w:rsidR="009371C5">
          <w:rPr>
            <w:rFonts w:cs="Arial"/>
            <w:color w:val="000000" w:themeColor="text1"/>
          </w:rPr>
          <w:t xml:space="preserve"> </w:t>
        </w:r>
      </w:ins>
      <w:r w:rsidR="00605763" w:rsidRPr="00863B13">
        <w:rPr>
          <w:rFonts w:cs="Arial"/>
          <w:color w:val="000000" w:themeColor="text1"/>
        </w:rPr>
        <w:t>Population</w:t>
      </w:r>
      <w:r w:rsidR="00605763" w:rsidRPr="00831DB0">
        <w:rPr>
          <w:rFonts w:cs="Arial"/>
          <w:color w:val="000000" w:themeColor="text1"/>
        </w:rPr>
        <w:t xml:space="preserve"> dynamics of phage </w:t>
      </w:r>
      <w:r w:rsidR="00BC5456">
        <w:rPr>
          <w:rFonts w:cs="Arial"/>
          <w:color w:val="000000" w:themeColor="text1"/>
        </w:rPr>
        <w:t>at different levels of</w:t>
      </w:r>
      <w:r w:rsidR="006E5D5E" w:rsidRPr="00831DB0">
        <w:rPr>
          <w:rFonts w:cs="Arial"/>
          <w:color w:val="000000" w:themeColor="text1"/>
        </w:rPr>
        <w:t xml:space="preserve"> </w:t>
      </w:r>
      <w:r w:rsidR="007B4E8D">
        <w:rPr>
          <w:rFonts w:cs="Arial"/>
          <w:color w:val="000000" w:themeColor="text1"/>
        </w:rPr>
        <w:t xml:space="preserve">CRISPR allele </w:t>
      </w:r>
      <w:r w:rsidR="006E5D5E" w:rsidRPr="00831DB0">
        <w:rPr>
          <w:rFonts w:cs="Arial"/>
          <w:color w:val="000000" w:themeColor="text1"/>
        </w:rPr>
        <w:t xml:space="preserve">diversity </w:t>
      </w:r>
      <w:r w:rsidR="00BC5456">
        <w:rPr>
          <w:rFonts w:cs="Arial"/>
          <w:color w:val="000000" w:themeColor="text1"/>
        </w:rPr>
        <w:t>in the host population</w:t>
      </w:r>
      <w:ins w:id="1261" w:author="Common, Jack" w:date="2019-10-23T16:05:00Z">
        <w:r w:rsidR="006A5454">
          <w:rPr>
            <w:rFonts w:cs="Arial"/>
            <w:color w:val="000000" w:themeColor="text1"/>
          </w:rPr>
          <w:t xml:space="preserve"> (panel</w:t>
        </w:r>
        <w:r w:rsidR="006A1979">
          <w:rPr>
            <w:rFonts w:cs="Arial"/>
            <w:color w:val="000000" w:themeColor="text1"/>
          </w:rPr>
          <w:t>s)</w:t>
        </w:r>
      </w:ins>
      <w:r w:rsidR="006E5D5E" w:rsidRPr="00831DB0">
        <w:rPr>
          <w:rFonts w:cs="Arial"/>
          <w:color w:val="000000" w:themeColor="text1"/>
        </w:rPr>
        <w:t xml:space="preserve">. Black lines show the </w:t>
      </w:r>
      <w:ins w:id="1262" w:author="Common, Jack" w:date="2019-10-23T14:52:00Z">
        <w:r w:rsidR="00AA4FA9">
          <w:rPr>
            <w:rFonts w:cs="Arial"/>
            <w:color w:val="000000" w:themeColor="text1"/>
          </w:rPr>
          <w:t xml:space="preserve">phage density expressed as </w:t>
        </w:r>
      </w:ins>
      <w:r w:rsidR="006E5D5E" w:rsidRPr="00831DB0">
        <w:rPr>
          <w:rFonts w:cs="Arial"/>
          <w:color w:val="000000" w:themeColor="text1"/>
        </w:rPr>
        <w:t>plaque-forming units (pfu)</w:t>
      </w:r>
      <w:r w:rsidR="007C00A9" w:rsidRPr="00831DB0">
        <w:rPr>
          <w:rFonts w:cs="Arial"/>
          <w:color w:val="000000" w:themeColor="text1"/>
        </w:rPr>
        <w:t xml:space="preserve"> ml</w:t>
      </w:r>
      <w:r w:rsidR="007C00A9" w:rsidRPr="00831DB0">
        <w:rPr>
          <w:rFonts w:cs="Arial"/>
          <w:color w:val="000000" w:themeColor="text1"/>
          <w:vertAlign w:val="superscript"/>
        </w:rPr>
        <w:t>-1</w:t>
      </w:r>
      <w:r w:rsidR="006E5D5E" w:rsidRPr="00831DB0">
        <w:rPr>
          <w:rFonts w:cs="Arial"/>
          <w:color w:val="000000" w:themeColor="text1"/>
        </w:rPr>
        <w:t xml:space="preserve"> in </w:t>
      </w:r>
      <w:r w:rsidR="00BC5456">
        <w:rPr>
          <w:rFonts w:cs="Arial"/>
          <w:color w:val="000000" w:themeColor="text1"/>
        </w:rPr>
        <w:t>individual</w:t>
      </w:r>
      <w:r w:rsidR="00BC5456" w:rsidRPr="00831DB0">
        <w:rPr>
          <w:rFonts w:cs="Arial"/>
          <w:color w:val="000000" w:themeColor="text1"/>
        </w:rPr>
        <w:t xml:space="preserve"> </w:t>
      </w:r>
      <w:r w:rsidR="006E5D5E" w:rsidRPr="00831DB0">
        <w:rPr>
          <w:rFonts w:cs="Arial"/>
          <w:color w:val="000000" w:themeColor="text1"/>
        </w:rPr>
        <w:t>replicate</w:t>
      </w:r>
      <w:r w:rsidR="00116D55">
        <w:rPr>
          <w:rFonts w:cs="Arial"/>
          <w:color w:val="000000" w:themeColor="text1"/>
        </w:rPr>
        <w:t xml:space="preserve">s </w:t>
      </w:r>
      <w:del w:id="1263" w:author="Common, Jack" w:date="2019-10-23T14:52:00Z">
        <w:r w:rsidR="00BC5456" w:rsidDel="00AA4FA9">
          <w:rPr>
            <w:rFonts w:cs="Arial"/>
            <w:color w:val="000000" w:themeColor="text1"/>
          </w:rPr>
          <w:delText xml:space="preserve">over </w:delText>
        </w:r>
      </w:del>
      <w:ins w:id="1264" w:author="Common, Jack" w:date="2019-10-23T14:52:00Z">
        <w:r w:rsidR="00AA4FA9">
          <w:rPr>
            <w:rFonts w:cs="Arial"/>
            <w:color w:val="000000" w:themeColor="text1"/>
          </w:rPr>
          <w:t>at each day post-infection</w:t>
        </w:r>
      </w:ins>
      <w:ins w:id="1265" w:author="Common, Jack" w:date="2019-10-23T16:05:00Z">
        <w:r w:rsidR="006A1979">
          <w:rPr>
            <w:rFonts w:cs="Arial"/>
            <w:color w:val="000000" w:themeColor="text1"/>
          </w:rPr>
          <w:t xml:space="preserve"> (x-axis)</w:t>
        </w:r>
      </w:ins>
      <w:del w:id="1266" w:author="Common, Jack" w:date="2019-10-23T14:52:00Z">
        <w:r w:rsidR="00BC5456" w:rsidDel="00AA4FA9">
          <w:rPr>
            <w:rFonts w:cs="Arial"/>
            <w:color w:val="000000" w:themeColor="text1"/>
          </w:rPr>
          <w:delText>time</w:delText>
        </w:r>
      </w:del>
      <w:r w:rsidR="006E5D5E" w:rsidRPr="00831DB0">
        <w:rPr>
          <w:rFonts w:cs="Arial"/>
          <w:color w:val="000000" w:themeColor="text1"/>
        </w:rPr>
        <w:t xml:space="preserve">. The limit of phage detection is 200 pfu </w:t>
      </w:r>
      <w:proofErr w:type="gramStart"/>
      <w:r w:rsidR="006E5D5E" w:rsidRPr="00831DB0">
        <w:rPr>
          <w:rFonts w:cs="Arial"/>
          <w:color w:val="000000" w:themeColor="text1"/>
        </w:rPr>
        <w:t>ml</w:t>
      </w:r>
      <w:r w:rsidR="006E5D5E" w:rsidRPr="00831DB0">
        <w:rPr>
          <w:rFonts w:cs="Arial"/>
          <w:color w:val="000000" w:themeColor="text1"/>
          <w:vertAlign w:val="superscript"/>
        </w:rPr>
        <w:t>-1</w:t>
      </w:r>
      <w:proofErr w:type="gramEnd"/>
      <w:r w:rsidR="006E5D5E" w:rsidRPr="00831DB0">
        <w:rPr>
          <w:rFonts w:cs="Arial"/>
          <w:color w:val="000000" w:themeColor="text1"/>
        </w:rPr>
        <w:t>.</w:t>
      </w:r>
      <w:ins w:id="1267" w:author="Common, Jack" w:date="2019-10-23T14:52:00Z">
        <w:r w:rsidR="00AA4FA9">
          <w:rPr>
            <w:rFonts w:cs="Arial"/>
            <w:color w:val="000000" w:themeColor="text1"/>
          </w:rPr>
          <w:t xml:space="preserve"> </w:t>
        </w:r>
        <w:r w:rsidR="00AA4FA9">
          <w:rPr>
            <w:rFonts w:cs="Arial"/>
            <w:b/>
            <w:bCs/>
            <w:color w:val="000000" w:themeColor="text1"/>
          </w:rPr>
          <w:t xml:space="preserve">B </w:t>
        </w:r>
        <w:r w:rsidR="007777C6" w:rsidRPr="00997DDD">
          <w:rPr>
            <w:rFonts w:cs="Arial"/>
          </w:rPr>
          <w:t xml:space="preserve">Coefficients from a GLMM of </w:t>
        </w:r>
        <w:r w:rsidR="007777C6">
          <w:rPr>
            <w:rFonts w:cs="Arial"/>
          </w:rPr>
          <w:t>the natural log of</w:t>
        </w:r>
        <w:r w:rsidR="007777C6" w:rsidRPr="00997DDD">
          <w:rPr>
            <w:rFonts w:cs="Arial"/>
          </w:rPr>
          <w:t xml:space="preserve"> </w:t>
        </w:r>
      </w:ins>
      <w:ins w:id="1268" w:author="Common, Jack" w:date="2019-10-23T14:53:00Z">
        <w:r w:rsidR="00D92D73">
          <w:rPr>
            <w:rFonts w:cs="Arial"/>
          </w:rPr>
          <w:t>phage density (</w:t>
        </w:r>
        <w:proofErr w:type="gramStart"/>
        <w:r w:rsidR="00D92D73">
          <w:rPr>
            <w:rFonts w:cs="Arial"/>
          </w:rPr>
          <w:t>ln[</w:t>
        </w:r>
      </w:ins>
      <w:proofErr w:type="gramEnd"/>
      <w:ins w:id="1269" w:author="Common, Jack" w:date="2019-10-23T14:52:00Z">
        <w:r w:rsidR="007777C6">
          <w:rPr>
            <w:rFonts w:cs="Arial"/>
          </w:rPr>
          <w:t>pfu ml</w:t>
        </w:r>
        <w:r w:rsidR="007777C6">
          <w:rPr>
            <w:rFonts w:cs="Arial"/>
            <w:vertAlign w:val="superscript"/>
          </w:rPr>
          <w:t>-1</w:t>
        </w:r>
      </w:ins>
      <w:ins w:id="1270" w:author="Common, Jack" w:date="2019-10-23T14:53:00Z">
        <w:r w:rsidR="00D92D73">
          <w:rPr>
            <w:rFonts w:cs="Arial"/>
          </w:rPr>
          <w:t>]</w:t>
        </w:r>
      </w:ins>
      <w:ins w:id="1271" w:author="Common, Jack" w:date="2019-10-23T14:52:00Z">
        <w:r w:rsidR="007777C6">
          <w:rPr>
            <w:rFonts w:cs="Arial"/>
          </w:rPr>
          <w:t>)</w:t>
        </w:r>
        <w:r w:rsidR="007777C6" w:rsidRPr="00997DDD">
          <w:rPr>
            <w:rFonts w:cs="Arial"/>
          </w:rPr>
          <w:t xml:space="preserve">, with </w:t>
        </w:r>
        <w:r w:rsidR="007777C6">
          <w:rPr>
            <w:rFonts w:cs="Arial"/>
          </w:rPr>
          <w:t xml:space="preserve">CRISPR allele </w:t>
        </w:r>
        <w:r w:rsidR="007777C6" w:rsidRPr="00997DDD">
          <w:rPr>
            <w:rFonts w:cs="Arial"/>
          </w:rPr>
          <w:t xml:space="preserve">diversity treatment and days post-infection as fixed effects. </w:t>
        </w:r>
        <w:r w:rsidR="007777C6">
          <w:rPr>
            <w:rFonts w:cs="Arial"/>
          </w:rPr>
          <w:t>The i</w:t>
        </w:r>
        <w:r w:rsidR="007777C6" w:rsidRPr="00997DDD">
          <w:rPr>
            <w:rFonts w:cs="Arial"/>
          </w:rPr>
          <w:t>ntercept is the mean</w:t>
        </w:r>
        <w:r w:rsidR="007777C6">
          <w:rPr>
            <w:rFonts w:cs="Arial"/>
          </w:rPr>
          <w:t xml:space="preserve"> phage titre</w:t>
        </w:r>
        <w:r w:rsidR="007777C6" w:rsidRPr="00997DDD">
          <w:rPr>
            <w:rFonts w:cs="Arial"/>
          </w:rPr>
          <w:t xml:space="preserve"> </w:t>
        </w:r>
        <w:r w:rsidR="007777C6">
          <w:rPr>
            <w:rFonts w:cs="Arial"/>
          </w:rPr>
          <w:t>in</w:t>
        </w:r>
        <w:r w:rsidR="007777C6" w:rsidRPr="00997DDD">
          <w:rPr>
            <w:rFonts w:cs="Arial"/>
          </w:rPr>
          <w:t xml:space="preserve"> the 1-clone treatment</w:t>
        </w:r>
      </w:ins>
      <w:ins w:id="1272" w:author="Common, Jack" w:date="2019-10-24T20:46:00Z">
        <w:r w:rsidR="00013CD5">
          <w:rPr>
            <w:rFonts w:cs="Arial"/>
          </w:rPr>
          <w:t xml:space="preserve">. </w:t>
        </w:r>
      </w:ins>
      <w:bookmarkStart w:id="1273" w:name="_GoBack"/>
      <w:bookmarkEnd w:id="1273"/>
      <w:ins w:id="1274" w:author="Common, Jack" w:date="2019-10-23T14:52:00Z">
        <w:r w:rsidR="007777C6">
          <w:rPr>
            <w:rFonts w:cs="Arial"/>
          </w:rPr>
          <w:t>T</w:t>
        </w:r>
        <w:r w:rsidR="007777C6" w:rsidRPr="00997DDD">
          <w:rPr>
            <w:rFonts w:cs="Arial"/>
          </w:rPr>
          <w:t xml:space="preserve">he </w:t>
        </w:r>
        <w:r w:rsidR="007777C6" w:rsidRPr="00997DDD">
          <w:rPr>
            <w:rFonts w:cs="Arial"/>
            <w:i/>
            <w:iCs/>
          </w:rPr>
          <w:sym w:font="Symbol" w:char="F062"/>
        </w:r>
        <w:r w:rsidR="007777C6" w:rsidRPr="00997DDD">
          <w:rPr>
            <w:rFonts w:cs="Arial"/>
            <w:i/>
            <w:iCs/>
          </w:rPr>
          <w:t xml:space="preserve"> </w:t>
        </w:r>
        <w:r w:rsidR="007777C6" w:rsidRPr="00997DDD">
          <w:rPr>
            <w:rFonts w:cs="Arial"/>
          </w:rPr>
          <w:t xml:space="preserve">differences from the intercept are shown for the remaining levels of both fixed effects. </w:t>
        </w:r>
        <w:r w:rsidR="007777C6">
          <w:rPr>
            <w:rFonts w:cs="Arial"/>
          </w:rPr>
          <w:t xml:space="preserve">The dotted line at zero indicates no difference from the intercept. </w:t>
        </w:r>
        <w:r w:rsidR="007777C6" w:rsidRPr="00997DDD">
          <w:rPr>
            <w:rFonts w:cs="Arial"/>
          </w:rPr>
          <w:t xml:space="preserve">Means are shown as white points with 67, 89% and 95% </w:t>
        </w:r>
      </w:ins>
      <w:ins w:id="1275" w:author="Common, Jack" w:date="2019-10-23T15:10:00Z">
        <w:r w:rsidR="00281820">
          <w:rPr>
            <w:rFonts w:cs="Arial"/>
          </w:rPr>
          <w:t>credibility</w:t>
        </w:r>
      </w:ins>
      <w:ins w:id="1276" w:author="Common, Jack" w:date="2019-10-23T14:52:00Z">
        <w:r w:rsidR="007777C6" w:rsidRPr="00997DDD">
          <w:rPr>
            <w:rFonts w:cs="Arial"/>
          </w:rPr>
          <w:t xml:space="preserve"> intervals given in decreasing width.</w:t>
        </w:r>
      </w:ins>
    </w:p>
    <w:p w14:paraId="0FC71D48" w14:textId="38B98958" w:rsidR="001631BE" w:rsidRPr="00831DB0" w:rsidRDefault="001631BE">
      <w:pPr>
        <w:jc w:val="both"/>
        <w:rPr>
          <w:rFonts w:cs="Arial"/>
          <w:color w:val="000000" w:themeColor="text1"/>
        </w:rPr>
        <w:pPrChange w:id="1277" w:author="Common, Jack" w:date="2019-10-23T10:58:00Z">
          <w:pPr>
            <w:spacing w:line="480" w:lineRule="auto"/>
            <w:jc w:val="both"/>
          </w:pPr>
        </w:pPrChange>
      </w:pPr>
    </w:p>
    <w:p w14:paraId="40D6CBBC" w14:textId="60FF9B5A" w:rsidR="001631BE" w:rsidRDefault="001631BE">
      <w:pPr>
        <w:jc w:val="both"/>
        <w:rPr>
          <w:rFonts w:cs="Arial"/>
          <w:color w:val="000000" w:themeColor="text1"/>
        </w:rPr>
        <w:pPrChange w:id="1278" w:author="Common, Jack" w:date="2019-10-23T10:58:00Z">
          <w:pPr>
            <w:spacing w:line="480" w:lineRule="auto"/>
            <w:jc w:val="both"/>
          </w:pPr>
        </w:pPrChange>
      </w:pPr>
      <w:r w:rsidRPr="00831DB0">
        <w:rPr>
          <w:rFonts w:cs="Arial"/>
          <w:b/>
          <w:bCs/>
          <w:color w:val="000000" w:themeColor="text1"/>
        </w:rPr>
        <w:t xml:space="preserve">Figure 2 </w:t>
      </w:r>
      <w:ins w:id="1279" w:author="Common, Jack" w:date="2019-10-23T15:11:00Z">
        <w:r w:rsidR="00CE129F">
          <w:rPr>
            <w:rFonts w:cs="Arial"/>
            <w:color w:val="000000" w:themeColor="text1"/>
          </w:rPr>
          <w:t>Estimated p</w:t>
        </w:r>
      </w:ins>
      <w:del w:id="1280" w:author="Common, Jack" w:date="2019-10-23T15:11:00Z">
        <w:r w:rsidR="002F2A9F" w:rsidRPr="00831DB0" w:rsidDel="00CE129F">
          <w:rPr>
            <w:rFonts w:cs="Arial"/>
            <w:color w:val="000000" w:themeColor="text1"/>
          </w:rPr>
          <w:delText>P</w:delText>
        </w:r>
      </w:del>
      <w:r w:rsidR="002F2A9F" w:rsidRPr="00831DB0">
        <w:rPr>
          <w:rFonts w:cs="Arial"/>
          <w:color w:val="000000" w:themeColor="text1"/>
        </w:rPr>
        <w:t xml:space="preserve">roportion of phage that had evolved </w:t>
      </w:r>
      <w:ins w:id="1281" w:author="Common, Jack" w:date="2019-10-23T15:08:00Z">
        <w:r w:rsidR="006009B5">
          <w:rPr>
            <w:rFonts w:cs="Arial"/>
            <w:color w:val="000000" w:themeColor="text1"/>
          </w:rPr>
          <w:t xml:space="preserve">to </w:t>
        </w:r>
      </w:ins>
      <w:del w:id="1282" w:author="Common, Jack" w:date="2019-10-23T15:08:00Z">
        <w:r w:rsidR="00254C77" w:rsidRPr="00831DB0" w:rsidDel="006009B5">
          <w:rPr>
            <w:rFonts w:cs="Arial"/>
            <w:color w:val="000000" w:themeColor="text1"/>
          </w:rPr>
          <w:delText>an expanded infectivity range</w:delText>
        </w:r>
      </w:del>
      <w:del w:id="1283" w:author="Common, Jack" w:date="2019-10-23T15:06:00Z">
        <w:r w:rsidR="003E3A76" w:rsidDel="00C72A71">
          <w:rPr>
            <w:rFonts w:cs="Arial"/>
            <w:color w:val="000000" w:themeColor="text1"/>
          </w:rPr>
          <w:delText>,</w:delText>
        </w:r>
        <w:r w:rsidR="00254C77" w:rsidRPr="00831DB0" w:rsidDel="00C72A71">
          <w:rPr>
            <w:rFonts w:cs="Arial"/>
            <w:color w:val="000000" w:themeColor="text1"/>
          </w:rPr>
          <w:delText xml:space="preserve"> i.e. </w:delText>
        </w:r>
        <w:r w:rsidR="003E3A76" w:rsidDel="00C72A71">
          <w:rPr>
            <w:rFonts w:cs="Arial"/>
            <w:color w:val="000000" w:themeColor="text1"/>
          </w:rPr>
          <w:delText xml:space="preserve">phage that </w:delText>
        </w:r>
      </w:del>
      <w:del w:id="1284" w:author="Common, Jack" w:date="2019-10-23T15:08:00Z">
        <w:r w:rsidR="00254C77" w:rsidRPr="00831DB0" w:rsidDel="006009B5">
          <w:rPr>
            <w:rFonts w:cs="Arial"/>
            <w:color w:val="000000" w:themeColor="text1"/>
          </w:rPr>
          <w:delText xml:space="preserve">could </w:delText>
        </w:r>
      </w:del>
      <w:r w:rsidR="00254C77" w:rsidRPr="00831DB0">
        <w:rPr>
          <w:rFonts w:cs="Arial"/>
          <w:color w:val="000000" w:themeColor="text1"/>
        </w:rPr>
        <w:t xml:space="preserve">infect a </w:t>
      </w:r>
      <w:r w:rsidR="003E3A76">
        <w:rPr>
          <w:rFonts w:cs="Arial"/>
          <w:color w:val="000000" w:themeColor="text1"/>
        </w:rPr>
        <w:t>second CRISPR</w:t>
      </w:r>
      <w:del w:id="1285" w:author="Common, Jack" w:date="2019-10-23T15:06:00Z">
        <w:r w:rsidR="003E3A76" w:rsidDel="00C72A71">
          <w:rPr>
            <w:rFonts w:cs="Arial"/>
            <w:color w:val="000000" w:themeColor="text1"/>
          </w:rPr>
          <w:delText>-resistant</w:delText>
        </w:r>
      </w:del>
      <w:r w:rsidR="003E3A76">
        <w:rPr>
          <w:rFonts w:cs="Arial"/>
          <w:color w:val="000000" w:themeColor="text1"/>
        </w:rPr>
        <w:t xml:space="preserve"> </w:t>
      </w:r>
      <w:r w:rsidR="00B30F40" w:rsidRPr="00831DB0">
        <w:rPr>
          <w:rFonts w:cs="Arial"/>
          <w:color w:val="000000" w:themeColor="text1"/>
        </w:rPr>
        <w:t>clone</w:t>
      </w:r>
      <w:r w:rsidR="00B8413C" w:rsidRPr="00831DB0">
        <w:rPr>
          <w:rFonts w:cs="Arial"/>
          <w:color w:val="000000" w:themeColor="text1"/>
        </w:rPr>
        <w:t xml:space="preserve"> </w:t>
      </w:r>
      <w:r w:rsidR="003E3A76">
        <w:rPr>
          <w:rFonts w:cs="Arial"/>
          <w:color w:val="000000" w:themeColor="text1"/>
        </w:rPr>
        <w:t xml:space="preserve">in addition to the </w:t>
      </w:r>
      <w:r w:rsidR="003E3A76" w:rsidRPr="00FB25E6">
        <w:rPr>
          <w:rFonts w:cs="Arial"/>
          <w:color w:val="000000" w:themeColor="text1"/>
        </w:rPr>
        <w:t xml:space="preserve">original </w:t>
      </w:r>
      <w:r w:rsidR="003E3A76">
        <w:rPr>
          <w:rFonts w:cs="Arial"/>
          <w:color w:val="000000" w:themeColor="text1"/>
        </w:rPr>
        <w:t>CRISPR</w:t>
      </w:r>
      <w:r w:rsidR="003E3A76" w:rsidRPr="00FB25E6">
        <w:rPr>
          <w:rFonts w:cs="Arial"/>
          <w:color w:val="000000" w:themeColor="text1"/>
        </w:rPr>
        <w:t xml:space="preserve"> clone</w:t>
      </w:r>
      <w:r w:rsidR="003E3A76">
        <w:rPr>
          <w:rFonts w:cs="Arial"/>
          <w:color w:val="000000" w:themeColor="text1"/>
        </w:rPr>
        <w:t xml:space="preserve"> they were pre-evolved to infect</w:t>
      </w:r>
      <w:del w:id="1286" w:author="Common, Jack" w:date="2019-10-23T15:06:00Z">
        <w:r w:rsidR="003E3A76" w:rsidDel="00C72A71">
          <w:rPr>
            <w:rFonts w:cs="Arial"/>
            <w:color w:val="000000" w:themeColor="text1"/>
          </w:rPr>
          <w:delText xml:space="preserve">, shown in </w:delText>
        </w:r>
        <w:r w:rsidR="00FA09A3" w:rsidDel="00C72A71">
          <w:rPr>
            <w:rFonts w:cs="Arial"/>
            <w:color w:val="000000" w:themeColor="text1"/>
          </w:rPr>
          <w:delText>Fig</w:delText>
        </w:r>
        <w:r w:rsidR="001975B1" w:rsidDel="00C72A71">
          <w:rPr>
            <w:rFonts w:cs="Arial"/>
            <w:color w:val="000000" w:themeColor="text1"/>
          </w:rPr>
          <w:delText>.</w:delText>
        </w:r>
        <w:r w:rsidR="003E3A76" w:rsidDel="00C72A71">
          <w:rPr>
            <w:rFonts w:cs="Arial"/>
            <w:color w:val="000000" w:themeColor="text1"/>
          </w:rPr>
          <w:delText xml:space="preserve"> </w:delText>
        </w:r>
      </w:del>
      <w:ins w:id="1287" w:author="Common, Jack" w:date="2019-10-23T15:08:00Z">
        <w:r w:rsidR="006009B5">
          <w:rPr>
            <w:rFonts w:cs="Arial"/>
            <w:color w:val="000000" w:themeColor="text1"/>
          </w:rPr>
          <w:t xml:space="preserve"> </w:t>
        </w:r>
      </w:ins>
      <w:del w:id="1288" w:author="Common, Jack" w:date="2019-10-23T15:06:00Z">
        <w:r w:rsidR="003E3A76" w:rsidDel="00C72A71">
          <w:rPr>
            <w:rFonts w:cs="Arial"/>
            <w:color w:val="000000" w:themeColor="text1"/>
          </w:rPr>
          <w:delText>S1</w:delText>
        </w:r>
      </w:del>
      <w:ins w:id="1289" w:author="Common, Jack" w:date="2019-10-23T15:08:00Z">
        <w:r w:rsidR="00FB7B7A">
          <w:rPr>
            <w:rFonts w:cs="Arial"/>
            <w:color w:val="000000" w:themeColor="text1"/>
          </w:rPr>
          <w:t>at each day post-infection (</w:t>
        </w:r>
        <w:r w:rsidR="006009B5">
          <w:rPr>
            <w:rFonts w:cs="Arial"/>
            <w:color w:val="000000" w:themeColor="text1"/>
          </w:rPr>
          <w:t>panels; 1, 2, and 3 dpi)</w:t>
        </w:r>
      </w:ins>
      <w:del w:id="1290" w:author="Common, Jack" w:date="2019-10-23T15:08:00Z">
        <w:r w:rsidR="00275220" w:rsidRPr="00831DB0" w:rsidDel="00FB7B7A">
          <w:rPr>
            <w:rFonts w:cs="Arial"/>
            <w:color w:val="000000" w:themeColor="text1"/>
          </w:rPr>
          <w:delText>.</w:delText>
        </w:r>
      </w:del>
      <w:r w:rsidR="00275220" w:rsidRPr="00831DB0">
        <w:rPr>
          <w:rFonts w:cs="Arial"/>
          <w:color w:val="000000" w:themeColor="text1"/>
        </w:rPr>
        <w:t xml:space="preserve"> </w:t>
      </w:r>
      <w:ins w:id="1291" w:author="Common, Jack" w:date="2019-10-23T15:09:00Z">
        <w:r w:rsidR="00920AEF">
          <w:rPr>
            <w:rFonts w:cs="Arial"/>
            <w:color w:val="000000" w:themeColor="text1"/>
          </w:rPr>
          <w:t xml:space="preserve">in each polyclonal CRISPR allele diversity treatment (x-axis; 3-, 6-, 12- and 24-clone treatments). </w:t>
        </w:r>
      </w:ins>
      <w:ins w:id="1292" w:author="Common, Jack" w:date="2019-10-23T15:10:00Z">
        <w:r w:rsidR="00281820">
          <w:rPr>
            <w:rFonts w:cs="Arial"/>
            <w:color w:val="000000" w:themeColor="text1"/>
          </w:rPr>
          <w:t xml:space="preserve">Because these estimates are derived from a Bayesian GLMM, </w:t>
        </w:r>
      </w:ins>
      <w:ins w:id="1293" w:author="Common, Jack" w:date="2019-10-23T15:12:00Z">
        <w:r w:rsidR="00B231C3">
          <w:rPr>
            <w:rFonts w:cs="Arial"/>
            <w:color w:val="000000" w:themeColor="text1"/>
          </w:rPr>
          <w:t xml:space="preserve">they are posterior </w:t>
        </w:r>
      </w:ins>
      <w:ins w:id="1294" w:author="Common, Jack" w:date="2019-10-23T15:10:00Z">
        <w:r w:rsidR="00281820">
          <w:rPr>
            <w:rFonts w:cs="Arial"/>
            <w:color w:val="000000" w:themeColor="text1"/>
          </w:rPr>
          <w:t xml:space="preserve">modes </w:t>
        </w:r>
      </w:ins>
      <w:ins w:id="1295" w:author="Common, Jack" w:date="2019-10-23T15:11:00Z">
        <w:r w:rsidR="00CE129F">
          <w:rPr>
            <w:rFonts w:cs="Arial"/>
            <w:color w:val="000000" w:themeColor="text1"/>
          </w:rPr>
          <w:t xml:space="preserve">- </w:t>
        </w:r>
      </w:ins>
      <w:ins w:id="1296" w:author="Common, Jack" w:date="2019-10-23T15:10:00Z">
        <w:r w:rsidR="00281820">
          <w:rPr>
            <w:rFonts w:cs="Arial"/>
            <w:color w:val="000000" w:themeColor="text1"/>
          </w:rPr>
          <w:t>not means</w:t>
        </w:r>
      </w:ins>
      <w:ins w:id="1297" w:author="Common, Jack" w:date="2019-10-23T15:11:00Z">
        <w:r w:rsidR="00CE129F">
          <w:rPr>
            <w:rFonts w:cs="Arial"/>
            <w:color w:val="000000" w:themeColor="text1"/>
          </w:rPr>
          <w:t xml:space="preserve"> </w:t>
        </w:r>
      </w:ins>
      <w:ins w:id="1298" w:author="Common, Jack" w:date="2019-10-23T15:12:00Z">
        <w:r w:rsidR="00B231C3">
          <w:rPr>
            <w:rFonts w:cs="Arial"/>
            <w:color w:val="000000" w:themeColor="text1"/>
          </w:rPr>
          <w:t>–</w:t>
        </w:r>
      </w:ins>
      <w:ins w:id="1299" w:author="Common, Jack" w:date="2019-10-23T15:11:00Z">
        <w:r w:rsidR="00CE129F">
          <w:rPr>
            <w:rFonts w:cs="Arial"/>
            <w:color w:val="000000" w:themeColor="text1"/>
          </w:rPr>
          <w:t xml:space="preserve"> </w:t>
        </w:r>
      </w:ins>
      <w:ins w:id="1300" w:author="Common, Jack" w:date="2019-10-23T15:12:00Z">
        <w:r w:rsidR="00B231C3">
          <w:rPr>
            <w:rFonts w:cs="Arial"/>
            <w:color w:val="000000" w:themeColor="text1"/>
          </w:rPr>
          <w:t xml:space="preserve">and </w:t>
        </w:r>
      </w:ins>
      <w:del w:id="1301" w:author="Common, Jack" w:date="2019-10-23T15:10:00Z">
        <w:r w:rsidR="00905A95" w:rsidDel="00281820">
          <w:rPr>
            <w:rFonts w:cs="Arial"/>
            <w:color w:val="000000" w:themeColor="text1"/>
          </w:rPr>
          <w:delText>Means</w:delText>
        </w:r>
        <w:r w:rsidR="00963CA6" w:rsidRPr="00831DB0" w:rsidDel="00281820">
          <w:rPr>
            <w:rFonts w:cs="Arial"/>
            <w:color w:val="000000" w:themeColor="text1"/>
          </w:rPr>
          <w:delText xml:space="preserve"> </w:delText>
        </w:r>
      </w:del>
      <w:r w:rsidR="00963CA6" w:rsidRPr="00831DB0">
        <w:rPr>
          <w:rFonts w:cs="Arial"/>
          <w:color w:val="000000" w:themeColor="text1"/>
        </w:rPr>
        <w:t>are shown as white points</w:t>
      </w:r>
      <w:ins w:id="1302" w:author="Common, Jack" w:date="2019-10-23T15:13:00Z">
        <w:r w:rsidR="00B231C3">
          <w:rPr>
            <w:rFonts w:cs="Arial"/>
            <w:color w:val="000000" w:themeColor="text1"/>
          </w:rPr>
          <w:t xml:space="preserve">. Similarly, </w:t>
        </w:r>
      </w:ins>
      <w:del w:id="1303" w:author="Common, Jack" w:date="2019-10-23T15:12:00Z">
        <w:r w:rsidR="00963CA6" w:rsidRPr="00831DB0" w:rsidDel="00B231C3">
          <w:rPr>
            <w:rFonts w:cs="Arial"/>
            <w:color w:val="000000" w:themeColor="text1"/>
          </w:rPr>
          <w:delText xml:space="preserve"> </w:delText>
        </w:r>
      </w:del>
      <w:del w:id="1304" w:author="Common, Jack" w:date="2019-10-23T15:11:00Z">
        <w:r w:rsidR="00963CA6" w:rsidRPr="00831DB0" w:rsidDel="00281820">
          <w:rPr>
            <w:rFonts w:cs="Arial"/>
            <w:color w:val="000000" w:themeColor="text1"/>
          </w:rPr>
          <w:delText xml:space="preserve">with </w:delText>
        </w:r>
      </w:del>
      <w:r w:rsidR="00963CA6" w:rsidRPr="00831DB0">
        <w:rPr>
          <w:rFonts w:cs="Arial"/>
          <w:color w:val="000000" w:themeColor="text1"/>
        </w:rPr>
        <w:t>67, 89 and 95%</w:t>
      </w:r>
      <w:r w:rsidR="00B30F40" w:rsidRPr="00831DB0">
        <w:rPr>
          <w:rFonts w:cs="Arial"/>
          <w:color w:val="000000" w:themeColor="text1"/>
        </w:rPr>
        <w:t xml:space="preserve"> </w:t>
      </w:r>
      <w:ins w:id="1305" w:author="Common, Jack" w:date="2019-10-23T15:12:00Z">
        <w:r w:rsidR="00711820">
          <w:rPr>
            <w:rFonts w:cs="Arial"/>
            <w:color w:val="000000" w:themeColor="text1"/>
          </w:rPr>
          <w:t xml:space="preserve">credibility intervals are </w:t>
        </w:r>
      </w:ins>
      <w:del w:id="1306" w:author="Common, Jack" w:date="2019-10-23T15:11:00Z">
        <w:r w:rsidR="00905A95" w:rsidDel="00281820">
          <w:rPr>
            <w:rFonts w:cs="Arial"/>
            <w:color w:val="000000" w:themeColor="text1"/>
          </w:rPr>
          <w:delText>confidence</w:delText>
        </w:r>
        <w:r w:rsidR="00963CA6" w:rsidRPr="00831DB0" w:rsidDel="00281820">
          <w:rPr>
            <w:rFonts w:cs="Arial"/>
            <w:color w:val="000000" w:themeColor="text1"/>
          </w:rPr>
          <w:delText xml:space="preserve"> </w:delText>
        </w:r>
      </w:del>
      <w:ins w:id="1307" w:author="Common, Jack" w:date="2019-10-23T15:11:00Z">
        <w:r w:rsidR="00281820">
          <w:rPr>
            <w:rFonts w:cs="Arial"/>
            <w:color w:val="000000" w:themeColor="text1"/>
          </w:rPr>
          <w:t>highest probability density</w:t>
        </w:r>
        <w:r w:rsidR="00281820" w:rsidRPr="00831DB0">
          <w:rPr>
            <w:rFonts w:cs="Arial"/>
            <w:color w:val="000000" w:themeColor="text1"/>
          </w:rPr>
          <w:t xml:space="preserve"> </w:t>
        </w:r>
      </w:ins>
      <w:proofErr w:type="gramStart"/>
      <w:r w:rsidR="00963CA6" w:rsidRPr="00831DB0">
        <w:rPr>
          <w:rFonts w:cs="Arial"/>
          <w:color w:val="000000" w:themeColor="text1"/>
        </w:rPr>
        <w:t>intervals</w:t>
      </w:r>
      <w:ins w:id="1308" w:author="Common, Jack" w:date="2019-10-23T15:13:00Z">
        <w:r w:rsidR="00B231C3">
          <w:rPr>
            <w:rFonts w:cs="Arial"/>
            <w:color w:val="000000" w:themeColor="text1"/>
          </w:rPr>
          <w:t>, and</w:t>
        </w:r>
        <w:proofErr w:type="gramEnd"/>
        <w:r w:rsidR="00B231C3">
          <w:rPr>
            <w:rFonts w:cs="Arial"/>
            <w:color w:val="000000" w:themeColor="text1"/>
          </w:rPr>
          <w:t xml:space="preserve"> are </w:t>
        </w:r>
      </w:ins>
      <w:del w:id="1309" w:author="Common, Jack" w:date="2019-10-23T15:13:00Z">
        <w:r w:rsidR="00963CA6" w:rsidRPr="00831DB0" w:rsidDel="00B231C3">
          <w:rPr>
            <w:rFonts w:cs="Arial"/>
            <w:color w:val="000000" w:themeColor="text1"/>
          </w:rPr>
          <w:delText xml:space="preserve"> </w:delText>
        </w:r>
      </w:del>
      <w:r w:rsidR="00010A8A" w:rsidRPr="00831DB0">
        <w:rPr>
          <w:rFonts w:cs="Arial"/>
          <w:color w:val="000000" w:themeColor="text1"/>
        </w:rPr>
        <w:t>given in decreasing width</w:t>
      </w:r>
      <w:ins w:id="1310" w:author="Common, Jack" w:date="2019-10-23T15:13:00Z">
        <w:r w:rsidR="00B231C3">
          <w:rPr>
            <w:rFonts w:cs="Arial"/>
            <w:color w:val="000000" w:themeColor="text1"/>
          </w:rPr>
          <w:t xml:space="preserve"> around mode estimates</w:t>
        </w:r>
      </w:ins>
      <w:r w:rsidR="00010A8A" w:rsidRPr="00831DB0">
        <w:rPr>
          <w:rFonts w:cs="Arial"/>
          <w:color w:val="000000" w:themeColor="text1"/>
        </w:rPr>
        <w:t>.</w:t>
      </w:r>
      <w:r w:rsidR="00963CA6" w:rsidRPr="00831DB0">
        <w:rPr>
          <w:rFonts w:cs="Arial"/>
          <w:color w:val="000000" w:themeColor="text1"/>
        </w:rPr>
        <w:t xml:space="preserve"> </w:t>
      </w:r>
    </w:p>
    <w:p w14:paraId="5890A022" w14:textId="7E2CDC31" w:rsidR="006C37BF" w:rsidRDefault="006C37BF">
      <w:pPr>
        <w:jc w:val="both"/>
        <w:rPr>
          <w:rFonts w:cs="Arial"/>
          <w:color w:val="000000" w:themeColor="text1"/>
        </w:rPr>
        <w:pPrChange w:id="1311" w:author="Common, Jack" w:date="2019-10-23T10:58:00Z">
          <w:pPr>
            <w:spacing w:line="480" w:lineRule="auto"/>
            <w:jc w:val="both"/>
          </w:pPr>
        </w:pPrChange>
      </w:pPr>
    </w:p>
    <w:p w14:paraId="580DE249" w14:textId="04F75559" w:rsidR="00691113" w:rsidRPr="009C0FC6" w:rsidRDefault="006C37BF">
      <w:pPr>
        <w:jc w:val="both"/>
        <w:rPr>
          <w:rFonts w:cs="Arial"/>
          <w:color w:val="000000" w:themeColor="text1"/>
        </w:rPr>
        <w:pPrChange w:id="1312" w:author="Common, Jack" w:date="2019-10-23T10:58:00Z">
          <w:pPr>
            <w:spacing w:line="480" w:lineRule="auto"/>
            <w:jc w:val="both"/>
          </w:pPr>
        </w:pPrChange>
      </w:pPr>
      <w:r>
        <w:rPr>
          <w:rFonts w:cs="Arial"/>
          <w:b/>
          <w:color w:val="000000" w:themeColor="text1"/>
        </w:rPr>
        <w:t>Figure 3</w:t>
      </w:r>
      <w:r>
        <w:rPr>
          <w:rFonts w:cs="Arial"/>
          <w:color w:val="000000" w:themeColor="text1"/>
        </w:rPr>
        <w:t xml:space="preserve"> Selection rate</w:t>
      </w:r>
      <w:r w:rsidR="000D523F">
        <w:rPr>
          <w:rFonts w:cs="Arial"/>
          <w:color w:val="000000" w:themeColor="text1"/>
        </w:rPr>
        <w:t xml:space="preserve"> </w:t>
      </w:r>
      <w:r w:rsidR="00247E44">
        <w:rPr>
          <w:rFonts w:cs="Arial"/>
          <w:color w:val="000000" w:themeColor="text1"/>
        </w:rPr>
        <w:t xml:space="preserve">of </w:t>
      </w:r>
      <w:r w:rsidR="00247E44" w:rsidRPr="00831DB0">
        <w:rPr>
          <w:rFonts w:cs="Arial"/>
          <w:b/>
          <w:color w:val="000000" w:themeColor="text1"/>
        </w:rPr>
        <w:t>A</w:t>
      </w:r>
      <w:del w:id="1313" w:author="Common, Jack" w:date="2019-10-24T20:09:00Z">
        <w:r w:rsidR="00247E44" w:rsidDel="009371C5">
          <w:rPr>
            <w:rFonts w:cs="Arial"/>
            <w:color w:val="000000" w:themeColor="text1"/>
          </w:rPr>
          <w:delText>)</w:delText>
        </w:r>
      </w:del>
      <w:r w:rsidR="00247E44">
        <w:rPr>
          <w:rFonts w:cs="Arial"/>
          <w:color w:val="000000" w:themeColor="text1"/>
        </w:rPr>
        <w:t xml:space="preserve"> </w:t>
      </w:r>
      <w:del w:id="1314" w:author="Common, Jack" w:date="2019-10-23T15:05:00Z">
        <w:r w:rsidR="00C734B8" w:rsidDel="00DE6449">
          <w:rPr>
            <w:rFonts w:cs="Arial"/>
            <w:color w:val="000000" w:themeColor="text1"/>
          </w:rPr>
          <w:delText xml:space="preserve">all </w:delText>
        </w:r>
      </w:del>
      <w:ins w:id="1315" w:author="Common, Jack" w:date="2019-10-23T15:05:00Z">
        <w:r w:rsidR="00DE6449">
          <w:rPr>
            <w:rFonts w:cs="Arial"/>
            <w:color w:val="000000" w:themeColor="text1"/>
          </w:rPr>
          <w:t xml:space="preserve">resistant </w:t>
        </w:r>
      </w:ins>
      <w:r w:rsidR="00247E44">
        <w:rPr>
          <w:rFonts w:cs="Arial"/>
          <w:color w:val="000000" w:themeColor="text1"/>
        </w:rPr>
        <w:t xml:space="preserve">CRISPR clones relative to surface mutants and </w:t>
      </w:r>
      <w:r w:rsidR="00247E44" w:rsidRPr="00831DB0">
        <w:rPr>
          <w:rFonts w:cs="Arial"/>
          <w:b/>
          <w:color w:val="000000" w:themeColor="text1"/>
        </w:rPr>
        <w:t>B</w:t>
      </w:r>
      <w:del w:id="1316" w:author="Common, Jack" w:date="2019-10-24T20:09:00Z">
        <w:r w:rsidR="00247E44" w:rsidDel="009371C5">
          <w:rPr>
            <w:rFonts w:cs="Arial"/>
            <w:color w:val="000000" w:themeColor="text1"/>
          </w:rPr>
          <w:delText>)</w:delText>
        </w:r>
      </w:del>
      <w:r w:rsidR="00247E44">
        <w:rPr>
          <w:rFonts w:cs="Arial"/>
          <w:color w:val="000000" w:themeColor="text1"/>
        </w:rPr>
        <w:t xml:space="preserve"> the susceptible </w:t>
      </w:r>
      <w:r w:rsidR="00C734B8">
        <w:rPr>
          <w:rFonts w:cs="Arial"/>
          <w:color w:val="000000" w:themeColor="text1"/>
        </w:rPr>
        <w:t>CRISPR clone</w:t>
      </w:r>
      <w:del w:id="1317" w:author="Common, Jack" w:date="2019-10-23T15:12:00Z">
        <w:r w:rsidR="00C734B8" w:rsidDel="00711820">
          <w:rPr>
            <w:rFonts w:cs="Arial"/>
            <w:color w:val="000000" w:themeColor="text1"/>
          </w:rPr>
          <w:delText>s</w:delText>
        </w:r>
      </w:del>
      <w:r w:rsidR="00247E44">
        <w:rPr>
          <w:rFonts w:cs="Arial"/>
          <w:color w:val="000000" w:themeColor="text1"/>
        </w:rPr>
        <w:t xml:space="preserve"> relative to </w:t>
      </w:r>
      <w:r w:rsidR="00C734B8">
        <w:rPr>
          <w:rFonts w:cs="Arial"/>
          <w:color w:val="000000" w:themeColor="text1"/>
        </w:rPr>
        <w:t xml:space="preserve">resistant </w:t>
      </w:r>
      <w:r w:rsidR="00247E44">
        <w:rPr>
          <w:rFonts w:cs="Arial"/>
          <w:color w:val="000000" w:themeColor="text1"/>
        </w:rPr>
        <w:t xml:space="preserve">CRISPR clones in </w:t>
      </w:r>
      <w:r w:rsidR="003E3A76">
        <w:rPr>
          <w:rFonts w:cs="Arial"/>
          <w:color w:val="000000" w:themeColor="text1"/>
        </w:rPr>
        <w:t xml:space="preserve">the population for </w:t>
      </w:r>
      <w:r w:rsidR="00247E44">
        <w:rPr>
          <w:rFonts w:cs="Arial"/>
          <w:color w:val="000000" w:themeColor="text1"/>
        </w:rPr>
        <w:t xml:space="preserve">each CRISPR allele diversity treatment. </w:t>
      </w:r>
      <w:r w:rsidR="001638E4">
        <w:rPr>
          <w:rFonts w:cs="Arial"/>
          <w:color w:val="000000" w:themeColor="text1"/>
        </w:rPr>
        <w:t>Select</w:t>
      </w:r>
      <w:r w:rsidR="00BF2AF3">
        <w:rPr>
          <w:rFonts w:cs="Arial"/>
          <w:color w:val="000000" w:themeColor="text1"/>
        </w:rPr>
        <w:t>i</w:t>
      </w:r>
      <w:r w:rsidR="001638E4">
        <w:rPr>
          <w:rFonts w:cs="Arial"/>
          <w:color w:val="000000" w:themeColor="text1"/>
        </w:rPr>
        <w:t>on rate is the natural log of the relative change in density of one competitor against another</w:t>
      </w:r>
      <w:r w:rsidR="007B4E8D">
        <w:rPr>
          <w:rFonts w:cs="Arial"/>
          <w:color w:val="000000" w:themeColor="text1"/>
        </w:rPr>
        <w:t xml:space="preserve">. The dotted line at zero indicates no difference in density change i.e. </w:t>
      </w:r>
      <w:r w:rsidR="003E3A76">
        <w:rPr>
          <w:rFonts w:cs="Arial"/>
          <w:color w:val="000000" w:themeColor="text1"/>
        </w:rPr>
        <w:t>the susceptib</w:t>
      </w:r>
      <w:r w:rsidR="00116D55">
        <w:rPr>
          <w:rFonts w:cs="Arial"/>
          <w:color w:val="000000" w:themeColor="text1"/>
        </w:rPr>
        <w:t>l</w:t>
      </w:r>
      <w:r w:rsidR="003E3A76">
        <w:rPr>
          <w:rFonts w:cs="Arial"/>
          <w:color w:val="000000" w:themeColor="text1"/>
        </w:rPr>
        <w:t>e and resistant CRISPR clones</w:t>
      </w:r>
      <w:r w:rsidR="007B4E8D">
        <w:rPr>
          <w:rFonts w:cs="Arial"/>
          <w:color w:val="000000" w:themeColor="text1"/>
        </w:rPr>
        <w:t xml:space="preserve"> are equally fit. </w:t>
      </w:r>
      <w:r w:rsidR="00247E44">
        <w:rPr>
          <w:rFonts w:cs="Arial"/>
          <w:color w:val="000000" w:themeColor="text1"/>
        </w:rPr>
        <w:t xml:space="preserve">Means are derived from a </w:t>
      </w:r>
      <w:del w:id="1318" w:author="Common, Jack" w:date="2019-10-23T15:12:00Z">
        <w:r w:rsidR="00247E44" w:rsidDel="00711820">
          <w:rPr>
            <w:rFonts w:cs="Arial"/>
            <w:color w:val="000000" w:themeColor="text1"/>
          </w:rPr>
          <w:delText>generalised linear mixed model</w:delText>
        </w:r>
      </w:del>
      <w:ins w:id="1319" w:author="Common, Jack" w:date="2019-10-23T15:12:00Z">
        <w:r w:rsidR="00711820">
          <w:rPr>
            <w:rFonts w:cs="Arial"/>
            <w:color w:val="000000" w:themeColor="text1"/>
          </w:rPr>
          <w:t>GLMM</w:t>
        </w:r>
      </w:ins>
      <w:r w:rsidR="00247E44">
        <w:rPr>
          <w:rFonts w:cs="Arial"/>
          <w:color w:val="000000" w:themeColor="text1"/>
        </w:rPr>
        <w:t xml:space="preserve"> that </w:t>
      </w:r>
      <w:r w:rsidR="007B4E8D">
        <w:rPr>
          <w:rFonts w:cs="Arial"/>
          <w:color w:val="000000" w:themeColor="text1"/>
        </w:rPr>
        <w:t>statistically controls</w:t>
      </w:r>
      <w:r w:rsidR="00247E44">
        <w:rPr>
          <w:rFonts w:cs="Arial"/>
          <w:color w:val="000000" w:themeColor="text1"/>
        </w:rPr>
        <w:t xml:space="preserve"> for the effect of time. Means are shown as white points with </w:t>
      </w:r>
      <w:r w:rsidR="00247E44" w:rsidRPr="001E3B5F">
        <w:rPr>
          <w:rFonts w:cs="Arial"/>
          <w:color w:val="000000" w:themeColor="text1"/>
        </w:rPr>
        <w:t xml:space="preserve">67, 89 and 95% </w:t>
      </w:r>
      <w:del w:id="1320" w:author="Common, Jack" w:date="2019-10-23T15:12:00Z">
        <w:r w:rsidR="00247E44" w:rsidDel="00711820">
          <w:rPr>
            <w:rFonts w:cs="Arial"/>
            <w:color w:val="000000" w:themeColor="text1"/>
          </w:rPr>
          <w:delText>confidence</w:delText>
        </w:r>
        <w:r w:rsidR="00247E44" w:rsidRPr="001E3B5F" w:rsidDel="00711820">
          <w:rPr>
            <w:rFonts w:cs="Arial"/>
            <w:color w:val="000000" w:themeColor="text1"/>
          </w:rPr>
          <w:delText xml:space="preserve"> </w:delText>
        </w:r>
      </w:del>
      <w:ins w:id="1321" w:author="Common, Jack" w:date="2019-10-23T15:12:00Z">
        <w:r w:rsidR="00711820">
          <w:rPr>
            <w:rFonts w:cs="Arial"/>
            <w:color w:val="000000" w:themeColor="text1"/>
          </w:rPr>
          <w:t>credibility</w:t>
        </w:r>
        <w:r w:rsidR="00711820" w:rsidRPr="001E3B5F">
          <w:rPr>
            <w:rFonts w:cs="Arial"/>
            <w:color w:val="000000" w:themeColor="text1"/>
          </w:rPr>
          <w:t xml:space="preserve"> </w:t>
        </w:r>
      </w:ins>
      <w:r w:rsidR="00247E44" w:rsidRPr="001E3B5F">
        <w:rPr>
          <w:rFonts w:cs="Arial"/>
          <w:color w:val="000000" w:themeColor="text1"/>
        </w:rPr>
        <w:t>intervals given in decreasing width</w:t>
      </w:r>
      <w:r w:rsidR="00247E44">
        <w:rPr>
          <w:rFonts w:cs="Arial"/>
          <w:color w:val="000000" w:themeColor="text1"/>
        </w:rPr>
        <w:t>.</w:t>
      </w:r>
      <w:r w:rsidR="00691113" w:rsidRPr="009C0FC6">
        <w:rPr>
          <w:rFonts w:cs="Arial"/>
          <w:b/>
          <w:color w:val="000000" w:themeColor="text1"/>
        </w:rPr>
        <w:br w:type="page"/>
      </w:r>
    </w:p>
    <w:p w14:paraId="6CC8F9AA" w14:textId="50DDE6ED" w:rsidR="009C549E" w:rsidRPr="0032245F" w:rsidDel="00B97802" w:rsidRDefault="009C549E">
      <w:pPr>
        <w:pStyle w:val="Heading1"/>
        <w:rPr>
          <w:del w:id="1322" w:author="Common, Jack" w:date="2019-10-23T15:13:00Z"/>
        </w:rPr>
        <w:pPrChange w:id="1323" w:author="Common, Jack" w:date="2019-10-24T16:37:00Z">
          <w:pPr>
            <w:pStyle w:val="Heading1"/>
            <w:spacing w:line="480" w:lineRule="auto"/>
            <w:jc w:val="both"/>
          </w:pPr>
        </w:pPrChange>
      </w:pPr>
      <w:r w:rsidRPr="0032245F">
        <w:rPr>
          <w:b w:val="0"/>
          <w:rPrChange w:id="1324" w:author="Common, Jack" w:date="2019-10-24T16:37:00Z">
            <w:rPr>
              <w:rFonts w:cs="Arial"/>
              <w:b/>
              <w:bCs/>
              <w:color w:val="000000" w:themeColor="text1"/>
              <w:lang w:val="en-US"/>
            </w:rPr>
          </w:rPrChange>
        </w:rPr>
        <w:t>Figures</w:t>
      </w:r>
    </w:p>
    <w:p w14:paraId="6BF0F35A" w14:textId="44F8BA63" w:rsidR="00EE5609" w:rsidRDefault="00EE5609">
      <w:pPr>
        <w:pStyle w:val="Heading1"/>
        <w:pPrChange w:id="1325" w:author="Common, Jack" w:date="2019-10-24T16:37:00Z">
          <w:pPr>
            <w:spacing w:line="480" w:lineRule="auto"/>
          </w:pPr>
        </w:pPrChange>
      </w:pPr>
    </w:p>
    <w:p w14:paraId="15134481" w14:textId="2A7EFDE4" w:rsidR="00EE5609" w:rsidRPr="00831DB0" w:rsidRDefault="00EE5609">
      <w:pPr>
        <w:rPr>
          <w:rFonts w:cs="Arial"/>
          <w:iCs/>
        </w:rPr>
        <w:pPrChange w:id="1326" w:author="Common, Jack" w:date="2019-10-23T10:58:00Z">
          <w:pPr>
            <w:spacing w:line="480" w:lineRule="auto"/>
          </w:pPr>
        </w:pPrChange>
      </w:pPr>
      <w:r>
        <w:rPr>
          <w:rFonts w:cs="Arial"/>
          <w:iCs/>
        </w:rPr>
        <w:t>Figure 1</w:t>
      </w:r>
    </w:p>
    <w:p w14:paraId="22BB4F5A" w14:textId="77777777" w:rsidR="00691113" w:rsidRPr="009C0FC6" w:rsidRDefault="00691113">
      <w:pPr>
        <w:jc w:val="both"/>
        <w:rPr>
          <w:rFonts w:cs="Arial"/>
          <w:color w:val="000000" w:themeColor="text1"/>
        </w:rPr>
        <w:pPrChange w:id="1327" w:author="Common, Jack" w:date="2019-10-23T10:58:00Z">
          <w:pPr>
            <w:spacing w:line="480" w:lineRule="auto"/>
            <w:jc w:val="both"/>
          </w:pPr>
        </w:pPrChange>
      </w:pPr>
    </w:p>
    <w:p w14:paraId="4DE20248" w14:textId="23D12943" w:rsidR="00FD0F65" w:rsidRPr="009C0FC6" w:rsidRDefault="002E1341">
      <w:pPr>
        <w:jc w:val="both"/>
        <w:rPr>
          <w:rFonts w:cs="Arial"/>
          <w:b/>
          <w:color w:val="000000" w:themeColor="text1"/>
        </w:rPr>
        <w:pPrChange w:id="1328" w:author="Common, Jack" w:date="2019-10-23T10:58:00Z">
          <w:pPr>
            <w:spacing w:line="480" w:lineRule="auto"/>
            <w:jc w:val="both"/>
          </w:pPr>
        </w:pPrChange>
      </w:pPr>
      <w:r w:rsidRPr="009C0FC6">
        <w:rPr>
          <w:rFonts w:cs="Arial"/>
          <w:b/>
          <w:noProof/>
          <w:color w:val="000000" w:themeColor="text1"/>
          <w:lang w:val="en-US"/>
        </w:rPr>
        <w:drawing>
          <wp:inline distT="0" distB="0" distL="0" distR="0" wp14:anchorId="1DA84E99" wp14:editId="74A230D6">
            <wp:extent cx="5895583" cy="76125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1.png"/>
                    <pic:cNvPicPr/>
                  </pic:nvPicPr>
                  <pic:blipFill>
                    <a:blip r:embed="rId16"/>
                    <a:stretch>
                      <a:fillRect/>
                    </a:stretch>
                  </pic:blipFill>
                  <pic:spPr>
                    <a:xfrm>
                      <a:off x="0" y="0"/>
                      <a:ext cx="5895583" cy="7612595"/>
                    </a:xfrm>
                    <a:prstGeom prst="rect">
                      <a:avLst/>
                    </a:prstGeom>
                  </pic:spPr>
                </pic:pic>
              </a:graphicData>
            </a:graphic>
          </wp:inline>
        </w:drawing>
      </w:r>
      <w:r w:rsidR="00FD0F65" w:rsidRPr="009C0FC6">
        <w:rPr>
          <w:rFonts w:cs="Arial"/>
          <w:b/>
          <w:color w:val="000000" w:themeColor="text1"/>
        </w:rPr>
        <w:br w:type="page"/>
      </w:r>
    </w:p>
    <w:p w14:paraId="093BA7B2" w14:textId="3A7E46A0" w:rsidR="00EE5609" w:rsidRPr="002D0655" w:rsidRDefault="00EE5609">
      <w:pPr>
        <w:pPrChange w:id="1329" w:author="Common, Jack" w:date="2019-10-23T10:58:00Z">
          <w:pPr>
            <w:spacing w:line="480" w:lineRule="auto"/>
          </w:pPr>
        </w:pPrChange>
      </w:pPr>
      <w:r w:rsidRPr="002D0655">
        <w:t>Figure 2</w:t>
      </w:r>
    </w:p>
    <w:p w14:paraId="3C00F9D0" w14:textId="77777777" w:rsidR="00EE5609" w:rsidRPr="009C0FC6" w:rsidRDefault="00EE5609">
      <w:pPr>
        <w:pPrChange w:id="1330" w:author="Common, Jack" w:date="2019-10-23T10:58:00Z">
          <w:pPr>
            <w:spacing w:line="480" w:lineRule="auto"/>
          </w:pPr>
        </w:pPrChange>
      </w:pPr>
    </w:p>
    <w:p w14:paraId="7C58C219" w14:textId="6043F130" w:rsidR="00492676" w:rsidRPr="009C0FC6" w:rsidRDefault="002E1341">
      <w:pPr>
        <w:jc w:val="both"/>
        <w:rPr>
          <w:rFonts w:cs="Arial"/>
          <w:b/>
          <w:color w:val="000000" w:themeColor="text1"/>
        </w:rPr>
        <w:pPrChange w:id="1331" w:author="Common, Jack" w:date="2019-10-23T10:58:00Z">
          <w:pPr>
            <w:spacing w:line="480" w:lineRule="auto"/>
            <w:jc w:val="both"/>
          </w:pPr>
        </w:pPrChange>
      </w:pPr>
      <w:r w:rsidRPr="009C0FC6">
        <w:rPr>
          <w:rFonts w:cs="Arial"/>
          <w:b/>
          <w:noProof/>
          <w:color w:val="000000" w:themeColor="text1"/>
          <w:lang w:val="en-US"/>
        </w:rPr>
        <w:drawing>
          <wp:inline distT="0" distB="0" distL="0" distR="0" wp14:anchorId="15AA869B" wp14:editId="787BB070">
            <wp:extent cx="6757130" cy="2703309"/>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2.png"/>
                    <pic:cNvPicPr/>
                  </pic:nvPicPr>
                  <pic:blipFill>
                    <a:blip r:embed="rId17"/>
                    <a:stretch>
                      <a:fillRect/>
                    </a:stretch>
                  </pic:blipFill>
                  <pic:spPr>
                    <a:xfrm>
                      <a:off x="0" y="0"/>
                      <a:ext cx="6757130" cy="2703309"/>
                    </a:xfrm>
                    <a:prstGeom prst="rect">
                      <a:avLst/>
                    </a:prstGeom>
                  </pic:spPr>
                </pic:pic>
              </a:graphicData>
            </a:graphic>
          </wp:inline>
        </w:drawing>
      </w:r>
      <w:r w:rsidR="00492676" w:rsidRPr="009C0FC6">
        <w:rPr>
          <w:rFonts w:cs="Arial"/>
          <w:b/>
          <w:color w:val="000000" w:themeColor="text1"/>
        </w:rPr>
        <w:br w:type="page"/>
      </w:r>
    </w:p>
    <w:p w14:paraId="16CAB3FF" w14:textId="3134A6D2" w:rsidR="00EE5609" w:rsidRPr="009C0FC6" w:rsidRDefault="00EE5609">
      <w:pPr>
        <w:jc w:val="both"/>
        <w:rPr>
          <w:rFonts w:cs="Arial"/>
          <w:bCs/>
          <w:color w:val="000000" w:themeColor="text1"/>
        </w:rPr>
        <w:pPrChange w:id="1332" w:author="Common, Jack" w:date="2019-10-23T10:58:00Z">
          <w:pPr>
            <w:spacing w:line="480" w:lineRule="auto"/>
            <w:jc w:val="both"/>
          </w:pPr>
        </w:pPrChange>
      </w:pPr>
      <w:r w:rsidRPr="009C0FC6">
        <w:rPr>
          <w:rFonts w:cs="Arial"/>
          <w:bCs/>
          <w:color w:val="000000" w:themeColor="text1"/>
        </w:rPr>
        <w:t>Figure 3</w:t>
      </w:r>
    </w:p>
    <w:p w14:paraId="36C1B547" w14:textId="77777777" w:rsidR="00F82904" w:rsidRDefault="00F82904">
      <w:pPr>
        <w:jc w:val="both"/>
        <w:rPr>
          <w:rFonts w:cs="Arial"/>
          <w:b/>
          <w:color w:val="000000" w:themeColor="text1"/>
        </w:rPr>
        <w:pPrChange w:id="1333" w:author="Common, Jack" w:date="2019-10-23T10:58:00Z">
          <w:pPr>
            <w:spacing w:line="480" w:lineRule="auto"/>
            <w:jc w:val="both"/>
          </w:pPr>
        </w:pPrChange>
      </w:pPr>
    </w:p>
    <w:p w14:paraId="2BBD0B0B" w14:textId="75D390B1" w:rsidR="00D42302" w:rsidRPr="009C0FC6" w:rsidRDefault="00F82904">
      <w:pPr>
        <w:jc w:val="both"/>
        <w:rPr>
          <w:rFonts w:cs="Arial"/>
          <w:b/>
          <w:color w:val="000000" w:themeColor="text1"/>
        </w:rPr>
        <w:pPrChange w:id="1334" w:author="Common, Jack" w:date="2019-10-23T10:58:00Z">
          <w:pPr>
            <w:spacing w:line="480" w:lineRule="auto"/>
            <w:jc w:val="both"/>
          </w:pPr>
        </w:pPrChange>
      </w:pPr>
      <w:r w:rsidRPr="009C0FC6">
        <w:rPr>
          <w:rFonts w:cs="Arial"/>
          <w:b/>
          <w:noProof/>
          <w:color w:val="000000" w:themeColor="text1"/>
          <w:lang w:val="en-US"/>
        </w:rPr>
        <w:drawing>
          <wp:inline distT="0" distB="0" distL="0" distR="0" wp14:anchorId="4F6777CD" wp14:editId="29CBB0BF">
            <wp:extent cx="6302484" cy="5625924"/>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3.png"/>
                    <pic:cNvPicPr/>
                  </pic:nvPicPr>
                  <pic:blipFill>
                    <a:blip r:embed="rId18"/>
                    <a:stretch>
                      <a:fillRect/>
                    </a:stretch>
                  </pic:blipFill>
                  <pic:spPr>
                    <a:xfrm>
                      <a:off x="0" y="0"/>
                      <a:ext cx="6302484" cy="5625924"/>
                    </a:xfrm>
                    <a:prstGeom prst="rect">
                      <a:avLst/>
                    </a:prstGeom>
                  </pic:spPr>
                </pic:pic>
              </a:graphicData>
            </a:graphic>
          </wp:inline>
        </w:drawing>
      </w:r>
    </w:p>
    <w:p w14:paraId="5C404428" w14:textId="558A36D5" w:rsidR="0051543D" w:rsidRPr="009C0FC6" w:rsidRDefault="0039797C">
      <w:pPr>
        <w:pStyle w:val="Heading1"/>
        <w:jc w:val="both"/>
        <w:rPr>
          <w:rFonts w:cs="Arial"/>
          <w:b w:val="0"/>
          <w:bCs/>
          <w:lang w:val="en-US"/>
        </w:rPr>
        <w:pPrChange w:id="1335" w:author="Common, Jack" w:date="2019-10-23T10:58:00Z">
          <w:pPr>
            <w:pStyle w:val="Heading1"/>
            <w:spacing w:line="480" w:lineRule="auto"/>
            <w:jc w:val="both"/>
          </w:pPr>
        </w:pPrChange>
      </w:pPr>
      <w:r w:rsidRPr="007D3B6B">
        <w:br w:type="page"/>
      </w:r>
      <w:r w:rsidR="0051543D" w:rsidRPr="009C0FC6">
        <w:rPr>
          <w:rFonts w:cs="Arial"/>
          <w:bCs/>
          <w:color w:val="auto"/>
          <w:szCs w:val="24"/>
          <w:lang w:val="en-US"/>
        </w:rPr>
        <w:t>Re</w:t>
      </w:r>
      <w:r w:rsidR="009C549E" w:rsidRPr="009C0FC6">
        <w:rPr>
          <w:rFonts w:cs="Arial"/>
          <w:bCs/>
          <w:color w:val="auto"/>
          <w:szCs w:val="24"/>
          <w:lang w:val="en-US"/>
        </w:rPr>
        <w:t>ferences</w:t>
      </w:r>
    </w:p>
    <w:p w14:paraId="7D5B797E" w14:textId="77777777" w:rsidR="0051543D" w:rsidRPr="009C0FC6" w:rsidRDefault="0051543D">
      <w:pPr>
        <w:jc w:val="both"/>
        <w:rPr>
          <w:rFonts w:cs="Arial"/>
          <w:b/>
          <w:color w:val="000000" w:themeColor="text1"/>
        </w:rPr>
        <w:pPrChange w:id="1336" w:author="Common, Jack" w:date="2019-10-23T10:58:00Z">
          <w:pPr>
            <w:spacing w:line="480" w:lineRule="auto"/>
            <w:jc w:val="both"/>
          </w:pPr>
        </w:pPrChange>
      </w:pPr>
    </w:p>
    <w:p w14:paraId="56927223" w14:textId="77777777" w:rsidR="005E706D" w:rsidRPr="005E706D" w:rsidRDefault="0051543D" w:rsidP="005E706D">
      <w:pPr>
        <w:pStyle w:val="EndNoteBibliography"/>
        <w:spacing w:after="240"/>
        <w:rPr>
          <w:noProof/>
        </w:rPr>
      </w:pPr>
      <w:r w:rsidRPr="009C0FC6">
        <w:rPr>
          <w:color w:val="000000" w:themeColor="text1"/>
        </w:rPr>
        <w:fldChar w:fldCharType="begin"/>
      </w:r>
      <w:r w:rsidRPr="009C0FC6">
        <w:rPr>
          <w:color w:val="000000" w:themeColor="text1"/>
        </w:rPr>
        <w:instrText xml:space="preserve"> ADDIN EN.REFLIST </w:instrText>
      </w:r>
      <w:r w:rsidRPr="009C0FC6">
        <w:rPr>
          <w:color w:val="000000" w:themeColor="text1"/>
        </w:rPr>
        <w:fldChar w:fldCharType="separate"/>
      </w:r>
      <w:r w:rsidR="005E706D" w:rsidRPr="005E706D">
        <w:rPr>
          <w:noProof/>
        </w:rPr>
        <w:t>1.</w:t>
      </w:r>
      <w:r w:rsidR="005E706D" w:rsidRPr="005E706D">
        <w:rPr>
          <w:noProof/>
        </w:rPr>
        <w:tab/>
        <w:t>O'Brien SJ, Roelke ME, Marker L, Newman A, Winkler C, Meltzer D, et al. Genetic basis for species vulnerability in the cheetah. Science. 1985;227(4693):1428-34.</w:t>
      </w:r>
    </w:p>
    <w:p w14:paraId="7CCDEFE8" w14:textId="77777777" w:rsidR="005E706D" w:rsidRPr="005E706D" w:rsidRDefault="005E706D" w:rsidP="005E706D">
      <w:pPr>
        <w:pStyle w:val="EndNoteBibliography"/>
        <w:spacing w:after="240"/>
        <w:rPr>
          <w:noProof/>
        </w:rPr>
      </w:pPr>
      <w:r w:rsidRPr="005E706D">
        <w:rPr>
          <w:noProof/>
        </w:rPr>
        <w:t>2.</w:t>
      </w:r>
      <w:r w:rsidRPr="005E706D">
        <w:rPr>
          <w:noProof/>
        </w:rPr>
        <w:tab/>
        <w:t>Pearman PB, Garner TW. Susceptibility of Italian agile frog populations to an emerging strain of Ranavirus parallels population genetic diversity. Ecology Letters. 2005;8(4):401-8.</w:t>
      </w:r>
    </w:p>
    <w:p w14:paraId="44688D97" w14:textId="77777777" w:rsidR="005E706D" w:rsidRPr="005E706D" w:rsidRDefault="005E706D" w:rsidP="005E706D">
      <w:pPr>
        <w:pStyle w:val="EndNoteBibliography"/>
        <w:spacing w:after="240"/>
        <w:rPr>
          <w:noProof/>
        </w:rPr>
      </w:pPr>
      <w:r w:rsidRPr="005E706D">
        <w:rPr>
          <w:noProof/>
        </w:rPr>
        <w:t>3.</w:t>
      </w:r>
      <w:r w:rsidRPr="005E706D">
        <w:rPr>
          <w:noProof/>
        </w:rPr>
        <w:tab/>
        <w:t>Eastwood JR, Ribot RF, Rollins LA, Buchanan KL, Walder K, Bennett AT, et al. Host heterozygosity and genotype rarity affect viral dynamics in an avian subspecies complex. Scientific reports. 2017;7(1):13310.</w:t>
      </w:r>
    </w:p>
    <w:p w14:paraId="549002C0" w14:textId="77777777" w:rsidR="005E706D" w:rsidRPr="005E706D" w:rsidRDefault="005E706D" w:rsidP="005E706D">
      <w:pPr>
        <w:pStyle w:val="EndNoteBibliography"/>
        <w:spacing w:after="240"/>
        <w:rPr>
          <w:noProof/>
        </w:rPr>
      </w:pPr>
      <w:r w:rsidRPr="005E706D">
        <w:rPr>
          <w:noProof/>
        </w:rPr>
        <w:t>4.</w:t>
      </w:r>
      <w:r w:rsidRPr="005E706D">
        <w:rPr>
          <w:noProof/>
        </w:rPr>
        <w:tab/>
        <w:t>Spielman D, Brook BW, Briscoe DA, Frankham R. Does inbreeding and loss of genetic diversity decrease disease resistance? Conservation Genetics. 2004;5(4):439-48.</w:t>
      </w:r>
    </w:p>
    <w:p w14:paraId="415D482E" w14:textId="77777777" w:rsidR="005E706D" w:rsidRPr="005E706D" w:rsidRDefault="005E706D" w:rsidP="005E706D">
      <w:pPr>
        <w:pStyle w:val="EndNoteBibliography"/>
        <w:spacing w:after="240"/>
        <w:rPr>
          <w:noProof/>
        </w:rPr>
      </w:pPr>
      <w:r w:rsidRPr="005E706D">
        <w:rPr>
          <w:noProof/>
        </w:rPr>
        <w:t>5.</w:t>
      </w:r>
      <w:r w:rsidRPr="005E706D">
        <w:rPr>
          <w:noProof/>
        </w:rPr>
        <w:tab/>
        <w:t>Ebert D, Altermatt F, Lass S. A short term benefit for outcrossing in a Daphnia metapopulation in relation to parasitism. Journal of the Royal Society Interface. 2007;4(16):777-85.</w:t>
      </w:r>
    </w:p>
    <w:p w14:paraId="1174E149" w14:textId="77777777" w:rsidR="005E706D" w:rsidRPr="005E706D" w:rsidRDefault="005E706D" w:rsidP="005E706D">
      <w:pPr>
        <w:pStyle w:val="EndNoteBibliography"/>
        <w:spacing w:after="240"/>
        <w:rPr>
          <w:noProof/>
        </w:rPr>
      </w:pPr>
      <w:r w:rsidRPr="005E706D">
        <w:rPr>
          <w:noProof/>
        </w:rPr>
        <w:t>6.</w:t>
      </w:r>
      <w:r w:rsidRPr="005E706D">
        <w:rPr>
          <w:noProof/>
        </w:rPr>
        <w:tab/>
        <w:t>Kerstes NA, Wegner KM. The effect of inbreeding and outcrossing of Tribolium castaneum on resistance to the parasite Nosema whitei. Evolutionary Ecology Research. 2011;13(7):681-96.</w:t>
      </w:r>
    </w:p>
    <w:p w14:paraId="547515F2" w14:textId="77777777" w:rsidR="005E706D" w:rsidRPr="005E706D" w:rsidRDefault="005E706D" w:rsidP="005E706D">
      <w:pPr>
        <w:pStyle w:val="EndNoteBibliography"/>
        <w:spacing w:after="240"/>
        <w:rPr>
          <w:noProof/>
        </w:rPr>
      </w:pPr>
      <w:r w:rsidRPr="005E706D">
        <w:rPr>
          <w:noProof/>
        </w:rPr>
        <w:t>7.</w:t>
      </w:r>
      <w:r w:rsidRPr="005E706D">
        <w:rPr>
          <w:noProof/>
        </w:rPr>
        <w:tab/>
        <w:t>Ellison AM, Adamec L. Ecophysiological traits of terrestrial and aquatic carnivorous plants: are the costs and benefits the same? Oikos. 2011;120(11):1721-31.</w:t>
      </w:r>
    </w:p>
    <w:p w14:paraId="42A48E47" w14:textId="77777777" w:rsidR="005E706D" w:rsidRPr="005E706D" w:rsidRDefault="005E706D" w:rsidP="005E706D">
      <w:pPr>
        <w:pStyle w:val="EndNoteBibliography"/>
        <w:spacing w:after="240"/>
        <w:rPr>
          <w:noProof/>
        </w:rPr>
      </w:pPr>
      <w:r w:rsidRPr="005E706D">
        <w:rPr>
          <w:noProof/>
        </w:rPr>
        <w:t>8.</w:t>
      </w:r>
      <w:r w:rsidRPr="005E706D">
        <w:rPr>
          <w:noProof/>
        </w:rPr>
        <w:tab/>
        <w:t>Thorne ET, Williams ES. Disease and endangered species: the black</w:t>
      </w:r>
      <w:r w:rsidRPr="005E706D">
        <w:rPr>
          <w:rFonts w:ascii="Cambria Math" w:hAnsi="Cambria Math" w:cs="Cambria Math"/>
          <w:noProof/>
        </w:rPr>
        <w:t>‐</w:t>
      </w:r>
      <w:r w:rsidRPr="005E706D">
        <w:rPr>
          <w:noProof/>
        </w:rPr>
        <w:t>footed ferret as a recent example. Conservation Biology. 1988;2(1):66-74.</w:t>
      </w:r>
    </w:p>
    <w:p w14:paraId="2907BE68" w14:textId="77777777" w:rsidR="005E706D" w:rsidRPr="005E706D" w:rsidRDefault="005E706D" w:rsidP="005E706D">
      <w:pPr>
        <w:pStyle w:val="EndNoteBibliography"/>
        <w:spacing w:after="240"/>
        <w:rPr>
          <w:noProof/>
        </w:rPr>
      </w:pPr>
      <w:r w:rsidRPr="005E706D">
        <w:rPr>
          <w:noProof/>
        </w:rPr>
        <w:t>9.</w:t>
      </w:r>
      <w:r w:rsidRPr="005E706D">
        <w:rPr>
          <w:noProof/>
        </w:rPr>
        <w:tab/>
        <w:t>Acevedo-Whitehouse K, Gulland F, Greig D, Amos W. Inbreeding: disease susceptibility in California sea lions. Nature. 2003;422(6927):35.</w:t>
      </w:r>
    </w:p>
    <w:p w14:paraId="5AAC84B2" w14:textId="77777777" w:rsidR="005E706D" w:rsidRPr="005E706D" w:rsidRDefault="005E706D" w:rsidP="005E706D">
      <w:pPr>
        <w:pStyle w:val="EndNoteBibliography"/>
        <w:spacing w:after="240"/>
        <w:rPr>
          <w:noProof/>
        </w:rPr>
      </w:pPr>
      <w:r w:rsidRPr="005E706D">
        <w:rPr>
          <w:noProof/>
        </w:rPr>
        <w:t>10.</w:t>
      </w:r>
      <w:r w:rsidRPr="005E706D">
        <w:rPr>
          <w:noProof/>
        </w:rPr>
        <w:tab/>
        <w:t>Meagher S. Genetic diversity and Capillaria hepatica (Nematoda) prevalence in Michigan deer mouse populations. Evolution. 1999;53(4):1318-24.</w:t>
      </w:r>
    </w:p>
    <w:p w14:paraId="1F82722A" w14:textId="77777777" w:rsidR="005E706D" w:rsidRPr="005E706D" w:rsidRDefault="005E706D" w:rsidP="005E706D">
      <w:pPr>
        <w:pStyle w:val="EndNoteBibliography"/>
        <w:spacing w:after="240"/>
        <w:rPr>
          <w:noProof/>
        </w:rPr>
      </w:pPr>
      <w:r w:rsidRPr="005E706D">
        <w:rPr>
          <w:noProof/>
        </w:rPr>
        <w:t>11.</w:t>
      </w:r>
      <w:r w:rsidRPr="005E706D">
        <w:rPr>
          <w:noProof/>
        </w:rPr>
        <w:tab/>
        <w:t>Whiteman NK, Kimball RT, Parker PG. Co</w:t>
      </w:r>
      <w:r w:rsidRPr="005E706D">
        <w:rPr>
          <w:rFonts w:ascii="Cambria Math" w:hAnsi="Cambria Math" w:cs="Cambria Math"/>
          <w:noProof/>
        </w:rPr>
        <w:t>‐</w:t>
      </w:r>
      <w:r w:rsidRPr="005E706D">
        <w:rPr>
          <w:noProof/>
        </w:rPr>
        <w:t>phylogeography and comparative population genetics of the threatened Galápagos hawk and three ectoparasite species: ecology shapes population histories within parasite communities. Molecular Ecology. 2007;16(22):4759-73.</w:t>
      </w:r>
    </w:p>
    <w:p w14:paraId="5E3310A1" w14:textId="77777777" w:rsidR="005E706D" w:rsidRPr="005E706D" w:rsidRDefault="005E706D" w:rsidP="005E706D">
      <w:pPr>
        <w:pStyle w:val="EndNoteBibliography"/>
        <w:spacing w:after="240"/>
        <w:rPr>
          <w:noProof/>
        </w:rPr>
      </w:pPr>
      <w:r w:rsidRPr="005E706D">
        <w:rPr>
          <w:noProof/>
        </w:rPr>
        <w:t>12.</w:t>
      </w:r>
      <w:r w:rsidRPr="005E706D">
        <w:rPr>
          <w:noProof/>
        </w:rPr>
        <w:tab/>
        <w:t>Elton CS. The ecology of invasions by animals and plants. London: Methuen &amp; Co.; 1958.</w:t>
      </w:r>
    </w:p>
    <w:p w14:paraId="6DFA4410" w14:textId="77777777" w:rsidR="005E706D" w:rsidRPr="005E706D" w:rsidRDefault="005E706D" w:rsidP="005E706D">
      <w:pPr>
        <w:pStyle w:val="EndNoteBibliography"/>
        <w:spacing w:after="240"/>
        <w:rPr>
          <w:noProof/>
        </w:rPr>
      </w:pPr>
      <w:r w:rsidRPr="005E706D">
        <w:rPr>
          <w:noProof/>
        </w:rPr>
        <w:t>13.</w:t>
      </w:r>
      <w:r w:rsidRPr="005E706D">
        <w:rPr>
          <w:noProof/>
        </w:rPr>
        <w:tab/>
        <w:t>Zhu Y, Chen H, Fan J, Wang Y. Genetic diversity and disease control in rice. Nature. 2000;406(6797):718.</w:t>
      </w:r>
    </w:p>
    <w:p w14:paraId="4D721D03" w14:textId="77777777" w:rsidR="005E706D" w:rsidRPr="005E706D" w:rsidRDefault="005E706D" w:rsidP="005E706D">
      <w:pPr>
        <w:pStyle w:val="EndNoteBibliography"/>
        <w:spacing w:after="240"/>
        <w:rPr>
          <w:noProof/>
        </w:rPr>
      </w:pPr>
      <w:r w:rsidRPr="005E706D">
        <w:rPr>
          <w:noProof/>
        </w:rPr>
        <w:t>14.</w:t>
      </w:r>
      <w:r w:rsidRPr="005E706D">
        <w:rPr>
          <w:noProof/>
        </w:rPr>
        <w:tab/>
        <w:t>López-Uribe MM, Appler RH, Youngsteadt E, Dunn RR, Frank SD, Tarpy DR. Higher immunocompetence is associated with higher genetic diversity in feral honey bee colonies (Apis mellifera). Conservation Genetics. 2017;18(3):659-66.</w:t>
      </w:r>
    </w:p>
    <w:p w14:paraId="1766331F" w14:textId="77777777" w:rsidR="005E706D" w:rsidRPr="005E706D" w:rsidRDefault="005E706D" w:rsidP="005E706D">
      <w:pPr>
        <w:pStyle w:val="EndNoteBibliography"/>
        <w:spacing w:after="240"/>
        <w:rPr>
          <w:noProof/>
        </w:rPr>
      </w:pPr>
      <w:r w:rsidRPr="005E706D">
        <w:rPr>
          <w:noProof/>
        </w:rPr>
        <w:t>15.</w:t>
      </w:r>
      <w:r w:rsidRPr="005E706D">
        <w:rPr>
          <w:noProof/>
        </w:rPr>
        <w:tab/>
        <w:t>Altermatt F, Ebert D. Genetic diversity of Daphnia magna populations enhances resistance to parasites. Ecology Letters. 2008;11(9):918-28.</w:t>
      </w:r>
    </w:p>
    <w:p w14:paraId="4405B346" w14:textId="77777777" w:rsidR="005E706D" w:rsidRPr="005E706D" w:rsidRDefault="005E706D" w:rsidP="005E706D">
      <w:pPr>
        <w:pStyle w:val="EndNoteBibliography"/>
        <w:spacing w:after="240"/>
        <w:rPr>
          <w:noProof/>
        </w:rPr>
      </w:pPr>
      <w:r w:rsidRPr="005E706D">
        <w:rPr>
          <w:noProof/>
        </w:rPr>
        <w:t>16.</w:t>
      </w:r>
      <w:r w:rsidRPr="005E706D">
        <w:rPr>
          <w:noProof/>
        </w:rPr>
        <w:tab/>
        <w:t>Luijckx P, Fienberg H, Duneau D, Ebert D. A Matching-Allele Model Explains Host Resistance to Parasites. Current Biology. 2013.</w:t>
      </w:r>
    </w:p>
    <w:p w14:paraId="7B985700" w14:textId="77777777" w:rsidR="005E706D" w:rsidRPr="005E706D" w:rsidRDefault="005E706D" w:rsidP="005E706D">
      <w:pPr>
        <w:pStyle w:val="EndNoteBibliography"/>
        <w:spacing w:after="240"/>
        <w:rPr>
          <w:noProof/>
        </w:rPr>
      </w:pPr>
      <w:r w:rsidRPr="005E706D">
        <w:rPr>
          <w:noProof/>
        </w:rPr>
        <w:t>17.</w:t>
      </w:r>
      <w:r w:rsidRPr="005E706D">
        <w:rPr>
          <w:noProof/>
        </w:rPr>
        <w:tab/>
        <w:t>van Houte S, Ekroth AKE, Broniewski JM, Chabas H, Ashby B, Bondy-Denomy J, et al. The diversity-generating benefits of a prokaryotic adaptive immune system. Nature. 2016;532(7599):385-8.</w:t>
      </w:r>
    </w:p>
    <w:p w14:paraId="45635124" w14:textId="77777777" w:rsidR="005E706D" w:rsidRPr="005E706D" w:rsidRDefault="005E706D" w:rsidP="005E706D">
      <w:pPr>
        <w:pStyle w:val="EndNoteBibliography"/>
        <w:spacing w:after="240"/>
        <w:rPr>
          <w:noProof/>
        </w:rPr>
      </w:pPr>
      <w:r w:rsidRPr="005E706D">
        <w:rPr>
          <w:noProof/>
        </w:rPr>
        <w:t>18.</w:t>
      </w:r>
      <w:r w:rsidRPr="005E706D">
        <w:rPr>
          <w:noProof/>
        </w:rPr>
        <w:tab/>
        <w:t>Morley D, Broniewski JM, Westra ER, Buckling A, van Houte S. Host diversity limits the evolution of parasite local adaptation. Molecular ecology. 2017;26(7):1756-63.</w:t>
      </w:r>
    </w:p>
    <w:p w14:paraId="608B4758" w14:textId="77777777" w:rsidR="005E706D" w:rsidRPr="005E706D" w:rsidRDefault="005E706D" w:rsidP="005E706D">
      <w:pPr>
        <w:pStyle w:val="EndNoteBibliography"/>
        <w:spacing w:after="240"/>
        <w:rPr>
          <w:noProof/>
        </w:rPr>
      </w:pPr>
      <w:r w:rsidRPr="005E706D">
        <w:rPr>
          <w:noProof/>
        </w:rPr>
        <w:t>19.</w:t>
      </w:r>
      <w:r w:rsidRPr="005E706D">
        <w:rPr>
          <w:noProof/>
        </w:rPr>
        <w:tab/>
        <w:t>Ostfeld RS, Keesing F. Effects of host diversity on infectious disease. Annual review of ecology, evolution, and systematics. 2012;43.</w:t>
      </w:r>
    </w:p>
    <w:p w14:paraId="799AD11F" w14:textId="77777777" w:rsidR="005E706D" w:rsidRPr="005E706D" w:rsidRDefault="005E706D" w:rsidP="005E706D">
      <w:pPr>
        <w:pStyle w:val="EndNoteBibliography"/>
        <w:spacing w:after="240"/>
        <w:rPr>
          <w:noProof/>
        </w:rPr>
      </w:pPr>
      <w:r w:rsidRPr="005E706D">
        <w:rPr>
          <w:noProof/>
        </w:rPr>
        <w:t>20.</w:t>
      </w:r>
      <w:r w:rsidRPr="005E706D">
        <w:rPr>
          <w:noProof/>
        </w:rPr>
        <w:tab/>
        <w:t>Civitello DJ, Cohen J, Fatima H, Halstead NT, Liriano J, McMahon TA, et al. Biodiversity inhibits parasites: broad evidence for the dilution effect. Proceedings of the National Academy of Sciences. 2015;112(28):8667-71.</w:t>
      </w:r>
    </w:p>
    <w:p w14:paraId="464520F1" w14:textId="77777777" w:rsidR="005E706D" w:rsidRPr="005E706D" w:rsidRDefault="005E706D" w:rsidP="005E706D">
      <w:pPr>
        <w:pStyle w:val="EndNoteBibliography"/>
        <w:spacing w:after="240"/>
        <w:rPr>
          <w:noProof/>
        </w:rPr>
      </w:pPr>
      <w:r w:rsidRPr="005E706D">
        <w:rPr>
          <w:noProof/>
        </w:rPr>
        <w:t>21.</w:t>
      </w:r>
      <w:r w:rsidRPr="005E706D">
        <w:rPr>
          <w:noProof/>
        </w:rPr>
        <w:tab/>
        <w:t>Lively CM. The Effect of Host Genetic Diversity on Disease Spread. The American Naturalist. 2010;175(6):E149-E52.</w:t>
      </w:r>
    </w:p>
    <w:p w14:paraId="72B364CE" w14:textId="77777777" w:rsidR="005E706D" w:rsidRPr="005E706D" w:rsidRDefault="005E706D" w:rsidP="005E706D">
      <w:pPr>
        <w:pStyle w:val="EndNoteBibliography"/>
        <w:spacing w:after="240"/>
        <w:rPr>
          <w:noProof/>
        </w:rPr>
      </w:pPr>
      <w:r w:rsidRPr="005E706D">
        <w:rPr>
          <w:noProof/>
        </w:rPr>
        <w:t>22.</w:t>
      </w:r>
      <w:r w:rsidRPr="005E706D">
        <w:rPr>
          <w:noProof/>
        </w:rPr>
        <w:tab/>
        <w:t>Dobson A. Population dynamics of pathogens with multiple host species. the american naturalist. 2004;164(S5):S64-S78.</w:t>
      </w:r>
    </w:p>
    <w:p w14:paraId="18755C01" w14:textId="77777777" w:rsidR="005E706D" w:rsidRPr="005E706D" w:rsidRDefault="005E706D" w:rsidP="005E706D">
      <w:pPr>
        <w:pStyle w:val="EndNoteBibliography"/>
        <w:spacing w:after="240"/>
        <w:rPr>
          <w:noProof/>
        </w:rPr>
      </w:pPr>
      <w:r w:rsidRPr="005E706D">
        <w:rPr>
          <w:noProof/>
        </w:rPr>
        <w:t>23.</w:t>
      </w:r>
      <w:r w:rsidRPr="005E706D">
        <w:rPr>
          <w:noProof/>
        </w:rPr>
        <w:tab/>
        <w:t>Gandon S. Evolution of multihost parasites. Evolution. 2004;58(3):455-69.</w:t>
      </w:r>
    </w:p>
    <w:p w14:paraId="7B5AC1BB" w14:textId="77777777" w:rsidR="005E706D" w:rsidRPr="005E706D" w:rsidRDefault="005E706D" w:rsidP="005E706D">
      <w:pPr>
        <w:pStyle w:val="EndNoteBibliography"/>
        <w:spacing w:after="240"/>
        <w:rPr>
          <w:noProof/>
        </w:rPr>
      </w:pPr>
      <w:r w:rsidRPr="005E706D">
        <w:rPr>
          <w:noProof/>
        </w:rPr>
        <w:t>24.</w:t>
      </w:r>
      <w:r w:rsidRPr="005E706D">
        <w:rPr>
          <w:noProof/>
        </w:rPr>
        <w:tab/>
        <w:t>Dennehy JJ, Friedenberg NA, Yang YW, Turner PE. Virus population extinction via ecological traps. Ecology letters. 2007;10(3):230-40.</w:t>
      </w:r>
    </w:p>
    <w:p w14:paraId="673A62E0" w14:textId="77777777" w:rsidR="005E706D" w:rsidRPr="005E706D" w:rsidRDefault="005E706D" w:rsidP="005E706D">
      <w:pPr>
        <w:pStyle w:val="EndNoteBibliography"/>
        <w:spacing w:after="240"/>
        <w:rPr>
          <w:noProof/>
        </w:rPr>
      </w:pPr>
      <w:r w:rsidRPr="005E706D">
        <w:rPr>
          <w:noProof/>
        </w:rPr>
        <w:t>25.</w:t>
      </w:r>
      <w:r w:rsidRPr="005E706D">
        <w:rPr>
          <w:noProof/>
        </w:rPr>
        <w:tab/>
        <w:t>Common J, Westra ER. CRISPR evolution and bacteriophage persistence in the context of population bottlenecks. RNA Biology. 2019.</w:t>
      </w:r>
    </w:p>
    <w:p w14:paraId="7905093F" w14:textId="77777777" w:rsidR="005E706D" w:rsidRPr="005E706D" w:rsidRDefault="005E706D" w:rsidP="005E706D">
      <w:pPr>
        <w:pStyle w:val="EndNoteBibliography"/>
        <w:spacing w:after="240"/>
        <w:rPr>
          <w:noProof/>
        </w:rPr>
      </w:pPr>
      <w:r w:rsidRPr="005E706D">
        <w:rPr>
          <w:noProof/>
        </w:rPr>
        <w:t>26.</w:t>
      </w:r>
      <w:r w:rsidRPr="005E706D">
        <w:rPr>
          <w:noProof/>
        </w:rPr>
        <w:tab/>
        <w:t>Ohtsuki A, Sasaki A. Epidemiology and disease-control under gene-for-gene plant–pathogen interaction. Journal of theoretical biology. 2006;238(4):780-94.</w:t>
      </w:r>
    </w:p>
    <w:p w14:paraId="373808E7" w14:textId="77777777" w:rsidR="005E706D" w:rsidRPr="005E706D" w:rsidRDefault="005E706D" w:rsidP="005E706D">
      <w:pPr>
        <w:pStyle w:val="EndNoteBibliography"/>
        <w:spacing w:after="240"/>
        <w:rPr>
          <w:noProof/>
        </w:rPr>
      </w:pPr>
      <w:r w:rsidRPr="005E706D">
        <w:rPr>
          <w:noProof/>
        </w:rPr>
        <w:t>27.</w:t>
      </w:r>
      <w:r w:rsidRPr="005E706D">
        <w:rPr>
          <w:noProof/>
        </w:rPr>
        <w:tab/>
        <w:t>Sasaki A. Host-parasite coevolution in a multilocus gene-for-gene system. Proceedings of the Royal Society B: Biological Sciences. 2000;267(1458):2183-8.</w:t>
      </w:r>
    </w:p>
    <w:p w14:paraId="349C260E" w14:textId="77777777" w:rsidR="005E706D" w:rsidRPr="005E706D" w:rsidRDefault="005E706D" w:rsidP="005E706D">
      <w:pPr>
        <w:pStyle w:val="EndNoteBibliography"/>
        <w:spacing w:after="240"/>
        <w:rPr>
          <w:noProof/>
        </w:rPr>
      </w:pPr>
      <w:r w:rsidRPr="005E706D">
        <w:rPr>
          <w:noProof/>
        </w:rPr>
        <w:t>28.</w:t>
      </w:r>
      <w:r w:rsidRPr="005E706D">
        <w:rPr>
          <w:noProof/>
        </w:rPr>
        <w:tab/>
        <w:t>Dennehy JJ, Friedenberg NA, Holt RD, Turner PE. Viral ecology and the maintenance of novel host use. The American Naturalist. 2006;167(3):429-39.</w:t>
      </w:r>
    </w:p>
    <w:p w14:paraId="1765FEF4" w14:textId="77777777" w:rsidR="005E706D" w:rsidRPr="005E706D" w:rsidRDefault="005E706D" w:rsidP="005E706D">
      <w:pPr>
        <w:pStyle w:val="EndNoteBibliography"/>
        <w:spacing w:after="240"/>
        <w:rPr>
          <w:noProof/>
        </w:rPr>
      </w:pPr>
      <w:r w:rsidRPr="005E706D">
        <w:rPr>
          <w:noProof/>
        </w:rPr>
        <w:t>29.</w:t>
      </w:r>
      <w:r w:rsidRPr="005E706D">
        <w:rPr>
          <w:noProof/>
        </w:rPr>
        <w:tab/>
        <w:t>Antia R, Regoes RR, Koella JC, Bergstrom CT. The role of evolution in the emergence of infectious diseases. Nature. 2003;426(6967):658.</w:t>
      </w:r>
    </w:p>
    <w:p w14:paraId="25416FFD" w14:textId="77777777" w:rsidR="005E706D" w:rsidRPr="005E706D" w:rsidRDefault="005E706D" w:rsidP="005E706D">
      <w:pPr>
        <w:pStyle w:val="EndNoteBibliography"/>
        <w:spacing w:after="240"/>
        <w:rPr>
          <w:noProof/>
        </w:rPr>
      </w:pPr>
      <w:r w:rsidRPr="005E706D">
        <w:rPr>
          <w:noProof/>
        </w:rPr>
        <w:t>30.</w:t>
      </w:r>
      <w:r w:rsidRPr="005E706D">
        <w:rPr>
          <w:noProof/>
        </w:rPr>
        <w:tab/>
        <w:t>Yates A, Antia R, Regoes RR. How do pathogen evolution and host heterogeneity interact in disease emergence? Proceedings of the Royal Society B: Biological Sciences. 2006;273(1605):3075-83.</w:t>
      </w:r>
    </w:p>
    <w:p w14:paraId="558C2E4E" w14:textId="77777777" w:rsidR="005E706D" w:rsidRPr="005E706D" w:rsidRDefault="005E706D" w:rsidP="005E706D">
      <w:pPr>
        <w:pStyle w:val="EndNoteBibliography"/>
        <w:spacing w:after="240"/>
        <w:rPr>
          <w:noProof/>
        </w:rPr>
      </w:pPr>
      <w:r w:rsidRPr="005E706D">
        <w:rPr>
          <w:noProof/>
        </w:rPr>
        <w:t>31.</w:t>
      </w:r>
      <w:r w:rsidRPr="005E706D">
        <w:rPr>
          <w:noProof/>
        </w:rPr>
        <w:tab/>
        <w:t>Chabas H, Lion S, Nicot A, Meaden S, van Houte S, Moineau S, et al. Evolutionary emergence of infectious diseases in heterogeneous host populations. PLOS Biology. 2018;16(9):e2006738.</w:t>
      </w:r>
    </w:p>
    <w:p w14:paraId="15BE8AA6" w14:textId="77777777" w:rsidR="005E706D" w:rsidRPr="005E706D" w:rsidRDefault="005E706D" w:rsidP="005E706D">
      <w:pPr>
        <w:pStyle w:val="EndNoteBibliography"/>
        <w:spacing w:after="240"/>
        <w:rPr>
          <w:noProof/>
        </w:rPr>
      </w:pPr>
      <w:r w:rsidRPr="005E706D">
        <w:rPr>
          <w:noProof/>
        </w:rPr>
        <w:t>32.</w:t>
      </w:r>
      <w:r w:rsidRPr="005E706D">
        <w:rPr>
          <w:noProof/>
        </w:rPr>
        <w:tab/>
        <w:t>Benmayor R, Hodgson DJ, Perron GG, Buckling A. Host mixing and disease emergence. Current Biology. 2009;19(9):764-7.</w:t>
      </w:r>
    </w:p>
    <w:p w14:paraId="057D59F8" w14:textId="77777777" w:rsidR="005E706D" w:rsidRPr="005E706D" w:rsidRDefault="005E706D" w:rsidP="005E706D">
      <w:pPr>
        <w:pStyle w:val="EndNoteBibliography"/>
        <w:spacing w:after="240"/>
        <w:rPr>
          <w:noProof/>
        </w:rPr>
      </w:pPr>
      <w:r w:rsidRPr="005E706D">
        <w:rPr>
          <w:noProof/>
        </w:rPr>
        <w:t>33.</w:t>
      </w:r>
      <w:r w:rsidRPr="005E706D">
        <w:rPr>
          <w:noProof/>
        </w:rPr>
        <w:tab/>
        <w:t>Westra ER, Sünderhauf D, Landsberger M, Buckling A. Mechanisms and consequences of diversity-generating immune strategies. Nature Reviews Immunology. 2017;17(11):719.</w:t>
      </w:r>
    </w:p>
    <w:p w14:paraId="0828CDC9" w14:textId="77777777" w:rsidR="005E706D" w:rsidRPr="005E706D" w:rsidRDefault="005E706D" w:rsidP="005E706D">
      <w:pPr>
        <w:pStyle w:val="EndNoteBibliography"/>
        <w:spacing w:after="240"/>
        <w:rPr>
          <w:noProof/>
        </w:rPr>
      </w:pPr>
      <w:r w:rsidRPr="005E706D">
        <w:rPr>
          <w:noProof/>
        </w:rPr>
        <w:t>34.</w:t>
      </w:r>
      <w:r w:rsidRPr="005E706D">
        <w:rPr>
          <w:noProof/>
        </w:rPr>
        <w:tab/>
        <w:t xml:space="preserve">Horvath P, Romero DA, Coute-Monvoisin AC, Richards M, Deveau H, Moineau S, et al. Diversity, activity, and evolution of CRISPR loci in </w:t>
      </w:r>
      <w:r w:rsidRPr="005E706D">
        <w:rPr>
          <w:i/>
          <w:noProof/>
        </w:rPr>
        <w:t>Streptococcus thermophilus</w:t>
      </w:r>
      <w:r w:rsidRPr="005E706D">
        <w:rPr>
          <w:noProof/>
        </w:rPr>
        <w:t>. Journal of Bacteriology. 2008;190(4):1401-12.</w:t>
      </w:r>
    </w:p>
    <w:p w14:paraId="51B5B4DE" w14:textId="77777777" w:rsidR="005E706D" w:rsidRPr="005E706D" w:rsidRDefault="005E706D" w:rsidP="005E706D">
      <w:pPr>
        <w:pStyle w:val="EndNoteBibliography"/>
        <w:spacing w:after="240"/>
        <w:rPr>
          <w:noProof/>
        </w:rPr>
      </w:pPr>
      <w:r w:rsidRPr="005E706D">
        <w:rPr>
          <w:noProof/>
        </w:rPr>
        <w:t>35.</w:t>
      </w:r>
      <w:r w:rsidRPr="005E706D">
        <w:rPr>
          <w:noProof/>
        </w:rPr>
        <w:tab/>
        <w:t>Brouns SJJ, Jore MM, Lundgren M, Westra ER, Slijkhuis RJH, Snijders APL, et al. Small CRISPR RNAs Guide Antiviral Defense in Prokaryotes. Science. 2008;321(5891):960-4.</w:t>
      </w:r>
    </w:p>
    <w:p w14:paraId="6B9DF5B2" w14:textId="77777777" w:rsidR="005E706D" w:rsidRPr="005E706D" w:rsidRDefault="005E706D" w:rsidP="005E706D">
      <w:pPr>
        <w:pStyle w:val="EndNoteBibliography"/>
        <w:spacing w:after="240"/>
        <w:rPr>
          <w:noProof/>
        </w:rPr>
      </w:pPr>
      <w:r w:rsidRPr="005E706D">
        <w:rPr>
          <w:noProof/>
        </w:rPr>
        <w:t>36.</w:t>
      </w:r>
      <w:r w:rsidRPr="005E706D">
        <w:rPr>
          <w:noProof/>
        </w:rPr>
        <w:tab/>
        <w:t>Garneau JE, Dupuis M-E, Villion M, Romero DA, Barrangou R, Boyaval P, et al. The CRISPR/Cas bacterial immune system cleaves bacteriophage and plasmid DNA. Nature. 2010;468(7320):67-71.</w:t>
      </w:r>
    </w:p>
    <w:p w14:paraId="25C8110E" w14:textId="77777777" w:rsidR="005E706D" w:rsidRPr="005E706D" w:rsidRDefault="005E706D" w:rsidP="005E706D">
      <w:pPr>
        <w:pStyle w:val="EndNoteBibliography"/>
        <w:spacing w:after="240"/>
        <w:rPr>
          <w:noProof/>
        </w:rPr>
      </w:pPr>
      <w:r w:rsidRPr="005E706D">
        <w:rPr>
          <w:noProof/>
        </w:rPr>
        <w:t>37.</w:t>
      </w:r>
      <w:r w:rsidRPr="005E706D">
        <w:rPr>
          <w:noProof/>
        </w:rPr>
        <w:tab/>
        <w:t>Datsenko KA, Pougach K, Tikhonov A, Wanner BL, Severinov K, Semenova E. Molecular memory of prior infections activates the CRISPR/Cas adaptive bacterial immunity system. Nat Commun. 2012;3:945.</w:t>
      </w:r>
    </w:p>
    <w:p w14:paraId="38DC205A" w14:textId="77777777" w:rsidR="005E706D" w:rsidRPr="005E706D" w:rsidRDefault="005E706D" w:rsidP="005E706D">
      <w:pPr>
        <w:pStyle w:val="EndNoteBibliography"/>
        <w:spacing w:after="240"/>
        <w:rPr>
          <w:noProof/>
        </w:rPr>
      </w:pPr>
      <w:r w:rsidRPr="005E706D">
        <w:rPr>
          <w:noProof/>
        </w:rPr>
        <w:t>38.</w:t>
      </w:r>
      <w:r w:rsidRPr="005E706D">
        <w:rPr>
          <w:noProof/>
        </w:rPr>
        <w:tab/>
        <w:t>Marraffini LA, Sontheimer EJ. CRISPR interference limits horizontal gene transfer in staphylococci by targeting DNA. Science. 2008;322(5909):1843-5.</w:t>
      </w:r>
    </w:p>
    <w:p w14:paraId="096B2D7E" w14:textId="77777777" w:rsidR="005E706D" w:rsidRPr="005E706D" w:rsidRDefault="005E706D" w:rsidP="005E706D">
      <w:pPr>
        <w:pStyle w:val="EndNoteBibliography"/>
        <w:spacing w:after="240"/>
        <w:rPr>
          <w:noProof/>
        </w:rPr>
      </w:pPr>
      <w:r w:rsidRPr="005E706D">
        <w:rPr>
          <w:noProof/>
        </w:rPr>
        <w:t>39.</w:t>
      </w:r>
      <w:r w:rsidRPr="005E706D">
        <w:rPr>
          <w:noProof/>
        </w:rPr>
        <w:tab/>
        <w:t>Semenova E, Jore MM, Datsenko KA, Semenova A, Westra ER, Wanner B, et al. Interference by clustered regularly interspaced short palindromic repeat (CRISPR) RNA is governed by a seed sequence. Proceedings of the National Academy of Sciences. 2011;108(25):10098-103.</w:t>
      </w:r>
    </w:p>
    <w:p w14:paraId="65C821E5" w14:textId="77777777" w:rsidR="005E706D" w:rsidRPr="005E706D" w:rsidRDefault="005E706D" w:rsidP="005E706D">
      <w:pPr>
        <w:pStyle w:val="EndNoteBibliography"/>
        <w:spacing w:after="240"/>
        <w:rPr>
          <w:noProof/>
        </w:rPr>
      </w:pPr>
      <w:r w:rsidRPr="005E706D">
        <w:rPr>
          <w:noProof/>
        </w:rPr>
        <w:t>40.</w:t>
      </w:r>
      <w:r w:rsidRPr="005E706D">
        <w:rPr>
          <w:noProof/>
        </w:rPr>
        <w:tab/>
        <w:t>Westra ER, Semenova E, Datsenko KA, Jackson RN, Wiedenheft B, Severinov K, et al. Type IE CRISPR-cas systems discriminate target from non-target DNA through base pairing-independent PAM recognition. PLoS genetics. 2013;9(9):e1003742.</w:t>
      </w:r>
    </w:p>
    <w:p w14:paraId="46451EBD" w14:textId="77777777" w:rsidR="005E706D" w:rsidRPr="005E706D" w:rsidRDefault="005E706D" w:rsidP="005E706D">
      <w:pPr>
        <w:pStyle w:val="EndNoteBibliography"/>
        <w:spacing w:after="240"/>
        <w:rPr>
          <w:noProof/>
        </w:rPr>
      </w:pPr>
      <w:r w:rsidRPr="005E706D">
        <w:rPr>
          <w:noProof/>
        </w:rPr>
        <w:t>41.</w:t>
      </w:r>
      <w:r w:rsidRPr="005E706D">
        <w:rPr>
          <w:noProof/>
        </w:rPr>
        <w:tab/>
        <w:t>Mojica FJ, Diez-Villasenor C, Garcia-Martinez J, Almendros C. Short motif sequences determine the targets of the prokaryotic CRISPR defence system. Microbiology. 2009;155(Pt 3):733-40.</w:t>
      </w:r>
    </w:p>
    <w:p w14:paraId="56E339B6" w14:textId="77777777" w:rsidR="005E706D" w:rsidRPr="005E706D" w:rsidRDefault="005E706D" w:rsidP="005E706D">
      <w:pPr>
        <w:pStyle w:val="EndNoteBibliography"/>
        <w:spacing w:after="240"/>
        <w:rPr>
          <w:noProof/>
        </w:rPr>
      </w:pPr>
      <w:r w:rsidRPr="005E706D">
        <w:rPr>
          <w:noProof/>
        </w:rPr>
        <w:t>42.</w:t>
      </w:r>
      <w:r w:rsidRPr="005E706D">
        <w:rPr>
          <w:noProof/>
        </w:rPr>
        <w:tab/>
        <w:t xml:space="preserve">Deveau H, Barrangou R, Garneau JE, Labonté J, Fremaux C, Boyaval P, et al. Phage Response to CRISPR-Encoded Resistance in </w:t>
      </w:r>
      <w:r w:rsidRPr="005E706D">
        <w:rPr>
          <w:i/>
          <w:noProof/>
        </w:rPr>
        <w:t>Streptococcus thermophilus</w:t>
      </w:r>
      <w:r w:rsidRPr="005E706D">
        <w:rPr>
          <w:noProof/>
        </w:rPr>
        <w:t>. Journal of Bacteriology. 2008;190(4):1390-400.</w:t>
      </w:r>
    </w:p>
    <w:p w14:paraId="265834D6" w14:textId="77777777" w:rsidR="005E706D" w:rsidRPr="005E706D" w:rsidRDefault="005E706D" w:rsidP="005E706D">
      <w:pPr>
        <w:pStyle w:val="EndNoteBibliography"/>
        <w:spacing w:after="240"/>
        <w:rPr>
          <w:noProof/>
        </w:rPr>
      </w:pPr>
      <w:r w:rsidRPr="005E706D">
        <w:rPr>
          <w:noProof/>
        </w:rPr>
        <w:t>43.</w:t>
      </w:r>
      <w:r w:rsidRPr="005E706D">
        <w:rPr>
          <w:noProof/>
        </w:rPr>
        <w:tab/>
        <w:t xml:space="preserve">Common J, Morley D, van Houte S, Westra ER. CRISPR-Cas immunity leads to a coevolutionary arms race between </w:t>
      </w:r>
      <w:r w:rsidRPr="005E706D">
        <w:rPr>
          <w:i/>
          <w:noProof/>
        </w:rPr>
        <w:t>Streptococcus</w:t>
      </w:r>
      <w:r w:rsidRPr="005E706D">
        <w:rPr>
          <w:noProof/>
        </w:rPr>
        <w:t xml:space="preserve"> </w:t>
      </w:r>
      <w:r w:rsidRPr="005E706D">
        <w:rPr>
          <w:i/>
          <w:noProof/>
        </w:rPr>
        <w:t>thermophilus</w:t>
      </w:r>
      <w:r w:rsidRPr="005E706D">
        <w:rPr>
          <w:noProof/>
        </w:rPr>
        <w:t xml:space="preserve"> and lytic phage. Philosophical Transactions of the Royal Society B: Biological Sciences. 2019.</w:t>
      </w:r>
    </w:p>
    <w:p w14:paraId="5EA0EBAA" w14:textId="77777777" w:rsidR="005E706D" w:rsidRPr="005E706D" w:rsidRDefault="005E706D" w:rsidP="005E706D">
      <w:pPr>
        <w:pStyle w:val="EndNoteBibliography"/>
        <w:spacing w:after="240"/>
        <w:rPr>
          <w:noProof/>
        </w:rPr>
      </w:pPr>
      <w:r w:rsidRPr="005E706D">
        <w:rPr>
          <w:noProof/>
        </w:rPr>
        <w:t>44.</w:t>
      </w:r>
      <w:r w:rsidRPr="005E706D">
        <w:rPr>
          <w:noProof/>
        </w:rPr>
        <w:tab/>
        <w:t>Paez-Espino D, Morovic W, Sun CL, Thomas BC, Ueda K-i, Stahl B, et al. Strong bias in the bacterial CRISPR elements that confer immunity to phage. Nature communications. 2013;4:1430.</w:t>
      </w:r>
    </w:p>
    <w:p w14:paraId="25D0E007" w14:textId="77777777" w:rsidR="005E706D" w:rsidRPr="005E706D" w:rsidRDefault="005E706D" w:rsidP="005E706D">
      <w:pPr>
        <w:pStyle w:val="EndNoteBibliography"/>
        <w:spacing w:after="240"/>
        <w:rPr>
          <w:noProof/>
        </w:rPr>
      </w:pPr>
      <w:r w:rsidRPr="005E706D">
        <w:rPr>
          <w:noProof/>
        </w:rPr>
        <w:t>45.</w:t>
      </w:r>
      <w:r w:rsidRPr="005E706D">
        <w:rPr>
          <w:noProof/>
        </w:rPr>
        <w:tab/>
        <w:t>Paez-Espino D, Sharon I, Morovic W, Stahl B, Thomas BC, Barrangou R, et al. CRISPR immunity drives rapid phage genome evolution in Streptococcus thermophilus. MBio. 2015;6(2).</w:t>
      </w:r>
    </w:p>
    <w:p w14:paraId="03B7C5C8" w14:textId="77777777" w:rsidR="005E706D" w:rsidRPr="005E706D" w:rsidRDefault="005E706D" w:rsidP="005E706D">
      <w:pPr>
        <w:pStyle w:val="EndNoteBibliography"/>
        <w:spacing w:after="240"/>
        <w:rPr>
          <w:noProof/>
        </w:rPr>
      </w:pPr>
      <w:r w:rsidRPr="005E706D">
        <w:rPr>
          <w:noProof/>
        </w:rPr>
        <w:t>46.</w:t>
      </w:r>
      <w:r w:rsidRPr="005E706D">
        <w:rPr>
          <w:noProof/>
        </w:rPr>
        <w:tab/>
        <w:t>Sun CL, Thomas BC, Barrangou R, Banfield JF. Metagenomic reconstructions of bacterial CRISPR loci constrain population histories. ISME J. 2016;10(4):858-70.</w:t>
      </w:r>
    </w:p>
    <w:p w14:paraId="212BD081" w14:textId="77777777" w:rsidR="005E706D" w:rsidRPr="005E706D" w:rsidRDefault="005E706D" w:rsidP="005E706D">
      <w:pPr>
        <w:pStyle w:val="EndNoteBibliography"/>
        <w:spacing w:after="240"/>
        <w:rPr>
          <w:noProof/>
        </w:rPr>
      </w:pPr>
      <w:r w:rsidRPr="005E706D">
        <w:rPr>
          <w:noProof/>
        </w:rPr>
        <w:t>47.</w:t>
      </w:r>
      <w:r w:rsidRPr="005E706D">
        <w:rPr>
          <w:noProof/>
        </w:rPr>
        <w:tab/>
        <w:t>Andersson AF, Banfield JF. Virus population dynamics and acquired virus resistance in natural microbial communities. Science. 2008;320(5879):1047-50.</w:t>
      </w:r>
    </w:p>
    <w:p w14:paraId="1FE1A8D4" w14:textId="77777777" w:rsidR="005E706D" w:rsidRPr="005E706D" w:rsidRDefault="005E706D" w:rsidP="005E706D">
      <w:pPr>
        <w:pStyle w:val="EndNoteBibliography"/>
        <w:spacing w:after="240"/>
        <w:rPr>
          <w:noProof/>
        </w:rPr>
      </w:pPr>
      <w:r w:rsidRPr="005E706D">
        <w:rPr>
          <w:noProof/>
        </w:rPr>
        <w:t>48.</w:t>
      </w:r>
      <w:r w:rsidRPr="005E706D">
        <w:rPr>
          <w:noProof/>
        </w:rPr>
        <w:tab/>
        <w:t>Westra ER, van Houte S, Oyesiku-Blakemore S, Makin B, Broniewski Jenny M, Best A, et al. Parasite Exposure Drives Selective Evolution of Constitutive versus Inducible Defense. Current Biology. 2015;25(8):1043-9.</w:t>
      </w:r>
    </w:p>
    <w:p w14:paraId="0E4EE7CF" w14:textId="77777777" w:rsidR="005E706D" w:rsidRPr="005E706D" w:rsidRDefault="005E706D" w:rsidP="005E706D">
      <w:pPr>
        <w:pStyle w:val="EndNoteBibliography"/>
        <w:spacing w:after="240"/>
        <w:rPr>
          <w:noProof/>
        </w:rPr>
      </w:pPr>
      <w:r w:rsidRPr="005E706D">
        <w:rPr>
          <w:noProof/>
        </w:rPr>
        <w:t>49.</w:t>
      </w:r>
      <w:r w:rsidRPr="005E706D">
        <w:rPr>
          <w:noProof/>
        </w:rPr>
        <w:tab/>
        <w:t>Lenski RE, Levin BR. Constraints on the coevolution of bacteria and virulent phage: a model, some experiments, and predictions for natural communities. The American Naturalist. 1985;125(4):585-602.</w:t>
      </w:r>
    </w:p>
    <w:p w14:paraId="12B19EC7" w14:textId="77777777" w:rsidR="005E706D" w:rsidRPr="005E706D" w:rsidRDefault="005E706D" w:rsidP="005E706D">
      <w:pPr>
        <w:pStyle w:val="EndNoteBibliography"/>
        <w:spacing w:after="240"/>
        <w:rPr>
          <w:noProof/>
        </w:rPr>
      </w:pPr>
      <w:r w:rsidRPr="005E706D">
        <w:rPr>
          <w:noProof/>
        </w:rPr>
        <w:t>50.</w:t>
      </w:r>
      <w:r w:rsidRPr="005E706D">
        <w:rPr>
          <w:noProof/>
        </w:rPr>
        <w:tab/>
        <w:t>Levin BR, Moineau S, Bushman M, Barrangou R. The population and evolutionary dynamics of phage and bacteria with CRISPR–mediated immunity. PLoS genetics. 2013;9(3):e1003312.</w:t>
      </w:r>
    </w:p>
    <w:p w14:paraId="78F264D1" w14:textId="77777777" w:rsidR="005E706D" w:rsidRPr="005E706D" w:rsidRDefault="005E706D" w:rsidP="005E706D">
      <w:pPr>
        <w:pStyle w:val="EndNoteBibliography"/>
        <w:spacing w:after="240"/>
        <w:rPr>
          <w:noProof/>
        </w:rPr>
      </w:pPr>
      <w:r w:rsidRPr="005E706D">
        <w:rPr>
          <w:noProof/>
        </w:rPr>
        <w:t>51.</w:t>
      </w:r>
      <w:r w:rsidRPr="005E706D">
        <w:rPr>
          <w:noProof/>
        </w:rPr>
        <w:tab/>
        <w:t>Chabas H, Lion S, Nicot A, Meaden S, van Houte S, Moineau S, et al. Evolutionary emergence of infectious diseases in heterogeneous host populations. bioRxiv. 2018:317099.</w:t>
      </w:r>
    </w:p>
    <w:p w14:paraId="0A4296B9" w14:textId="77777777" w:rsidR="005E706D" w:rsidRPr="005E706D" w:rsidRDefault="005E706D" w:rsidP="005E706D">
      <w:pPr>
        <w:pStyle w:val="EndNoteBibliography"/>
        <w:spacing w:after="240"/>
        <w:rPr>
          <w:noProof/>
        </w:rPr>
      </w:pPr>
      <w:r w:rsidRPr="005E706D">
        <w:rPr>
          <w:noProof/>
        </w:rPr>
        <w:t>52.</w:t>
      </w:r>
      <w:r w:rsidRPr="005E706D">
        <w:rPr>
          <w:noProof/>
        </w:rPr>
        <w:tab/>
        <w:t>van Houte S, Ekroth AK, Broniewski JM, Chabas H, Ashby B, Bondy-Denomy J, et al. The diversity-generating benefits of a prokaryotic adaptive immune system. Nature. 2016;532(7599):385.</w:t>
      </w:r>
    </w:p>
    <w:p w14:paraId="1D25A7BE" w14:textId="77777777" w:rsidR="005E706D" w:rsidRPr="005E706D" w:rsidRDefault="005E706D" w:rsidP="005E706D">
      <w:pPr>
        <w:pStyle w:val="EndNoteBibliography"/>
        <w:spacing w:after="240"/>
        <w:rPr>
          <w:noProof/>
        </w:rPr>
      </w:pPr>
      <w:r w:rsidRPr="005E706D">
        <w:rPr>
          <w:noProof/>
        </w:rPr>
        <w:t>53.</w:t>
      </w:r>
      <w:r w:rsidRPr="005E706D">
        <w:rPr>
          <w:noProof/>
        </w:rPr>
        <w:tab/>
        <w:t>Agrawal A, Lively CM. Infection genetics: gene-for-gene versus matching-alleles models and all points in between. Evolutionary Ecology Research. 2002;4(1):79-90.</w:t>
      </w:r>
    </w:p>
    <w:p w14:paraId="41704994" w14:textId="77777777" w:rsidR="005E706D" w:rsidRPr="005E706D" w:rsidRDefault="005E706D" w:rsidP="005E706D">
      <w:pPr>
        <w:pStyle w:val="EndNoteBibliography"/>
        <w:spacing w:after="240"/>
        <w:rPr>
          <w:noProof/>
        </w:rPr>
      </w:pPr>
      <w:r w:rsidRPr="005E706D">
        <w:rPr>
          <w:noProof/>
        </w:rPr>
        <w:t>54.</w:t>
      </w:r>
      <w:r w:rsidRPr="005E706D">
        <w:rPr>
          <w:noProof/>
        </w:rPr>
        <w:tab/>
        <w:t>Lively CM, Roode JCd, Duffy MA, Graham AL, Koskella B. Interesting Open Questions in Disease Ecology and Evolution. The American Naturalist. 2014;184(S1):S1-S8.</w:t>
      </w:r>
    </w:p>
    <w:p w14:paraId="6740D020" w14:textId="77777777" w:rsidR="005E706D" w:rsidRPr="005E706D" w:rsidRDefault="005E706D" w:rsidP="005E706D">
      <w:pPr>
        <w:pStyle w:val="EndNoteBibliography"/>
        <w:spacing w:after="240"/>
        <w:rPr>
          <w:noProof/>
        </w:rPr>
      </w:pPr>
      <w:r w:rsidRPr="005E706D">
        <w:rPr>
          <w:noProof/>
        </w:rPr>
        <w:t>55.</w:t>
      </w:r>
      <w:r w:rsidRPr="005E706D">
        <w:rPr>
          <w:noProof/>
        </w:rPr>
        <w:tab/>
        <w:t>Lenski RE. Quantifying fitness and gene stability in microorganisms. Biotechnology. 1991;15:173-92.</w:t>
      </w:r>
    </w:p>
    <w:p w14:paraId="2FD775FF" w14:textId="77777777" w:rsidR="005E706D" w:rsidRPr="005E706D" w:rsidRDefault="005E706D" w:rsidP="005E706D">
      <w:pPr>
        <w:pStyle w:val="EndNoteBibliography"/>
        <w:spacing w:after="240"/>
        <w:rPr>
          <w:noProof/>
        </w:rPr>
      </w:pPr>
      <w:r w:rsidRPr="005E706D">
        <w:rPr>
          <w:noProof/>
        </w:rPr>
        <w:t>56.</w:t>
      </w:r>
      <w:r w:rsidRPr="005E706D">
        <w:rPr>
          <w:noProof/>
        </w:rPr>
        <w:tab/>
        <w:t>Travisano M, Lenski RE. Long-term experimental evolution in Escherichia coli. IV. Targets of selection and the specificity of adaptation. Genetics. 1996;143(1):15-26.</w:t>
      </w:r>
    </w:p>
    <w:p w14:paraId="7A9569A6" w14:textId="77777777" w:rsidR="005E706D" w:rsidRPr="005E706D" w:rsidRDefault="005E706D" w:rsidP="005E706D">
      <w:pPr>
        <w:pStyle w:val="EndNoteBibliography"/>
        <w:spacing w:after="240"/>
        <w:rPr>
          <w:noProof/>
        </w:rPr>
      </w:pPr>
      <w:r w:rsidRPr="005E706D">
        <w:rPr>
          <w:noProof/>
        </w:rPr>
        <w:t>57.</w:t>
      </w:r>
      <w:r w:rsidRPr="005E706D">
        <w:rPr>
          <w:noProof/>
        </w:rPr>
        <w:tab/>
        <w:t>Keesing F, Holt RD, Ostfeld RS. Effects of species diversity on disease risk. Ecology letters. 2006;9(4):485-98.</w:t>
      </w:r>
    </w:p>
    <w:p w14:paraId="13776610" w14:textId="77777777" w:rsidR="005E706D" w:rsidRPr="005E706D" w:rsidRDefault="005E706D" w:rsidP="005E706D">
      <w:pPr>
        <w:pStyle w:val="EndNoteBibliography"/>
        <w:spacing w:after="240"/>
        <w:rPr>
          <w:noProof/>
        </w:rPr>
      </w:pPr>
      <w:r w:rsidRPr="005E706D">
        <w:rPr>
          <w:noProof/>
        </w:rPr>
        <w:t>58.</w:t>
      </w:r>
      <w:r w:rsidRPr="005E706D">
        <w:rPr>
          <w:noProof/>
        </w:rPr>
        <w:tab/>
        <w:t>King KC, Delph LF, Jokela J, Lively CM. Coevolutionary hotspots and coldspots for host sex and parasite local adaptation in a snail–trematode interaction. Oikos. 2011;120(9):1335-40.</w:t>
      </w:r>
    </w:p>
    <w:p w14:paraId="0BFFEBFD" w14:textId="77777777" w:rsidR="005E706D" w:rsidRPr="005E706D" w:rsidRDefault="005E706D" w:rsidP="005E706D">
      <w:pPr>
        <w:pStyle w:val="EndNoteBibliography"/>
        <w:spacing w:after="240"/>
        <w:rPr>
          <w:noProof/>
        </w:rPr>
      </w:pPr>
      <w:r w:rsidRPr="005E706D">
        <w:rPr>
          <w:noProof/>
        </w:rPr>
        <w:t>59.</w:t>
      </w:r>
      <w:r w:rsidRPr="005E706D">
        <w:rPr>
          <w:noProof/>
        </w:rPr>
        <w:tab/>
        <w:t>Pachepsky E, Crawford JW, Bown JL, Squire G. Towards a general theory of biodiversity. Nature. 2001;410(6831):923.</w:t>
      </w:r>
    </w:p>
    <w:p w14:paraId="490094A3" w14:textId="77777777" w:rsidR="005E706D" w:rsidRPr="005E706D" w:rsidRDefault="005E706D" w:rsidP="005E706D">
      <w:pPr>
        <w:pStyle w:val="EndNoteBibliography"/>
        <w:spacing w:after="240"/>
        <w:rPr>
          <w:noProof/>
        </w:rPr>
      </w:pPr>
      <w:r w:rsidRPr="005E706D">
        <w:rPr>
          <w:noProof/>
        </w:rPr>
        <w:t>60.</w:t>
      </w:r>
      <w:r w:rsidRPr="005E706D">
        <w:rPr>
          <w:noProof/>
        </w:rPr>
        <w:tab/>
        <w:t>McGill BJ, Etienne RS, Gray JS, Alonso D, Anderson MJ, Benecha HK, et al. Species abundance distributions: moving beyond single prediction theories to integration within an ecological framework. Ecol Lett. 2007;10(10):995-1015.</w:t>
      </w:r>
    </w:p>
    <w:p w14:paraId="2A1592AF" w14:textId="77777777" w:rsidR="005E706D" w:rsidRPr="005E706D" w:rsidRDefault="005E706D" w:rsidP="005E706D">
      <w:pPr>
        <w:pStyle w:val="EndNoteBibliography"/>
        <w:spacing w:after="240"/>
        <w:rPr>
          <w:noProof/>
        </w:rPr>
      </w:pPr>
      <w:r w:rsidRPr="005E706D">
        <w:rPr>
          <w:noProof/>
        </w:rPr>
        <w:t>61.</w:t>
      </w:r>
      <w:r w:rsidRPr="005E706D">
        <w:rPr>
          <w:noProof/>
        </w:rPr>
        <w:tab/>
        <w:t>Hudson PJ, Dobson AP, Lafferty KD. Is a healthy ecosystem one that is rich in parasites? Trends Ecol Evol. 2006;21(7):381-5.</w:t>
      </w:r>
    </w:p>
    <w:p w14:paraId="52F8EAAA" w14:textId="77777777" w:rsidR="005E706D" w:rsidRPr="005E706D" w:rsidRDefault="005E706D" w:rsidP="005E706D">
      <w:pPr>
        <w:pStyle w:val="EndNoteBibliography"/>
        <w:spacing w:after="240"/>
        <w:rPr>
          <w:noProof/>
        </w:rPr>
      </w:pPr>
      <w:r w:rsidRPr="005E706D">
        <w:rPr>
          <w:noProof/>
        </w:rPr>
        <w:t>62.</w:t>
      </w:r>
      <w:r w:rsidRPr="005E706D">
        <w:rPr>
          <w:noProof/>
        </w:rPr>
        <w:tab/>
        <w:t>Telfer S, Lambin X, Birtles R, Beldomenico P, Burthe S, Paterson S, et al. Species interactions in a parasite community drive infection risk in a wildlife population. Science. 2010;330(6001):243-6.</w:t>
      </w:r>
    </w:p>
    <w:p w14:paraId="2C98B1F5" w14:textId="77777777" w:rsidR="005E706D" w:rsidRPr="005E706D" w:rsidRDefault="005E706D" w:rsidP="005E706D">
      <w:pPr>
        <w:pStyle w:val="EndNoteBibliography"/>
        <w:spacing w:after="240"/>
        <w:rPr>
          <w:noProof/>
        </w:rPr>
      </w:pPr>
      <w:r w:rsidRPr="005E706D">
        <w:rPr>
          <w:noProof/>
        </w:rPr>
        <w:t>63.</w:t>
      </w:r>
      <w:r w:rsidRPr="005E706D">
        <w:rPr>
          <w:noProof/>
        </w:rPr>
        <w:tab/>
        <w:t>Ganz HH, Ebert D. Benefits of host genetic diversity for resistance to infection depend on parasite diversity. Ecology. 2010;91(5):1263-8.</w:t>
      </w:r>
    </w:p>
    <w:p w14:paraId="3B16EDDC" w14:textId="77777777" w:rsidR="005E706D" w:rsidRPr="005E706D" w:rsidRDefault="005E706D" w:rsidP="005E706D">
      <w:pPr>
        <w:pStyle w:val="EndNoteBibliography"/>
        <w:spacing w:after="240"/>
        <w:rPr>
          <w:noProof/>
        </w:rPr>
      </w:pPr>
      <w:r w:rsidRPr="005E706D">
        <w:rPr>
          <w:noProof/>
        </w:rPr>
        <w:t>64.</w:t>
      </w:r>
      <w:r w:rsidRPr="005E706D">
        <w:rPr>
          <w:noProof/>
        </w:rPr>
        <w:tab/>
        <w:t xml:space="preserve">Zegans ME, Wagner JC, Cady KC, Murphy DM, Hammond JH, O'Toole GA. Interaction between bacteriophage DMS3 and host CRISPR region inhibits group behaviors of </w:t>
      </w:r>
      <w:r w:rsidRPr="005E706D">
        <w:rPr>
          <w:i/>
          <w:noProof/>
        </w:rPr>
        <w:t>Pseudomonas aeruginosa</w:t>
      </w:r>
      <w:r w:rsidRPr="005E706D">
        <w:rPr>
          <w:noProof/>
        </w:rPr>
        <w:t>. Journal of Bacteriology. 2009;191(1):210-9.</w:t>
      </w:r>
    </w:p>
    <w:p w14:paraId="41E0DCE9" w14:textId="77777777" w:rsidR="005E706D" w:rsidRPr="005E706D" w:rsidRDefault="005E706D" w:rsidP="005E706D">
      <w:pPr>
        <w:pStyle w:val="EndNoteBibliography"/>
        <w:spacing w:after="240"/>
        <w:rPr>
          <w:noProof/>
        </w:rPr>
      </w:pPr>
      <w:r w:rsidRPr="005E706D">
        <w:rPr>
          <w:noProof/>
        </w:rPr>
        <w:t>65.</w:t>
      </w:r>
      <w:r w:rsidRPr="005E706D">
        <w:rPr>
          <w:noProof/>
        </w:rPr>
        <w:tab/>
        <w:t xml:space="preserve">Cady KC, Bondy-Denomy J, Heussler GE, Davidson AR, O'Toole GA. The CRISPR/Cas Adaptive Immune System of </w:t>
      </w:r>
      <w:r w:rsidRPr="005E706D">
        <w:rPr>
          <w:i/>
          <w:noProof/>
        </w:rPr>
        <w:t>Pseudomonas aeruginosa</w:t>
      </w:r>
      <w:r w:rsidRPr="005E706D">
        <w:rPr>
          <w:noProof/>
        </w:rPr>
        <w:t xml:space="preserve"> Mediates Resistance to Naturally Occurring and Engineered Phages. Journal of Bacteriology. 2012;194(21):5728-38.</w:t>
      </w:r>
    </w:p>
    <w:p w14:paraId="2B3AB68A" w14:textId="77777777" w:rsidR="005E706D" w:rsidRPr="005E706D" w:rsidRDefault="005E706D" w:rsidP="005E706D">
      <w:pPr>
        <w:pStyle w:val="EndNoteBibliography"/>
        <w:spacing w:after="240"/>
        <w:rPr>
          <w:noProof/>
        </w:rPr>
      </w:pPr>
      <w:r w:rsidRPr="005E706D">
        <w:rPr>
          <w:noProof/>
        </w:rPr>
        <w:t>66.</w:t>
      </w:r>
      <w:r w:rsidRPr="005E706D">
        <w:rPr>
          <w:noProof/>
        </w:rPr>
        <w:tab/>
        <w:t xml:space="preserve">Ferrieres L, Hémery G, Nham T, Guérout A-M, Mazel D, Beloin C, et al. Silent mischief: bacteriophage Mu insertions contaminate products of </w:t>
      </w:r>
      <w:r w:rsidRPr="005E706D">
        <w:rPr>
          <w:i/>
          <w:noProof/>
        </w:rPr>
        <w:t xml:space="preserve">Escherichia coli </w:t>
      </w:r>
      <w:r w:rsidRPr="005E706D">
        <w:rPr>
          <w:noProof/>
        </w:rPr>
        <w:t>random mutagenesis performed using suicidal transposon delivery plasmids mobilized by broad-host-range RP4 conjugative machinery. Journal of Bacteriology. 2010;192(24):6418-27.</w:t>
      </w:r>
    </w:p>
    <w:p w14:paraId="03B03555" w14:textId="77777777" w:rsidR="005E706D" w:rsidRPr="005E706D" w:rsidRDefault="005E706D" w:rsidP="005E706D">
      <w:pPr>
        <w:pStyle w:val="EndNoteBibliography"/>
        <w:spacing w:after="240"/>
        <w:rPr>
          <w:noProof/>
        </w:rPr>
      </w:pPr>
      <w:r w:rsidRPr="005E706D">
        <w:rPr>
          <w:noProof/>
        </w:rPr>
        <w:t>67.</w:t>
      </w:r>
      <w:r w:rsidRPr="005E706D">
        <w:rPr>
          <w:noProof/>
        </w:rPr>
        <w:tab/>
        <w:t>Kearse M, Moir R, Wilson A, Stones-Havas S, Cheung M, Sturrock S, et al. Geneious Basic: an integrated and extendable desktop software platform for the organization and analysis of sequence data. Bioinformatics. 2012;28(12):1647-9.</w:t>
      </w:r>
    </w:p>
    <w:p w14:paraId="7E5DB0B5" w14:textId="77777777" w:rsidR="005E706D" w:rsidRPr="005E706D" w:rsidRDefault="005E706D" w:rsidP="005E706D">
      <w:pPr>
        <w:pStyle w:val="EndNoteBibliography"/>
        <w:spacing w:after="240"/>
        <w:rPr>
          <w:noProof/>
        </w:rPr>
      </w:pPr>
      <w:r w:rsidRPr="005E706D">
        <w:rPr>
          <w:noProof/>
        </w:rPr>
        <w:t>68.</w:t>
      </w:r>
      <w:r w:rsidRPr="005E706D">
        <w:rPr>
          <w:noProof/>
        </w:rPr>
        <w:tab/>
        <w:t>Martínez-García E, Aparicio T, de Lorenzo V, Nikel PI. New transposon tools tailored for metabolic engineering of Gram-negative microbial cell factories. Frontiers in Bioengineering and Biotechnology. 2014;2:46.</w:t>
      </w:r>
    </w:p>
    <w:p w14:paraId="4D9B0615" w14:textId="77777777" w:rsidR="005E706D" w:rsidRPr="005E706D" w:rsidRDefault="005E706D" w:rsidP="005E706D">
      <w:pPr>
        <w:pStyle w:val="EndNoteBibliography"/>
        <w:spacing w:after="240"/>
        <w:rPr>
          <w:noProof/>
        </w:rPr>
      </w:pPr>
      <w:r w:rsidRPr="005E706D">
        <w:rPr>
          <w:noProof/>
        </w:rPr>
        <w:t>69.</w:t>
      </w:r>
      <w:r w:rsidRPr="005E706D">
        <w:rPr>
          <w:noProof/>
        </w:rPr>
        <w:tab/>
        <w:t>R Core Team. R: A language and environment for statistical computing. 3.5.2 "Eggshell Igloo" ed. Vienna, Austria: R Foundation for Statistical Computing; 2018.</w:t>
      </w:r>
    </w:p>
    <w:p w14:paraId="2F7D5D45" w14:textId="77777777" w:rsidR="005E706D" w:rsidRPr="005E706D" w:rsidRDefault="005E706D" w:rsidP="005E706D">
      <w:pPr>
        <w:pStyle w:val="EndNoteBibliography"/>
        <w:spacing w:after="240"/>
        <w:rPr>
          <w:noProof/>
        </w:rPr>
      </w:pPr>
      <w:r w:rsidRPr="005E706D">
        <w:rPr>
          <w:noProof/>
        </w:rPr>
        <w:t>70.</w:t>
      </w:r>
      <w:r w:rsidRPr="005E706D">
        <w:rPr>
          <w:noProof/>
        </w:rPr>
        <w:tab/>
        <w:t>Wickham H, François R, Henry L, Mûller K. dplyr: A Grammar of Data Manipulation. 0.7.8 ed2018.</w:t>
      </w:r>
    </w:p>
    <w:p w14:paraId="0D4465B7" w14:textId="77777777" w:rsidR="005E706D" w:rsidRPr="005E706D" w:rsidRDefault="005E706D" w:rsidP="005E706D">
      <w:pPr>
        <w:pStyle w:val="EndNoteBibliography"/>
        <w:spacing w:after="240"/>
        <w:rPr>
          <w:noProof/>
        </w:rPr>
      </w:pPr>
      <w:r w:rsidRPr="005E706D">
        <w:rPr>
          <w:noProof/>
        </w:rPr>
        <w:t>71.</w:t>
      </w:r>
      <w:r w:rsidRPr="005E706D">
        <w:rPr>
          <w:noProof/>
        </w:rPr>
        <w:tab/>
        <w:t>Henry L, Wickham H. tidyr: Easily Tidy Data with 'spread()' and 'gather()' Functions. 2018.</w:t>
      </w:r>
    </w:p>
    <w:p w14:paraId="34D653D2" w14:textId="77777777" w:rsidR="005E706D" w:rsidRPr="005E706D" w:rsidRDefault="005E706D" w:rsidP="005E706D">
      <w:pPr>
        <w:pStyle w:val="EndNoteBibliography"/>
        <w:spacing w:after="240"/>
        <w:rPr>
          <w:noProof/>
        </w:rPr>
      </w:pPr>
      <w:r w:rsidRPr="005E706D">
        <w:rPr>
          <w:noProof/>
        </w:rPr>
        <w:t>72.</w:t>
      </w:r>
      <w:r w:rsidRPr="005E706D">
        <w:rPr>
          <w:noProof/>
        </w:rPr>
        <w:tab/>
        <w:t>Bache SM, Wickham H. magrittr: A Forward-Pipe Operator for R. 1.5 ed2014.</w:t>
      </w:r>
    </w:p>
    <w:p w14:paraId="6B9F3DE1" w14:textId="77777777" w:rsidR="005E706D" w:rsidRPr="005E706D" w:rsidRDefault="005E706D" w:rsidP="005E706D">
      <w:pPr>
        <w:pStyle w:val="EndNoteBibliography"/>
        <w:spacing w:after="240"/>
        <w:rPr>
          <w:noProof/>
        </w:rPr>
      </w:pPr>
      <w:r w:rsidRPr="005E706D">
        <w:rPr>
          <w:noProof/>
        </w:rPr>
        <w:t>73.</w:t>
      </w:r>
      <w:r w:rsidRPr="005E706D">
        <w:rPr>
          <w:noProof/>
        </w:rPr>
        <w:tab/>
        <w:t>Burnham KP, Anderson DR. Multimodel inference: understanding AIC and BIC in model selection. Sociol Methods Res. 2004;33(2):261-304.</w:t>
      </w:r>
    </w:p>
    <w:p w14:paraId="7ADF6C43" w14:textId="77777777" w:rsidR="005E706D" w:rsidRPr="005E706D" w:rsidRDefault="005E706D" w:rsidP="005E706D">
      <w:pPr>
        <w:pStyle w:val="EndNoteBibliography"/>
        <w:spacing w:after="240"/>
        <w:rPr>
          <w:noProof/>
        </w:rPr>
      </w:pPr>
      <w:r w:rsidRPr="005E706D">
        <w:rPr>
          <w:noProof/>
        </w:rPr>
        <w:t>74.</w:t>
      </w:r>
      <w:r w:rsidRPr="005E706D">
        <w:rPr>
          <w:noProof/>
        </w:rPr>
        <w:tab/>
        <w:t>Burnham KP, Anderson DR. Model selection and multimodel inference: a practical information-theoretic approach. New York: Springer; 2003.</w:t>
      </w:r>
    </w:p>
    <w:p w14:paraId="6BE787BD" w14:textId="77777777" w:rsidR="005E706D" w:rsidRPr="005E706D" w:rsidRDefault="005E706D" w:rsidP="005E706D">
      <w:pPr>
        <w:pStyle w:val="EndNoteBibliography"/>
        <w:spacing w:after="240"/>
        <w:rPr>
          <w:noProof/>
        </w:rPr>
      </w:pPr>
      <w:r w:rsidRPr="005E706D">
        <w:rPr>
          <w:noProof/>
        </w:rPr>
        <w:t>75.</w:t>
      </w:r>
      <w:r w:rsidRPr="005E706D">
        <w:rPr>
          <w:noProof/>
        </w:rPr>
        <w:tab/>
        <w:t>Hadfield JD. MCMC Methods for Multi-Response Generalized Linear Mixed Models: The MCMCglmm R Package. Journal of Statistical Software. 2010;33(2):1-22.</w:t>
      </w:r>
    </w:p>
    <w:p w14:paraId="79C59091" w14:textId="77777777" w:rsidR="005E706D" w:rsidRPr="005E706D" w:rsidRDefault="005E706D" w:rsidP="005E706D">
      <w:pPr>
        <w:pStyle w:val="EndNoteBibliography"/>
        <w:spacing w:after="240"/>
        <w:rPr>
          <w:noProof/>
        </w:rPr>
      </w:pPr>
      <w:r w:rsidRPr="005E706D">
        <w:rPr>
          <w:noProof/>
        </w:rPr>
        <w:t>76.</w:t>
      </w:r>
      <w:r w:rsidRPr="005E706D">
        <w:rPr>
          <w:noProof/>
        </w:rPr>
        <w:tab/>
        <w:t>Brown M. VCVglmm: Manipulating model outputs from MCMCglmm and lme4 objects, usually involving variance-covariance matrices. 0.0.0.9 ed2019.</w:t>
      </w:r>
    </w:p>
    <w:p w14:paraId="6AF70E2B" w14:textId="77777777" w:rsidR="005E706D" w:rsidRPr="005E706D" w:rsidRDefault="005E706D" w:rsidP="005E706D">
      <w:pPr>
        <w:pStyle w:val="EndNoteBibliography"/>
        <w:rPr>
          <w:noProof/>
        </w:rPr>
      </w:pPr>
      <w:r w:rsidRPr="005E706D">
        <w:rPr>
          <w:noProof/>
        </w:rPr>
        <w:t>77.</w:t>
      </w:r>
      <w:r w:rsidRPr="005E706D">
        <w:rPr>
          <w:noProof/>
        </w:rPr>
        <w:tab/>
        <w:t>Wickham H. ggplot2: Elegant Graphics for Data Analysis. Springer-Verlag New York; 2009.</w:t>
      </w:r>
    </w:p>
    <w:p w14:paraId="0941118D" w14:textId="043B1DE8" w:rsidR="00097F42" w:rsidRPr="009C0FC6" w:rsidRDefault="0051543D">
      <w:pPr>
        <w:jc w:val="both"/>
        <w:rPr>
          <w:rFonts w:cs="Arial"/>
          <w:b/>
          <w:color w:val="000000" w:themeColor="text1"/>
        </w:rPr>
        <w:pPrChange w:id="1337" w:author="Common, Jack" w:date="2019-10-23T10:58:00Z">
          <w:pPr>
            <w:spacing w:line="480" w:lineRule="auto"/>
            <w:jc w:val="both"/>
          </w:pPr>
        </w:pPrChange>
      </w:pPr>
      <w:r w:rsidRPr="009C0FC6">
        <w:rPr>
          <w:rFonts w:cs="Arial"/>
          <w:b/>
          <w:color w:val="000000" w:themeColor="text1"/>
        </w:rPr>
        <w:fldChar w:fldCharType="end"/>
      </w:r>
      <w:r w:rsidR="005C0E4B">
        <w:rPr>
          <w:rFonts w:cs="Arial"/>
          <w:b/>
          <w:color w:val="000000" w:themeColor="text1"/>
        </w:rPr>
        <w:fldChar w:fldCharType="begin"/>
      </w:r>
      <w:r w:rsidR="005C0E4B">
        <w:rPr>
          <w:rFonts w:cs="Arial"/>
          <w:b/>
          <w:color w:val="000000" w:themeColor="text1"/>
        </w:rPr>
        <w:instrText xml:space="preserve"> ADDIN </w:instrText>
      </w:r>
      <w:r w:rsidR="005C0E4B">
        <w:rPr>
          <w:rFonts w:cs="Arial"/>
          <w:b/>
          <w:color w:val="000000" w:themeColor="text1"/>
        </w:rPr>
        <w:fldChar w:fldCharType="end"/>
      </w:r>
    </w:p>
    <w:sectPr w:rsidR="00097F42" w:rsidRPr="009C0FC6" w:rsidSect="00994A39">
      <w:headerReference w:type="default" r:id="rId19"/>
      <w:headerReference w:type="first" r:id="rId20"/>
      <w:footerReference w:type="first" r:id="rId21"/>
      <w:pgSz w:w="11900" w:h="16840"/>
      <w:pgMar w:top="1440" w:right="1440" w:bottom="1440" w:left="1440" w:header="720" w:footer="720" w:gutter="0"/>
      <w:lnNumType w:countBy="1" w:restart="continuous"/>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813" w:author="Common, Jack" w:date="2019-10-23T14:21:00Z" w:initials="CJ">
    <w:p w14:paraId="2A2B4BAD" w14:textId="6134B7C5" w:rsidR="006B104E" w:rsidRDefault="006B104E">
      <w:pPr>
        <w:pStyle w:val="CommentText"/>
      </w:pPr>
      <w:r>
        <w:rPr>
          <w:rStyle w:val="CommentReference"/>
        </w:rPr>
        <w:annotationRef/>
      </w:r>
      <w:r>
        <w:t>Inclusion of raw host titres needed</w:t>
      </w:r>
    </w:p>
  </w:comment>
  <w:comment w:id="834" w:author="Common, Jack" w:date="2019-10-23T14:09:00Z" w:initials="CJ">
    <w:p w14:paraId="3F6FE25E" w14:textId="020E507C" w:rsidR="00847DBD" w:rsidRDefault="00847DBD">
      <w:pPr>
        <w:pStyle w:val="CommentText"/>
      </w:pPr>
      <w:r>
        <w:rPr>
          <w:rStyle w:val="CommentReference"/>
        </w:rPr>
        <w:annotationRef/>
      </w:r>
      <w:r>
        <w:t>Taken out of the Results se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A2B4BAD" w15:done="0"/>
  <w15:commentEx w15:paraId="3F6FE25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2B4BAD" w16cid:durableId="215AE065"/>
  <w16cid:commentId w16cid:paraId="3F6FE25E" w16cid:durableId="215ADD8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A6486D" w14:textId="77777777" w:rsidR="006339A3" w:rsidRDefault="006339A3" w:rsidP="004458F5">
      <w:r>
        <w:separator/>
      </w:r>
    </w:p>
  </w:endnote>
  <w:endnote w:type="continuationSeparator" w:id="0">
    <w:p w14:paraId="01904831" w14:textId="77777777" w:rsidR="006339A3" w:rsidRDefault="006339A3" w:rsidP="004458F5">
      <w:r>
        <w:continuationSeparator/>
      </w:r>
    </w:p>
  </w:endnote>
  <w:endnote w:type="continuationNotice" w:id="1">
    <w:p w14:paraId="64188974" w14:textId="77777777" w:rsidR="006339A3" w:rsidRDefault="006339A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3F6E48" w14:textId="77777777" w:rsidR="00CA5C8C" w:rsidRDefault="00CA5C8C" w:rsidP="004458F5">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671DD31" w14:textId="77777777" w:rsidR="00CA5C8C" w:rsidRDefault="00CA5C8C" w:rsidP="004458F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370F5A" w14:textId="77777777" w:rsidR="00CA5C8C" w:rsidRDefault="00CA5C8C" w:rsidP="004458F5">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9</w:t>
    </w:r>
    <w:r>
      <w:rPr>
        <w:rStyle w:val="PageNumber"/>
      </w:rPr>
      <w:fldChar w:fldCharType="end"/>
    </w:r>
  </w:p>
  <w:p w14:paraId="2730ABAF" w14:textId="77777777" w:rsidR="00CA5C8C" w:rsidRDefault="00CA5C8C" w:rsidP="004458F5">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07"/>
      <w:gridCol w:w="3007"/>
      <w:gridCol w:w="3007"/>
    </w:tblGrid>
    <w:tr w:rsidR="00CA5C8C" w14:paraId="02432136" w14:textId="77777777" w:rsidTr="71156FCE">
      <w:tc>
        <w:tcPr>
          <w:tcW w:w="3007" w:type="dxa"/>
        </w:tcPr>
        <w:p w14:paraId="29BDA5BE" w14:textId="3C5EA5A1" w:rsidR="00CA5C8C" w:rsidRDefault="00CA5C8C" w:rsidP="00441F50">
          <w:pPr>
            <w:pStyle w:val="Header"/>
            <w:ind w:left="-115"/>
          </w:pPr>
        </w:p>
      </w:tc>
      <w:tc>
        <w:tcPr>
          <w:tcW w:w="3007" w:type="dxa"/>
        </w:tcPr>
        <w:p w14:paraId="28D2ED5F" w14:textId="658BD32E" w:rsidR="00CA5C8C" w:rsidRDefault="00CA5C8C" w:rsidP="00441F50">
          <w:pPr>
            <w:pStyle w:val="Header"/>
            <w:jc w:val="center"/>
          </w:pPr>
        </w:p>
      </w:tc>
      <w:tc>
        <w:tcPr>
          <w:tcW w:w="3007" w:type="dxa"/>
        </w:tcPr>
        <w:p w14:paraId="0DF902D5" w14:textId="1CA0D441" w:rsidR="00CA5C8C" w:rsidRDefault="00CA5C8C" w:rsidP="00441F50">
          <w:pPr>
            <w:pStyle w:val="Header"/>
            <w:ind w:right="-115"/>
            <w:jc w:val="right"/>
          </w:pPr>
        </w:p>
      </w:tc>
    </w:tr>
  </w:tbl>
  <w:p w14:paraId="28CFBF4D" w14:textId="0AC5C257" w:rsidR="00CA5C8C" w:rsidRDefault="00CA5C8C" w:rsidP="00441F5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07"/>
      <w:gridCol w:w="3007"/>
      <w:gridCol w:w="3007"/>
    </w:tblGrid>
    <w:tr w:rsidR="00CA5C8C" w14:paraId="2CE0782A" w14:textId="77777777" w:rsidTr="71156FCE">
      <w:tc>
        <w:tcPr>
          <w:tcW w:w="3007" w:type="dxa"/>
        </w:tcPr>
        <w:p w14:paraId="31053040" w14:textId="0F09C22E" w:rsidR="00CA5C8C" w:rsidRDefault="00CA5C8C" w:rsidP="00441F50">
          <w:pPr>
            <w:pStyle w:val="Header"/>
            <w:ind w:left="-115"/>
          </w:pPr>
        </w:p>
      </w:tc>
      <w:tc>
        <w:tcPr>
          <w:tcW w:w="3007" w:type="dxa"/>
        </w:tcPr>
        <w:p w14:paraId="14E426AA" w14:textId="1E1B491A" w:rsidR="00CA5C8C" w:rsidRDefault="00CA5C8C" w:rsidP="00441F50">
          <w:pPr>
            <w:pStyle w:val="Header"/>
            <w:jc w:val="center"/>
          </w:pPr>
        </w:p>
      </w:tc>
      <w:tc>
        <w:tcPr>
          <w:tcW w:w="3007" w:type="dxa"/>
        </w:tcPr>
        <w:p w14:paraId="60CE828F" w14:textId="592E9D88" w:rsidR="00CA5C8C" w:rsidRDefault="00CA5C8C" w:rsidP="00441F50">
          <w:pPr>
            <w:pStyle w:val="Header"/>
            <w:ind w:right="-115"/>
            <w:jc w:val="right"/>
          </w:pPr>
        </w:p>
      </w:tc>
    </w:tr>
  </w:tbl>
  <w:p w14:paraId="220FF62A" w14:textId="2C1A04A3" w:rsidR="00CA5C8C" w:rsidRDefault="00CA5C8C" w:rsidP="00441F5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E1043A" w14:textId="77777777" w:rsidR="006339A3" w:rsidRDefault="006339A3" w:rsidP="004458F5">
      <w:r>
        <w:separator/>
      </w:r>
    </w:p>
  </w:footnote>
  <w:footnote w:type="continuationSeparator" w:id="0">
    <w:p w14:paraId="764460A2" w14:textId="77777777" w:rsidR="006339A3" w:rsidRDefault="006339A3" w:rsidP="004458F5">
      <w:r>
        <w:continuationSeparator/>
      </w:r>
    </w:p>
  </w:footnote>
  <w:footnote w:type="continuationNotice" w:id="1">
    <w:p w14:paraId="745A50EF" w14:textId="77777777" w:rsidR="006339A3" w:rsidRDefault="006339A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07"/>
      <w:gridCol w:w="3007"/>
      <w:gridCol w:w="3007"/>
    </w:tblGrid>
    <w:tr w:rsidR="00CA5C8C" w14:paraId="682931B6" w14:textId="77777777" w:rsidTr="71156FCE">
      <w:tc>
        <w:tcPr>
          <w:tcW w:w="3007" w:type="dxa"/>
        </w:tcPr>
        <w:p w14:paraId="35FA03D9" w14:textId="2215D5F0" w:rsidR="00CA5C8C" w:rsidRDefault="00CA5C8C" w:rsidP="00441F50">
          <w:pPr>
            <w:pStyle w:val="Header"/>
            <w:ind w:left="-115"/>
          </w:pPr>
        </w:p>
      </w:tc>
      <w:tc>
        <w:tcPr>
          <w:tcW w:w="3007" w:type="dxa"/>
        </w:tcPr>
        <w:p w14:paraId="1F19D001" w14:textId="609897D0" w:rsidR="00CA5C8C" w:rsidRDefault="00CA5C8C" w:rsidP="00441F50">
          <w:pPr>
            <w:pStyle w:val="Header"/>
            <w:jc w:val="center"/>
          </w:pPr>
        </w:p>
      </w:tc>
      <w:tc>
        <w:tcPr>
          <w:tcW w:w="3007" w:type="dxa"/>
        </w:tcPr>
        <w:p w14:paraId="08C6495A" w14:textId="5506C0EE" w:rsidR="00CA5C8C" w:rsidRDefault="00CA5C8C" w:rsidP="00441F50">
          <w:pPr>
            <w:pStyle w:val="Header"/>
            <w:ind w:right="-115"/>
            <w:jc w:val="right"/>
          </w:pPr>
        </w:p>
      </w:tc>
    </w:tr>
  </w:tbl>
  <w:p w14:paraId="5E72F050" w14:textId="387362AD" w:rsidR="00CA5C8C" w:rsidRDefault="00CA5C8C" w:rsidP="00441F5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07"/>
      <w:gridCol w:w="3007"/>
      <w:gridCol w:w="3007"/>
    </w:tblGrid>
    <w:tr w:rsidR="00CA5C8C" w14:paraId="301955BA" w14:textId="77777777" w:rsidTr="71156FCE">
      <w:tc>
        <w:tcPr>
          <w:tcW w:w="3007" w:type="dxa"/>
        </w:tcPr>
        <w:p w14:paraId="3876EE65" w14:textId="2B64E00B" w:rsidR="00CA5C8C" w:rsidRDefault="00CA5C8C" w:rsidP="00441F50">
          <w:pPr>
            <w:pStyle w:val="Header"/>
            <w:ind w:left="-115"/>
          </w:pPr>
        </w:p>
      </w:tc>
      <w:tc>
        <w:tcPr>
          <w:tcW w:w="3007" w:type="dxa"/>
        </w:tcPr>
        <w:p w14:paraId="064E12BA" w14:textId="279D1AF0" w:rsidR="00CA5C8C" w:rsidRDefault="00CA5C8C" w:rsidP="00441F50">
          <w:pPr>
            <w:pStyle w:val="Header"/>
            <w:jc w:val="center"/>
          </w:pPr>
        </w:p>
      </w:tc>
      <w:tc>
        <w:tcPr>
          <w:tcW w:w="3007" w:type="dxa"/>
        </w:tcPr>
        <w:p w14:paraId="63DD9C69" w14:textId="4894B49B" w:rsidR="00CA5C8C" w:rsidRDefault="00CA5C8C" w:rsidP="00441F50">
          <w:pPr>
            <w:pStyle w:val="Header"/>
            <w:ind w:right="-115"/>
            <w:jc w:val="right"/>
          </w:pPr>
        </w:p>
      </w:tc>
    </w:tr>
  </w:tbl>
  <w:p w14:paraId="4AE52BC7" w14:textId="72A78C56" w:rsidR="00CA5C8C" w:rsidRDefault="00CA5C8C" w:rsidP="00441F5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07"/>
      <w:gridCol w:w="3007"/>
      <w:gridCol w:w="3007"/>
    </w:tblGrid>
    <w:tr w:rsidR="00CA5C8C" w14:paraId="1404797E" w14:textId="77777777" w:rsidTr="71156FCE">
      <w:tc>
        <w:tcPr>
          <w:tcW w:w="3007" w:type="dxa"/>
        </w:tcPr>
        <w:p w14:paraId="70684438" w14:textId="1E1E017A" w:rsidR="00CA5C8C" w:rsidRDefault="00CA5C8C" w:rsidP="009C0FC6">
          <w:pPr>
            <w:pStyle w:val="Header"/>
          </w:pPr>
        </w:p>
      </w:tc>
      <w:tc>
        <w:tcPr>
          <w:tcW w:w="3007" w:type="dxa"/>
        </w:tcPr>
        <w:p w14:paraId="11202466" w14:textId="7FC6D46E" w:rsidR="00CA5C8C" w:rsidRDefault="00CA5C8C" w:rsidP="00441F50">
          <w:pPr>
            <w:pStyle w:val="Header"/>
            <w:jc w:val="center"/>
          </w:pPr>
        </w:p>
      </w:tc>
      <w:tc>
        <w:tcPr>
          <w:tcW w:w="3007" w:type="dxa"/>
        </w:tcPr>
        <w:p w14:paraId="12B37F15" w14:textId="353AFF16" w:rsidR="00CA5C8C" w:rsidRDefault="00CA5C8C" w:rsidP="00441F50">
          <w:pPr>
            <w:pStyle w:val="Header"/>
            <w:ind w:right="-115"/>
            <w:jc w:val="right"/>
          </w:pPr>
        </w:p>
      </w:tc>
    </w:tr>
  </w:tbl>
  <w:p w14:paraId="17A9D175" w14:textId="2F8F15DA" w:rsidR="00CA5C8C" w:rsidRDefault="00CA5C8C" w:rsidP="00441F5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07"/>
      <w:gridCol w:w="3007"/>
      <w:gridCol w:w="3007"/>
    </w:tblGrid>
    <w:tr w:rsidR="00CA5C8C" w14:paraId="17B21781" w14:textId="77777777" w:rsidTr="71156FCE">
      <w:tc>
        <w:tcPr>
          <w:tcW w:w="3007" w:type="dxa"/>
        </w:tcPr>
        <w:p w14:paraId="077DDB15" w14:textId="2FB68195" w:rsidR="00CA5C8C" w:rsidRDefault="00CA5C8C" w:rsidP="00441F50">
          <w:pPr>
            <w:pStyle w:val="Header"/>
            <w:ind w:left="-115"/>
          </w:pPr>
        </w:p>
      </w:tc>
      <w:tc>
        <w:tcPr>
          <w:tcW w:w="3007" w:type="dxa"/>
        </w:tcPr>
        <w:p w14:paraId="439CAF60" w14:textId="2681A522" w:rsidR="00CA5C8C" w:rsidRDefault="00CA5C8C" w:rsidP="00441F50">
          <w:pPr>
            <w:pStyle w:val="Header"/>
            <w:jc w:val="center"/>
          </w:pPr>
        </w:p>
      </w:tc>
      <w:tc>
        <w:tcPr>
          <w:tcW w:w="3007" w:type="dxa"/>
        </w:tcPr>
        <w:p w14:paraId="5B2C0D09" w14:textId="18B5A168" w:rsidR="00CA5C8C" w:rsidRDefault="00CA5C8C" w:rsidP="00441F50">
          <w:pPr>
            <w:pStyle w:val="Header"/>
            <w:ind w:right="-115"/>
            <w:jc w:val="right"/>
          </w:pPr>
        </w:p>
      </w:tc>
    </w:tr>
  </w:tbl>
  <w:p w14:paraId="4CEF2B7E" w14:textId="6A35ED92" w:rsidR="00CA5C8C" w:rsidRDefault="00CA5C8C" w:rsidP="00441F5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33F63"/>
    <w:multiLevelType w:val="hybridMultilevel"/>
    <w:tmpl w:val="F46EDDCE"/>
    <w:lvl w:ilvl="0" w:tplc="A8685200">
      <w:start w:val="1"/>
      <w:numFmt w:val="bullet"/>
      <w:lvlText w:val=""/>
      <w:lvlJc w:val="left"/>
      <w:pPr>
        <w:ind w:left="720" w:hanging="360"/>
      </w:pPr>
      <w:rPr>
        <w:rFonts w:ascii="Symbol" w:hAnsi="Symbol" w:hint="default"/>
      </w:rPr>
    </w:lvl>
    <w:lvl w:ilvl="1" w:tplc="2D44DAFE">
      <w:start w:val="1"/>
      <w:numFmt w:val="bullet"/>
      <w:lvlText w:val="o"/>
      <w:lvlJc w:val="left"/>
      <w:pPr>
        <w:ind w:left="1440" w:hanging="360"/>
      </w:pPr>
      <w:rPr>
        <w:rFonts w:ascii="Courier New" w:hAnsi="Courier New" w:hint="default"/>
      </w:rPr>
    </w:lvl>
    <w:lvl w:ilvl="2" w:tplc="D062E294">
      <w:start w:val="1"/>
      <w:numFmt w:val="bullet"/>
      <w:lvlText w:val=""/>
      <w:lvlJc w:val="left"/>
      <w:pPr>
        <w:ind w:left="2160" w:hanging="360"/>
      </w:pPr>
      <w:rPr>
        <w:rFonts w:ascii="Wingdings" w:hAnsi="Wingdings" w:hint="default"/>
      </w:rPr>
    </w:lvl>
    <w:lvl w:ilvl="3" w:tplc="0064423A">
      <w:start w:val="1"/>
      <w:numFmt w:val="bullet"/>
      <w:lvlText w:val=""/>
      <w:lvlJc w:val="left"/>
      <w:pPr>
        <w:ind w:left="2880" w:hanging="360"/>
      </w:pPr>
      <w:rPr>
        <w:rFonts w:ascii="Symbol" w:hAnsi="Symbol" w:hint="default"/>
      </w:rPr>
    </w:lvl>
    <w:lvl w:ilvl="4" w:tplc="1548EC48">
      <w:start w:val="1"/>
      <w:numFmt w:val="bullet"/>
      <w:lvlText w:val="o"/>
      <w:lvlJc w:val="left"/>
      <w:pPr>
        <w:ind w:left="3600" w:hanging="360"/>
      </w:pPr>
      <w:rPr>
        <w:rFonts w:ascii="Courier New" w:hAnsi="Courier New" w:hint="default"/>
      </w:rPr>
    </w:lvl>
    <w:lvl w:ilvl="5" w:tplc="400468FE">
      <w:start w:val="1"/>
      <w:numFmt w:val="bullet"/>
      <w:lvlText w:val=""/>
      <w:lvlJc w:val="left"/>
      <w:pPr>
        <w:ind w:left="4320" w:hanging="360"/>
      </w:pPr>
      <w:rPr>
        <w:rFonts w:ascii="Wingdings" w:hAnsi="Wingdings" w:hint="default"/>
      </w:rPr>
    </w:lvl>
    <w:lvl w:ilvl="6" w:tplc="39B65340">
      <w:start w:val="1"/>
      <w:numFmt w:val="bullet"/>
      <w:lvlText w:val=""/>
      <w:lvlJc w:val="left"/>
      <w:pPr>
        <w:ind w:left="5040" w:hanging="360"/>
      </w:pPr>
      <w:rPr>
        <w:rFonts w:ascii="Symbol" w:hAnsi="Symbol" w:hint="default"/>
      </w:rPr>
    </w:lvl>
    <w:lvl w:ilvl="7" w:tplc="1138DCC2">
      <w:start w:val="1"/>
      <w:numFmt w:val="bullet"/>
      <w:lvlText w:val="o"/>
      <w:lvlJc w:val="left"/>
      <w:pPr>
        <w:ind w:left="5760" w:hanging="360"/>
      </w:pPr>
      <w:rPr>
        <w:rFonts w:ascii="Courier New" w:hAnsi="Courier New" w:hint="default"/>
      </w:rPr>
    </w:lvl>
    <w:lvl w:ilvl="8" w:tplc="7DE412B0">
      <w:start w:val="1"/>
      <w:numFmt w:val="bullet"/>
      <w:lvlText w:val=""/>
      <w:lvlJc w:val="left"/>
      <w:pPr>
        <w:ind w:left="6480" w:hanging="360"/>
      </w:pPr>
      <w:rPr>
        <w:rFonts w:ascii="Wingdings" w:hAnsi="Wingdings" w:hint="default"/>
      </w:rPr>
    </w:lvl>
  </w:abstractNum>
  <w:abstractNum w:abstractNumId="1" w15:restartNumberingAfterBreak="0">
    <w:nsid w:val="075E5E7C"/>
    <w:multiLevelType w:val="hybridMultilevel"/>
    <w:tmpl w:val="1E6463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6C6BA0"/>
    <w:multiLevelType w:val="hybridMultilevel"/>
    <w:tmpl w:val="2926F9A4"/>
    <w:lvl w:ilvl="0" w:tplc="9140B086">
      <w:start w:val="1"/>
      <w:numFmt w:val="bullet"/>
      <w:lvlText w:val=""/>
      <w:lvlJc w:val="left"/>
      <w:pPr>
        <w:ind w:left="720" w:hanging="360"/>
      </w:pPr>
      <w:rPr>
        <w:rFonts w:ascii="Symbol" w:hAnsi="Symbol" w:hint="default"/>
      </w:rPr>
    </w:lvl>
    <w:lvl w:ilvl="1" w:tplc="8598B80E">
      <w:start w:val="1"/>
      <w:numFmt w:val="bullet"/>
      <w:lvlText w:val="o"/>
      <w:lvlJc w:val="left"/>
      <w:pPr>
        <w:ind w:left="1440" w:hanging="360"/>
      </w:pPr>
      <w:rPr>
        <w:rFonts w:ascii="Courier New" w:hAnsi="Courier New" w:hint="default"/>
      </w:rPr>
    </w:lvl>
    <w:lvl w:ilvl="2" w:tplc="8566264C">
      <w:start w:val="1"/>
      <w:numFmt w:val="bullet"/>
      <w:lvlText w:val=""/>
      <w:lvlJc w:val="left"/>
      <w:pPr>
        <w:ind w:left="2160" w:hanging="360"/>
      </w:pPr>
      <w:rPr>
        <w:rFonts w:ascii="Wingdings" w:hAnsi="Wingdings" w:hint="default"/>
      </w:rPr>
    </w:lvl>
    <w:lvl w:ilvl="3" w:tplc="A2F8A9D8">
      <w:start w:val="1"/>
      <w:numFmt w:val="bullet"/>
      <w:lvlText w:val=""/>
      <w:lvlJc w:val="left"/>
      <w:pPr>
        <w:ind w:left="2880" w:hanging="360"/>
      </w:pPr>
      <w:rPr>
        <w:rFonts w:ascii="Symbol" w:hAnsi="Symbol" w:hint="default"/>
      </w:rPr>
    </w:lvl>
    <w:lvl w:ilvl="4" w:tplc="4A4216D4">
      <w:start w:val="1"/>
      <w:numFmt w:val="bullet"/>
      <w:lvlText w:val="o"/>
      <w:lvlJc w:val="left"/>
      <w:pPr>
        <w:ind w:left="3600" w:hanging="360"/>
      </w:pPr>
      <w:rPr>
        <w:rFonts w:ascii="Courier New" w:hAnsi="Courier New" w:hint="default"/>
      </w:rPr>
    </w:lvl>
    <w:lvl w:ilvl="5" w:tplc="10A03BC2">
      <w:start w:val="1"/>
      <w:numFmt w:val="bullet"/>
      <w:lvlText w:val=""/>
      <w:lvlJc w:val="left"/>
      <w:pPr>
        <w:ind w:left="4320" w:hanging="360"/>
      </w:pPr>
      <w:rPr>
        <w:rFonts w:ascii="Wingdings" w:hAnsi="Wingdings" w:hint="default"/>
      </w:rPr>
    </w:lvl>
    <w:lvl w:ilvl="6" w:tplc="FAFC2C7A">
      <w:start w:val="1"/>
      <w:numFmt w:val="bullet"/>
      <w:lvlText w:val=""/>
      <w:lvlJc w:val="left"/>
      <w:pPr>
        <w:ind w:left="5040" w:hanging="360"/>
      </w:pPr>
      <w:rPr>
        <w:rFonts w:ascii="Symbol" w:hAnsi="Symbol" w:hint="default"/>
      </w:rPr>
    </w:lvl>
    <w:lvl w:ilvl="7" w:tplc="9ACCFF2A">
      <w:start w:val="1"/>
      <w:numFmt w:val="bullet"/>
      <w:lvlText w:val="o"/>
      <w:lvlJc w:val="left"/>
      <w:pPr>
        <w:ind w:left="5760" w:hanging="360"/>
      </w:pPr>
      <w:rPr>
        <w:rFonts w:ascii="Courier New" w:hAnsi="Courier New" w:hint="default"/>
      </w:rPr>
    </w:lvl>
    <w:lvl w:ilvl="8" w:tplc="73EA72E0">
      <w:start w:val="1"/>
      <w:numFmt w:val="bullet"/>
      <w:lvlText w:val=""/>
      <w:lvlJc w:val="left"/>
      <w:pPr>
        <w:ind w:left="6480" w:hanging="360"/>
      </w:pPr>
      <w:rPr>
        <w:rFonts w:ascii="Wingdings" w:hAnsi="Wingdings" w:hint="default"/>
      </w:rPr>
    </w:lvl>
  </w:abstractNum>
  <w:abstractNum w:abstractNumId="3" w15:restartNumberingAfterBreak="0">
    <w:nsid w:val="1DE46D59"/>
    <w:multiLevelType w:val="hybridMultilevel"/>
    <w:tmpl w:val="568E1190"/>
    <w:lvl w:ilvl="0" w:tplc="19E6D1BC">
      <w:start w:val="1"/>
      <w:numFmt w:val="bullet"/>
      <w:lvlText w:val=""/>
      <w:lvlJc w:val="left"/>
      <w:pPr>
        <w:ind w:left="720" w:hanging="360"/>
      </w:pPr>
      <w:rPr>
        <w:rFonts w:ascii="Symbol" w:hAnsi="Symbol" w:hint="default"/>
      </w:rPr>
    </w:lvl>
    <w:lvl w:ilvl="1" w:tplc="91028D1A">
      <w:start w:val="1"/>
      <w:numFmt w:val="bullet"/>
      <w:lvlText w:val="o"/>
      <w:lvlJc w:val="left"/>
      <w:pPr>
        <w:ind w:left="1440" w:hanging="360"/>
      </w:pPr>
      <w:rPr>
        <w:rFonts w:ascii="Courier New" w:hAnsi="Courier New" w:hint="default"/>
      </w:rPr>
    </w:lvl>
    <w:lvl w:ilvl="2" w:tplc="C626413E">
      <w:start w:val="1"/>
      <w:numFmt w:val="bullet"/>
      <w:lvlText w:val=""/>
      <w:lvlJc w:val="left"/>
      <w:pPr>
        <w:ind w:left="2160" w:hanging="360"/>
      </w:pPr>
      <w:rPr>
        <w:rFonts w:ascii="Wingdings" w:hAnsi="Wingdings" w:hint="default"/>
      </w:rPr>
    </w:lvl>
    <w:lvl w:ilvl="3" w:tplc="73F4D83E">
      <w:start w:val="1"/>
      <w:numFmt w:val="bullet"/>
      <w:lvlText w:val=""/>
      <w:lvlJc w:val="left"/>
      <w:pPr>
        <w:ind w:left="2880" w:hanging="360"/>
      </w:pPr>
      <w:rPr>
        <w:rFonts w:ascii="Symbol" w:hAnsi="Symbol" w:hint="default"/>
      </w:rPr>
    </w:lvl>
    <w:lvl w:ilvl="4" w:tplc="4A38D76C">
      <w:start w:val="1"/>
      <w:numFmt w:val="bullet"/>
      <w:lvlText w:val="o"/>
      <w:lvlJc w:val="left"/>
      <w:pPr>
        <w:ind w:left="3600" w:hanging="360"/>
      </w:pPr>
      <w:rPr>
        <w:rFonts w:ascii="Courier New" w:hAnsi="Courier New" w:hint="default"/>
      </w:rPr>
    </w:lvl>
    <w:lvl w:ilvl="5" w:tplc="EB7C75DE">
      <w:start w:val="1"/>
      <w:numFmt w:val="bullet"/>
      <w:lvlText w:val=""/>
      <w:lvlJc w:val="left"/>
      <w:pPr>
        <w:ind w:left="4320" w:hanging="360"/>
      </w:pPr>
      <w:rPr>
        <w:rFonts w:ascii="Wingdings" w:hAnsi="Wingdings" w:hint="default"/>
      </w:rPr>
    </w:lvl>
    <w:lvl w:ilvl="6" w:tplc="22D24C7C">
      <w:start w:val="1"/>
      <w:numFmt w:val="bullet"/>
      <w:lvlText w:val=""/>
      <w:lvlJc w:val="left"/>
      <w:pPr>
        <w:ind w:left="5040" w:hanging="360"/>
      </w:pPr>
      <w:rPr>
        <w:rFonts w:ascii="Symbol" w:hAnsi="Symbol" w:hint="default"/>
      </w:rPr>
    </w:lvl>
    <w:lvl w:ilvl="7" w:tplc="842E4CEA">
      <w:start w:val="1"/>
      <w:numFmt w:val="bullet"/>
      <w:lvlText w:val="o"/>
      <w:lvlJc w:val="left"/>
      <w:pPr>
        <w:ind w:left="5760" w:hanging="360"/>
      </w:pPr>
      <w:rPr>
        <w:rFonts w:ascii="Courier New" w:hAnsi="Courier New" w:hint="default"/>
      </w:rPr>
    </w:lvl>
    <w:lvl w:ilvl="8" w:tplc="3CA631F2">
      <w:start w:val="1"/>
      <w:numFmt w:val="bullet"/>
      <w:lvlText w:val=""/>
      <w:lvlJc w:val="left"/>
      <w:pPr>
        <w:ind w:left="6480" w:hanging="360"/>
      </w:pPr>
      <w:rPr>
        <w:rFonts w:ascii="Wingdings" w:hAnsi="Wingdings" w:hint="default"/>
      </w:rPr>
    </w:lvl>
  </w:abstractNum>
  <w:abstractNum w:abstractNumId="4" w15:restartNumberingAfterBreak="0">
    <w:nsid w:val="23AE7E93"/>
    <w:multiLevelType w:val="hybridMultilevel"/>
    <w:tmpl w:val="2FB461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6E3686E"/>
    <w:multiLevelType w:val="hybridMultilevel"/>
    <w:tmpl w:val="FD52FAFA"/>
    <w:lvl w:ilvl="0" w:tplc="ED3219AE">
      <w:start w:val="1"/>
      <w:numFmt w:val="bullet"/>
      <w:lvlText w:val=""/>
      <w:lvlJc w:val="left"/>
      <w:pPr>
        <w:ind w:left="720" w:hanging="360"/>
      </w:pPr>
      <w:rPr>
        <w:rFonts w:ascii="Symbol" w:hAnsi="Symbol" w:hint="default"/>
      </w:rPr>
    </w:lvl>
    <w:lvl w:ilvl="1" w:tplc="6F36C8D2">
      <w:start w:val="1"/>
      <w:numFmt w:val="bullet"/>
      <w:lvlText w:val="o"/>
      <w:lvlJc w:val="left"/>
      <w:pPr>
        <w:ind w:left="1440" w:hanging="360"/>
      </w:pPr>
      <w:rPr>
        <w:rFonts w:ascii="Courier New" w:hAnsi="Courier New" w:hint="default"/>
      </w:rPr>
    </w:lvl>
    <w:lvl w:ilvl="2" w:tplc="AD4A98FA">
      <w:start w:val="1"/>
      <w:numFmt w:val="bullet"/>
      <w:lvlText w:val=""/>
      <w:lvlJc w:val="left"/>
      <w:pPr>
        <w:ind w:left="2160" w:hanging="360"/>
      </w:pPr>
      <w:rPr>
        <w:rFonts w:ascii="Wingdings" w:hAnsi="Wingdings" w:hint="default"/>
      </w:rPr>
    </w:lvl>
    <w:lvl w:ilvl="3" w:tplc="4720FB08">
      <w:start w:val="1"/>
      <w:numFmt w:val="bullet"/>
      <w:lvlText w:val=""/>
      <w:lvlJc w:val="left"/>
      <w:pPr>
        <w:ind w:left="2880" w:hanging="360"/>
      </w:pPr>
      <w:rPr>
        <w:rFonts w:ascii="Symbol" w:hAnsi="Symbol" w:hint="default"/>
      </w:rPr>
    </w:lvl>
    <w:lvl w:ilvl="4" w:tplc="E952A61A">
      <w:start w:val="1"/>
      <w:numFmt w:val="bullet"/>
      <w:lvlText w:val="o"/>
      <w:lvlJc w:val="left"/>
      <w:pPr>
        <w:ind w:left="3600" w:hanging="360"/>
      </w:pPr>
      <w:rPr>
        <w:rFonts w:ascii="Courier New" w:hAnsi="Courier New" w:hint="default"/>
      </w:rPr>
    </w:lvl>
    <w:lvl w:ilvl="5" w:tplc="E03CF076">
      <w:start w:val="1"/>
      <w:numFmt w:val="bullet"/>
      <w:lvlText w:val=""/>
      <w:lvlJc w:val="left"/>
      <w:pPr>
        <w:ind w:left="4320" w:hanging="360"/>
      </w:pPr>
      <w:rPr>
        <w:rFonts w:ascii="Wingdings" w:hAnsi="Wingdings" w:hint="default"/>
      </w:rPr>
    </w:lvl>
    <w:lvl w:ilvl="6" w:tplc="71C619DA">
      <w:start w:val="1"/>
      <w:numFmt w:val="bullet"/>
      <w:lvlText w:val=""/>
      <w:lvlJc w:val="left"/>
      <w:pPr>
        <w:ind w:left="5040" w:hanging="360"/>
      </w:pPr>
      <w:rPr>
        <w:rFonts w:ascii="Symbol" w:hAnsi="Symbol" w:hint="default"/>
      </w:rPr>
    </w:lvl>
    <w:lvl w:ilvl="7" w:tplc="46F6B0DE">
      <w:start w:val="1"/>
      <w:numFmt w:val="bullet"/>
      <w:lvlText w:val="o"/>
      <w:lvlJc w:val="left"/>
      <w:pPr>
        <w:ind w:left="5760" w:hanging="360"/>
      </w:pPr>
      <w:rPr>
        <w:rFonts w:ascii="Courier New" w:hAnsi="Courier New" w:hint="default"/>
      </w:rPr>
    </w:lvl>
    <w:lvl w:ilvl="8" w:tplc="CC2A14DE">
      <w:start w:val="1"/>
      <w:numFmt w:val="bullet"/>
      <w:lvlText w:val=""/>
      <w:lvlJc w:val="left"/>
      <w:pPr>
        <w:ind w:left="6480" w:hanging="360"/>
      </w:pPr>
      <w:rPr>
        <w:rFonts w:ascii="Wingdings" w:hAnsi="Wingdings" w:hint="default"/>
      </w:rPr>
    </w:lvl>
  </w:abstractNum>
  <w:abstractNum w:abstractNumId="6" w15:restartNumberingAfterBreak="0">
    <w:nsid w:val="3D6A5323"/>
    <w:multiLevelType w:val="hybridMultilevel"/>
    <w:tmpl w:val="483EC8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61547C9"/>
    <w:multiLevelType w:val="hybridMultilevel"/>
    <w:tmpl w:val="24BCC5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8176F27"/>
    <w:multiLevelType w:val="hybridMultilevel"/>
    <w:tmpl w:val="D1DC74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A1C6119"/>
    <w:multiLevelType w:val="hybridMultilevel"/>
    <w:tmpl w:val="A72CEC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E10054A"/>
    <w:multiLevelType w:val="hybridMultilevel"/>
    <w:tmpl w:val="13C02D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73364EA"/>
    <w:multiLevelType w:val="hybridMultilevel"/>
    <w:tmpl w:val="5E1E1C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78C215A"/>
    <w:multiLevelType w:val="hybridMultilevel"/>
    <w:tmpl w:val="7F22A4D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31C43E3"/>
    <w:multiLevelType w:val="hybridMultilevel"/>
    <w:tmpl w:val="CC6261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73427737"/>
    <w:multiLevelType w:val="hybridMultilevel"/>
    <w:tmpl w:val="8228BF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CFB729D"/>
    <w:multiLevelType w:val="hybridMultilevel"/>
    <w:tmpl w:val="A2728F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F187D87"/>
    <w:multiLevelType w:val="hybridMultilevel"/>
    <w:tmpl w:val="FB48BD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0"/>
  </w:num>
  <w:num w:numId="4">
    <w:abstractNumId w:val="3"/>
  </w:num>
  <w:num w:numId="5">
    <w:abstractNumId w:val="1"/>
  </w:num>
  <w:num w:numId="6">
    <w:abstractNumId w:val="10"/>
  </w:num>
  <w:num w:numId="7">
    <w:abstractNumId w:val="7"/>
  </w:num>
  <w:num w:numId="8">
    <w:abstractNumId w:val="13"/>
  </w:num>
  <w:num w:numId="9">
    <w:abstractNumId w:val="16"/>
  </w:num>
  <w:num w:numId="10">
    <w:abstractNumId w:val="11"/>
  </w:num>
  <w:num w:numId="11">
    <w:abstractNumId w:val="6"/>
  </w:num>
  <w:num w:numId="12">
    <w:abstractNumId w:val="8"/>
  </w:num>
  <w:num w:numId="13">
    <w:abstractNumId w:val="9"/>
  </w:num>
  <w:num w:numId="14">
    <w:abstractNumId w:val="15"/>
  </w:num>
  <w:num w:numId="15">
    <w:abstractNumId w:val="12"/>
  </w:num>
  <w:num w:numId="16">
    <w:abstractNumId w:val="4"/>
  </w:num>
  <w:num w:numId="17">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ommon, Jack">
    <w15:presenceInfo w15:providerId="AD" w15:userId="S::jc860@exeter.ac.uk::09dffde3-d087-446d-a1a9-b8d8430819e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5"/>
  <w:proofState w:spelling="clean" w:grammar="clean"/>
  <w:trackRevisions/>
  <w:defaultTabStop w:val="720"/>
  <w:drawingGridHorizontalSpacing w:val="120"/>
  <w:displayHorizontalDrawingGridEvery w:val="2"/>
  <w:displayVerticalDrawingGridEvery w:val="2"/>
  <w:characterSpacingControl w:val="doNotCompress"/>
  <w:hdrShapeDefaults>
    <o:shapedefaults v:ext="edit" spidmax="1228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2&lt;/FontSize&gt;&lt;ReflistTitle&gt;&lt;/ReflistTitle&gt;&lt;StartingRefnum&gt;1&lt;/StartingRefnum&gt;&lt;FirstLineIndent&gt;0&lt;/FirstLineIndent&gt;&lt;HangingIndent&gt;720&lt;/HangingIndent&gt;&lt;LineSpacing&gt;1&lt;/LineSpacing&gt;&lt;SpaceAfter&gt;1&lt;/SpaceAfter&gt;&lt;HyperlinksEnabled&gt;0&lt;/HyperlinksEnabled&gt;&lt;HyperlinksVisible&gt;0&lt;/HyperlinksVisible&gt;&lt;EnableBibliographyCategories&gt;0&lt;/EnableBibliographyCategories&gt;&lt;/ENLayout&gt;"/>
    <w:docVar w:name="EN.Libraries" w:val="&lt;Libraries&gt;&lt;item db-id=&quot;xrr2swwexa2rd8ed2d6xfwf20r9v5devt2e2&quot;&gt;My EndNote Library&lt;record-ids&gt;&lt;item&gt;18&lt;/item&gt;&lt;item&gt;32&lt;/item&gt;&lt;item&gt;67&lt;/item&gt;&lt;item&gt;98&lt;/item&gt;&lt;item&gt;144&lt;/item&gt;&lt;item&gt;147&lt;/item&gt;&lt;item&gt;152&lt;/item&gt;&lt;item&gt;205&lt;/item&gt;&lt;item&gt;206&lt;/item&gt;&lt;item&gt;224&lt;/item&gt;&lt;item&gt;226&lt;/item&gt;&lt;item&gt;233&lt;/item&gt;&lt;item&gt;239&lt;/item&gt;&lt;item&gt;249&lt;/item&gt;&lt;item&gt;250&lt;/item&gt;&lt;item&gt;265&lt;/item&gt;&lt;item&gt;270&lt;/item&gt;&lt;item&gt;274&lt;/item&gt;&lt;item&gt;275&lt;/item&gt;&lt;item&gt;306&lt;/item&gt;&lt;item&gt;313&lt;/item&gt;&lt;item&gt;314&lt;/item&gt;&lt;item&gt;315&lt;/item&gt;&lt;item&gt;316&lt;/item&gt;&lt;item&gt;320&lt;/item&gt;&lt;item&gt;321&lt;/item&gt;&lt;item&gt;322&lt;/item&gt;&lt;item&gt;323&lt;/item&gt;&lt;item&gt;324&lt;/item&gt;&lt;item&gt;325&lt;/item&gt;&lt;item&gt;326&lt;/item&gt;&lt;item&gt;327&lt;/item&gt;&lt;item&gt;330&lt;/item&gt;&lt;item&gt;333&lt;/item&gt;&lt;item&gt;337&lt;/item&gt;&lt;item&gt;338&lt;/item&gt;&lt;item&gt;339&lt;/item&gt;&lt;item&gt;341&lt;/item&gt;&lt;item&gt;342&lt;/item&gt;&lt;item&gt;343&lt;/item&gt;&lt;item&gt;344&lt;/item&gt;&lt;item&gt;348&lt;/item&gt;&lt;item&gt;350&lt;/item&gt;&lt;item&gt;353&lt;/item&gt;&lt;item&gt;354&lt;/item&gt;&lt;item&gt;355&lt;/item&gt;&lt;item&gt;357&lt;/item&gt;&lt;item&gt;358&lt;/item&gt;&lt;item&gt;360&lt;/item&gt;&lt;item&gt;361&lt;/item&gt;&lt;item&gt;362&lt;/item&gt;&lt;item&gt;363&lt;/item&gt;&lt;item&gt;1010&lt;/item&gt;&lt;item&gt;1689&lt;/item&gt;&lt;item&gt;1711&lt;/item&gt;&lt;item&gt;1713&lt;/item&gt;&lt;item&gt;1714&lt;/item&gt;&lt;item&gt;1715&lt;/item&gt;&lt;/record-ids&gt;&lt;/item&gt;&lt;/Libraries&gt;"/>
  </w:docVars>
  <w:rsids>
    <w:rsidRoot w:val="00BA78A7"/>
    <w:rsid w:val="000001AD"/>
    <w:rsid w:val="000008A4"/>
    <w:rsid w:val="00001FD7"/>
    <w:rsid w:val="0000288F"/>
    <w:rsid w:val="0000297A"/>
    <w:rsid w:val="00002F12"/>
    <w:rsid w:val="000041C6"/>
    <w:rsid w:val="00005C0D"/>
    <w:rsid w:val="00005E62"/>
    <w:rsid w:val="00006454"/>
    <w:rsid w:val="00006C83"/>
    <w:rsid w:val="000071F5"/>
    <w:rsid w:val="00007B1C"/>
    <w:rsid w:val="00010934"/>
    <w:rsid w:val="00010A8A"/>
    <w:rsid w:val="00010FD1"/>
    <w:rsid w:val="00011078"/>
    <w:rsid w:val="0001132A"/>
    <w:rsid w:val="00013AD3"/>
    <w:rsid w:val="00013CD5"/>
    <w:rsid w:val="00014AF0"/>
    <w:rsid w:val="00014C4B"/>
    <w:rsid w:val="00014FD2"/>
    <w:rsid w:val="00015646"/>
    <w:rsid w:val="0001736A"/>
    <w:rsid w:val="00017494"/>
    <w:rsid w:val="00021828"/>
    <w:rsid w:val="00021FEF"/>
    <w:rsid w:val="00023532"/>
    <w:rsid w:val="00023B4D"/>
    <w:rsid w:val="0002455E"/>
    <w:rsid w:val="00025C44"/>
    <w:rsid w:val="00030FEC"/>
    <w:rsid w:val="00033A90"/>
    <w:rsid w:val="000344FD"/>
    <w:rsid w:val="0003560E"/>
    <w:rsid w:val="000360DA"/>
    <w:rsid w:val="0003640F"/>
    <w:rsid w:val="0003655A"/>
    <w:rsid w:val="00036B06"/>
    <w:rsid w:val="00036BAB"/>
    <w:rsid w:val="00036CDC"/>
    <w:rsid w:val="00037038"/>
    <w:rsid w:val="00037599"/>
    <w:rsid w:val="00037927"/>
    <w:rsid w:val="0004096F"/>
    <w:rsid w:val="00040ABD"/>
    <w:rsid w:val="00040CA3"/>
    <w:rsid w:val="00040CE1"/>
    <w:rsid w:val="00042D6F"/>
    <w:rsid w:val="00043174"/>
    <w:rsid w:val="000437EE"/>
    <w:rsid w:val="000439E6"/>
    <w:rsid w:val="00044B48"/>
    <w:rsid w:val="000504ED"/>
    <w:rsid w:val="00050640"/>
    <w:rsid w:val="00050C01"/>
    <w:rsid w:val="000519BD"/>
    <w:rsid w:val="00051A65"/>
    <w:rsid w:val="00051C5B"/>
    <w:rsid w:val="00051CBC"/>
    <w:rsid w:val="0005253A"/>
    <w:rsid w:val="00052A71"/>
    <w:rsid w:val="000545F6"/>
    <w:rsid w:val="0005505C"/>
    <w:rsid w:val="000552F5"/>
    <w:rsid w:val="000567D7"/>
    <w:rsid w:val="00056C47"/>
    <w:rsid w:val="000602DE"/>
    <w:rsid w:val="00060966"/>
    <w:rsid w:val="0006126B"/>
    <w:rsid w:val="000616F0"/>
    <w:rsid w:val="0006195F"/>
    <w:rsid w:val="00062499"/>
    <w:rsid w:val="00062AE4"/>
    <w:rsid w:val="000648F6"/>
    <w:rsid w:val="00065065"/>
    <w:rsid w:val="00065620"/>
    <w:rsid w:val="000656B1"/>
    <w:rsid w:val="00065C93"/>
    <w:rsid w:val="000662C1"/>
    <w:rsid w:val="000665A1"/>
    <w:rsid w:val="000667FC"/>
    <w:rsid w:val="0006789E"/>
    <w:rsid w:val="00071337"/>
    <w:rsid w:val="00072326"/>
    <w:rsid w:val="00072509"/>
    <w:rsid w:val="0007278F"/>
    <w:rsid w:val="00072D86"/>
    <w:rsid w:val="00074BEC"/>
    <w:rsid w:val="00075179"/>
    <w:rsid w:val="0007541C"/>
    <w:rsid w:val="00077A32"/>
    <w:rsid w:val="00077FED"/>
    <w:rsid w:val="00081C72"/>
    <w:rsid w:val="0008258B"/>
    <w:rsid w:val="000834EE"/>
    <w:rsid w:val="00084677"/>
    <w:rsid w:val="00085F66"/>
    <w:rsid w:val="00086046"/>
    <w:rsid w:val="000867C7"/>
    <w:rsid w:val="00086937"/>
    <w:rsid w:val="0009091D"/>
    <w:rsid w:val="00091536"/>
    <w:rsid w:val="00092962"/>
    <w:rsid w:val="00092CAF"/>
    <w:rsid w:val="0009393A"/>
    <w:rsid w:val="00094109"/>
    <w:rsid w:val="0009447D"/>
    <w:rsid w:val="0009487F"/>
    <w:rsid w:val="00096601"/>
    <w:rsid w:val="00096B61"/>
    <w:rsid w:val="00097F42"/>
    <w:rsid w:val="000A09D2"/>
    <w:rsid w:val="000A1654"/>
    <w:rsid w:val="000A2FC0"/>
    <w:rsid w:val="000A4068"/>
    <w:rsid w:val="000A4E09"/>
    <w:rsid w:val="000A5BBE"/>
    <w:rsid w:val="000A660E"/>
    <w:rsid w:val="000B3AF0"/>
    <w:rsid w:val="000B3C3F"/>
    <w:rsid w:val="000B4F70"/>
    <w:rsid w:val="000B6185"/>
    <w:rsid w:val="000B698A"/>
    <w:rsid w:val="000B70EE"/>
    <w:rsid w:val="000B7356"/>
    <w:rsid w:val="000B7E1F"/>
    <w:rsid w:val="000C0265"/>
    <w:rsid w:val="000C148D"/>
    <w:rsid w:val="000C2B16"/>
    <w:rsid w:val="000C3AB4"/>
    <w:rsid w:val="000C4074"/>
    <w:rsid w:val="000C467D"/>
    <w:rsid w:val="000C6176"/>
    <w:rsid w:val="000C68B9"/>
    <w:rsid w:val="000C7096"/>
    <w:rsid w:val="000C7DCB"/>
    <w:rsid w:val="000D2A6E"/>
    <w:rsid w:val="000D476E"/>
    <w:rsid w:val="000D518A"/>
    <w:rsid w:val="000D523F"/>
    <w:rsid w:val="000D629A"/>
    <w:rsid w:val="000D726D"/>
    <w:rsid w:val="000E0DE4"/>
    <w:rsid w:val="000E142B"/>
    <w:rsid w:val="000E16A4"/>
    <w:rsid w:val="000E20A0"/>
    <w:rsid w:val="000E3741"/>
    <w:rsid w:val="000E39E1"/>
    <w:rsid w:val="000E420C"/>
    <w:rsid w:val="000E4919"/>
    <w:rsid w:val="000E59EC"/>
    <w:rsid w:val="000E5FA5"/>
    <w:rsid w:val="000E6CB5"/>
    <w:rsid w:val="000E7494"/>
    <w:rsid w:val="000E7A4B"/>
    <w:rsid w:val="000F166E"/>
    <w:rsid w:val="000F45D4"/>
    <w:rsid w:val="000F474D"/>
    <w:rsid w:val="000F7AE6"/>
    <w:rsid w:val="00102461"/>
    <w:rsid w:val="001027B5"/>
    <w:rsid w:val="00102F98"/>
    <w:rsid w:val="00103F96"/>
    <w:rsid w:val="0010412E"/>
    <w:rsid w:val="001050EB"/>
    <w:rsid w:val="001053DC"/>
    <w:rsid w:val="00105788"/>
    <w:rsid w:val="00106C8C"/>
    <w:rsid w:val="00106FCD"/>
    <w:rsid w:val="00107335"/>
    <w:rsid w:val="00107853"/>
    <w:rsid w:val="001108C1"/>
    <w:rsid w:val="00110965"/>
    <w:rsid w:val="00112291"/>
    <w:rsid w:val="00113B35"/>
    <w:rsid w:val="0011515E"/>
    <w:rsid w:val="0011581C"/>
    <w:rsid w:val="00115D9E"/>
    <w:rsid w:val="0011656D"/>
    <w:rsid w:val="00116D55"/>
    <w:rsid w:val="001176AF"/>
    <w:rsid w:val="001205F8"/>
    <w:rsid w:val="00120CF9"/>
    <w:rsid w:val="001216C7"/>
    <w:rsid w:val="0012442D"/>
    <w:rsid w:val="001246FD"/>
    <w:rsid w:val="00124B92"/>
    <w:rsid w:val="00124D55"/>
    <w:rsid w:val="00125F2F"/>
    <w:rsid w:val="00126009"/>
    <w:rsid w:val="001260FC"/>
    <w:rsid w:val="00126523"/>
    <w:rsid w:val="001267C2"/>
    <w:rsid w:val="0013091E"/>
    <w:rsid w:val="00130BE3"/>
    <w:rsid w:val="00132219"/>
    <w:rsid w:val="00135F77"/>
    <w:rsid w:val="00136F75"/>
    <w:rsid w:val="001374A7"/>
    <w:rsid w:val="0013790F"/>
    <w:rsid w:val="00137C88"/>
    <w:rsid w:val="0014012E"/>
    <w:rsid w:val="00141486"/>
    <w:rsid w:val="00142B76"/>
    <w:rsid w:val="001434F0"/>
    <w:rsid w:val="0014494A"/>
    <w:rsid w:val="00144FBD"/>
    <w:rsid w:val="00145F7B"/>
    <w:rsid w:val="00146D50"/>
    <w:rsid w:val="001474BB"/>
    <w:rsid w:val="00147CE8"/>
    <w:rsid w:val="00147F2B"/>
    <w:rsid w:val="00150BDB"/>
    <w:rsid w:val="0015122A"/>
    <w:rsid w:val="0015129C"/>
    <w:rsid w:val="00151EAE"/>
    <w:rsid w:val="00151FAA"/>
    <w:rsid w:val="00154BF9"/>
    <w:rsid w:val="00154DFA"/>
    <w:rsid w:val="00156D8E"/>
    <w:rsid w:val="00157B87"/>
    <w:rsid w:val="0016028B"/>
    <w:rsid w:val="00161210"/>
    <w:rsid w:val="00161715"/>
    <w:rsid w:val="001631BE"/>
    <w:rsid w:val="00163353"/>
    <w:rsid w:val="001638E4"/>
    <w:rsid w:val="00164118"/>
    <w:rsid w:val="0016471B"/>
    <w:rsid w:val="00165BC2"/>
    <w:rsid w:val="0016627E"/>
    <w:rsid w:val="00166EDC"/>
    <w:rsid w:val="00167C5B"/>
    <w:rsid w:val="00170C48"/>
    <w:rsid w:val="00170DA8"/>
    <w:rsid w:val="00171C04"/>
    <w:rsid w:val="00171CA3"/>
    <w:rsid w:val="00172BEC"/>
    <w:rsid w:val="00172F93"/>
    <w:rsid w:val="00173430"/>
    <w:rsid w:val="00173F7E"/>
    <w:rsid w:val="00174722"/>
    <w:rsid w:val="00174DAA"/>
    <w:rsid w:val="00175118"/>
    <w:rsid w:val="0017706E"/>
    <w:rsid w:val="001800BA"/>
    <w:rsid w:val="001802D9"/>
    <w:rsid w:val="00180412"/>
    <w:rsid w:val="00180B82"/>
    <w:rsid w:val="00180F76"/>
    <w:rsid w:val="0018122D"/>
    <w:rsid w:val="001819D8"/>
    <w:rsid w:val="00182055"/>
    <w:rsid w:val="0018206A"/>
    <w:rsid w:val="00182723"/>
    <w:rsid w:val="00183784"/>
    <w:rsid w:val="00185678"/>
    <w:rsid w:val="00185735"/>
    <w:rsid w:val="00186355"/>
    <w:rsid w:val="001904E4"/>
    <w:rsid w:val="001910AB"/>
    <w:rsid w:val="001922D0"/>
    <w:rsid w:val="00192538"/>
    <w:rsid w:val="001949F7"/>
    <w:rsid w:val="0019563D"/>
    <w:rsid w:val="00195AC5"/>
    <w:rsid w:val="00195E75"/>
    <w:rsid w:val="00195F9B"/>
    <w:rsid w:val="001960AE"/>
    <w:rsid w:val="0019715B"/>
    <w:rsid w:val="00197231"/>
    <w:rsid w:val="001975B1"/>
    <w:rsid w:val="001A110C"/>
    <w:rsid w:val="001A12EF"/>
    <w:rsid w:val="001A32EF"/>
    <w:rsid w:val="001A4E3C"/>
    <w:rsid w:val="001A4EB3"/>
    <w:rsid w:val="001A6466"/>
    <w:rsid w:val="001A684E"/>
    <w:rsid w:val="001A6C83"/>
    <w:rsid w:val="001B0082"/>
    <w:rsid w:val="001B052E"/>
    <w:rsid w:val="001B114E"/>
    <w:rsid w:val="001B1987"/>
    <w:rsid w:val="001B292B"/>
    <w:rsid w:val="001B2FFD"/>
    <w:rsid w:val="001B3D36"/>
    <w:rsid w:val="001B4204"/>
    <w:rsid w:val="001B66B8"/>
    <w:rsid w:val="001B7443"/>
    <w:rsid w:val="001B762C"/>
    <w:rsid w:val="001B7F98"/>
    <w:rsid w:val="001C0F4C"/>
    <w:rsid w:val="001C112A"/>
    <w:rsid w:val="001C1E85"/>
    <w:rsid w:val="001C1FDA"/>
    <w:rsid w:val="001C26AC"/>
    <w:rsid w:val="001C4C24"/>
    <w:rsid w:val="001C538D"/>
    <w:rsid w:val="001C70E0"/>
    <w:rsid w:val="001D00F0"/>
    <w:rsid w:val="001D185E"/>
    <w:rsid w:val="001D2A2C"/>
    <w:rsid w:val="001D2EB1"/>
    <w:rsid w:val="001D344E"/>
    <w:rsid w:val="001D3877"/>
    <w:rsid w:val="001D6DB1"/>
    <w:rsid w:val="001D6E9C"/>
    <w:rsid w:val="001D725C"/>
    <w:rsid w:val="001D7A5F"/>
    <w:rsid w:val="001E08C7"/>
    <w:rsid w:val="001E1738"/>
    <w:rsid w:val="001E24E9"/>
    <w:rsid w:val="001E2F48"/>
    <w:rsid w:val="001E2F93"/>
    <w:rsid w:val="001E34E1"/>
    <w:rsid w:val="001E4074"/>
    <w:rsid w:val="001E40FF"/>
    <w:rsid w:val="001E5B66"/>
    <w:rsid w:val="001E680C"/>
    <w:rsid w:val="001F1B40"/>
    <w:rsid w:val="001F223C"/>
    <w:rsid w:val="001F247B"/>
    <w:rsid w:val="001F3968"/>
    <w:rsid w:val="001F39B1"/>
    <w:rsid w:val="001F4ACD"/>
    <w:rsid w:val="001F5772"/>
    <w:rsid w:val="001F67BB"/>
    <w:rsid w:val="001F7638"/>
    <w:rsid w:val="00200CE7"/>
    <w:rsid w:val="0020157A"/>
    <w:rsid w:val="002024F6"/>
    <w:rsid w:val="002028DF"/>
    <w:rsid w:val="0020298E"/>
    <w:rsid w:val="00204B3D"/>
    <w:rsid w:val="0020543D"/>
    <w:rsid w:val="00205ADE"/>
    <w:rsid w:val="002065EB"/>
    <w:rsid w:val="0020687B"/>
    <w:rsid w:val="00206C4C"/>
    <w:rsid w:val="002103A1"/>
    <w:rsid w:val="00210B17"/>
    <w:rsid w:val="00212629"/>
    <w:rsid w:val="00212751"/>
    <w:rsid w:val="002129C6"/>
    <w:rsid w:val="00214C2B"/>
    <w:rsid w:val="00214C7B"/>
    <w:rsid w:val="00215682"/>
    <w:rsid w:val="002202AC"/>
    <w:rsid w:val="002206F8"/>
    <w:rsid w:val="00221267"/>
    <w:rsid w:val="00221450"/>
    <w:rsid w:val="00221C52"/>
    <w:rsid w:val="00222352"/>
    <w:rsid w:val="00224010"/>
    <w:rsid w:val="00225294"/>
    <w:rsid w:val="002264FD"/>
    <w:rsid w:val="0022662A"/>
    <w:rsid w:val="00226876"/>
    <w:rsid w:val="002303A2"/>
    <w:rsid w:val="00233335"/>
    <w:rsid w:val="0023374A"/>
    <w:rsid w:val="0023461F"/>
    <w:rsid w:val="002347BE"/>
    <w:rsid w:val="00234EC7"/>
    <w:rsid w:val="00236578"/>
    <w:rsid w:val="00236581"/>
    <w:rsid w:val="0023741C"/>
    <w:rsid w:val="00240101"/>
    <w:rsid w:val="00241840"/>
    <w:rsid w:val="002425E6"/>
    <w:rsid w:val="00242C93"/>
    <w:rsid w:val="00244548"/>
    <w:rsid w:val="002448A4"/>
    <w:rsid w:val="00244F56"/>
    <w:rsid w:val="00245568"/>
    <w:rsid w:val="00245EAF"/>
    <w:rsid w:val="002461AE"/>
    <w:rsid w:val="002469D2"/>
    <w:rsid w:val="00247674"/>
    <w:rsid w:val="0024773B"/>
    <w:rsid w:val="00247CE2"/>
    <w:rsid w:val="00247E44"/>
    <w:rsid w:val="00250E5C"/>
    <w:rsid w:val="00250EE4"/>
    <w:rsid w:val="00251026"/>
    <w:rsid w:val="00251AC2"/>
    <w:rsid w:val="0025236A"/>
    <w:rsid w:val="00254C77"/>
    <w:rsid w:val="00255881"/>
    <w:rsid w:val="00256836"/>
    <w:rsid w:val="00256C29"/>
    <w:rsid w:val="00260F67"/>
    <w:rsid w:val="002617FA"/>
    <w:rsid w:val="00261AAB"/>
    <w:rsid w:val="00261C54"/>
    <w:rsid w:val="00262227"/>
    <w:rsid w:val="00262BE2"/>
    <w:rsid w:val="002639C4"/>
    <w:rsid w:val="00264646"/>
    <w:rsid w:val="00264734"/>
    <w:rsid w:val="00265F22"/>
    <w:rsid w:val="00266E26"/>
    <w:rsid w:val="0026734D"/>
    <w:rsid w:val="002677C2"/>
    <w:rsid w:val="00267CB2"/>
    <w:rsid w:val="00267EBE"/>
    <w:rsid w:val="00270200"/>
    <w:rsid w:val="00270C30"/>
    <w:rsid w:val="00272DD8"/>
    <w:rsid w:val="002732EE"/>
    <w:rsid w:val="002737B7"/>
    <w:rsid w:val="002738F4"/>
    <w:rsid w:val="00274292"/>
    <w:rsid w:val="00274460"/>
    <w:rsid w:val="00274F1B"/>
    <w:rsid w:val="00274F54"/>
    <w:rsid w:val="00275220"/>
    <w:rsid w:val="00275B52"/>
    <w:rsid w:val="00277A5F"/>
    <w:rsid w:val="00280102"/>
    <w:rsid w:val="00281820"/>
    <w:rsid w:val="002818CB"/>
    <w:rsid w:val="00281AA6"/>
    <w:rsid w:val="00284171"/>
    <w:rsid w:val="00284602"/>
    <w:rsid w:val="00284708"/>
    <w:rsid w:val="002849FE"/>
    <w:rsid w:val="00284B07"/>
    <w:rsid w:val="00284DB3"/>
    <w:rsid w:val="002859D8"/>
    <w:rsid w:val="00286149"/>
    <w:rsid w:val="0028783E"/>
    <w:rsid w:val="002879BC"/>
    <w:rsid w:val="00287DC9"/>
    <w:rsid w:val="0029098E"/>
    <w:rsid w:val="002937E5"/>
    <w:rsid w:val="00293D60"/>
    <w:rsid w:val="00294030"/>
    <w:rsid w:val="002941A5"/>
    <w:rsid w:val="00294856"/>
    <w:rsid w:val="00295376"/>
    <w:rsid w:val="00297154"/>
    <w:rsid w:val="0029743D"/>
    <w:rsid w:val="0029795A"/>
    <w:rsid w:val="002A0E24"/>
    <w:rsid w:val="002A3365"/>
    <w:rsid w:val="002A33F9"/>
    <w:rsid w:val="002A355F"/>
    <w:rsid w:val="002A3AF0"/>
    <w:rsid w:val="002A495A"/>
    <w:rsid w:val="002A4C53"/>
    <w:rsid w:val="002A4DA4"/>
    <w:rsid w:val="002A51B7"/>
    <w:rsid w:val="002A53BE"/>
    <w:rsid w:val="002A5635"/>
    <w:rsid w:val="002A5A1C"/>
    <w:rsid w:val="002A62B6"/>
    <w:rsid w:val="002A7F0F"/>
    <w:rsid w:val="002B0560"/>
    <w:rsid w:val="002B05E6"/>
    <w:rsid w:val="002B068A"/>
    <w:rsid w:val="002B06C9"/>
    <w:rsid w:val="002B2643"/>
    <w:rsid w:val="002B2D3E"/>
    <w:rsid w:val="002B36BB"/>
    <w:rsid w:val="002B445C"/>
    <w:rsid w:val="002B4D74"/>
    <w:rsid w:val="002B7C5F"/>
    <w:rsid w:val="002C2C80"/>
    <w:rsid w:val="002C2DF0"/>
    <w:rsid w:val="002C2FE2"/>
    <w:rsid w:val="002C3150"/>
    <w:rsid w:val="002C3E82"/>
    <w:rsid w:val="002C45AA"/>
    <w:rsid w:val="002C472B"/>
    <w:rsid w:val="002C5E1D"/>
    <w:rsid w:val="002C5FDF"/>
    <w:rsid w:val="002C7021"/>
    <w:rsid w:val="002C72F3"/>
    <w:rsid w:val="002D0655"/>
    <w:rsid w:val="002D3EB3"/>
    <w:rsid w:val="002D4257"/>
    <w:rsid w:val="002D4C62"/>
    <w:rsid w:val="002D6C57"/>
    <w:rsid w:val="002D7C54"/>
    <w:rsid w:val="002E03B5"/>
    <w:rsid w:val="002E0B1E"/>
    <w:rsid w:val="002E1341"/>
    <w:rsid w:val="002E13B3"/>
    <w:rsid w:val="002E3994"/>
    <w:rsid w:val="002E3AEB"/>
    <w:rsid w:val="002E3DBA"/>
    <w:rsid w:val="002E440A"/>
    <w:rsid w:val="002E62D2"/>
    <w:rsid w:val="002E70A6"/>
    <w:rsid w:val="002E7862"/>
    <w:rsid w:val="002F0987"/>
    <w:rsid w:val="002F10A2"/>
    <w:rsid w:val="002F2358"/>
    <w:rsid w:val="002F2A9F"/>
    <w:rsid w:val="002F2EB9"/>
    <w:rsid w:val="002F4488"/>
    <w:rsid w:val="002F5529"/>
    <w:rsid w:val="002F576E"/>
    <w:rsid w:val="002F6BE6"/>
    <w:rsid w:val="002F6D82"/>
    <w:rsid w:val="002F7C99"/>
    <w:rsid w:val="00300050"/>
    <w:rsid w:val="00300444"/>
    <w:rsid w:val="003021CA"/>
    <w:rsid w:val="00302411"/>
    <w:rsid w:val="00303353"/>
    <w:rsid w:val="0030457D"/>
    <w:rsid w:val="00305D61"/>
    <w:rsid w:val="00305FC4"/>
    <w:rsid w:val="00307264"/>
    <w:rsid w:val="00310C14"/>
    <w:rsid w:val="00311755"/>
    <w:rsid w:val="003143AB"/>
    <w:rsid w:val="003152A0"/>
    <w:rsid w:val="003155C9"/>
    <w:rsid w:val="0031582B"/>
    <w:rsid w:val="00316858"/>
    <w:rsid w:val="0031696D"/>
    <w:rsid w:val="003201E0"/>
    <w:rsid w:val="00320951"/>
    <w:rsid w:val="00321BD1"/>
    <w:rsid w:val="0032245F"/>
    <w:rsid w:val="00322519"/>
    <w:rsid w:val="00323171"/>
    <w:rsid w:val="00325646"/>
    <w:rsid w:val="00325BF3"/>
    <w:rsid w:val="0032655B"/>
    <w:rsid w:val="003266D7"/>
    <w:rsid w:val="0032688C"/>
    <w:rsid w:val="003276E5"/>
    <w:rsid w:val="00331058"/>
    <w:rsid w:val="00331462"/>
    <w:rsid w:val="00331C74"/>
    <w:rsid w:val="00331E31"/>
    <w:rsid w:val="00331E42"/>
    <w:rsid w:val="00332170"/>
    <w:rsid w:val="00332F8A"/>
    <w:rsid w:val="0033303D"/>
    <w:rsid w:val="003334A6"/>
    <w:rsid w:val="00333B78"/>
    <w:rsid w:val="00334D3A"/>
    <w:rsid w:val="00337028"/>
    <w:rsid w:val="00337EAD"/>
    <w:rsid w:val="0034112D"/>
    <w:rsid w:val="00343235"/>
    <w:rsid w:val="00345922"/>
    <w:rsid w:val="00346287"/>
    <w:rsid w:val="003462D9"/>
    <w:rsid w:val="003463BF"/>
    <w:rsid w:val="00346E13"/>
    <w:rsid w:val="00347E07"/>
    <w:rsid w:val="00350081"/>
    <w:rsid w:val="00350251"/>
    <w:rsid w:val="0035093F"/>
    <w:rsid w:val="00350CE6"/>
    <w:rsid w:val="003520F5"/>
    <w:rsid w:val="00352913"/>
    <w:rsid w:val="00353F30"/>
    <w:rsid w:val="003548FF"/>
    <w:rsid w:val="00354CD6"/>
    <w:rsid w:val="0035615B"/>
    <w:rsid w:val="00360199"/>
    <w:rsid w:val="00361ECC"/>
    <w:rsid w:val="00363793"/>
    <w:rsid w:val="00363F56"/>
    <w:rsid w:val="003642EE"/>
    <w:rsid w:val="00364E9A"/>
    <w:rsid w:val="00370956"/>
    <w:rsid w:val="00371045"/>
    <w:rsid w:val="00371195"/>
    <w:rsid w:val="0037580B"/>
    <w:rsid w:val="003758FD"/>
    <w:rsid w:val="003761E8"/>
    <w:rsid w:val="003768AD"/>
    <w:rsid w:val="00377309"/>
    <w:rsid w:val="00377726"/>
    <w:rsid w:val="00377E36"/>
    <w:rsid w:val="003804A1"/>
    <w:rsid w:val="00381735"/>
    <w:rsid w:val="003821BE"/>
    <w:rsid w:val="00382B82"/>
    <w:rsid w:val="00382BF6"/>
    <w:rsid w:val="00382F72"/>
    <w:rsid w:val="00383662"/>
    <w:rsid w:val="00383D5C"/>
    <w:rsid w:val="0038427C"/>
    <w:rsid w:val="00384406"/>
    <w:rsid w:val="00385A54"/>
    <w:rsid w:val="003878B1"/>
    <w:rsid w:val="00387DDE"/>
    <w:rsid w:val="003915C8"/>
    <w:rsid w:val="00391E51"/>
    <w:rsid w:val="0039262A"/>
    <w:rsid w:val="00393505"/>
    <w:rsid w:val="003936AE"/>
    <w:rsid w:val="00393F7D"/>
    <w:rsid w:val="00394054"/>
    <w:rsid w:val="00394A3A"/>
    <w:rsid w:val="00395702"/>
    <w:rsid w:val="0039626C"/>
    <w:rsid w:val="00396407"/>
    <w:rsid w:val="00397109"/>
    <w:rsid w:val="0039797C"/>
    <w:rsid w:val="003A0AF6"/>
    <w:rsid w:val="003A0BF1"/>
    <w:rsid w:val="003A1545"/>
    <w:rsid w:val="003A2083"/>
    <w:rsid w:val="003A2BD3"/>
    <w:rsid w:val="003A3913"/>
    <w:rsid w:val="003A4ED0"/>
    <w:rsid w:val="003A5DFF"/>
    <w:rsid w:val="003A6F96"/>
    <w:rsid w:val="003A7302"/>
    <w:rsid w:val="003A762D"/>
    <w:rsid w:val="003A796C"/>
    <w:rsid w:val="003A7D81"/>
    <w:rsid w:val="003A7EA9"/>
    <w:rsid w:val="003B202D"/>
    <w:rsid w:val="003B3CCE"/>
    <w:rsid w:val="003B4873"/>
    <w:rsid w:val="003B5256"/>
    <w:rsid w:val="003B5809"/>
    <w:rsid w:val="003B6E66"/>
    <w:rsid w:val="003B7B96"/>
    <w:rsid w:val="003B7F55"/>
    <w:rsid w:val="003C04C5"/>
    <w:rsid w:val="003C189D"/>
    <w:rsid w:val="003C1B3B"/>
    <w:rsid w:val="003C2645"/>
    <w:rsid w:val="003C32A4"/>
    <w:rsid w:val="003C4AE4"/>
    <w:rsid w:val="003C5D0D"/>
    <w:rsid w:val="003C6265"/>
    <w:rsid w:val="003C7322"/>
    <w:rsid w:val="003C7C03"/>
    <w:rsid w:val="003D02F7"/>
    <w:rsid w:val="003D0A7B"/>
    <w:rsid w:val="003D0F88"/>
    <w:rsid w:val="003D1AF9"/>
    <w:rsid w:val="003D1DE7"/>
    <w:rsid w:val="003D306F"/>
    <w:rsid w:val="003D50C0"/>
    <w:rsid w:val="003D5335"/>
    <w:rsid w:val="003D57CF"/>
    <w:rsid w:val="003D6313"/>
    <w:rsid w:val="003D6E82"/>
    <w:rsid w:val="003D708C"/>
    <w:rsid w:val="003E0A49"/>
    <w:rsid w:val="003E2012"/>
    <w:rsid w:val="003E2194"/>
    <w:rsid w:val="003E23BB"/>
    <w:rsid w:val="003E26D1"/>
    <w:rsid w:val="003E3A76"/>
    <w:rsid w:val="003E3CE1"/>
    <w:rsid w:val="003E3D0E"/>
    <w:rsid w:val="003E3D5B"/>
    <w:rsid w:val="003E6018"/>
    <w:rsid w:val="003E693E"/>
    <w:rsid w:val="003E6E28"/>
    <w:rsid w:val="003F0A3A"/>
    <w:rsid w:val="003F18BB"/>
    <w:rsid w:val="003F2A1C"/>
    <w:rsid w:val="003F35F2"/>
    <w:rsid w:val="003F4586"/>
    <w:rsid w:val="003F4C3E"/>
    <w:rsid w:val="003F5372"/>
    <w:rsid w:val="003F5A22"/>
    <w:rsid w:val="003F6A0B"/>
    <w:rsid w:val="003F6C6A"/>
    <w:rsid w:val="003F717A"/>
    <w:rsid w:val="003F7918"/>
    <w:rsid w:val="0040044F"/>
    <w:rsid w:val="004004A6"/>
    <w:rsid w:val="0040072C"/>
    <w:rsid w:val="0040090C"/>
    <w:rsid w:val="00400E0A"/>
    <w:rsid w:val="00401313"/>
    <w:rsid w:val="004017FE"/>
    <w:rsid w:val="00401B50"/>
    <w:rsid w:val="0040214C"/>
    <w:rsid w:val="00402D41"/>
    <w:rsid w:val="00403095"/>
    <w:rsid w:val="00403567"/>
    <w:rsid w:val="00404DAC"/>
    <w:rsid w:val="004050A1"/>
    <w:rsid w:val="00405991"/>
    <w:rsid w:val="00406F05"/>
    <w:rsid w:val="00406F8B"/>
    <w:rsid w:val="00407112"/>
    <w:rsid w:val="004073E6"/>
    <w:rsid w:val="00407765"/>
    <w:rsid w:val="00407DAD"/>
    <w:rsid w:val="00410171"/>
    <w:rsid w:val="00410458"/>
    <w:rsid w:val="00410BD6"/>
    <w:rsid w:val="004147CF"/>
    <w:rsid w:val="00414CFF"/>
    <w:rsid w:val="00415BF8"/>
    <w:rsid w:val="00415CBD"/>
    <w:rsid w:val="00417302"/>
    <w:rsid w:val="004201D5"/>
    <w:rsid w:val="00421B29"/>
    <w:rsid w:val="0042221C"/>
    <w:rsid w:val="004225DB"/>
    <w:rsid w:val="00424F0D"/>
    <w:rsid w:val="00425042"/>
    <w:rsid w:val="00425818"/>
    <w:rsid w:val="004259AB"/>
    <w:rsid w:val="00425A36"/>
    <w:rsid w:val="004260A7"/>
    <w:rsid w:val="00427B31"/>
    <w:rsid w:val="00430506"/>
    <w:rsid w:val="00430890"/>
    <w:rsid w:val="00430929"/>
    <w:rsid w:val="00432561"/>
    <w:rsid w:val="00432825"/>
    <w:rsid w:val="00433035"/>
    <w:rsid w:val="0043308E"/>
    <w:rsid w:val="004330E6"/>
    <w:rsid w:val="00433324"/>
    <w:rsid w:val="0043542A"/>
    <w:rsid w:val="00435CFC"/>
    <w:rsid w:val="004361E7"/>
    <w:rsid w:val="0043640E"/>
    <w:rsid w:val="00436D63"/>
    <w:rsid w:val="00437FBD"/>
    <w:rsid w:val="00440365"/>
    <w:rsid w:val="00441F50"/>
    <w:rsid w:val="004427EE"/>
    <w:rsid w:val="004429F3"/>
    <w:rsid w:val="00442D4D"/>
    <w:rsid w:val="00442E2E"/>
    <w:rsid w:val="00443655"/>
    <w:rsid w:val="004458F5"/>
    <w:rsid w:val="00446028"/>
    <w:rsid w:val="00446EE4"/>
    <w:rsid w:val="00446F92"/>
    <w:rsid w:val="00447D9D"/>
    <w:rsid w:val="00450355"/>
    <w:rsid w:val="00450A36"/>
    <w:rsid w:val="00450AEC"/>
    <w:rsid w:val="00450F07"/>
    <w:rsid w:val="00451C8B"/>
    <w:rsid w:val="00452E44"/>
    <w:rsid w:val="00453872"/>
    <w:rsid w:val="00456689"/>
    <w:rsid w:val="00456FB4"/>
    <w:rsid w:val="00457AE5"/>
    <w:rsid w:val="00457D0B"/>
    <w:rsid w:val="004610AB"/>
    <w:rsid w:val="00461B1D"/>
    <w:rsid w:val="004643F9"/>
    <w:rsid w:val="00464E29"/>
    <w:rsid w:val="0046514A"/>
    <w:rsid w:val="0046543A"/>
    <w:rsid w:val="00465C67"/>
    <w:rsid w:val="00465EB0"/>
    <w:rsid w:val="00466124"/>
    <w:rsid w:val="00466451"/>
    <w:rsid w:val="00466F35"/>
    <w:rsid w:val="00470DEF"/>
    <w:rsid w:val="004718B8"/>
    <w:rsid w:val="00475448"/>
    <w:rsid w:val="00475793"/>
    <w:rsid w:val="00475BC5"/>
    <w:rsid w:val="00475D6F"/>
    <w:rsid w:val="0047619C"/>
    <w:rsid w:val="004763C4"/>
    <w:rsid w:val="00476535"/>
    <w:rsid w:val="00476D71"/>
    <w:rsid w:val="00476E5F"/>
    <w:rsid w:val="00476F5C"/>
    <w:rsid w:val="004772ED"/>
    <w:rsid w:val="004777E2"/>
    <w:rsid w:val="00480F1A"/>
    <w:rsid w:val="00481977"/>
    <w:rsid w:val="004822C7"/>
    <w:rsid w:val="00482F4A"/>
    <w:rsid w:val="00483724"/>
    <w:rsid w:val="00484033"/>
    <w:rsid w:val="004841B8"/>
    <w:rsid w:val="00484BF2"/>
    <w:rsid w:val="00485AE2"/>
    <w:rsid w:val="00487400"/>
    <w:rsid w:val="0049072B"/>
    <w:rsid w:val="00490E34"/>
    <w:rsid w:val="00491AD6"/>
    <w:rsid w:val="00491EDC"/>
    <w:rsid w:val="00492136"/>
    <w:rsid w:val="00492676"/>
    <w:rsid w:val="00493808"/>
    <w:rsid w:val="004939B0"/>
    <w:rsid w:val="00493D17"/>
    <w:rsid w:val="0049416C"/>
    <w:rsid w:val="0049417A"/>
    <w:rsid w:val="00496894"/>
    <w:rsid w:val="00497153"/>
    <w:rsid w:val="0049753C"/>
    <w:rsid w:val="004A0459"/>
    <w:rsid w:val="004A052C"/>
    <w:rsid w:val="004A086A"/>
    <w:rsid w:val="004A2BB9"/>
    <w:rsid w:val="004A331B"/>
    <w:rsid w:val="004A39DD"/>
    <w:rsid w:val="004A3F1D"/>
    <w:rsid w:val="004A4D4E"/>
    <w:rsid w:val="004A7645"/>
    <w:rsid w:val="004A77F3"/>
    <w:rsid w:val="004B048A"/>
    <w:rsid w:val="004B0E64"/>
    <w:rsid w:val="004B0FB5"/>
    <w:rsid w:val="004B11D6"/>
    <w:rsid w:val="004B17A1"/>
    <w:rsid w:val="004B18AF"/>
    <w:rsid w:val="004B1DA6"/>
    <w:rsid w:val="004B2AA3"/>
    <w:rsid w:val="004B3068"/>
    <w:rsid w:val="004B3FB2"/>
    <w:rsid w:val="004B5374"/>
    <w:rsid w:val="004C078D"/>
    <w:rsid w:val="004C0884"/>
    <w:rsid w:val="004C0DB2"/>
    <w:rsid w:val="004C1141"/>
    <w:rsid w:val="004C1642"/>
    <w:rsid w:val="004C28A0"/>
    <w:rsid w:val="004C33B3"/>
    <w:rsid w:val="004C33F5"/>
    <w:rsid w:val="004C562E"/>
    <w:rsid w:val="004C5941"/>
    <w:rsid w:val="004C71DD"/>
    <w:rsid w:val="004C7945"/>
    <w:rsid w:val="004D1941"/>
    <w:rsid w:val="004D3859"/>
    <w:rsid w:val="004D3F2B"/>
    <w:rsid w:val="004D4217"/>
    <w:rsid w:val="004D4391"/>
    <w:rsid w:val="004D4B0C"/>
    <w:rsid w:val="004D5103"/>
    <w:rsid w:val="004D6452"/>
    <w:rsid w:val="004D763B"/>
    <w:rsid w:val="004E0629"/>
    <w:rsid w:val="004E1B32"/>
    <w:rsid w:val="004E3FD7"/>
    <w:rsid w:val="004E593E"/>
    <w:rsid w:val="004E7267"/>
    <w:rsid w:val="004F0C39"/>
    <w:rsid w:val="004F0CA6"/>
    <w:rsid w:val="004F3B83"/>
    <w:rsid w:val="004F3BAE"/>
    <w:rsid w:val="004F4138"/>
    <w:rsid w:val="004F52DB"/>
    <w:rsid w:val="004F5561"/>
    <w:rsid w:val="004F5588"/>
    <w:rsid w:val="004F56F2"/>
    <w:rsid w:val="004F63C6"/>
    <w:rsid w:val="004F64CE"/>
    <w:rsid w:val="00500819"/>
    <w:rsid w:val="00500D9F"/>
    <w:rsid w:val="00503011"/>
    <w:rsid w:val="0050440F"/>
    <w:rsid w:val="0050467A"/>
    <w:rsid w:val="00504990"/>
    <w:rsid w:val="00506B35"/>
    <w:rsid w:val="00506FCB"/>
    <w:rsid w:val="005070BF"/>
    <w:rsid w:val="0050712C"/>
    <w:rsid w:val="00507A5B"/>
    <w:rsid w:val="00510680"/>
    <w:rsid w:val="00510694"/>
    <w:rsid w:val="00511A3F"/>
    <w:rsid w:val="005120B9"/>
    <w:rsid w:val="00512F04"/>
    <w:rsid w:val="005132D1"/>
    <w:rsid w:val="00513D23"/>
    <w:rsid w:val="00514E50"/>
    <w:rsid w:val="00515054"/>
    <w:rsid w:val="0051543D"/>
    <w:rsid w:val="00515B63"/>
    <w:rsid w:val="005168D2"/>
    <w:rsid w:val="00517986"/>
    <w:rsid w:val="00521B00"/>
    <w:rsid w:val="00521E39"/>
    <w:rsid w:val="00523448"/>
    <w:rsid w:val="005241CB"/>
    <w:rsid w:val="005244A3"/>
    <w:rsid w:val="0052686D"/>
    <w:rsid w:val="00526B5F"/>
    <w:rsid w:val="005270BE"/>
    <w:rsid w:val="005274DD"/>
    <w:rsid w:val="005311A1"/>
    <w:rsid w:val="005314FB"/>
    <w:rsid w:val="00532A42"/>
    <w:rsid w:val="00536EF6"/>
    <w:rsid w:val="0054100A"/>
    <w:rsid w:val="00543F1B"/>
    <w:rsid w:val="005446AA"/>
    <w:rsid w:val="00545E3B"/>
    <w:rsid w:val="0054682A"/>
    <w:rsid w:val="00547444"/>
    <w:rsid w:val="0054767D"/>
    <w:rsid w:val="00550803"/>
    <w:rsid w:val="00551253"/>
    <w:rsid w:val="00551536"/>
    <w:rsid w:val="00551B81"/>
    <w:rsid w:val="00552761"/>
    <w:rsid w:val="005532E2"/>
    <w:rsid w:val="005537BA"/>
    <w:rsid w:val="00560426"/>
    <w:rsid w:val="00560F6E"/>
    <w:rsid w:val="0056137A"/>
    <w:rsid w:val="0056196C"/>
    <w:rsid w:val="00562110"/>
    <w:rsid w:val="00562F90"/>
    <w:rsid w:val="0056364E"/>
    <w:rsid w:val="0056391D"/>
    <w:rsid w:val="00563C07"/>
    <w:rsid w:val="00564371"/>
    <w:rsid w:val="00565BA8"/>
    <w:rsid w:val="00565EB1"/>
    <w:rsid w:val="005662BA"/>
    <w:rsid w:val="00566557"/>
    <w:rsid w:val="005674D0"/>
    <w:rsid w:val="00567C30"/>
    <w:rsid w:val="00571734"/>
    <w:rsid w:val="00571797"/>
    <w:rsid w:val="005728E0"/>
    <w:rsid w:val="005729AA"/>
    <w:rsid w:val="00572F23"/>
    <w:rsid w:val="00573568"/>
    <w:rsid w:val="005735E0"/>
    <w:rsid w:val="00573FA9"/>
    <w:rsid w:val="00574506"/>
    <w:rsid w:val="00575F2D"/>
    <w:rsid w:val="0057600A"/>
    <w:rsid w:val="00576273"/>
    <w:rsid w:val="00576506"/>
    <w:rsid w:val="0058002B"/>
    <w:rsid w:val="00580137"/>
    <w:rsid w:val="00580ACF"/>
    <w:rsid w:val="00580F71"/>
    <w:rsid w:val="00581215"/>
    <w:rsid w:val="00581233"/>
    <w:rsid w:val="00582102"/>
    <w:rsid w:val="00583547"/>
    <w:rsid w:val="005837D6"/>
    <w:rsid w:val="00583D92"/>
    <w:rsid w:val="0058424D"/>
    <w:rsid w:val="005847AC"/>
    <w:rsid w:val="00586E38"/>
    <w:rsid w:val="00587BB8"/>
    <w:rsid w:val="00590E8C"/>
    <w:rsid w:val="0059348B"/>
    <w:rsid w:val="00593B20"/>
    <w:rsid w:val="00595883"/>
    <w:rsid w:val="005968F9"/>
    <w:rsid w:val="00597318"/>
    <w:rsid w:val="005A0576"/>
    <w:rsid w:val="005A0A2B"/>
    <w:rsid w:val="005A0D93"/>
    <w:rsid w:val="005A1023"/>
    <w:rsid w:val="005A1429"/>
    <w:rsid w:val="005A2288"/>
    <w:rsid w:val="005A3E98"/>
    <w:rsid w:val="005A44EC"/>
    <w:rsid w:val="005A50B9"/>
    <w:rsid w:val="005A5F04"/>
    <w:rsid w:val="005A6DDB"/>
    <w:rsid w:val="005B0477"/>
    <w:rsid w:val="005B0514"/>
    <w:rsid w:val="005B0DA4"/>
    <w:rsid w:val="005B0F5A"/>
    <w:rsid w:val="005B1954"/>
    <w:rsid w:val="005B244F"/>
    <w:rsid w:val="005B2905"/>
    <w:rsid w:val="005B294F"/>
    <w:rsid w:val="005B2AA9"/>
    <w:rsid w:val="005B2F49"/>
    <w:rsid w:val="005B45C2"/>
    <w:rsid w:val="005B4AD3"/>
    <w:rsid w:val="005B4BF9"/>
    <w:rsid w:val="005B626E"/>
    <w:rsid w:val="005B651E"/>
    <w:rsid w:val="005B6551"/>
    <w:rsid w:val="005B6778"/>
    <w:rsid w:val="005B6CEF"/>
    <w:rsid w:val="005B711B"/>
    <w:rsid w:val="005B721D"/>
    <w:rsid w:val="005B7980"/>
    <w:rsid w:val="005B7A23"/>
    <w:rsid w:val="005C019B"/>
    <w:rsid w:val="005C064F"/>
    <w:rsid w:val="005C0E4B"/>
    <w:rsid w:val="005C1329"/>
    <w:rsid w:val="005C18EA"/>
    <w:rsid w:val="005C2A09"/>
    <w:rsid w:val="005C2D90"/>
    <w:rsid w:val="005C302D"/>
    <w:rsid w:val="005C3187"/>
    <w:rsid w:val="005C5244"/>
    <w:rsid w:val="005C626D"/>
    <w:rsid w:val="005C7161"/>
    <w:rsid w:val="005C7488"/>
    <w:rsid w:val="005D00E4"/>
    <w:rsid w:val="005D0B26"/>
    <w:rsid w:val="005D0C63"/>
    <w:rsid w:val="005D1378"/>
    <w:rsid w:val="005D1812"/>
    <w:rsid w:val="005D1C86"/>
    <w:rsid w:val="005D3530"/>
    <w:rsid w:val="005D3F7C"/>
    <w:rsid w:val="005D4303"/>
    <w:rsid w:val="005D6D4E"/>
    <w:rsid w:val="005D6F57"/>
    <w:rsid w:val="005D7F40"/>
    <w:rsid w:val="005E03A1"/>
    <w:rsid w:val="005E060A"/>
    <w:rsid w:val="005E14F8"/>
    <w:rsid w:val="005E194C"/>
    <w:rsid w:val="005E2380"/>
    <w:rsid w:val="005E41F5"/>
    <w:rsid w:val="005E4CB2"/>
    <w:rsid w:val="005E5802"/>
    <w:rsid w:val="005E5E48"/>
    <w:rsid w:val="005E706D"/>
    <w:rsid w:val="005F035D"/>
    <w:rsid w:val="005F0B78"/>
    <w:rsid w:val="005F0B82"/>
    <w:rsid w:val="005F17CE"/>
    <w:rsid w:val="005F3C15"/>
    <w:rsid w:val="005F5DB0"/>
    <w:rsid w:val="006004C6"/>
    <w:rsid w:val="006005EF"/>
    <w:rsid w:val="006009B5"/>
    <w:rsid w:val="006009D7"/>
    <w:rsid w:val="00601720"/>
    <w:rsid w:val="006029BB"/>
    <w:rsid w:val="00602EC9"/>
    <w:rsid w:val="00604670"/>
    <w:rsid w:val="00604811"/>
    <w:rsid w:val="00604A13"/>
    <w:rsid w:val="00604A54"/>
    <w:rsid w:val="00605763"/>
    <w:rsid w:val="0060645A"/>
    <w:rsid w:val="00606EBF"/>
    <w:rsid w:val="0060723C"/>
    <w:rsid w:val="0060755A"/>
    <w:rsid w:val="00607CFC"/>
    <w:rsid w:val="00611B53"/>
    <w:rsid w:val="00611C2A"/>
    <w:rsid w:val="00612CEC"/>
    <w:rsid w:val="00615B27"/>
    <w:rsid w:val="00616C58"/>
    <w:rsid w:val="00616F1B"/>
    <w:rsid w:val="0061701D"/>
    <w:rsid w:val="0061785E"/>
    <w:rsid w:val="006200F0"/>
    <w:rsid w:val="0062188E"/>
    <w:rsid w:val="00621DF4"/>
    <w:rsid w:val="00622673"/>
    <w:rsid w:val="0062312D"/>
    <w:rsid w:val="00623C55"/>
    <w:rsid w:val="0062439B"/>
    <w:rsid w:val="00630E7B"/>
    <w:rsid w:val="006315F8"/>
    <w:rsid w:val="006318DC"/>
    <w:rsid w:val="00631C82"/>
    <w:rsid w:val="00631E73"/>
    <w:rsid w:val="00632A54"/>
    <w:rsid w:val="00633180"/>
    <w:rsid w:val="006339A3"/>
    <w:rsid w:val="00633BDA"/>
    <w:rsid w:val="00633D96"/>
    <w:rsid w:val="00634453"/>
    <w:rsid w:val="00634A04"/>
    <w:rsid w:val="00634ABF"/>
    <w:rsid w:val="00635BFF"/>
    <w:rsid w:val="00635C3A"/>
    <w:rsid w:val="006365A4"/>
    <w:rsid w:val="006366EE"/>
    <w:rsid w:val="006368AE"/>
    <w:rsid w:val="006400A6"/>
    <w:rsid w:val="006405D8"/>
    <w:rsid w:val="00640921"/>
    <w:rsid w:val="006413F7"/>
    <w:rsid w:val="00641CB1"/>
    <w:rsid w:val="006426A0"/>
    <w:rsid w:val="006430A0"/>
    <w:rsid w:val="00646109"/>
    <w:rsid w:val="006468B7"/>
    <w:rsid w:val="0064723B"/>
    <w:rsid w:val="006473D0"/>
    <w:rsid w:val="0064759C"/>
    <w:rsid w:val="00647824"/>
    <w:rsid w:val="00647E42"/>
    <w:rsid w:val="006516BC"/>
    <w:rsid w:val="00651753"/>
    <w:rsid w:val="00651945"/>
    <w:rsid w:val="00652963"/>
    <w:rsid w:val="00652B31"/>
    <w:rsid w:val="00653352"/>
    <w:rsid w:val="0065348E"/>
    <w:rsid w:val="00653D5A"/>
    <w:rsid w:val="00653F1B"/>
    <w:rsid w:val="00653FAF"/>
    <w:rsid w:val="006545F3"/>
    <w:rsid w:val="00654D62"/>
    <w:rsid w:val="00654E3A"/>
    <w:rsid w:val="0065530B"/>
    <w:rsid w:val="0065582C"/>
    <w:rsid w:val="006558F0"/>
    <w:rsid w:val="00656E5F"/>
    <w:rsid w:val="00656F2B"/>
    <w:rsid w:val="00660439"/>
    <w:rsid w:val="00661EE7"/>
    <w:rsid w:val="00662653"/>
    <w:rsid w:val="006635C2"/>
    <w:rsid w:val="0066408D"/>
    <w:rsid w:val="0066700E"/>
    <w:rsid w:val="00667126"/>
    <w:rsid w:val="0066744F"/>
    <w:rsid w:val="006679AA"/>
    <w:rsid w:val="0067125C"/>
    <w:rsid w:val="00671B9C"/>
    <w:rsid w:val="00672345"/>
    <w:rsid w:val="0067240D"/>
    <w:rsid w:val="00672F27"/>
    <w:rsid w:val="0067361D"/>
    <w:rsid w:val="006754C9"/>
    <w:rsid w:val="006757C1"/>
    <w:rsid w:val="00676C7E"/>
    <w:rsid w:val="00677D88"/>
    <w:rsid w:val="00680B78"/>
    <w:rsid w:val="0068150C"/>
    <w:rsid w:val="006817A0"/>
    <w:rsid w:val="00681995"/>
    <w:rsid w:val="006820ED"/>
    <w:rsid w:val="00684AA9"/>
    <w:rsid w:val="00684F67"/>
    <w:rsid w:val="00685F75"/>
    <w:rsid w:val="00686258"/>
    <w:rsid w:val="0068751D"/>
    <w:rsid w:val="00687CBC"/>
    <w:rsid w:val="00690022"/>
    <w:rsid w:val="00691113"/>
    <w:rsid w:val="00692B53"/>
    <w:rsid w:val="00694B54"/>
    <w:rsid w:val="006953A5"/>
    <w:rsid w:val="00695637"/>
    <w:rsid w:val="00696BE9"/>
    <w:rsid w:val="006A1016"/>
    <w:rsid w:val="006A1979"/>
    <w:rsid w:val="006A1B6F"/>
    <w:rsid w:val="006A1E39"/>
    <w:rsid w:val="006A2E33"/>
    <w:rsid w:val="006A2E79"/>
    <w:rsid w:val="006A3347"/>
    <w:rsid w:val="006A4B0C"/>
    <w:rsid w:val="006A5454"/>
    <w:rsid w:val="006A5A5A"/>
    <w:rsid w:val="006A73FE"/>
    <w:rsid w:val="006A77E4"/>
    <w:rsid w:val="006B0566"/>
    <w:rsid w:val="006B0D8C"/>
    <w:rsid w:val="006B103A"/>
    <w:rsid w:val="006B104E"/>
    <w:rsid w:val="006B33FB"/>
    <w:rsid w:val="006B3B0E"/>
    <w:rsid w:val="006B6434"/>
    <w:rsid w:val="006C0B0E"/>
    <w:rsid w:val="006C0BDB"/>
    <w:rsid w:val="006C13E4"/>
    <w:rsid w:val="006C175E"/>
    <w:rsid w:val="006C2378"/>
    <w:rsid w:val="006C27FF"/>
    <w:rsid w:val="006C3191"/>
    <w:rsid w:val="006C37BF"/>
    <w:rsid w:val="006C44CB"/>
    <w:rsid w:val="006C534F"/>
    <w:rsid w:val="006C576C"/>
    <w:rsid w:val="006D06C6"/>
    <w:rsid w:val="006D0C92"/>
    <w:rsid w:val="006D1581"/>
    <w:rsid w:val="006D15FE"/>
    <w:rsid w:val="006D162D"/>
    <w:rsid w:val="006D24A5"/>
    <w:rsid w:val="006D356A"/>
    <w:rsid w:val="006D38A4"/>
    <w:rsid w:val="006D3C5D"/>
    <w:rsid w:val="006D4747"/>
    <w:rsid w:val="006D4809"/>
    <w:rsid w:val="006D58D5"/>
    <w:rsid w:val="006D5F32"/>
    <w:rsid w:val="006D6382"/>
    <w:rsid w:val="006D7147"/>
    <w:rsid w:val="006E0189"/>
    <w:rsid w:val="006E20EB"/>
    <w:rsid w:val="006E247D"/>
    <w:rsid w:val="006E3C3E"/>
    <w:rsid w:val="006E5D5E"/>
    <w:rsid w:val="006E6DA8"/>
    <w:rsid w:val="006E6E44"/>
    <w:rsid w:val="006F00CA"/>
    <w:rsid w:val="006F0B2D"/>
    <w:rsid w:val="006F0D3D"/>
    <w:rsid w:val="006F226C"/>
    <w:rsid w:val="006F263F"/>
    <w:rsid w:val="006F2676"/>
    <w:rsid w:val="006F6814"/>
    <w:rsid w:val="006F7461"/>
    <w:rsid w:val="00700B0B"/>
    <w:rsid w:val="00700B41"/>
    <w:rsid w:val="00703264"/>
    <w:rsid w:val="00703EAE"/>
    <w:rsid w:val="00704200"/>
    <w:rsid w:val="007055F7"/>
    <w:rsid w:val="00705816"/>
    <w:rsid w:val="00705D94"/>
    <w:rsid w:val="0070617A"/>
    <w:rsid w:val="007068F1"/>
    <w:rsid w:val="00707102"/>
    <w:rsid w:val="007073B3"/>
    <w:rsid w:val="0070758D"/>
    <w:rsid w:val="0071053A"/>
    <w:rsid w:val="00711820"/>
    <w:rsid w:val="0071182F"/>
    <w:rsid w:val="00712FD8"/>
    <w:rsid w:val="0071584A"/>
    <w:rsid w:val="00716C79"/>
    <w:rsid w:val="00716ECE"/>
    <w:rsid w:val="007170E4"/>
    <w:rsid w:val="007177A4"/>
    <w:rsid w:val="00717E39"/>
    <w:rsid w:val="0072041E"/>
    <w:rsid w:val="00720478"/>
    <w:rsid w:val="00721D82"/>
    <w:rsid w:val="00723602"/>
    <w:rsid w:val="007243AD"/>
    <w:rsid w:val="007247B2"/>
    <w:rsid w:val="00724852"/>
    <w:rsid w:val="00724B9B"/>
    <w:rsid w:val="0072534E"/>
    <w:rsid w:val="00725387"/>
    <w:rsid w:val="00725AED"/>
    <w:rsid w:val="00725C1B"/>
    <w:rsid w:val="00726A01"/>
    <w:rsid w:val="00726AD4"/>
    <w:rsid w:val="00726C31"/>
    <w:rsid w:val="00727641"/>
    <w:rsid w:val="00727FEF"/>
    <w:rsid w:val="00731B02"/>
    <w:rsid w:val="00731E3F"/>
    <w:rsid w:val="00733370"/>
    <w:rsid w:val="00733DBE"/>
    <w:rsid w:val="0073406F"/>
    <w:rsid w:val="007357E5"/>
    <w:rsid w:val="0073742C"/>
    <w:rsid w:val="00737C6A"/>
    <w:rsid w:val="00737D4B"/>
    <w:rsid w:val="00740C73"/>
    <w:rsid w:val="00740F2D"/>
    <w:rsid w:val="007411DB"/>
    <w:rsid w:val="00741DE6"/>
    <w:rsid w:val="007429B8"/>
    <w:rsid w:val="007434FE"/>
    <w:rsid w:val="00745FF5"/>
    <w:rsid w:val="00747C5A"/>
    <w:rsid w:val="007505F7"/>
    <w:rsid w:val="00750E9E"/>
    <w:rsid w:val="00754A75"/>
    <w:rsid w:val="00754CDD"/>
    <w:rsid w:val="00754D33"/>
    <w:rsid w:val="00754F02"/>
    <w:rsid w:val="00755522"/>
    <w:rsid w:val="00756881"/>
    <w:rsid w:val="00756B2F"/>
    <w:rsid w:val="00756CC5"/>
    <w:rsid w:val="0075700B"/>
    <w:rsid w:val="00757F48"/>
    <w:rsid w:val="00763311"/>
    <w:rsid w:val="00764EB2"/>
    <w:rsid w:val="00766071"/>
    <w:rsid w:val="00766720"/>
    <w:rsid w:val="00766954"/>
    <w:rsid w:val="00767414"/>
    <w:rsid w:val="00767929"/>
    <w:rsid w:val="00770A83"/>
    <w:rsid w:val="00770E45"/>
    <w:rsid w:val="00772974"/>
    <w:rsid w:val="00775013"/>
    <w:rsid w:val="00775041"/>
    <w:rsid w:val="00775D54"/>
    <w:rsid w:val="007765F6"/>
    <w:rsid w:val="007777C6"/>
    <w:rsid w:val="00780D1B"/>
    <w:rsid w:val="007815F6"/>
    <w:rsid w:val="00782715"/>
    <w:rsid w:val="00783626"/>
    <w:rsid w:val="007837F1"/>
    <w:rsid w:val="00783D10"/>
    <w:rsid w:val="0078444D"/>
    <w:rsid w:val="00784E16"/>
    <w:rsid w:val="007852ED"/>
    <w:rsid w:val="00785EB3"/>
    <w:rsid w:val="007862AC"/>
    <w:rsid w:val="00786870"/>
    <w:rsid w:val="007869F1"/>
    <w:rsid w:val="00786A26"/>
    <w:rsid w:val="00787BB1"/>
    <w:rsid w:val="00790679"/>
    <w:rsid w:val="00790E5C"/>
    <w:rsid w:val="00790F00"/>
    <w:rsid w:val="007916ED"/>
    <w:rsid w:val="00791AA1"/>
    <w:rsid w:val="007923D4"/>
    <w:rsid w:val="00792792"/>
    <w:rsid w:val="007934D7"/>
    <w:rsid w:val="007934E7"/>
    <w:rsid w:val="00794288"/>
    <w:rsid w:val="0079519B"/>
    <w:rsid w:val="00795CB2"/>
    <w:rsid w:val="007964CE"/>
    <w:rsid w:val="00796BB6"/>
    <w:rsid w:val="007A2706"/>
    <w:rsid w:val="007A40AC"/>
    <w:rsid w:val="007A6707"/>
    <w:rsid w:val="007A6876"/>
    <w:rsid w:val="007A6E30"/>
    <w:rsid w:val="007A7E36"/>
    <w:rsid w:val="007B09D5"/>
    <w:rsid w:val="007B0FCA"/>
    <w:rsid w:val="007B12BC"/>
    <w:rsid w:val="007B1B7B"/>
    <w:rsid w:val="007B3547"/>
    <w:rsid w:val="007B3596"/>
    <w:rsid w:val="007B412D"/>
    <w:rsid w:val="007B43BE"/>
    <w:rsid w:val="007B4E8D"/>
    <w:rsid w:val="007B5942"/>
    <w:rsid w:val="007B691A"/>
    <w:rsid w:val="007B69F7"/>
    <w:rsid w:val="007B7CBB"/>
    <w:rsid w:val="007C00A9"/>
    <w:rsid w:val="007C0B5B"/>
    <w:rsid w:val="007C1305"/>
    <w:rsid w:val="007C3186"/>
    <w:rsid w:val="007C3290"/>
    <w:rsid w:val="007C3734"/>
    <w:rsid w:val="007C3A10"/>
    <w:rsid w:val="007C4099"/>
    <w:rsid w:val="007C42D6"/>
    <w:rsid w:val="007C473C"/>
    <w:rsid w:val="007C4A11"/>
    <w:rsid w:val="007C4A15"/>
    <w:rsid w:val="007C5C44"/>
    <w:rsid w:val="007C686E"/>
    <w:rsid w:val="007C6BE1"/>
    <w:rsid w:val="007C6F67"/>
    <w:rsid w:val="007D01D3"/>
    <w:rsid w:val="007D1176"/>
    <w:rsid w:val="007D1445"/>
    <w:rsid w:val="007D1558"/>
    <w:rsid w:val="007D2434"/>
    <w:rsid w:val="007D3B6B"/>
    <w:rsid w:val="007D4D01"/>
    <w:rsid w:val="007D4E0E"/>
    <w:rsid w:val="007D5578"/>
    <w:rsid w:val="007D60F2"/>
    <w:rsid w:val="007D6231"/>
    <w:rsid w:val="007D6839"/>
    <w:rsid w:val="007D6D2E"/>
    <w:rsid w:val="007D77D7"/>
    <w:rsid w:val="007D7ADF"/>
    <w:rsid w:val="007D7B01"/>
    <w:rsid w:val="007E065E"/>
    <w:rsid w:val="007E09E4"/>
    <w:rsid w:val="007E1588"/>
    <w:rsid w:val="007E1C45"/>
    <w:rsid w:val="007E2B62"/>
    <w:rsid w:val="007E3E72"/>
    <w:rsid w:val="007E3ECB"/>
    <w:rsid w:val="007E5279"/>
    <w:rsid w:val="007E72A2"/>
    <w:rsid w:val="007F0187"/>
    <w:rsid w:val="007F0A4C"/>
    <w:rsid w:val="007F10D9"/>
    <w:rsid w:val="007F225B"/>
    <w:rsid w:val="007F22AF"/>
    <w:rsid w:val="007F3671"/>
    <w:rsid w:val="007F447C"/>
    <w:rsid w:val="007F4B00"/>
    <w:rsid w:val="007F5354"/>
    <w:rsid w:val="007F5712"/>
    <w:rsid w:val="007F5932"/>
    <w:rsid w:val="007F5CEB"/>
    <w:rsid w:val="007F6585"/>
    <w:rsid w:val="007F743D"/>
    <w:rsid w:val="007F7A1D"/>
    <w:rsid w:val="00800697"/>
    <w:rsid w:val="008006D7"/>
    <w:rsid w:val="00801684"/>
    <w:rsid w:val="008019CC"/>
    <w:rsid w:val="00802658"/>
    <w:rsid w:val="00803AFE"/>
    <w:rsid w:val="008040DA"/>
    <w:rsid w:val="00804978"/>
    <w:rsid w:val="00805092"/>
    <w:rsid w:val="0080527E"/>
    <w:rsid w:val="0080579C"/>
    <w:rsid w:val="008058AE"/>
    <w:rsid w:val="0080783B"/>
    <w:rsid w:val="00810506"/>
    <w:rsid w:val="008132A0"/>
    <w:rsid w:val="00815693"/>
    <w:rsid w:val="00815A91"/>
    <w:rsid w:val="00820C85"/>
    <w:rsid w:val="00820E6F"/>
    <w:rsid w:val="008210CC"/>
    <w:rsid w:val="00821612"/>
    <w:rsid w:val="00821918"/>
    <w:rsid w:val="00821B3F"/>
    <w:rsid w:val="00821D56"/>
    <w:rsid w:val="00824DD7"/>
    <w:rsid w:val="008264F4"/>
    <w:rsid w:val="00827274"/>
    <w:rsid w:val="00831DB0"/>
    <w:rsid w:val="0083393C"/>
    <w:rsid w:val="00835015"/>
    <w:rsid w:val="00835524"/>
    <w:rsid w:val="0083603D"/>
    <w:rsid w:val="00836275"/>
    <w:rsid w:val="00842329"/>
    <w:rsid w:val="00843D5B"/>
    <w:rsid w:val="00846FAF"/>
    <w:rsid w:val="00847945"/>
    <w:rsid w:val="00847DBD"/>
    <w:rsid w:val="00847E44"/>
    <w:rsid w:val="008507C1"/>
    <w:rsid w:val="00851BD2"/>
    <w:rsid w:val="00852E2D"/>
    <w:rsid w:val="00853011"/>
    <w:rsid w:val="008536A7"/>
    <w:rsid w:val="00853B6A"/>
    <w:rsid w:val="00853DF3"/>
    <w:rsid w:val="00856464"/>
    <w:rsid w:val="008570BA"/>
    <w:rsid w:val="008574E1"/>
    <w:rsid w:val="00861303"/>
    <w:rsid w:val="0086135F"/>
    <w:rsid w:val="00861D22"/>
    <w:rsid w:val="0086300F"/>
    <w:rsid w:val="00863337"/>
    <w:rsid w:val="00863B13"/>
    <w:rsid w:val="008644EC"/>
    <w:rsid w:val="00864D7B"/>
    <w:rsid w:val="0086646D"/>
    <w:rsid w:val="0086765F"/>
    <w:rsid w:val="00870592"/>
    <w:rsid w:val="00870F95"/>
    <w:rsid w:val="0087395E"/>
    <w:rsid w:val="00873D6E"/>
    <w:rsid w:val="00873DB3"/>
    <w:rsid w:val="00874170"/>
    <w:rsid w:val="008745F8"/>
    <w:rsid w:val="00874AF8"/>
    <w:rsid w:val="008752AC"/>
    <w:rsid w:val="008755FD"/>
    <w:rsid w:val="0087708F"/>
    <w:rsid w:val="008776E4"/>
    <w:rsid w:val="008818ED"/>
    <w:rsid w:val="00881B4D"/>
    <w:rsid w:val="008858D9"/>
    <w:rsid w:val="008868C2"/>
    <w:rsid w:val="00890DCF"/>
    <w:rsid w:val="008920BD"/>
    <w:rsid w:val="008926A8"/>
    <w:rsid w:val="00893004"/>
    <w:rsid w:val="00893B8F"/>
    <w:rsid w:val="008944D2"/>
    <w:rsid w:val="0089543E"/>
    <w:rsid w:val="00895465"/>
    <w:rsid w:val="00895A88"/>
    <w:rsid w:val="008A2A0F"/>
    <w:rsid w:val="008A2D95"/>
    <w:rsid w:val="008A3E06"/>
    <w:rsid w:val="008A51DE"/>
    <w:rsid w:val="008A5237"/>
    <w:rsid w:val="008A52A1"/>
    <w:rsid w:val="008A6370"/>
    <w:rsid w:val="008B1F99"/>
    <w:rsid w:val="008B2C1D"/>
    <w:rsid w:val="008B3242"/>
    <w:rsid w:val="008B3303"/>
    <w:rsid w:val="008B35D2"/>
    <w:rsid w:val="008B4A56"/>
    <w:rsid w:val="008B5103"/>
    <w:rsid w:val="008B65A1"/>
    <w:rsid w:val="008B6F31"/>
    <w:rsid w:val="008B7233"/>
    <w:rsid w:val="008B7938"/>
    <w:rsid w:val="008C02F9"/>
    <w:rsid w:val="008C0918"/>
    <w:rsid w:val="008C17EA"/>
    <w:rsid w:val="008C194E"/>
    <w:rsid w:val="008C20E9"/>
    <w:rsid w:val="008C2100"/>
    <w:rsid w:val="008C3841"/>
    <w:rsid w:val="008C39C9"/>
    <w:rsid w:val="008C3A6B"/>
    <w:rsid w:val="008C46A8"/>
    <w:rsid w:val="008C4B4F"/>
    <w:rsid w:val="008C4B9F"/>
    <w:rsid w:val="008C502F"/>
    <w:rsid w:val="008C628F"/>
    <w:rsid w:val="008C66E8"/>
    <w:rsid w:val="008C6902"/>
    <w:rsid w:val="008C6EF8"/>
    <w:rsid w:val="008C7E75"/>
    <w:rsid w:val="008D01E6"/>
    <w:rsid w:val="008D0F01"/>
    <w:rsid w:val="008D22D6"/>
    <w:rsid w:val="008D2A45"/>
    <w:rsid w:val="008D5429"/>
    <w:rsid w:val="008D6F1D"/>
    <w:rsid w:val="008D753C"/>
    <w:rsid w:val="008E0359"/>
    <w:rsid w:val="008E08E6"/>
    <w:rsid w:val="008E114D"/>
    <w:rsid w:val="008E14C9"/>
    <w:rsid w:val="008E1DA3"/>
    <w:rsid w:val="008E20AD"/>
    <w:rsid w:val="008E2653"/>
    <w:rsid w:val="008E31C4"/>
    <w:rsid w:val="008E3742"/>
    <w:rsid w:val="008E3803"/>
    <w:rsid w:val="008E4AE0"/>
    <w:rsid w:val="008E7458"/>
    <w:rsid w:val="008E79D6"/>
    <w:rsid w:val="008F03B1"/>
    <w:rsid w:val="008F08BD"/>
    <w:rsid w:val="008F119C"/>
    <w:rsid w:val="008F3922"/>
    <w:rsid w:val="008F46AB"/>
    <w:rsid w:val="008F470E"/>
    <w:rsid w:val="008F5672"/>
    <w:rsid w:val="00900253"/>
    <w:rsid w:val="00901E07"/>
    <w:rsid w:val="00901EBE"/>
    <w:rsid w:val="00901FBB"/>
    <w:rsid w:val="00902393"/>
    <w:rsid w:val="00904929"/>
    <w:rsid w:val="00904B2E"/>
    <w:rsid w:val="00904D49"/>
    <w:rsid w:val="00904E5B"/>
    <w:rsid w:val="00905280"/>
    <w:rsid w:val="00905A95"/>
    <w:rsid w:val="00906092"/>
    <w:rsid w:val="0090621E"/>
    <w:rsid w:val="00907336"/>
    <w:rsid w:val="009102B1"/>
    <w:rsid w:val="0091035C"/>
    <w:rsid w:val="009103F5"/>
    <w:rsid w:val="00910FC9"/>
    <w:rsid w:val="009112CA"/>
    <w:rsid w:val="00911AED"/>
    <w:rsid w:val="00911D1D"/>
    <w:rsid w:val="00912AB5"/>
    <w:rsid w:val="00913150"/>
    <w:rsid w:val="00914D63"/>
    <w:rsid w:val="009173E5"/>
    <w:rsid w:val="00917A6F"/>
    <w:rsid w:val="00920AEF"/>
    <w:rsid w:val="009214E7"/>
    <w:rsid w:val="00921EEC"/>
    <w:rsid w:val="00923112"/>
    <w:rsid w:val="009233FD"/>
    <w:rsid w:val="00923634"/>
    <w:rsid w:val="00924339"/>
    <w:rsid w:val="00924EB4"/>
    <w:rsid w:val="00925A17"/>
    <w:rsid w:val="00926572"/>
    <w:rsid w:val="00926F12"/>
    <w:rsid w:val="009312F6"/>
    <w:rsid w:val="00931D40"/>
    <w:rsid w:val="00933C51"/>
    <w:rsid w:val="00933CCA"/>
    <w:rsid w:val="0093416A"/>
    <w:rsid w:val="009347B8"/>
    <w:rsid w:val="009353D0"/>
    <w:rsid w:val="0093586E"/>
    <w:rsid w:val="00935AA8"/>
    <w:rsid w:val="00936177"/>
    <w:rsid w:val="009371C5"/>
    <w:rsid w:val="0094106A"/>
    <w:rsid w:val="00941169"/>
    <w:rsid w:val="00941AC9"/>
    <w:rsid w:val="00942750"/>
    <w:rsid w:val="00942A02"/>
    <w:rsid w:val="009432D3"/>
    <w:rsid w:val="0094537B"/>
    <w:rsid w:val="00946358"/>
    <w:rsid w:val="0094734D"/>
    <w:rsid w:val="00950013"/>
    <w:rsid w:val="00951C98"/>
    <w:rsid w:val="00951D73"/>
    <w:rsid w:val="00952DC3"/>
    <w:rsid w:val="0095333E"/>
    <w:rsid w:val="00953909"/>
    <w:rsid w:val="00953DEE"/>
    <w:rsid w:val="00953ED6"/>
    <w:rsid w:val="00954CDA"/>
    <w:rsid w:val="009577E3"/>
    <w:rsid w:val="00957C5A"/>
    <w:rsid w:val="00957DE1"/>
    <w:rsid w:val="00960EF9"/>
    <w:rsid w:val="00962170"/>
    <w:rsid w:val="00962352"/>
    <w:rsid w:val="00962420"/>
    <w:rsid w:val="009624AD"/>
    <w:rsid w:val="009629FB"/>
    <w:rsid w:val="00963139"/>
    <w:rsid w:val="00963479"/>
    <w:rsid w:val="00963A1A"/>
    <w:rsid w:val="00963CA6"/>
    <w:rsid w:val="009640B2"/>
    <w:rsid w:val="009650DB"/>
    <w:rsid w:val="00965A1D"/>
    <w:rsid w:val="00965B7C"/>
    <w:rsid w:val="00965BFA"/>
    <w:rsid w:val="009660A3"/>
    <w:rsid w:val="009662C2"/>
    <w:rsid w:val="00967B58"/>
    <w:rsid w:val="00972057"/>
    <w:rsid w:val="00972215"/>
    <w:rsid w:val="00972A7D"/>
    <w:rsid w:val="00972C49"/>
    <w:rsid w:val="00972D65"/>
    <w:rsid w:val="00975657"/>
    <w:rsid w:val="00980126"/>
    <w:rsid w:val="009804A9"/>
    <w:rsid w:val="009808BF"/>
    <w:rsid w:val="00980E6D"/>
    <w:rsid w:val="00981473"/>
    <w:rsid w:val="009825CA"/>
    <w:rsid w:val="009826CC"/>
    <w:rsid w:val="009826F0"/>
    <w:rsid w:val="00982DC4"/>
    <w:rsid w:val="00983942"/>
    <w:rsid w:val="00983BB2"/>
    <w:rsid w:val="009842D2"/>
    <w:rsid w:val="009859AC"/>
    <w:rsid w:val="00985CDA"/>
    <w:rsid w:val="0098673E"/>
    <w:rsid w:val="00986A69"/>
    <w:rsid w:val="00987336"/>
    <w:rsid w:val="009920F8"/>
    <w:rsid w:val="00993406"/>
    <w:rsid w:val="00994A39"/>
    <w:rsid w:val="00996077"/>
    <w:rsid w:val="00996EBF"/>
    <w:rsid w:val="00997602"/>
    <w:rsid w:val="009A1E44"/>
    <w:rsid w:val="009A27B1"/>
    <w:rsid w:val="009A27B2"/>
    <w:rsid w:val="009A2AC0"/>
    <w:rsid w:val="009A2DF4"/>
    <w:rsid w:val="009A4111"/>
    <w:rsid w:val="009A6C07"/>
    <w:rsid w:val="009B0990"/>
    <w:rsid w:val="009B10F0"/>
    <w:rsid w:val="009B1794"/>
    <w:rsid w:val="009B227C"/>
    <w:rsid w:val="009B2A6E"/>
    <w:rsid w:val="009B2CAA"/>
    <w:rsid w:val="009B337B"/>
    <w:rsid w:val="009B5782"/>
    <w:rsid w:val="009B5B22"/>
    <w:rsid w:val="009B667C"/>
    <w:rsid w:val="009B67D4"/>
    <w:rsid w:val="009B6BB0"/>
    <w:rsid w:val="009B7A4C"/>
    <w:rsid w:val="009C0FC6"/>
    <w:rsid w:val="009C26AC"/>
    <w:rsid w:val="009C2881"/>
    <w:rsid w:val="009C438B"/>
    <w:rsid w:val="009C51F7"/>
    <w:rsid w:val="009C549E"/>
    <w:rsid w:val="009C6008"/>
    <w:rsid w:val="009C6207"/>
    <w:rsid w:val="009D0CD5"/>
    <w:rsid w:val="009D284E"/>
    <w:rsid w:val="009D39DF"/>
    <w:rsid w:val="009D4D27"/>
    <w:rsid w:val="009D4E3A"/>
    <w:rsid w:val="009D6808"/>
    <w:rsid w:val="009D74DD"/>
    <w:rsid w:val="009D760B"/>
    <w:rsid w:val="009D7C4D"/>
    <w:rsid w:val="009D7D65"/>
    <w:rsid w:val="009E1EBE"/>
    <w:rsid w:val="009E249B"/>
    <w:rsid w:val="009E2C3E"/>
    <w:rsid w:val="009E3164"/>
    <w:rsid w:val="009E41C2"/>
    <w:rsid w:val="009E4F3C"/>
    <w:rsid w:val="009E57A0"/>
    <w:rsid w:val="009E5881"/>
    <w:rsid w:val="009E693A"/>
    <w:rsid w:val="009E6CEE"/>
    <w:rsid w:val="009E7F1A"/>
    <w:rsid w:val="009F09A5"/>
    <w:rsid w:val="009F1344"/>
    <w:rsid w:val="009F136D"/>
    <w:rsid w:val="009F2896"/>
    <w:rsid w:val="009F2929"/>
    <w:rsid w:val="009F2E12"/>
    <w:rsid w:val="009F2E81"/>
    <w:rsid w:val="009F543A"/>
    <w:rsid w:val="009F580D"/>
    <w:rsid w:val="00A007BD"/>
    <w:rsid w:val="00A03474"/>
    <w:rsid w:val="00A0349F"/>
    <w:rsid w:val="00A04BB7"/>
    <w:rsid w:val="00A05124"/>
    <w:rsid w:val="00A0583F"/>
    <w:rsid w:val="00A0757C"/>
    <w:rsid w:val="00A07B53"/>
    <w:rsid w:val="00A07D82"/>
    <w:rsid w:val="00A101E6"/>
    <w:rsid w:val="00A104BD"/>
    <w:rsid w:val="00A12C6D"/>
    <w:rsid w:val="00A13175"/>
    <w:rsid w:val="00A132BB"/>
    <w:rsid w:val="00A139CA"/>
    <w:rsid w:val="00A13B5C"/>
    <w:rsid w:val="00A13FED"/>
    <w:rsid w:val="00A148E1"/>
    <w:rsid w:val="00A160F8"/>
    <w:rsid w:val="00A16650"/>
    <w:rsid w:val="00A17BC7"/>
    <w:rsid w:val="00A2056B"/>
    <w:rsid w:val="00A2269F"/>
    <w:rsid w:val="00A22ADA"/>
    <w:rsid w:val="00A23298"/>
    <w:rsid w:val="00A23B4F"/>
    <w:rsid w:val="00A23BCB"/>
    <w:rsid w:val="00A254F4"/>
    <w:rsid w:val="00A25957"/>
    <w:rsid w:val="00A25BC3"/>
    <w:rsid w:val="00A301E5"/>
    <w:rsid w:val="00A30E00"/>
    <w:rsid w:val="00A3250F"/>
    <w:rsid w:val="00A34219"/>
    <w:rsid w:val="00A345D4"/>
    <w:rsid w:val="00A348F8"/>
    <w:rsid w:val="00A34EB1"/>
    <w:rsid w:val="00A3547C"/>
    <w:rsid w:val="00A36819"/>
    <w:rsid w:val="00A375BB"/>
    <w:rsid w:val="00A37855"/>
    <w:rsid w:val="00A4039E"/>
    <w:rsid w:val="00A40E36"/>
    <w:rsid w:val="00A42B06"/>
    <w:rsid w:val="00A42EBE"/>
    <w:rsid w:val="00A4305B"/>
    <w:rsid w:val="00A4312C"/>
    <w:rsid w:val="00A4340C"/>
    <w:rsid w:val="00A4372D"/>
    <w:rsid w:val="00A44730"/>
    <w:rsid w:val="00A45524"/>
    <w:rsid w:val="00A467B5"/>
    <w:rsid w:val="00A47F3A"/>
    <w:rsid w:val="00A50F1A"/>
    <w:rsid w:val="00A51491"/>
    <w:rsid w:val="00A51A29"/>
    <w:rsid w:val="00A521C1"/>
    <w:rsid w:val="00A52B76"/>
    <w:rsid w:val="00A5356F"/>
    <w:rsid w:val="00A53652"/>
    <w:rsid w:val="00A536F0"/>
    <w:rsid w:val="00A537FA"/>
    <w:rsid w:val="00A53A6F"/>
    <w:rsid w:val="00A53C86"/>
    <w:rsid w:val="00A54BC4"/>
    <w:rsid w:val="00A56052"/>
    <w:rsid w:val="00A56DA6"/>
    <w:rsid w:val="00A5792A"/>
    <w:rsid w:val="00A6066D"/>
    <w:rsid w:val="00A6069A"/>
    <w:rsid w:val="00A60DF4"/>
    <w:rsid w:val="00A60E5C"/>
    <w:rsid w:val="00A61296"/>
    <w:rsid w:val="00A61478"/>
    <w:rsid w:val="00A619A3"/>
    <w:rsid w:val="00A64672"/>
    <w:rsid w:val="00A648A5"/>
    <w:rsid w:val="00A65FA2"/>
    <w:rsid w:val="00A66ECD"/>
    <w:rsid w:val="00A674B2"/>
    <w:rsid w:val="00A67ADD"/>
    <w:rsid w:val="00A74E7D"/>
    <w:rsid w:val="00A7515B"/>
    <w:rsid w:val="00A75287"/>
    <w:rsid w:val="00A753FF"/>
    <w:rsid w:val="00A7586A"/>
    <w:rsid w:val="00A76F61"/>
    <w:rsid w:val="00A776D0"/>
    <w:rsid w:val="00A8028F"/>
    <w:rsid w:val="00A817DD"/>
    <w:rsid w:val="00A81C0D"/>
    <w:rsid w:val="00A81C96"/>
    <w:rsid w:val="00A8364F"/>
    <w:rsid w:val="00A83E4E"/>
    <w:rsid w:val="00A844AF"/>
    <w:rsid w:val="00A84BAF"/>
    <w:rsid w:val="00A857FA"/>
    <w:rsid w:val="00A8678E"/>
    <w:rsid w:val="00A873A8"/>
    <w:rsid w:val="00A9021B"/>
    <w:rsid w:val="00A917CA"/>
    <w:rsid w:val="00A928FD"/>
    <w:rsid w:val="00A93A7C"/>
    <w:rsid w:val="00A93DB6"/>
    <w:rsid w:val="00A94167"/>
    <w:rsid w:val="00A95226"/>
    <w:rsid w:val="00A95A2A"/>
    <w:rsid w:val="00A97A9F"/>
    <w:rsid w:val="00A97C38"/>
    <w:rsid w:val="00AA09DA"/>
    <w:rsid w:val="00AA2FAA"/>
    <w:rsid w:val="00AA3179"/>
    <w:rsid w:val="00AA31B8"/>
    <w:rsid w:val="00AA4FA9"/>
    <w:rsid w:val="00AA6119"/>
    <w:rsid w:val="00AA6925"/>
    <w:rsid w:val="00AA6F3E"/>
    <w:rsid w:val="00AA7AFB"/>
    <w:rsid w:val="00AB07B6"/>
    <w:rsid w:val="00AB0B2C"/>
    <w:rsid w:val="00AB2FE0"/>
    <w:rsid w:val="00AB35FC"/>
    <w:rsid w:val="00AB3E33"/>
    <w:rsid w:val="00AB3F4B"/>
    <w:rsid w:val="00AB436D"/>
    <w:rsid w:val="00AB51CC"/>
    <w:rsid w:val="00AB5604"/>
    <w:rsid w:val="00AB5B40"/>
    <w:rsid w:val="00AB623A"/>
    <w:rsid w:val="00AB6CFB"/>
    <w:rsid w:val="00AB6E27"/>
    <w:rsid w:val="00AC14DD"/>
    <w:rsid w:val="00AC1B33"/>
    <w:rsid w:val="00AC1BD0"/>
    <w:rsid w:val="00AC3D79"/>
    <w:rsid w:val="00AC7525"/>
    <w:rsid w:val="00AD0A1B"/>
    <w:rsid w:val="00AD0D40"/>
    <w:rsid w:val="00AD2A6F"/>
    <w:rsid w:val="00AD3A67"/>
    <w:rsid w:val="00AD4404"/>
    <w:rsid w:val="00AD45DE"/>
    <w:rsid w:val="00AD47A4"/>
    <w:rsid w:val="00AD4BDC"/>
    <w:rsid w:val="00AD5A42"/>
    <w:rsid w:val="00AD5FD0"/>
    <w:rsid w:val="00AD78C6"/>
    <w:rsid w:val="00AE0398"/>
    <w:rsid w:val="00AE0B53"/>
    <w:rsid w:val="00AE20BD"/>
    <w:rsid w:val="00AE2177"/>
    <w:rsid w:val="00AE2B69"/>
    <w:rsid w:val="00AE2EA5"/>
    <w:rsid w:val="00AE3500"/>
    <w:rsid w:val="00AE532F"/>
    <w:rsid w:val="00AE554D"/>
    <w:rsid w:val="00AE5644"/>
    <w:rsid w:val="00AE573A"/>
    <w:rsid w:val="00AE6311"/>
    <w:rsid w:val="00AE74A1"/>
    <w:rsid w:val="00AE7925"/>
    <w:rsid w:val="00AE7B36"/>
    <w:rsid w:val="00AE7D10"/>
    <w:rsid w:val="00AE7EE8"/>
    <w:rsid w:val="00AF0201"/>
    <w:rsid w:val="00AF06B6"/>
    <w:rsid w:val="00AF218B"/>
    <w:rsid w:val="00AF222B"/>
    <w:rsid w:val="00AF30FF"/>
    <w:rsid w:val="00AF37A5"/>
    <w:rsid w:val="00AF3D51"/>
    <w:rsid w:val="00AF3E64"/>
    <w:rsid w:val="00AF426E"/>
    <w:rsid w:val="00AF43BD"/>
    <w:rsid w:val="00AF4528"/>
    <w:rsid w:val="00AF7577"/>
    <w:rsid w:val="00B00008"/>
    <w:rsid w:val="00B00361"/>
    <w:rsid w:val="00B02E67"/>
    <w:rsid w:val="00B032E9"/>
    <w:rsid w:val="00B03BC4"/>
    <w:rsid w:val="00B048E0"/>
    <w:rsid w:val="00B05194"/>
    <w:rsid w:val="00B0538B"/>
    <w:rsid w:val="00B05C11"/>
    <w:rsid w:val="00B06746"/>
    <w:rsid w:val="00B06C44"/>
    <w:rsid w:val="00B06F8F"/>
    <w:rsid w:val="00B07EA2"/>
    <w:rsid w:val="00B118E2"/>
    <w:rsid w:val="00B1254F"/>
    <w:rsid w:val="00B13E7E"/>
    <w:rsid w:val="00B14994"/>
    <w:rsid w:val="00B14CDF"/>
    <w:rsid w:val="00B154E6"/>
    <w:rsid w:val="00B15665"/>
    <w:rsid w:val="00B159D1"/>
    <w:rsid w:val="00B15DD6"/>
    <w:rsid w:val="00B1728E"/>
    <w:rsid w:val="00B20F12"/>
    <w:rsid w:val="00B2240A"/>
    <w:rsid w:val="00B2273B"/>
    <w:rsid w:val="00B231C3"/>
    <w:rsid w:val="00B24908"/>
    <w:rsid w:val="00B24BB3"/>
    <w:rsid w:val="00B25014"/>
    <w:rsid w:val="00B25235"/>
    <w:rsid w:val="00B25388"/>
    <w:rsid w:val="00B25EF3"/>
    <w:rsid w:val="00B268A0"/>
    <w:rsid w:val="00B272DC"/>
    <w:rsid w:val="00B30BF6"/>
    <w:rsid w:val="00B30CA0"/>
    <w:rsid w:val="00B30F40"/>
    <w:rsid w:val="00B3214B"/>
    <w:rsid w:val="00B35108"/>
    <w:rsid w:val="00B3591D"/>
    <w:rsid w:val="00B35D38"/>
    <w:rsid w:val="00B36496"/>
    <w:rsid w:val="00B40909"/>
    <w:rsid w:val="00B40C1A"/>
    <w:rsid w:val="00B413F5"/>
    <w:rsid w:val="00B4179E"/>
    <w:rsid w:val="00B41ADF"/>
    <w:rsid w:val="00B42780"/>
    <w:rsid w:val="00B42BEB"/>
    <w:rsid w:val="00B434B3"/>
    <w:rsid w:val="00B43FA1"/>
    <w:rsid w:val="00B44376"/>
    <w:rsid w:val="00B456AC"/>
    <w:rsid w:val="00B45B0F"/>
    <w:rsid w:val="00B4728C"/>
    <w:rsid w:val="00B477D4"/>
    <w:rsid w:val="00B47C89"/>
    <w:rsid w:val="00B50B00"/>
    <w:rsid w:val="00B50FA4"/>
    <w:rsid w:val="00B51DE8"/>
    <w:rsid w:val="00B54368"/>
    <w:rsid w:val="00B543E8"/>
    <w:rsid w:val="00B54448"/>
    <w:rsid w:val="00B5559D"/>
    <w:rsid w:val="00B557EC"/>
    <w:rsid w:val="00B559FE"/>
    <w:rsid w:val="00B5696A"/>
    <w:rsid w:val="00B57B81"/>
    <w:rsid w:val="00B60199"/>
    <w:rsid w:val="00B610FC"/>
    <w:rsid w:val="00B61ED9"/>
    <w:rsid w:val="00B6350D"/>
    <w:rsid w:val="00B63C60"/>
    <w:rsid w:val="00B6437A"/>
    <w:rsid w:val="00B64B02"/>
    <w:rsid w:val="00B65A29"/>
    <w:rsid w:val="00B65FF8"/>
    <w:rsid w:val="00B66BB7"/>
    <w:rsid w:val="00B6741B"/>
    <w:rsid w:val="00B677F7"/>
    <w:rsid w:val="00B67E2E"/>
    <w:rsid w:val="00B67EA9"/>
    <w:rsid w:val="00B7004B"/>
    <w:rsid w:val="00B70756"/>
    <w:rsid w:val="00B72A57"/>
    <w:rsid w:val="00B73FE9"/>
    <w:rsid w:val="00B743E5"/>
    <w:rsid w:val="00B75317"/>
    <w:rsid w:val="00B753BA"/>
    <w:rsid w:val="00B7643F"/>
    <w:rsid w:val="00B77493"/>
    <w:rsid w:val="00B77608"/>
    <w:rsid w:val="00B800E1"/>
    <w:rsid w:val="00B81F32"/>
    <w:rsid w:val="00B8354A"/>
    <w:rsid w:val="00B838D1"/>
    <w:rsid w:val="00B839B3"/>
    <w:rsid w:val="00B8413C"/>
    <w:rsid w:val="00B84383"/>
    <w:rsid w:val="00B848F7"/>
    <w:rsid w:val="00B84FF1"/>
    <w:rsid w:val="00B85B45"/>
    <w:rsid w:val="00B85D5A"/>
    <w:rsid w:val="00B914F2"/>
    <w:rsid w:val="00B9237B"/>
    <w:rsid w:val="00B929E7"/>
    <w:rsid w:val="00B943C0"/>
    <w:rsid w:val="00B94722"/>
    <w:rsid w:val="00B94A01"/>
    <w:rsid w:val="00B95FB6"/>
    <w:rsid w:val="00B9624C"/>
    <w:rsid w:val="00B965D2"/>
    <w:rsid w:val="00B96675"/>
    <w:rsid w:val="00B96ACC"/>
    <w:rsid w:val="00B96FF6"/>
    <w:rsid w:val="00B97802"/>
    <w:rsid w:val="00BA0B0A"/>
    <w:rsid w:val="00BA10FD"/>
    <w:rsid w:val="00BA14D4"/>
    <w:rsid w:val="00BA1C99"/>
    <w:rsid w:val="00BA1FFF"/>
    <w:rsid w:val="00BA221B"/>
    <w:rsid w:val="00BA28B1"/>
    <w:rsid w:val="00BA2D7F"/>
    <w:rsid w:val="00BA3574"/>
    <w:rsid w:val="00BA5302"/>
    <w:rsid w:val="00BA53EB"/>
    <w:rsid w:val="00BA5EF3"/>
    <w:rsid w:val="00BA6282"/>
    <w:rsid w:val="00BA7747"/>
    <w:rsid w:val="00BA78A7"/>
    <w:rsid w:val="00BB0B60"/>
    <w:rsid w:val="00BB1AB5"/>
    <w:rsid w:val="00BB37E7"/>
    <w:rsid w:val="00BB39A3"/>
    <w:rsid w:val="00BB44E7"/>
    <w:rsid w:val="00BB54DF"/>
    <w:rsid w:val="00BB5990"/>
    <w:rsid w:val="00BB59ED"/>
    <w:rsid w:val="00BB5A57"/>
    <w:rsid w:val="00BB6D8A"/>
    <w:rsid w:val="00BB70BC"/>
    <w:rsid w:val="00BC0337"/>
    <w:rsid w:val="00BC170B"/>
    <w:rsid w:val="00BC1966"/>
    <w:rsid w:val="00BC1A8F"/>
    <w:rsid w:val="00BC22ED"/>
    <w:rsid w:val="00BC2335"/>
    <w:rsid w:val="00BC23BC"/>
    <w:rsid w:val="00BC2524"/>
    <w:rsid w:val="00BC34F9"/>
    <w:rsid w:val="00BC453C"/>
    <w:rsid w:val="00BC4C51"/>
    <w:rsid w:val="00BC5456"/>
    <w:rsid w:val="00BC7375"/>
    <w:rsid w:val="00BC7B07"/>
    <w:rsid w:val="00BD0109"/>
    <w:rsid w:val="00BD02DE"/>
    <w:rsid w:val="00BD1D47"/>
    <w:rsid w:val="00BD25BA"/>
    <w:rsid w:val="00BD3DFF"/>
    <w:rsid w:val="00BD46A6"/>
    <w:rsid w:val="00BD5E80"/>
    <w:rsid w:val="00BD634B"/>
    <w:rsid w:val="00BD63AE"/>
    <w:rsid w:val="00BD6765"/>
    <w:rsid w:val="00BD7376"/>
    <w:rsid w:val="00BE1B5E"/>
    <w:rsid w:val="00BE21D6"/>
    <w:rsid w:val="00BE5F8B"/>
    <w:rsid w:val="00BF11BD"/>
    <w:rsid w:val="00BF1C27"/>
    <w:rsid w:val="00BF2AF3"/>
    <w:rsid w:val="00BF3048"/>
    <w:rsid w:val="00BF6463"/>
    <w:rsid w:val="00BF6A4E"/>
    <w:rsid w:val="00C00BB3"/>
    <w:rsid w:val="00C00CF9"/>
    <w:rsid w:val="00C019B4"/>
    <w:rsid w:val="00C02209"/>
    <w:rsid w:val="00C03845"/>
    <w:rsid w:val="00C038D6"/>
    <w:rsid w:val="00C05EF5"/>
    <w:rsid w:val="00C06EB8"/>
    <w:rsid w:val="00C076F0"/>
    <w:rsid w:val="00C1004B"/>
    <w:rsid w:val="00C1005F"/>
    <w:rsid w:val="00C10596"/>
    <w:rsid w:val="00C10675"/>
    <w:rsid w:val="00C122E0"/>
    <w:rsid w:val="00C122F9"/>
    <w:rsid w:val="00C13843"/>
    <w:rsid w:val="00C13A6F"/>
    <w:rsid w:val="00C13B9C"/>
    <w:rsid w:val="00C1468E"/>
    <w:rsid w:val="00C1484F"/>
    <w:rsid w:val="00C16892"/>
    <w:rsid w:val="00C16C4C"/>
    <w:rsid w:val="00C173C2"/>
    <w:rsid w:val="00C20EE5"/>
    <w:rsid w:val="00C20F48"/>
    <w:rsid w:val="00C22D65"/>
    <w:rsid w:val="00C22D94"/>
    <w:rsid w:val="00C26248"/>
    <w:rsid w:val="00C300E6"/>
    <w:rsid w:val="00C30DDC"/>
    <w:rsid w:val="00C3123C"/>
    <w:rsid w:val="00C327F1"/>
    <w:rsid w:val="00C32F30"/>
    <w:rsid w:val="00C345AA"/>
    <w:rsid w:val="00C34F16"/>
    <w:rsid w:val="00C35B17"/>
    <w:rsid w:val="00C36BA9"/>
    <w:rsid w:val="00C374EE"/>
    <w:rsid w:val="00C37A74"/>
    <w:rsid w:val="00C37DA9"/>
    <w:rsid w:val="00C40B95"/>
    <w:rsid w:val="00C414A9"/>
    <w:rsid w:val="00C41C82"/>
    <w:rsid w:val="00C42782"/>
    <w:rsid w:val="00C42B10"/>
    <w:rsid w:val="00C45A78"/>
    <w:rsid w:val="00C45C2A"/>
    <w:rsid w:val="00C45E14"/>
    <w:rsid w:val="00C46A11"/>
    <w:rsid w:val="00C46E55"/>
    <w:rsid w:val="00C51ADE"/>
    <w:rsid w:val="00C5320D"/>
    <w:rsid w:val="00C53808"/>
    <w:rsid w:val="00C53A0E"/>
    <w:rsid w:val="00C55321"/>
    <w:rsid w:val="00C56305"/>
    <w:rsid w:val="00C564F0"/>
    <w:rsid w:val="00C568A6"/>
    <w:rsid w:val="00C574DD"/>
    <w:rsid w:val="00C57B01"/>
    <w:rsid w:val="00C60084"/>
    <w:rsid w:val="00C6059E"/>
    <w:rsid w:val="00C61C53"/>
    <w:rsid w:val="00C622C8"/>
    <w:rsid w:val="00C63C29"/>
    <w:rsid w:val="00C63F40"/>
    <w:rsid w:val="00C64A21"/>
    <w:rsid w:val="00C64BB7"/>
    <w:rsid w:val="00C64DF3"/>
    <w:rsid w:val="00C652E4"/>
    <w:rsid w:val="00C664EA"/>
    <w:rsid w:val="00C67343"/>
    <w:rsid w:val="00C70C73"/>
    <w:rsid w:val="00C710C2"/>
    <w:rsid w:val="00C71230"/>
    <w:rsid w:val="00C721CC"/>
    <w:rsid w:val="00C72A71"/>
    <w:rsid w:val="00C72AB9"/>
    <w:rsid w:val="00C72DE1"/>
    <w:rsid w:val="00C734B8"/>
    <w:rsid w:val="00C742FC"/>
    <w:rsid w:val="00C7762D"/>
    <w:rsid w:val="00C80621"/>
    <w:rsid w:val="00C808A0"/>
    <w:rsid w:val="00C81F91"/>
    <w:rsid w:val="00C829A1"/>
    <w:rsid w:val="00C82B97"/>
    <w:rsid w:val="00C82CDC"/>
    <w:rsid w:val="00C8344B"/>
    <w:rsid w:val="00C8412D"/>
    <w:rsid w:val="00C84709"/>
    <w:rsid w:val="00C84B43"/>
    <w:rsid w:val="00C84BBD"/>
    <w:rsid w:val="00C84C8D"/>
    <w:rsid w:val="00C84F8B"/>
    <w:rsid w:val="00C90780"/>
    <w:rsid w:val="00C90B08"/>
    <w:rsid w:val="00C91B9F"/>
    <w:rsid w:val="00C92386"/>
    <w:rsid w:val="00C9316D"/>
    <w:rsid w:val="00C93F0C"/>
    <w:rsid w:val="00C94309"/>
    <w:rsid w:val="00C9443B"/>
    <w:rsid w:val="00C94C8B"/>
    <w:rsid w:val="00C94E1A"/>
    <w:rsid w:val="00C9554D"/>
    <w:rsid w:val="00C95D2E"/>
    <w:rsid w:val="00C97976"/>
    <w:rsid w:val="00C97D25"/>
    <w:rsid w:val="00CA08C8"/>
    <w:rsid w:val="00CA0C5A"/>
    <w:rsid w:val="00CA148A"/>
    <w:rsid w:val="00CA19B8"/>
    <w:rsid w:val="00CA3549"/>
    <w:rsid w:val="00CA43AE"/>
    <w:rsid w:val="00CA4AC4"/>
    <w:rsid w:val="00CA53C1"/>
    <w:rsid w:val="00CA579A"/>
    <w:rsid w:val="00CA582B"/>
    <w:rsid w:val="00CA5C8C"/>
    <w:rsid w:val="00CA6430"/>
    <w:rsid w:val="00CA6AFD"/>
    <w:rsid w:val="00CA7BA5"/>
    <w:rsid w:val="00CB169A"/>
    <w:rsid w:val="00CB1DD6"/>
    <w:rsid w:val="00CB2644"/>
    <w:rsid w:val="00CB380F"/>
    <w:rsid w:val="00CB3E52"/>
    <w:rsid w:val="00CB6541"/>
    <w:rsid w:val="00CB75FD"/>
    <w:rsid w:val="00CC0463"/>
    <w:rsid w:val="00CC0578"/>
    <w:rsid w:val="00CC0839"/>
    <w:rsid w:val="00CC0D2C"/>
    <w:rsid w:val="00CC0FC1"/>
    <w:rsid w:val="00CC27FE"/>
    <w:rsid w:val="00CC29C8"/>
    <w:rsid w:val="00CC3B8F"/>
    <w:rsid w:val="00CC5095"/>
    <w:rsid w:val="00CC5479"/>
    <w:rsid w:val="00CC6887"/>
    <w:rsid w:val="00CC7E5F"/>
    <w:rsid w:val="00CD01A2"/>
    <w:rsid w:val="00CD088A"/>
    <w:rsid w:val="00CD199E"/>
    <w:rsid w:val="00CD1E57"/>
    <w:rsid w:val="00CD33DC"/>
    <w:rsid w:val="00CD43D0"/>
    <w:rsid w:val="00CD4A4D"/>
    <w:rsid w:val="00CD57DB"/>
    <w:rsid w:val="00CD5890"/>
    <w:rsid w:val="00CD6419"/>
    <w:rsid w:val="00CD6731"/>
    <w:rsid w:val="00CD6A27"/>
    <w:rsid w:val="00CD7604"/>
    <w:rsid w:val="00CD7745"/>
    <w:rsid w:val="00CE09B1"/>
    <w:rsid w:val="00CE0EAB"/>
    <w:rsid w:val="00CE129F"/>
    <w:rsid w:val="00CE14B5"/>
    <w:rsid w:val="00CE1AF1"/>
    <w:rsid w:val="00CE1FCD"/>
    <w:rsid w:val="00CE2AF4"/>
    <w:rsid w:val="00CE2D5F"/>
    <w:rsid w:val="00CE3461"/>
    <w:rsid w:val="00CE39AB"/>
    <w:rsid w:val="00CE555B"/>
    <w:rsid w:val="00CE63FC"/>
    <w:rsid w:val="00CE6A27"/>
    <w:rsid w:val="00CE6F2E"/>
    <w:rsid w:val="00CF1079"/>
    <w:rsid w:val="00CF1B05"/>
    <w:rsid w:val="00CF2227"/>
    <w:rsid w:val="00CF416F"/>
    <w:rsid w:val="00CF459D"/>
    <w:rsid w:val="00CF485A"/>
    <w:rsid w:val="00CF4EF5"/>
    <w:rsid w:val="00CF5FCD"/>
    <w:rsid w:val="00D003F2"/>
    <w:rsid w:val="00D0050C"/>
    <w:rsid w:val="00D0133D"/>
    <w:rsid w:val="00D02738"/>
    <w:rsid w:val="00D0282B"/>
    <w:rsid w:val="00D03015"/>
    <w:rsid w:val="00D0309F"/>
    <w:rsid w:val="00D030B3"/>
    <w:rsid w:val="00D03A60"/>
    <w:rsid w:val="00D03A6E"/>
    <w:rsid w:val="00D03D47"/>
    <w:rsid w:val="00D052D6"/>
    <w:rsid w:val="00D0596F"/>
    <w:rsid w:val="00D05C94"/>
    <w:rsid w:val="00D05F3D"/>
    <w:rsid w:val="00D06450"/>
    <w:rsid w:val="00D06D97"/>
    <w:rsid w:val="00D10081"/>
    <w:rsid w:val="00D1072B"/>
    <w:rsid w:val="00D108E2"/>
    <w:rsid w:val="00D12D7F"/>
    <w:rsid w:val="00D136DD"/>
    <w:rsid w:val="00D13D66"/>
    <w:rsid w:val="00D144FA"/>
    <w:rsid w:val="00D149F7"/>
    <w:rsid w:val="00D15991"/>
    <w:rsid w:val="00D15FA2"/>
    <w:rsid w:val="00D20144"/>
    <w:rsid w:val="00D21F21"/>
    <w:rsid w:val="00D23481"/>
    <w:rsid w:val="00D239CE"/>
    <w:rsid w:val="00D24239"/>
    <w:rsid w:val="00D2488E"/>
    <w:rsid w:val="00D2598D"/>
    <w:rsid w:val="00D25F77"/>
    <w:rsid w:val="00D2619E"/>
    <w:rsid w:val="00D26CC9"/>
    <w:rsid w:val="00D309B2"/>
    <w:rsid w:val="00D315F8"/>
    <w:rsid w:val="00D321DF"/>
    <w:rsid w:val="00D3308A"/>
    <w:rsid w:val="00D331B5"/>
    <w:rsid w:val="00D335F5"/>
    <w:rsid w:val="00D338BD"/>
    <w:rsid w:val="00D33C0A"/>
    <w:rsid w:val="00D33ECE"/>
    <w:rsid w:val="00D3508C"/>
    <w:rsid w:val="00D352D5"/>
    <w:rsid w:val="00D36FD9"/>
    <w:rsid w:val="00D37794"/>
    <w:rsid w:val="00D402F2"/>
    <w:rsid w:val="00D42302"/>
    <w:rsid w:val="00D42DA0"/>
    <w:rsid w:val="00D42FD1"/>
    <w:rsid w:val="00D44CF0"/>
    <w:rsid w:val="00D452D4"/>
    <w:rsid w:val="00D45DA2"/>
    <w:rsid w:val="00D46015"/>
    <w:rsid w:val="00D4682D"/>
    <w:rsid w:val="00D507A5"/>
    <w:rsid w:val="00D508DF"/>
    <w:rsid w:val="00D5134B"/>
    <w:rsid w:val="00D52232"/>
    <w:rsid w:val="00D53439"/>
    <w:rsid w:val="00D53623"/>
    <w:rsid w:val="00D541E3"/>
    <w:rsid w:val="00D55040"/>
    <w:rsid w:val="00D55A3E"/>
    <w:rsid w:val="00D55C90"/>
    <w:rsid w:val="00D57A13"/>
    <w:rsid w:val="00D57B2E"/>
    <w:rsid w:val="00D61D87"/>
    <w:rsid w:val="00D61DAB"/>
    <w:rsid w:val="00D6233F"/>
    <w:rsid w:val="00D62855"/>
    <w:rsid w:val="00D630F6"/>
    <w:rsid w:val="00D64EEA"/>
    <w:rsid w:val="00D651DC"/>
    <w:rsid w:val="00D65449"/>
    <w:rsid w:val="00D6551A"/>
    <w:rsid w:val="00D658DF"/>
    <w:rsid w:val="00D65DFE"/>
    <w:rsid w:val="00D675B4"/>
    <w:rsid w:val="00D70019"/>
    <w:rsid w:val="00D70070"/>
    <w:rsid w:val="00D70611"/>
    <w:rsid w:val="00D7093A"/>
    <w:rsid w:val="00D71270"/>
    <w:rsid w:val="00D716FB"/>
    <w:rsid w:val="00D71D56"/>
    <w:rsid w:val="00D728CC"/>
    <w:rsid w:val="00D74AB9"/>
    <w:rsid w:val="00D74D6D"/>
    <w:rsid w:val="00D75329"/>
    <w:rsid w:val="00D753C5"/>
    <w:rsid w:val="00D75A71"/>
    <w:rsid w:val="00D75C6A"/>
    <w:rsid w:val="00D76A24"/>
    <w:rsid w:val="00D7746E"/>
    <w:rsid w:val="00D80C8E"/>
    <w:rsid w:val="00D828C3"/>
    <w:rsid w:val="00D82B1F"/>
    <w:rsid w:val="00D82B93"/>
    <w:rsid w:val="00D83333"/>
    <w:rsid w:val="00D83E09"/>
    <w:rsid w:val="00D83FF0"/>
    <w:rsid w:val="00D854AA"/>
    <w:rsid w:val="00D859BB"/>
    <w:rsid w:val="00D85D70"/>
    <w:rsid w:val="00D86956"/>
    <w:rsid w:val="00D86B1D"/>
    <w:rsid w:val="00D8716E"/>
    <w:rsid w:val="00D902FA"/>
    <w:rsid w:val="00D91199"/>
    <w:rsid w:val="00D915D6"/>
    <w:rsid w:val="00D91871"/>
    <w:rsid w:val="00D92772"/>
    <w:rsid w:val="00D92C5C"/>
    <w:rsid w:val="00D92D73"/>
    <w:rsid w:val="00D93055"/>
    <w:rsid w:val="00D937D6"/>
    <w:rsid w:val="00D949A6"/>
    <w:rsid w:val="00D979DA"/>
    <w:rsid w:val="00D97CA8"/>
    <w:rsid w:val="00D97EDC"/>
    <w:rsid w:val="00DA09E7"/>
    <w:rsid w:val="00DA0C9F"/>
    <w:rsid w:val="00DA0EA6"/>
    <w:rsid w:val="00DA1CD8"/>
    <w:rsid w:val="00DA48DE"/>
    <w:rsid w:val="00DA6033"/>
    <w:rsid w:val="00DA61FA"/>
    <w:rsid w:val="00DA6868"/>
    <w:rsid w:val="00DB081D"/>
    <w:rsid w:val="00DB087F"/>
    <w:rsid w:val="00DB0A28"/>
    <w:rsid w:val="00DB1086"/>
    <w:rsid w:val="00DB249E"/>
    <w:rsid w:val="00DB2AC6"/>
    <w:rsid w:val="00DB3340"/>
    <w:rsid w:val="00DB4368"/>
    <w:rsid w:val="00DB4989"/>
    <w:rsid w:val="00DB4AAA"/>
    <w:rsid w:val="00DB5B44"/>
    <w:rsid w:val="00DB5CE9"/>
    <w:rsid w:val="00DB62EC"/>
    <w:rsid w:val="00DB7061"/>
    <w:rsid w:val="00DB73B5"/>
    <w:rsid w:val="00DB7AA7"/>
    <w:rsid w:val="00DC01E0"/>
    <w:rsid w:val="00DC2F70"/>
    <w:rsid w:val="00DC3F6C"/>
    <w:rsid w:val="00DC47ED"/>
    <w:rsid w:val="00DC513E"/>
    <w:rsid w:val="00DC7389"/>
    <w:rsid w:val="00DC75B5"/>
    <w:rsid w:val="00DC7BF4"/>
    <w:rsid w:val="00DD1B47"/>
    <w:rsid w:val="00DD2815"/>
    <w:rsid w:val="00DD2FB2"/>
    <w:rsid w:val="00DD398D"/>
    <w:rsid w:val="00DD3C4E"/>
    <w:rsid w:val="00DD467B"/>
    <w:rsid w:val="00DD60DE"/>
    <w:rsid w:val="00DD61E7"/>
    <w:rsid w:val="00DD634D"/>
    <w:rsid w:val="00DD6434"/>
    <w:rsid w:val="00DE10C6"/>
    <w:rsid w:val="00DE18C3"/>
    <w:rsid w:val="00DE5243"/>
    <w:rsid w:val="00DE600F"/>
    <w:rsid w:val="00DE602F"/>
    <w:rsid w:val="00DE6449"/>
    <w:rsid w:val="00DF1346"/>
    <w:rsid w:val="00DF2EEA"/>
    <w:rsid w:val="00DF31EB"/>
    <w:rsid w:val="00DF41C2"/>
    <w:rsid w:val="00DF4C15"/>
    <w:rsid w:val="00DF61B1"/>
    <w:rsid w:val="00DF73B0"/>
    <w:rsid w:val="00DF7666"/>
    <w:rsid w:val="00DF7952"/>
    <w:rsid w:val="00E01ABD"/>
    <w:rsid w:val="00E01BD6"/>
    <w:rsid w:val="00E01CB0"/>
    <w:rsid w:val="00E02573"/>
    <w:rsid w:val="00E028ED"/>
    <w:rsid w:val="00E03671"/>
    <w:rsid w:val="00E03B5D"/>
    <w:rsid w:val="00E041B2"/>
    <w:rsid w:val="00E0456C"/>
    <w:rsid w:val="00E05319"/>
    <w:rsid w:val="00E0645F"/>
    <w:rsid w:val="00E10E3B"/>
    <w:rsid w:val="00E10FB7"/>
    <w:rsid w:val="00E113BD"/>
    <w:rsid w:val="00E12A29"/>
    <w:rsid w:val="00E12DFF"/>
    <w:rsid w:val="00E12E42"/>
    <w:rsid w:val="00E14310"/>
    <w:rsid w:val="00E1461D"/>
    <w:rsid w:val="00E14F5B"/>
    <w:rsid w:val="00E1526F"/>
    <w:rsid w:val="00E210DD"/>
    <w:rsid w:val="00E211FE"/>
    <w:rsid w:val="00E230D5"/>
    <w:rsid w:val="00E24379"/>
    <w:rsid w:val="00E24A2E"/>
    <w:rsid w:val="00E24B7E"/>
    <w:rsid w:val="00E253CA"/>
    <w:rsid w:val="00E2582E"/>
    <w:rsid w:val="00E25F4C"/>
    <w:rsid w:val="00E266D2"/>
    <w:rsid w:val="00E27FF6"/>
    <w:rsid w:val="00E30090"/>
    <w:rsid w:val="00E30176"/>
    <w:rsid w:val="00E30725"/>
    <w:rsid w:val="00E30A68"/>
    <w:rsid w:val="00E30AD8"/>
    <w:rsid w:val="00E30D98"/>
    <w:rsid w:val="00E3179A"/>
    <w:rsid w:val="00E31E92"/>
    <w:rsid w:val="00E31FEE"/>
    <w:rsid w:val="00E32AE3"/>
    <w:rsid w:val="00E32FD9"/>
    <w:rsid w:val="00E339A6"/>
    <w:rsid w:val="00E34FBF"/>
    <w:rsid w:val="00E35079"/>
    <w:rsid w:val="00E35725"/>
    <w:rsid w:val="00E36416"/>
    <w:rsid w:val="00E36DB2"/>
    <w:rsid w:val="00E37ACA"/>
    <w:rsid w:val="00E40B9C"/>
    <w:rsid w:val="00E40C10"/>
    <w:rsid w:val="00E41A9D"/>
    <w:rsid w:val="00E4319C"/>
    <w:rsid w:val="00E438B1"/>
    <w:rsid w:val="00E43C53"/>
    <w:rsid w:val="00E44A6C"/>
    <w:rsid w:val="00E452B9"/>
    <w:rsid w:val="00E467AB"/>
    <w:rsid w:val="00E47908"/>
    <w:rsid w:val="00E47A89"/>
    <w:rsid w:val="00E510F1"/>
    <w:rsid w:val="00E51C66"/>
    <w:rsid w:val="00E527DA"/>
    <w:rsid w:val="00E53238"/>
    <w:rsid w:val="00E533F3"/>
    <w:rsid w:val="00E53E25"/>
    <w:rsid w:val="00E541B1"/>
    <w:rsid w:val="00E54F7C"/>
    <w:rsid w:val="00E55E3A"/>
    <w:rsid w:val="00E5658D"/>
    <w:rsid w:val="00E568D8"/>
    <w:rsid w:val="00E57144"/>
    <w:rsid w:val="00E57523"/>
    <w:rsid w:val="00E61CCE"/>
    <w:rsid w:val="00E62915"/>
    <w:rsid w:val="00E62A18"/>
    <w:rsid w:val="00E62E46"/>
    <w:rsid w:val="00E63334"/>
    <w:rsid w:val="00E63F38"/>
    <w:rsid w:val="00E660DE"/>
    <w:rsid w:val="00E67E40"/>
    <w:rsid w:val="00E704B0"/>
    <w:rsid w:val="00E70F4A"/>
    <w:rsid w:val="00E7187F"/>
    <w:rsid w:val="00E71C9A"/>
    <w:rsid w:val="00E7285F"/>
    <w:rsid w:val="00E73AE4"/>
    <w:rsid w:val="00E73C56"/>
    <w:rsid w:val="00E744A9"/>
    <w:rsid w:val="00E74EF8"/>
    <w:rsid w:val="00E7656C"/>
    <w:rsid w:val="00E800CE"/>
    <w:rsid w:val="00E807CE"/>
    <w:rsid w:val="00E8094D"/>
    <w:rsid w:val="00E82C1B"/>
    <w:rsid w:val="00E82D5D"/>
    <w:rsid w:val="00E830DB"/>
    <w:rsid w:val="00E836AD"/>
    <w:rsid w:val="00E844EF"/>
    <w:rsid w:val="00E84AF7"/>
    <w:rsid w:val="00E84C79"/>
    <w:rsid w:val="00E8560A"/>
    <w:rsid w:val="00E85702"/>
    <w:rsid w:val="00E85E14"/>
    <w:rsid w:val="00E86465"/>
    <w:rsid w:val="00E865FF"/>
    <w:rsid w:val="00E86E11"/>
    <w:rsid w:val="00E87F04"/>
    <w:rsid w:val="00E902ED"/>
    <w:rsid w:val="00E903F9"/>
    <w:rsid w:val="00E90859"/>
    <w:rsid w:val="00E91C46"/>
    <w:rsid w:val="00E91F75"/>
    <w:rsid w:val="00E92198"/>
    <w:rsid w:val="00E931D2"/>
    <w:rsid w:val="00E93E1F"/>
    <w:rsid w:val="00E953D6"/>
    <w:rsid w:val="00E9622F"/>
    <w:rsid w:val="00EA0D09"/>
    <w:rsid w:val="00EA0E11"/>
    <w:rsid w:val="00EA0F06"/>
    <w:rsid w:val="00EA20CD"/>
    <w:rsid w:val="00EA21D8"/>
    <w:rsid w:val="00EA2A9E"/>
    <w:rsid w:val="00EA2EC9"/>
    <w:rsid w:val="00EA3BBA"/>
    <w:rsid w:val="00EA604B"/>
    <w:rsid w:val="00EA7248"/>
    <w:rsid w:val="00EB014B"/>
    <w:rsid w:val="00EB06D8"/>
    <w:rsid w:val="00EB1C69"/>
    <w:rsid w:val="00EB1FF2"/>
    <w:rsid w:val="00EB20A6"/>
    <w:rsid w:val="00EB2A90"/>
    <w:rsid w:val="00EB2BED"/>
    <w:rsid w:val="00EB437D"/>
    <w:rsid w:val="00EB4A7B"/>
    <w:rsid w:val="00EB5C13"/>
    <w:rsid w:val="00EB6E22"/>
    <w:rsid w:val="00EB6FB1"/>
    <w:rsid w:val="00EB7BFA"/>
    <w:rsid w:val="00EC0AFD"/>
    <w:rsid w:val="00EC0C3C"/>
    <w:rsid w:val="00EC0D57"/>
    <w:rsid w:val="00EC1729"/>
    <w:rsid w:val="00EC1AFA"/>
    <w:rsid w:val="00EC2097"/>
    <w:rsid w:val="00EC251E"/>
    <w:rsid w:val="00EC3EEF"/>
    <w:rsid w:val="00EC4A2A"/>
    <w:rsid w:val="00EC4BBF"/>
    <w:rsid w:val="00EC69B8"/>
    <w:rsid w:val="00EC7544"/>
    <w:rsid w:val="00ED0053"/>
    <w:rsid w:val="00ED04D8"/>
    <w:rsid w:val="00ED0644"/>
    <w:rsid w:val="00ED1B55"/>
    <w:rsid w:val="00ED236A"/>
    <w:rsid w:val="00ED28BB"/>
    <w:rsid w:val="00ED2D30"/>
    <w:rsid w:val="00ED3779"/>
    <w:rsid w:val="00ED40C3"/>
    <w:rsid w:val="00ED4109"/>
    <w:rsid w:val="00ED4739"/>
    <w:rsid w:val="00ED4F5A"/>
    <w:rsid w:val="00ED5165"/>
    <w:rsid w:val="00EE48BF"/>
    <w:rsid w:val="00EE5609"/>
    <w:rsid w:val="00EF0A23"/>
    <w:rsid w:val="00EF0E56"/>
    <w:rsid w:val="00EF33DD"/>
    <w:rsid w:val="00EF3809"/>
    <w:rsid w:val="00EF3E23"/>
    <w:rsid w:val="00EF4067"/>
    <w:rsid w:val="00EF5391"/>
    <w:rsid w:val="00EF6DF5"/>
    <w:rsid w:val="00EF73DF"/>
    <w:rsid w:val="00F00984"/>
    <w:rsid w:val="00F00B8B"/>
    <w:rsid w:val="00F01036"/>
    <w:rsid w:val="00F0255C"/>
    <w:rsid w:val="00F031CE"/>
    <w:rsid w:val="00F032D5"/>
    <w:rsid w:val="00F03B3B"/>
    <w:rsid w:val="00F03BD8"/>
    <w:rsid w:val="00F03F69"/>
    <w:rsid w:val="00F0482D"/>
    <w:rsid w:val="00F07550"/>
    <w:rsid w:val="00F075F9"/>
    <w:rsid w:val="00F10FAA"/>
    <w:rsid w:val="00F11A4B"/>
    <w:rsid w:val="00F12B91"/>
    <w:rsid w:val="00F1358C"/>
    <w:rsid w:val="00F15CCE"/>
    <w:rsid w:val="00F1620A"/>
    <w:rsid w:val="00F171CB"/>
    <w:rsid w:val="00F17961"/>
    <w:rsid w:val="00F17EFC"/>
    <w:rsid w:val="00F2229C"/>
    <w:rsid w:val="00F226AF"/>
    <w:rsid w:val="00F22C3F"/>
    <w:rsid w:val="00F23745"/>
    <w:rsid w:val="00F244E9"/>
    <w:rsid w:val="00F2452F"/>
    <w:rsid w:val="00F24DEE"/>
    <w:rsid w:val="00F25933"/>
    <w:rsid w:val="00F2708D"/>
    <w:rsid w:val="00F27D8E"/>
    <w:rsid w:val="00F305FB"/>
    <w:rsid w:val="00F310C8"/>
    <w:rsid w:val="00F32233"/>
    <w:rsid w:val="00F32E14"/>
    <w:rsid w:val="00F32EAE"/>
    <w:rsid w:val="00F3330C"/>
    <w:rsid w:val="00F333BD"/>
    <w:rsid w:val="00F335D1"/>
    <w:rsid w:val="00F3588D"/>
    <w:rsid w:val="00F358A7"/>
    <w:rsid w:val="00F35EB2"/>
    <w:rsid w:val="00F36F07"/>
    <w:rsid w:val="00F37A31"/>
    <w:rsid w:val="00F403DB"/>
    <w:rsid w:val="00F40497"/>
    <w:rsid w:val="00F41A7B"/>
    <w:rsid w:val="00F42104"/>
    <w:rsid w:val="00F42441"/>
    <w:rsid w:val="00F42FBA"/>
    <w:rsid w:val="00F43A7B"/>
    <w:rsid w:val="00F43D1B"/>
    <w:rsid w:val="00F4448E"/>
    <w:rsid w:val="00F44A5E"/>
    <w:rsid w:val="00F4526C"/>
    <w:rsid w:val="00F455EB"/>
    <w:rsid w:val="00F45A2B"/>
    <w:rsid w:val="00F47C89"/>
    <w:rsid w:val="00F500AA"/>
    <w:rsid w:val="00F50617"/>
    <w:rsid w:val="00F5130B"/>
    <w:rsid w:val="00F5235C"/>
    <w:rsid w:val="00F53A90"/>
    <w:rsid w:val="00F54901"/>
    <w:rsid w:val="00F561A0"/>
    <w:rsid w:val="00F56362"/>
    <w:rsid w:val="00F5705E"/>
    <w:rsid w:val="00F577DA"/>
    <w:rsid w:val="00F57805"/>
    <w:rsid w:val="00F6148B"/>
    <w:rsid w:val="00F614B0"/>
    <w:rsid w:val="00F617F1"/>
    <w:rsid w:val="00F62252"/>
    <w:rsid w:val="00F62B6F"/>
    <w:rsid w:val="00F63201"/>
    <w:rsid w:val="00F643D9"/>
    <w:rsid w:val="00F6581C"/>
    <w:rsid w:val="00F65FEE"/>
    <w:rsid w:val="00F66362"/>
    <w:rsid w:val="00F714A0"/>
    <w:rsid w:val="00F726E5"/>
    <w:rsid w:val="00F7417E"/>
    <w:rsid w:val="00F7599F"/>
    <w:rsid w:val="00F75C51"/>
    <w:rsid w:val="00F7706F"/>
    <w:rsid w:val="00F77436"/>
    <w:rsid w:val="00F779C6"/>
    <w:rsid w:val="00F80601"/>
    <w:rsid w:val="00F80B03"/>
    <w:rsid w:val="00F81619"/>
    <w:rsid w:val="00F82144"/>
    <w:rsid w:val="00F821D7"/>
    <w:rsid w:val="00F827F4"/>
    <w:rsid w:val="00F828C7"/>
    <w:rsid w:val="00F82904"/>
    <w:rsid w:val="00F82EDC"/>
    <w:rsid w:val="00F8305D"/>
    <w:rsid w:val="00F8463F"/>
    <w:rsid w:val="00F8579E"/>
    <w:rsid w:val="00F86990"/>
    <w:rsid w:val="00F90892"/>
    <w:rsid w:val="00F9194F"/>
    <w:rsid w:val="00F92A9C"/>
    <w:rsid w:val="00F93CBF"/>
    <w:rsid w:val="00F9499D"/>
    <w:rsid w:val="00F949DE"/>
    <w:rsid w:val="00F950B6"/>
    <w:rsid w:val="00F9525F"/>
    <w:rsid w:val="00F95C6D"/>
    <w:rsid w:val="00F96DEC"/>
    <w:rsid w:val="00F97967"/>
    <w:rsid w:val="00F97FC4"/>
    <w:rsid w:val="00FA09A3"/>
    <w:rsid w:val="00FA0D43"/>
    <w:rsid w:val="00FA0DCC"/>
    <w:rsid w:val="00FA1D98"/>
    <w:rsid w:val="00FA1F8C"/>
    <w:rsid w:val="00FA425D"/>
    <w:rsid w:val="00FA49DE"/>
    <w:rsid w:val="00FA58DD"/>
    <w:rsid w:val="00FA6BFA"/>
    <w:rsid w:val="00FB120B"/>
    <w:rsid w:val="00FB2343"/>
    <w:rsid w:val="00FB2FDB"/>
    <w:rsid w:val="00FB304F"/>
    <w:rsid w:val="00FB3354"/>
    <w:rsid w:val="00FB382B"/>
    <w:rsid w:val="00FB473C"/>
    <w:rsid w:val="00FB4B31"/>
    <w:rsid w:val="00FB5170"/>
    <w:rsid w:val="00FB5890"/>
    <w:rsid w:val="00FB63FE"/>
    <w:rsid w:val="00FB728C"/>
    <w:rsid w:val="00FB7B7A"/>
    <w:rsid w:val="00FC1677"/>
    <w:rsid w:val="00FC1820"/>
    <w:rsid w:val="00FC1DF0"/>
    <w:rsid w:val="00FC3806"/>
    <w:rsid w:val="00FC4BF3"/>
    <w:rsid w:val="00FC4E81"/>
    <w:rsid w:val="00FC5E73"/>
    <w:rsid w:val="00FC78B8"/>
    <w:rsid w:val="00FD0C38"/>
    <w:rsid w:val="00FD0F65"/>
    <w:rsid w:val="00FD1B73"/>
    <w:rsid w:val="00FD1D4B"/>
    <w:rsid w:val="00FD2183"/>
    <w:rsid w:val="00FD2CCD"/>
    <w:rsid w:val="00FD3C8F"/>
    <w:rsid w:val="00FD4233"/>
    <w:rsid w:val="00FD4D37"/>
    <w:rsid w:val="00FD50E5"/>
    <w:rsid w:val="00FD566C"/>
    <w:rsid w:val="00FD5933"/>
    <w:rsid w:val="00FD626C"/>
    <w:rsid w:val="00FE04FA"/>
    <w:rsid w:val="00FE0A54"/>
    <w:rsid w:val="00FE2941"/>
    <w:rsid w:val="00FE3C75"/>
    <w:rsid w:val="00FE5B39"/>
    <w:rsid w:val="00FE5C27"/>
    <w:rsid w:val="00FE6DAD"/>
    <w:rsid w:val="00FE7469"/>
    <w:rsid w:val="00FE7690"/>
    <w:rsid w:val="00FE78C1"/>
    <w:rsid w:val="00FE7B1F"/>
    <w:rsid w:val="00FE7F40"/>
    <w:rsid w:val="00FF1094"/>
    <w:rsid w:val="00FF111A"/>
    <w:rsid w:val="00FF13A9"/>
    <w:rsid w:val="00FF2303"/>
    <w:rsid w:val="00FF27E5"/>
    <w:rsid w:val="00FF2CD5"/>
    <w:rsid w:val="00FF3A80"/>
    <w:rsid w:val="00FF3E3A"/>
    <w:rsid w:val="00FF6EC1"/>
    <w:rsid w:val="00FF721E"/>
    <w:rsid w:val="00FF74D2"/>
    <w:rsid w:val="204FF74E"/>
    <w:rsid w:val="4E82953C"/>
    <w:rsid w:val="586358AE"/>
    <w:rsid w:val="71156FCE"/>
    <w:rsid w:val="7764638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2289"/>
    <o:shapelayout v:ext="edit">
      <o:idmap v:ext="edit" data="1"/>
    </o:shapelayout>
  </w:shapeDefaults>
  <w:decimalSymbol w:val="."/>
  <w:listSeparator w:val=","/>
  <w14:docId w14:val="1B94EBE1"/>
  <w14:defaultImageDpi w14:val="32767"/>
  <w15:docId w15:val="{D0931DC7-57DE-BE4C-B8F5-3E8E7FCC9B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1045"/>
    <w:pPr>
      <w:spacing w:line="360" w:lineRule="auto"/>
      <w:pPrChange w:id="0" w:author="Common, Jack" w:date="2019-10-24T10:05:00Z">
        <w:pPr/>
      </w:pPrChange>
    </w:pPr>
    <w:rPr>
      <w:rFonts w:ascii="Arial" w:hAnsi="Arial"/>
      <w:lang w:val="en-GB"/>
      <w:rPrChange w:id="0" w:author="Common, Jack" w:date="2019-10-24T10:05:00Z">
        <w:rPr>
          <w:rFonts w:ascii="Arial" w:eastAsiaTheme="minorHAnsi" w:hAnsi="Arial" w:cstheme="minorBidi"/>
          <w:sz w:val="24"/>
          <w:szCs w:val="24"/>
          <w:lang w:val="en-GB" w:eastAsia="en-US" w:bidi="ar-SA"/>
        </w:rPr>
      </w:rPrChange>
    </w:rPr>
  </w:style>
  <w:style w:type="paragraph" w:styleId="Heading1">
    <w:name w:val="heading 1"/>
    <w:basedOn w:val="Normal"/>
    <w:next w:val="Normal"/>
    <w:link w:val="Heading1Char"/>
    <w:uiPriority w:val="9"/>
    <w:qFormat/>
    <w:rsid w:val="003D57CF"/>
    <w:pPr>
      <w:keepNext/>
      <w:keepLines/>
      <w:spacing w:before="240"/>
      <w:outlineLvl w:val="0"/>
      <w:pPrChange w:id="1" w:author="Common, Jack" w:date="2019-10-23T12:00:00Z">
        <w:pPr>
          <w:keepNext/>
          <w:keepLines/>
          <w:spacing w:before="240"/>
          <w:outlineLvl w:val="0"/>
        </w:pPr>
      </w:pPrChange>
    </w:pPr>
    <w:rPr>
      <w:rFonts w:eastAsiaTheme="majorEastAsia" w:cstheme="majorBidi"/>
      <w:b/>
      <w:color w:val="000000" w:themeColor="text1"/>
      <w:szCs w:val="32"/>
      <w:rPrChange w:id="1" w:author="Common, Jack" w:date="2019-10-23T12:00:00Z">
        <w:rPr>
          <w:rFonts w:ascii="Arial" w:eastAsiaTheme="majorEastAsia" w:hAnsi="Arial" w:cstheme="majorBidi"/>
          <w:color w:val="2F5496" w:themeColor="accent1" w:themeShade="BF"/>
          <w:sz w:val="32"/>
          <w:szCs w:val="32"/>
          <w:lang w:val="en-GB" w:eastAsia="en-US" w:bidi="ar-SA"/>
        </w:rPr>
      </w:rPrChange>
    </w:rPr>
  </w:style>
  <w:style w:type="paragraph" w:styleId="Heading2">
    <w:name w:val="heading 2"/>
    <w:basedOn w:val="Normal"/>
    <w:next w:val="Normal"/>
    <w:link w:val="Heading2Char"/>
    <w:uiPriority w:val="9"/>
    <w:unhideWhenUsed/>
    <w:qFormat/>
    <w:rsid w:val="003D57CF"/>
    <w:pPr>
      <w:keepNext/>
      <w:keepLines/>
      <w:spacing w:before="40"/>
      <w:outlineLvl w:val="1"/>
      <w:pPrChange w:id="2" w:author="Common, Jack" w:date="2019-10-23T12:00:00Z">
        <w:pPr>
          <w:keepNext/>
          <w:keepLines/>
          <w:spacing w:before="40"/>
          <w:outlineLvl w:val="1"/>
        </w:pPr>
      </w:pPrChange>
    </w:pPr>
    <w:rPr>
      <w:rFonts w:eastAsiaTheme="majorEastAsia" w:cstheme="majorBidi"/>
      <w:i/>
      <w:color w:val="000000" w:themeColor="text1"/>
      <w:szCs w:val="26"/>
      <w:rPrChange w:id="2" w:author="Common, Jack" w:date="2019-10-23T12:00:00Z">
        <w:rPr>
          <w:rFonts w:ascii="Arial" w:eastAsiaTheme="majorEastAsia" w:hAnsi="Arial" w:cstheme="majorBidi"/>
          <w:color w:val="2F5496" w:themeColor="accent1" w:themeShade="BF"/>
          <w:sz w:val="26"/>
          <w:szCs w:val="26"/>
          <w:lang w:val="en-GB" w:eastAsia="en-US" w:bidi="ar-SA"/>
        </w:rPr>
      </w:rPrChange>
    </w:rPr>
  </w:style>
  <w:style w:type="paragraph" w:styleId="Heading3">
    <w:name w:val="heading 3"/>
    <w:basedOn w:val="Normal"/>
    <w:next w:val="Normal"/>
    <w:link w:val="Heading3Char"/>
    <w:uiPriority w:val="9"/>
    <w:unhideWhenUsed/>
    <w:qFormat/>
    <w:rsid w:val="00F22C3F"/>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57CF"/>
    <w:rPr>
      <w:rFonts w:ascii="Arial" w:eastAsiaTheme="majorEastAsia" w:hAnsi="Arial" w:cstheme="majorBidi"/>
      <w:b/>
      <w:color w:val="000000" w:themeColor="text1"/>
      <w:szCs w:val="32"/>
      <w:lang w:val="en-GB"/>
    </w:rPr>
  </w:style>
  <w:style w:type="character" w:customStyle="1" w:styleId="Heading2Char">
    <w:name w:val="Heading 2 Char"/>
    <w:basedOn w:val="DefaultParagraphFont"/>
    <w:link w:val="Heading2"/>
    <w:uiPriority w:val="9"/>
    <w:rsid w:val="003D57CF"/>
    <w:rPr>
      <w:rFonts w:ascii="Arial" w:eastAsiaTheme="majorEastAsia" w:hAnsi="Arial" w:cstheme="majorBidi"/>
      <w:i/>
      <w:color w:val="000000" w:themeColor="text1"/>
      <w:szCs w:val="26"/>
      <w:lang w:val="en-GB"/>
    </w:rPr>
  </w:style>
  <w:style w:type="character" w:customStyle="1" w:styleId="Heading3Char">
    <w:name w:val="Heading 3 Char"/>
    <w:basedOn w:val="DefaultParagraphFont"/>
    <w:link w:val="Heading3"/>
    <w:uiPriority w:val="9"/>
    <w:rsid w:val="00F22C3F"/>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51543D"/>
    <w:rPr>
      <w:sz w:val="18"/>
      <w:szCs w:val="18"/>
    </w:rPr>
  </w:style>
  <w:style w:type="paragraph" w:styleId="CommentText">
    <w:name w:val="annotation text"/>
    <w:basedOn w:val="Normal"/>
    <w:link w:val="CommentTextChar"/>
    <w:uiPriority w:val="99"/>
    <w:unhideWhenUsed/>
    <w:rsid w:val="0051543D"/>
  </w:style>
  <w:style w:type="character" w:customStyle="1" w:styleId="CommentTextChar">
    <w:name w:val="Comment Text Char"/>
    <w:basedOn w:val="DefaultParagraphFont"/>
    <w:link w:val="CommentText"/>
    <w:uiPriority w:val="99"/>
    <w:rsid w:val="0051543D"/>
  </w:style>
  <w:style w:type="paragraph" w:styleId="BalloonText">
    <w:name w:val="Balloon Text"/>
    <w:basedOn w:val="Normal"/>
    <w:link w:val="BalloonTextChar"/>
    <w:uiPriority w:val="99"/>
    <w:semiHidden/>
    <w:unhideWhenUsed/>
    <w:rsid w:val="005154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1543D"/>
    <w:rPr>
      <w:rFonts w:ascii="Times New Roman" w:hAnsi="Times New Roman" w:cs="Times New Roman"/>
      <w:sz w:val="18"/>
      <w:szCs w:val="18"/>
    </w:rPr>
  </w:style>
  <w:style w:type="paragraph" w:customStyle="1" w:styleId="EndNoteBibliographyTitle">
    <w:name w:val="EndNote Bibliography Title"/>
    <w:basedOn w:val="Normal"/>
    <w:rsid w:val="0051543D"/>
    <w:pPr>
      <w:jc w:val="center"/>
    </w:pPr>
    <w:rPr>
      <w:rFonts w:cs="Arial"/>
    </w:rPr>
  </w:style>
  <w:style w:type="paragraph" w:customStyle="1" w:styleId="EndNoteBibliography">
    <w:name w:val="EndNote Bibliography"/>
    <w:basedOn w:val="Normal"/>
    <w:rsid w:val="0051543D"/>
    <w:rPr>
      <w:rFonts w:cs="Arial"/>
    </w:rPr>
  </w:style>
  <w:style w:type="paragraph" w:customStyle="1" w:styleId="03Authoraffiliation">
    <w:name w:val="03 Author affiliation"/>
    <w:autoRedefine/>
    <w:rsid w:val="00E47908"/>
    <w:pPr>
      <w:spacing w:line="276" w:lineRule="auto"/>
      <w:ind w:right="568"/>
      <w:jc w:val="both"/>
    </w:pPr>
    <w:rPr>
      <w:rFonts w:ascii="Times New Roman" w:eastAsia="Times New Roman" w:hAnsi="Times New Roman" w:cs="Times New Roman"/>
      <w:i/>
      <w:noProof/>
      <w:sz w:val="19"/>
      <w:szCs w:val="20"/>
      <w:lang w:val="en-GB" w:eastAsia="en-GB"/>
    </w:rPr>
  </w:style>
  <w:style w:type="paragraph" w:styleId="ListParagraph">
    <w:name w:val="List Paragraph"/>
    <w:basedOn w:val="Normal"/>
    <w:uiPriority w:val="34"/>
    <w:qFormat/>
    <w:rsid w:val="008C3A6B"/>
    <w:pPr>
      <w:ind w:left="720"/>
      <w:contextualSpacing/>
    </w:pPr>
  </w:style>
  <w:style w:type="character" w:styleId="Hyperlink">
    <w:name w:val="Hyperlink"/>
    <w:basedOn w:val="DefaultParagraphFont"/>
    <w:uiPriority w:val="99"/>
    <w:unhideWhenUsed/>
    <w:rsid w:val="00FA1F8C"/>
    <w:rPr>
      <w:color w:val="0563C1" w:themeColor="hyperlink"/>
      <w:u w:val="single"/>
    </w:rPr>
  </w:style>
  <w:style w:type="paragraph" w:styleId="NormalWeb">
    <w:name w:val="Normal (Web)"/>
    <w:basedOn w:val="Normal"/>
    <w:uiPriority w:val="99"/>
    <w:unhideWhenUsed/>
    <w:rsid w:val="00DB7061"/>
    <w:pPr>
      <w:spacing w:before="100" w:beforeAutospacing="1" w:after="100" w:afterAutospacing="1"/>
    </w:pPr>
    <w:rPr>
      <w:rFonts w:ascii="Times New Roman" w:hAnsi="Times New Roman" w:cs="Times New Roman"/>
    </w:rPr>
  </w:style>
  <w:style w:type="character" w:styleId="FollowedHyperlink">
    <w:name w:val="FollowedHyperlink"/>
    <w:basedOn w:val="DefaultParagraphFont"/>
    <w:uiPriority w:val="99"/>
    <w:semiHidden/>
    <w:unhideWhenUsed/>
    <w:rsid w:val="005D7F40"/>
    <w:rPr>
      <w:color w:val="954F72" w:themeColor="followedHyperlink"/>
      <w:u w:val="single"/>
    </w:rPr>
  </w:style>
  <w:style w:type="character" w:styleId="LineNumber">
    <w:name w:val="line number"/>
    <w:basedOn w:val="DefaultParagraphFont"/>
    <w:uiPriority w:val="99"/>
    <w:semiHidden/>
    <w:unhideWhenUsed/>
    <w:rsid w:val="004F0CA6"/>
  </w:style>
  <w:style w:type="paragraph" w:styleId="Footer">
    <w:name w:val="footer"/>
    <w:basedOn w:val="Normal"/>
    <w:link w:val="FooterChar"/>
    <w:uiPriority w:val="99"/>
    <w:unhideWhenUsed/>
    <w:rsid w:val="004458F5"/>
    <w:pPr>
      <w:tabs>
        <w:tab w:val="center" w:pos="4513"/>
        <w:tab w:val="right" w:pos="9026"/>
      </w:tabs>
    </w:pPr>
  </w:style>
  <w:style w:type="character" w:customStyle="1" w:styleId="FooterChar">
    <w:name w:val="Footer Char"/>
    <w:basedOn w:val="DefaultParagraphFont"/>
    <w:link w:val="Footer"/>
    <w:uiPriority w:val="99"/>
    <w:rsid w:val="004458F5"/>
  </w:style>
  <w:style w:type="character" w:styleId="PageNumber">
    <w:name w:val="page number"/>
    <w:basedOn w:val="DefaultParagraphFont"/>
    <w:uiPriority w:val="99"/>
    <w:semiHidden/>
    <w:unhideWhenUsed/>
    <w:rsid w:val="004458F5"/>
  </w:style>
  <w:style w:type="paragraph" w:styleId="CommentSubject">
    <w:name w:val="annotation subject"/>
    <w:basedOn w:val="CommentText"/>
    <w:next w:val="CommentText"/>
    <w:link w:val="CommentSubjectChar"/>
    <w:uiPriority w:val="99"/>
    <w:semiHidden/>
    <w:unhideWhenUsed/>
    <w:rsid w:val="00456689"/>
    <w:rPr>
      <w:b/>
      <w:bCs/>
      <w:sz w:val="20"/>
      <w:szCs w:val="20"/>
    </w:rPr>
  </w:style>
  <w:style w:type="character" w:customStyle="1" w:styleId="CommentSubjectChar">
    <w:name w:val="Comment Subject Char"/>
    <w:basedOn w:val="CommentTextChar"/>
    <w:link w:val="CommentSubject"/>
    <w:uiPriority w:val="99"/>
    <w:semiHidden/>
    <w:rsid w:val="00456689"/>
    <w:rPr>
      <w:b/>
      <w:bCs/>
      <w:sz w:val="20"/>
      <w:szCs w:val="20"/>
    </w:rPr>
  </w:style>
  <w:style w:type="paragraph" w:styleId="Revision">
    <w:name w:val="Revision"/>
    <w:hidden/>
    <w:uiPriority w:val="99"/>
    <w:semiHidden/>
    <w:rsid w:val="00AA31B8"/>
  </w:style>
  <w:style w:type="table" w:styleId="TableGrid">
    <w:name w:val="Table Grid"/>
    <w:basedOn w:val="Table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pPr>
  </w:style>
  <w:style w:type="character" w:customStyle="1" w:styleId="UnresolvedMention1">
    <w:name w:val="Unresolved Mention1"/>
    <w:basedOn w:val="DefaultParagraphFont"/>
    <w:uiPriority w:val="99"/>
    <w:rsid w:val="00CE3461"/>
    <w:rPr>
      <w:color w:val="605E5C"/>
      <w:shd w:val="clear" w:color="auto" w:fill="E1DFDD"/>
    </w:rPr>
  </w:style>
  <w:style w:type="character" w:customStyle="1" w:styleId="UnresolvedMention2">
    <w:name w:val="Unresolved Mention2"/>
    <w:basedOn w:val="DefaultParagraphFont"/>
    <w:uiPriority w:val="99"/>
    <w:rsid w:val="0023741C"/>
    <w:rPr>
      <w:color w:val="605E5C"/>
      <w:shd w:val="clear" w:color="auto" w:fill="E1DFDD"/>
    </w:rPr>
  </w:style>
  <w:style w:type="character" w:customStyle="1" w:styleId="UnresolvedMention3">
    <w:name w:val="Unresolved Mention3"/>
    <w:basedOn w:val="DefaultParagraphFont"/>
    <w:uiPriority w:val="99"/>
    <w:rsid w:val="00D57A13"/>
    <w:rPr>
      <w:color w:val="605E5C"/>
      <w:shd w:val="clear" w:color="auto" w:fill="E1DFDD"/>
    </w:rPr>
  </w:style>
  <w:style w:type="character" w:customStyle="1" w:styleId="UnresolvedMention4">
    <w:name w:val="Unresolved Mention4"/>
    <w:basedOn w:val="DefaultParagraphFont"/>
    <w:uiPriority w:val="99"/>
    <w:rsid w:val="0073406F"/>
    <w:rPr>
      <w:color w:val="605E5C"/>
      <w:shd w:val="clear" w:color="auto" w:fill="E1DFDD"/>
    </w:rPr>
  </w:style>
  <w:style w:type="character" w:styleId="Strong">
    <w:name w:val="Strong"/>
    <w:basedOn w:val="DefaultParagraphFont"/>
    <w:uiPriority w:val="22"/>
    <w:qFormat/>
    <w:rsid w:val="00075179"/>
    <w:rPr>
      <w:b/>
      <w:bCs/>
    </w:rPr>
  </w:style>
  <w:style w:type="character" w:customStyle="1" w:styleId="UnresolvedMention5">
    <w:name w:val="Unresolved Mention5"/>
    <w:basedOn w:val="DefaultParagraphFont"/>
    <w:uiPriority w:val="99"/>
    <w:rsid w:val="00CA43AE"/>
    <w:rPr>
      <w:color w:val="605E5C"/>
      <w:shd w:val="clear" w:color="auto" w:fill="E1DFDD"/>
    </w:rPr>
  </w:style>
  <w:style w:type="character" w:styleId="UnresolvedMention">
    <w:name w:val="Unresolved Mention"/>
    <w:basedOn w:val="DefaultParagraphFont"/>
    <w:uiPriority w:val="99"/>
    <w:semiHidden/>
    <w:unhideWhenUsed/>
    <w:rsid w:val="00E43C53"/>
    <w:rPr>
      <w:color w:val="605E5C"/>
      <w:shd w:val="clear" w:color="auto" w:fill="E1DFDD"/>
    </w:rPr>
  </w:style>
  <w:style w:type="paragraph" w:styleId="NoSpacing">
    <w:name w:val="No Spacing"/>
    <w:uiPriority w:val="1"/>
    <w:qFormat/>
    <w:rsid w:val="003D57CF"/>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742191">
      <w:bodyDiv w:val="1"/>
      <w:marLeft w:val="0"/>
      <w:marRight w:val="0"/>
      <w:marTop w:val="0"/>
      <w:marBottom w:val="0"/>
      <w:divBdr>
        <w:top w:val="none" w:sz="0" w:space="0" w:color="auto"/>
        <w:left w:val="none" w:sz="0" w:space="0" w:color="auto"/>
        <w:bottom w:val="none" w:sz="0" w:space="0" w:color="auto"/>
        <w:right w:val="none" w:sz="0" w:space="0" w:color="auto"/>
      </w:divBdr>
    </w:div>
    <w:div w:id="129638961">
      <w:bodyDiv w:val="1"/>
      <w:marLeft w:val="0"/>
      <w:marRight w:val="0"/>
      <w:marTop w:val="0"/>
      <w:marBottom w:val="0"/>
      <w:divBdr>
        <w:top w:val="none" w:sz="0" w:space="0" w:color="auto"/>
        <w:left w:val="none" w:sz="0" w:space="0" w:color="auto"/>
        <w:bottom w:val="none" w:sz="0" w:space="0" w:color="auto"/>
        <w:right w:val="none" w:sz="0" w:space="0" w:color="auto"/>
      </w:divBdr>
    </w:div>
    <w:div w:id="147788169">
      <w:bodyDiv w:val="1"/>
      <w:marLeft w:val="0"/>
      <w:marRight w:val="0"/>
      <w:marTop w:val="0"/>
      <w:marBottom w:val="0"/>
      <w:divBdr>
        <w:top w:val="none" w:sz="0" w:space="0" w:color="auto"/>
        <w:left w:val="none" w:sz="0" w:space="0" w:color="auto"/>
        <w:bottom w:val="none" w:sz="0" w:space="0" w:color="auto"/>
        <w:right w:val="none" w:sz="0" w:space="0" w:color="auto"/>
      </w:divBdr>
    </w:div>
    <w:div w:id="240602490">
      <w:bodyDiv w:val="1"/>
      <w:marLeft w:val="0"/>
      <w:marRight w:val="0"/>
      <w:marTop w:val="0"/>
      <w:marBottom w:val="0"/>
      <w:divBdr>
        <w:top w:val="none" w:sz="0" w:space="0" w:color="auto"/>
        <w:left w:val="none" w:sz="0" w:space="0" w:color="auto"/>
        <w:bottom w:val="none" w:sz="0" w:space="0" w:color="auto"/>
        <w:right w:val="none" w:sz="0" w:space="0" w:color="auto"/>
      </w:divBdr>
    </w:div>
    <w:div w:id="318964759">
      <w:bodyDiv w:val="1"/>
      <w:marLeft w:val="0"/>
      <w:marRight w:val="0"/>
      <w:marTop w:val="0"/>
      <w:marBottom w:val="0"/>
      <w:divBdr>
        <w:top w:val="none" w:sz="0" w:space="0" w:color="auto"/>
        <w:left w:val="none" w:sz="0" w:space="0" w:color="auto"/>
        <w:bottom w:val="none" w:sz="0" w:space="0" w:color="auto"/>
        <w:right w:val="none" w:sz="0" w:space="0" w:color="auto"/>
      </w:divBdr>
    </w:div>
    <w:div w:id="339822457">
      <w:bodyDiv w:val="1"/>
      <w:marLeft w:val="0"/>
      <w:marRight w:val="0"/>
      <w:marTop w:val="0"/>
      <w:marBottom w:val="0"/>
      <w:divBdr>
        <w:top w:val="none" w:sz="0" w:space="0" w:color="auto"/>
        <w:left w:val="none" w:sz="0" w:space="0" w:color="auto"/>
        <w:bottom w:val="none" w:sz="0" w:space="0" w:color="auto"/>
        <w:right w:val="none" w:sz="0" w:space="0" w:color="auto"/>
      </w:divBdr>
    </w:div>
    <w:div w:id="370769092">
      <w:bodyDiv w:val="1"/>
      <w:marLeft w:val="0"/>
      <w:marRight w:val="0"/>
      <w:marTop w:val="0"/>
      <w:marBottom w:val="0"/>
      <w:divBdr>
        <w:top w:val="none" w:sz="0" w:space="0" w:color="auto"/>
        <w:left w:val="none" w:sz="0" w:space="0" w:color="auto"/>
        <w:bottom w:val="none" w:sz="0" w:space="0" w:color="auto"/>
        <w:right w:val="none" w:sz="0" w:space="0" w:color="auto"/>
      </w:divBdr>
    </w:div>
    <w:div w:id="434248493">
      <w:bodyDiv w:val="1"/>
      <w:marLeft w:val="0"/>
      <w:marRight w:val="0"/>
      <w:marTop w:val="0"/>
      <w:marBottom w:val="0"/>
      <w:divBdr>
        <w:top w:val="none" w:sz="0" w:space="0" w:color="auto"/>
        <w:left w:val="none" w:sz="0" w:space="0" w:color="auto"/>
        <w:bottom w:val="none" w:sz="0" w:space="0" w:color="auto"/>
        <w:right w:val="none" w:sz="0" w:space="0" w:color="auto"/>
      </w:divBdr>
      <w:divsChild>
        <w:div w:id="622924502">
          <w:marLeft w:val="0"/>
          <w:marRight w:val="0"/>
          <w:marTop w:val="0"/>
          <w:marBottom w:val="0"/>
          <w:divBdr>
            <w:top w:val="none" w:sz="0" w:space="0" w:color="auto"/>
            <w:left w:val="none" w:sz="0" w:space="0" w:color="auto"/>
            <w:bottom w:val="none" w:sz="0" w:space="0" w:color="auto"/>
            <w:right w:val="none" w:sz="0" w:space="0" w:color="auto"/>
          </w:divBdr>
          <w:divsChild>
            <w:div w:id="1870534295">
              <w:marLeft w:val="0"/>
              <w:marRight w:val="0"/>
              <w:marTop w:val="0"/>
              <w:marBottom w:val="0"/>
              <w:divBdr>
                <w:top w:val="none" w:sz="0" w:space="0" w:color="auto"/>
                <w:left w:val="none" w:sz="0" w:space="0" w:color="auto"/>
                <w:bottom w:val="none" w:sz="0" w:space="0" w:color="auto"/>
                <w:right w:val="none" w:sz="0" w:space="0" w:color="auto"/>
              </w:divBdr>
              <w:divsChild>
                <w:div w:id="1983923725">
                  <w:marLeft w:val="0"/>
                  <w:marRight w:val="0"/>
                  <w:marTop w:val="0"/>
                  <w:marBottom w:val="0"/>
                  <w:divBdr>
                    <w:top w:val="none" w:sz="0" w:space="0" w:color="auto"/>
                    <w:left w:val="none" w:sz="0" w:space="0" w:color="auto"/>
                    <w:bottom w:val="none" w:sz="0" w:space="0" w:color="auto"/>
                    <w:right w:val="none" w:sz="0" w:space="0" w:color="auto"/>
                  </w:divBdr>
                  <w:divsChild>
                    <w:div w:id="1510870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8179387">
      <w:bodyDiv w:val="1"/>
      <w:marLeft w:val="0"/>
      <w:marRight w:val="0"/>
      <w:marTop w:val="0"/>
      <w:marBottom w:val="0"/>
      <w:divBdr>
        <w:top w:val="none" w:sz="0" w:space="0" w:color="auto"/>
        <w:left w:val="none" w:sz="0" w:space="0" w:color="auto"/>
        <w:bottom w:val="none" w:sz="0" w:space="0" w:color="auto"/>
        <w:right w:val="none" w:sz="0" w:space="0" w:color="auto"/>
      </w:divBdr>
    </w:div>
    <w:div w:id="447622227">
      <w:bodyDiv w:val="1"/>
      <w:marLeft w:val="0"/>
      <w:marRight w:val="0"/>
      <w:marTop w:val="0"/>
      <w:marBottom w:val="0"/>
      <w:divBdr>
        <w:top w:val="none" w:sz="0" w:space="0" w:color="auto"/>
        <w:left w:val="none" w:sz="0" w:space="0" w:color="auto"/>
        <w:bottom w:val="none" w:sz="0" w:space="0" w:color="auto"/>
        <w:right w:val="none" w:sz="0" w:space="0" w:color="auto"/>
      </w:divBdr>
    </w:div>
    <w:div w:id="486828357">
      <w:bodyDiv w:val="1"/>
      <w:marLeft w:val="0"/>
      <w:marRight w:val="0"/>
      <w:marTop w:val="0"/>
      <w:marBottom w:val="0"/>
      <w:divBdr>
        <w:top w:val="none" w:sz="0" w:space="0" w:color="auto"/>
        <w:left w:val="none" w:sz="0" w:space="0" w:color="auto"/>
        <w:bottom w:val="none" w:sz="0" w:space="0" w:color="auto"/>
        <w:right w:val="none" w:sz="0" w:space="0" w:color="auto"/>
      </w:divBdr>
    </w:div>
    <w:div w:id="534998338">
      <w:bodyDiv w:val="1"/>
      <w:marLeft w:val="0"/>
      <w:marRight w:val="0"/>
      <w:marTop w:val="0"/>
      <w:marBottom w:val="0"/>
      <w:divBdr>
        <w:top w:val="none" w:sz="0" w:space="0" w:color="auto"/>
        <w:left w:val="none" w:sz="0" w:space="0" w:color="auto"/>
        <w:bottom w:val="none" w:sz="0" w:space="0" w:color="auto"/>
        <w:right w:val="none" w:sz="0" w:space="0" w:color="auto"/>
      </w:divBdr>
    </w:div>
    <w:div w:id="653142376">
      <w:bodyDiv w:val="1"/>
      <w:marLeft w:val="0"/>
      <w:marRight w:val="0"/>
      <w:marTop w:val="0"/>
      <w:marBottom w:val="0"/>
      <w:divBdr>
        <w:top w:val="none" w:sz="0" w:space="0" w:color="auto"/>
        <w:left w:val="none" w:sz="0" w:space="0" w:color="auto"/>
        <w:bottom w:val="none" w:sz="0" w:space="0" w:color="auto"/>
        <w:right w:val="none" w:sz="0" w:space="0" w:color="auto"/>
      </w:divBdr>
    </w:div>
    <w:div w:id="794371072">
      <w:bodyDiv w:val="1"/>
      <w:marLeft w:val="0"/>
      <w:marRight w:val="0"/>
      <w:marTop w:val="0"/>
      <w:marBottom w:val="0"/>
      <w:divBdr>
        <w:top w:val="none" w:sz="0" w:space="0" w:color="auto"/>
        <w:left w:val="none" w:sz="0" w:space="0" w:color="auto"/>
        <w:bottom w:val="none" w:sz="0" w:space="0" w:color="auto"/>
        <w:right w:val="none" w:sz="0" w:space="0" w:color="auto"/>
      </w:divBdr>
    </w:div>
    <w:div w:id="830754872">
      <w:bodyDiv w:val="1"/>
      <w:marLeft w:val="0"/>
      <w:marRight w:val="0"/>
      <w:marTop w:val="0"/>
      <w:marBottom w:val="0"/>
      <w:divBdr>
        <w:top w:val="none" w:sz="0" w:space="0" w:color="auto"/>
        <w:left w:val="none" w:sz="0" w:space="0" w:color="auto"/>
        <w:bottom w:val="none" w:sz="0" w:space="0" w:color="auto"/>
        <w:right w:val="none" w:sz="0" w:space="0" w:color="auto"/>
      </w:divBdr>
    </w:div>
    <w:div w:id="902178642">
      <w:bodyDiv w:val="1"/>
      <w:marLeft w:val="0"/>
      <w:marRight w:val="0"/>
      <w:marTop w:val="0"/>
      <w:marBottom w:val="0"/>
      <w:divBdr>
        <w:top w:val="none" w:sz="0" w:space="0" w:color="auto"/>
        <w:left w:val="none" w:sz="0" w:space="0" w:color="auto"/>
        <w:bottom w:val="none" w:sz="0" w:space="0" w:color="auto"/>
        <w:right w:val="none" w:sz="0" w:space="0" w:color="auto"/>
      </w:divBdr>
    </w:div>
    <w:div w:id="913589229">
      <w:bodyDiv w:val="1"/>
      <w:marLeft w:val="0"/>
      <w:marRight w:val="0"/>
      <w:marTop w:val="0"/>
      <w:marBottom w:val="0"/>
      <w:divBdr>
        <w:top w:val="none" w:sz="0" w:space="0" w:color="auto"/>
        <w:left w:val="none" w:sz="0" w:space="0" w:color="auto"/>
        <w:bottom w:val="none" w:sz="0" w:space="0" w:color="auto"/>
        <w:right w:val="none" w:sz="0" w:space="0" w:color="auto"/>
      </w:divBdr>
    </w:div>
    <w:div w:id="965542731">
      <w:bodyDiv w:val="1"/>
      <w:marLeft w:val="0"/>
      <w:marRight w:val="0"/>
      <w:marTop w:val="0"/>
      <w:marBottom w:val="0"/>
      <w:divBdr>
        <w:top w:val="none" w:sz="0" w:space="0" w:color="auto"/>
        <w:left w:val="none" w:sz="0" w:space="0" w:color="auto"/>
        <w:bottom w:val="none" w:sz="0" w:space="0" w:color="auto"/>
        <w:right w:val="none" w:sz="0" w:space="0" w:color="auto"/>
      </w:divBdr>
    </w:div>
    <w:div w:id="1089429593">
      <w:bodyDiv w:val="1"/>
      <w:marLeft w:val="0"/>
      <w:marRight w:val="0"/>
      <w:marTop w:val="0"/>
      <w:marBottom w:val="0"/>
      <w:divBdr>
        <w:top w:val="none" w:sz="0" w:space="0" w:color="auto"/>
        <w:left w:val="none" w:sz="0" w:space="0" w:color="auto"/>
        <w:bottom w:val="none" w:sz="0" w:space="0" w:color="auto"/>
        <w:right w:val="none" w:sz="0" w:space="0" w:color="auto"/>
      </w:divBdr>
    </w:div>
    <w:div w:id="1285234390">
      <w:bodyDiv w:val="1"/>
      <w:marLeft w:val="0"/>
      <w:marRight w:val="0"/>
      <w:marTop w:val="0"/>
      <w:marBottom w:val="0"/>
      <w:divBdr>
        <w:top w:val="none" w:sz="0" w:space="0" w:color="auto"/>
        <w:left w:val="none" w:sz="0" w:space="0" w:color="auto"/>
        <w:bottom w:val="none" w:sz="0" w:space="0" w:color="auto"/>
        <w:right w:val="none" w:sz="0" w:space="0" w:color="auto"/>
      </w:divBdr>
    </w:div>
    <w:div w:id="1288731489">
      <w:bodyDiv w:val="1"/>
      <w:marLeft w:val="0"/>
      <w:marRight w:val="0"/>
      <w:marTop w:val="0"/>
      <w:marBottom w:val="0"/>
      <w:divBdr>
        <w:top w:val="none" w:sz="0" w:space="0" w:color="auto"/>
        <w:left w:val="none" w:sz="0" w:space="0" w:color="auto"/>
        <w:bottom w:val="none" w:sz="0" w:space="0" w:color="auto"/>
        <w:right w:val="none" w:sz="0" w:space="0" w:color="auto"/>
      </w:divBdr>
    </w:div>
    <w:div w:id="1307205609">
      <w:bodyDiv w:val="1"/>
      <w:marLeft w:val="0"/>
      <w:marRight w:val="0"/>
      <w:marTop w:val="0"/>
      <w:marBottom w:val="0"/>
      <w:divBdr>
        <w:top w:val="none" w:sz="0" w:space="0" w:color="auto"/>
        <w:left w:val="none" w:sz="0" w:space="0" w:color="auto"/>
        <w:bottom w:val="none" w:sz="0" w:space="0" w:color="auto"/>
        <w:right w:val="none" w:sz="0" w:space="0" w:color="auto"/>
      </w:divBdr>
    </w:div>
    <w:div w:id="1354572397">
      <w:bodyDiv w:val="1"/>
      <w:marLeft w:val="0"/>
      <w:marRight w:val="0"/>
      <w:marTop w:val="0"/>
      <w:marBottom w:val="0"/>
      <w:divBdr>
        <w:top w:val="none" w:sz="0" w:space="0" w:color="auto"/>
        <w:left w:val="none" w:sz="0" w:space="0" w:color="auto"/>
        <w:bottom w:val="none" w:sz="0" w:space="0" w:color="auto"/>
        <w:right w:val="none" w:sz="0" w:space="0" w:color="auto"/>
      </w:divBdr>
    </w:div>
    <w:div w:id="1486509016">
      <w:bodyDiv w:val="1"/>
      <w:marLeft w:val="0"/>
      <w:marRight w:val="0"/>
      <w:marTop w:val="0"/>
      <w:marBottom w:val="0"/>
      <w:divBdr>
        <w:top w:val="none" w:sz="0" w:space="0" w:color="auto"/>
        <w:left w:val="none" w:sz="0" w:space="0" w:color="auto"/>
        <w:bottom w:val="none" w:sz="0" w:space="0" w:color="auto"/>
        <w:right w:val="none" w:sz="0" w:space="0" w:color="auto"/>
      </w:divBdr>
    </w:div>
    <w:div w:id="1534927020">
      <w:bodyDiv w:val="1"/>
      <w:marLeft w:val="0"/>
      <w:marRight w:val="0"/>
      <w:marTop w:val="0"/>
      <w:marBottom w:val="0"/>
      <w:divBdr>
        <w:top w:val="none" w:sz="0" w:space="0" w:color="auto"/>
        <w:left w:val="none" w:sz="0" w:space="0" w:color="auto"/>
        <w:bottom w:val="none" w:sz="0" w:space="0" w:color="auto"/>
        <w:right w:val="none" w:sz="0" w:space="0" w:color="auto"/>
      </w:divBdr>
    </w:div>
    <w:div w:id="1558932742">
      <w:bodyDiv w:val="1"/>
      <w:marLeft w:val="0"/>
      <w:marRight w:val="0"/>
      <w:marTop w:val="0"/>
      <w:marBottom w:val="0"/>
      <w:divBdr>
        <w:top w:val="none" w:sz="0" w:space="0" w:color="auto"/>
        <w:left w:val="none" w:sz="0" w:space="0" w:color="auto"/>
        <w:bottom w:val="none" w:sz="0" w:space="0" w:color="auto"/>
        <w:right w:val="none" w:sz="0" w:space="0" w:color="auto"/>
      </w:divBdr>
    </w:div>
    <w:div w:id="1614433919">
      <w:bodyDiv w:val="1"/>
      <w:marLeft w:val="0"/>
      <w:marRight w:val="0"/>
      <w:marTop w:val="0"/>
      <w:marBottom w:val="0"/>
      <w:divBdr>
        <w:top w:val="none" w:sz="0" w:space="0" w:color="auto"/>
        <w:left w:val="none" w:sz="0" w:space="0" w:color="auto"/>
        <w:bottom w:val="none" w:sz="0" w:space="0" w:color="auto"/>
        <w:right w:val="none" w:sz="0" w:space="0" w:color="auto"/>
      </w:divBdr>
    </w:div>
    <w:div w:id="1616862201">
      <w:bodyDiv w:val="1"/>
      <w:marLeft w:val="0"/>
      <w:marRight w:val="0"/>
      <w:marTop w:val="0"/>
      <w:marBottom w:val="0"/>
      <w:divBdr>
        <w:top w:val="none" w:sz="0" w:space="0" w:color="auto"/>
        <w:left w:val="none" w:sz="0" w:space="0" w:color="auto"/>
        <w:bottom w:val="none" w:sz="0" w:space="0" w:color="auto"/>
        <w:right w:val="none" w:sz="0" w:space="0" w:color="auto"/>
      </w:divBdr>
    </w:div>
    <w:div w:id="1664772714">
      <w:bodyDiv w:val="1"/>
      <w:marLeft w:val="0"/>
      <w:marRight w:val="0"/>
      <w:marTop w:val="0"/>
      <w:marBottom w:val="0"/>
      <w:divBdr>
        <w:top w:val="none" w:sz="0" w:space="0" w:color="auto"/>
        <w:left w:val="none" w:sz="0" w:space="0" w:color="auto"/>
        <w:bottom w:val="none" w:sz="0" w:space="0" w:color="auto"/>
        <w:right w:val="none" w:sz="0" w:space="0" w:color="auto"/>
      </w:divBdr>
    </w:div>
    <w:div w:id="1672216809">
      <w:bodyDiv w:val="1"/>
      <w:marLeft w:val="0"/>
      <w:marRight w:val="0"/>
      <w:marTop w:val="0"/>
      <w:marBottom w:val="0"/>
      <w:divBdr>
        <w:top w:val="none" w:sz="0" w:space="0" w:color="auto"/>
        <w:left w:val="none" w:sz="0" w:space="0" w:color="auto"/>
        <w:bottom w:val="none" w:sz="0" w:space="0" w:color="auto"/>
        <w:right w:val="none" w:sz="0" w:space="0" w:color="auto"/>
      </w:divBdr>
    </w:div>
    <w:div w:id="1888301280">
      <w:bodyDiv w:val="1"/>
      <w:marLeft w:val="0"/>
      <w:marRight w:val="0"/>
      <w:marTop w:val="0"/>
      <w:marBottom w:val="0"/>
      <w:divBdr>
        <w:top w:val="none" w:sz="0" w:space="0" w:color="auto"/>
        <w:left w:val="none" w:sz="0" w:space="0" w:color="auto"/>
        <w:bottom w:val="none" w:sz="0" w:space="0" w:color="auto"/>
        <w:right w:val="none" w:sz="0" w:space="0" w:color="auto"/>
      </w:divBdr>
    </w:div>
    <w:div w:id="1966505022">
      <w:bodyDiv w:val="1"/>
      <w:marLeft w:val="0"/>
      <w:marRight w:val="0"/>
      <w:marTop w:val="0"/>
      <w:marBottom w:val="0"/>
      <w:divBdr>
        <w:top w:val="none" w:sz="0" w:space="0" w:color="auto"/>
        <w:left w:val="none" w:sz="0" w:space="0" w:color="auto"/>
        <w:bottom w:val="none" w:sz="0" w:space="0" w:color="auto"/>
        <w:right w:val="none" w:sz="0" w:space="0" w:color="auto"/>
      </w:divBdr>
    </w:div>
    <w:div w:id="1979415727">
      <w:bodyDiv w:val="1"/>
      <w:marLeft w:val="0"/>
      <w:marRight w:val="0"/>
      <w:marTop w:val="0"/>
      <w:marBottom w:val="0"/>
      <w:divBdr>
        <w:top w:val="none" w:sz="0" w:space="0" w:color="auto"/>
        <w:left w:val="none" w:sz="0" w:space="0" w:color="auto"/>
        <w:bottom w:val="none" w:sz="0" w:space="0" w:color="auto"/>
        <w:right w:val="none" w:sz="0" w:space="0" w:color="auto"/>
      </w:divBdr>
    </w:div>
    <w:div w:id="2007436494">
      <w:bodyDiv w:val="1"/>
      <w:marLeft w:val="0"/>
      <w:marRight w:val="0"/>
      <w:marTop w:val="0"/>
      <w:marBottom w:val="0"/>
      <w:divBdr>
        <w:top w:val="none" w:sz="0" w:space="0" w:color="auto"/>
        <w:left w:val="none" w:sz="0" w:space="0" w:color="auto"/>
        <w:bottom w:val="none" w:sz="0" w:space="0" w:color="auto"/>
        <w:right w:val="none" w:sz="0" w:space="0" w:color="auto"/>
      </w:divBdr>
    </w:div>
    <w:div w:id="2067684475">
      <w:bodyDiv w:val="1"/>
      <w:marLeft w:val="0"/>
      <w:marRight w:val="0"/>
      <w:marTop w:val="0"/>
      <w:marBottom w:val="0"/>
      <w:divBdr>
        <w:top w:val="none" w:sz="0" w:space="0" w:color="auto"/>
        <w:left w:val="none" w:sz="0" w:space="0" w:color="auto"/>
        <w:bottom w:val="none" w:sz="0" w:space="0" w:color="auto"/>
        <w:right w:val="none" w:sz="0" w:space="0" w:color="auto"/>
      </w:divBdr>
      <w:divsChild>
        <w:div w:id="1654867202">
          <w:marLeft w:val="0"/>
          <w:marRight w:val="0"/>
          <w:marTop w:val="0"/>
          <w:marBottom w:val="0"/>
          <w:divBdr>
            <w:top w:val="none" w:sz="0" w:space="0" w:color="auto"/>
            <w:left w:val="none" w:sz="0" w:space="0" w:color="auto"/>
            <w:bottom w:val="none" w:sz="0" w:space="0" w:color="auto"/>
            <w:right w:val="none" w:sz="0" w:space="0" w:color="auto"/>
          </w:divBdr>
          <w:divsChild>
            <w:div w:id="364448581">
              <w:marLeft w:val="0"/>
              <w:marRight w:val="0"/>
              <w:marTop w:val="0"/>
              <w:marBottom w:val="0"/>
              <w:divBdr>
                <w:top w:val="none" w:sz="0" w:space="0" w:color="auto"/>
                <w:left w:val="none" w:sz="0" w:space="0" w:color="auto"/>
                <w:bottom w:val="none" w:sz="0" w:space="0" w:color="auto"/>
                <w:right w:val="none" w:sz="0" w:space="0" w:color="auto"/>
              </w:divBdr>
              <w:divsChild>
                <w:div w:id="1407999243">
                  <w:marLeft w:val="0"/>
                  <w:marRight w:val="0"/>
                  <w:marTop w:val="0"/>
                  <w:marBottom w:val="0"/>
                  <w:divBdr>
                    <w:top w:val="none" w:sz="0" w:space="0" w:color="auto"/>
                    <w:left w:val="none" w:sz="0" w:space="0" w:color="auto"/>
                    <w:bottom w:val="none" w:sz="0" w:space="0" w:color="auto"/>
                    <w:right w:val="none" w:sz="0" w:space="0" w:color="auto"/>
                  </w:divBdr>
                  <w:divsChild>
                    <w:div w:id="1084424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1033256">
      <w:bodyDiv w:val="1"/>
      <w:marLeft w:val="0"/>
      <w:marRight w:val="0"/>
      <w:marTop w:val="0"/>
      <w:marBottom w:val="0"/>
      <w:divBdr>
        <w:top w:val="none" w:sz="0" w:space="0" w:color="auto"/>
        <w:left w:val="none" w:sz="0" w:space="0" w:color="auto"/>
        <w:bottom w:val="none" w:sz="0" w:space="0" w:color="auto"/>
        <w:right w:val="none" w:sz="0" w:space="0" w:color="auto"/>
      </w:divBdr>
    </w:div>
    <w:div w:id="210888388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omments" Target="comments.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theme" Target="theme/theme1.xml"/><Relationship Id="rId5" Type="http://schemas.openxmlformats.org/officeDocument/2006/relationships/webSettings" Target="webSettings.xml"/><Relationship Id="rId15" Type="http://schemas.microsoft.com/office/2016/09/relationships/commentsIds" Target="commentsIds.xml"/><Relationship Id="rId23" Type="http://schemas.microsoft.com/office/2011/relationships/people" Target="people.xml"/><Relationship Id="rId10" Type="http://schemas.openxmlformats.org/officeDocument/2006/relationships/footer" Target="footer2.xm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2954CED-CA0D-F04A-A13E-44CF6F68CF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9</TotalTime>
  <Pages>30</Pages>
  <Words>22218</Words>
  <Characters>126643</Characters>
  <Application>Microsoft Office Word</Application>
  <DocSecurity>0</DocSecurity>
  <Lines>1055</Lines>
  <Paragraphs>2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mmon, Jack</dc:creator>
  <cp:keywords/>
  <dc:description/>
  <cp:lastModifiedBy>Common, Jack</cp:lastModifiedBy>
  <cp:revision>435</cp:revision>
  <cp:lastPrinted>2019-09-16T11:20:00Z</cp:lastPrinted>
  <dcterms:created xsi:type="dcterms:W3CDTF">2019-10-23T09:56:00Z</dcterms:created>
  <dcterms:modified xsi:type="dcterms:W3CDTF">2019-10-24T19:47:00Z</dcterms:modified>
</cp:coreProperties>
</file>